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65D2F87" w:rsidR="00FC4DC1" w:rsidRDefault="00EB6E76" w:rsidP="00B22AC1">
      <w:pPr>
        <w:tabs>
          <w:tab w:val="left" w:pos="4575"/>
        </w:tabs>
        <w:spacing w:after="0" w:line="240" w:lineRule="auto"/>
        <w:ind w:left="0" w:firstLine="0"/>
        <w:jc w:val="left"/>
        <w:rPr>
          <w:b/>
          <w:szCs w:val="24"/>
        </w:rPr>
      </w:pPr>
      <w:r>
        <w:rPr>
          <w:b/>
          <w:szCs w:val="24"/>
        </w:rPr>
        <w:t xml:space="preserve">Word Count: </w:t>
      </w:r>
      <w:del w:id="0" w:author="Billy Mitchell" w:date="2023-11-10T04:48:00Z">
        <w:r w:rsidRPr="00726402" w:rsidDel="00D8224C">
          <w:rPr>
            <w:b/>
            <w:szCs w:val="24"/>
            <w:highlight w:val="yellow"/>
            <w:rPrChange w:id="1" w:author="Billy Mitchell" w:date="2023-11-13T15:59:00Z">
              <w:rPr>
                <w:b/>
                <w:szCs w:val="24"/>
              </w:rPr>
            </w:rPrChange>
          </w:rPr>
          <w:delText>8340</w:delText>
        </w:r>
      </w:del>
      <w:ins w:id="2" w:author="Billy Mitchell" w:date="2023-11-13T20:20:00Z">
        <w:r w:rsidR="00EC2B97">
          <w:rPr>
            <w:b/>
            <w:szCs w:val="24"/>
          </w:rPr>
          <w:t>12081</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5B2403DF"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w:t>
      </w:r>
      <w:del w:id="3" w:author="Billy Mitchell" w:date="2023-11-13T19:33:00Z">
        <w:r w:rsidRPr="008C7178" w:rsidDel="006021D3">
          <w:rPr>
            <w:b/>
            <w:szCs w:val="24"/>
          </w:rPr>
          <w:delText>ag</w:delText>
        </w:r>
      </w:del>
      <w:r w:rsidRPr="008C7178">
        <w:rPr>
          <w:b/>
          <w:szCs w:val="24"/>
        </w:rPr>
        <w:t xml:space="preserve">e </w:t>
      </w:r>
      <w:ins w:id="4" w:author="Billy Mitchell" w:date="2023-11-13T14:59:00Z">
        <w:r w:rsidR="00F76B51">
          <w:rPr>
            <w:b/>
            <w:szCs w:val="24"/>
          </w:rPr>
          <w:t>and forecasting in response to</w:t>
        </w:r>
      </w:ins>
      <w:del w:id="5" w:author="Billy Mitchell" w:date="2023-11-13T14:59:00Z">
        <w:r w:rsidRPr="008C7178" w:rsidDel="00F76B51">
          <w:rPr>
            <w:b/>
            <w:szCs w:val="24"/>
          </w:rPr>
          <w:delText>in</w:delText>
        </w:r>
      </w:del>
      <w:r w:rsidRPr="008C7178">
        <w:rPr>
          <w:b/>
          <w:szCs w:val="24"/>
        </w:rPr>
        <w:t xml:space="preserve"> </w:t>
      </w:r>
      <w:del w:id="6" w:author="Billy Mitchell" w:date="2023-11-10T02:42:00Z">
        <w:r w:rsidRPr="008C7178" w:rsidDel="004D5A28">
          <w:rPr>
            <w:b/>
            <w:szCs w:val="24"/>
          </w:rPr>
          <w:delText>a</w:delText>
        </w:r>
        <w:r w:rsidR="006A1496" w:rsidDel="004D5A28">
          <w:rPr>
            <w:b/>
            <w:szCs w:val="24"/>
          </w:rPr>
          <w:delText xml:space="preserve"> </w:delText>
        </w:r>
      </w:del>
      <w:r w:rsidR="004F39AA">
        <w:rPr>
          <w:b/>
          <w:szCs w:val="24"/>
        </w:rPr>
        <w:t xml:space="preserve">dynamic, </w:t>
      </w:r>
      <w:ins w:id="7" w:author="Billy Mitchell" w:date="2023-11-13T15:00:00Z">
        <w:r w:rsidR="00B40846">
          <w:rPr>
            <w:b/>
            <w:szCs w:val="24"/>
          </w:rPr>
          <w:t>multimodal</w:t>
        </w:r>
      </w:ins>
      <w:del w:id="8" w:author="Billy Mitchell" w:date="2023-11-13T15:00:00Z">
        <w:r w:rsidR="004F39AA" w:rsidDel="00F76B51">
          <w:rPr>
            <w:b/>
            <w:szCs w:val="24"/>
          </w:rPr>
          <w:delText>h</w:delText>
        </w:r>
      </w:del>
      <w:del w:id="9" w:author="Billy Mitchell" w:date="2023-11-13T14:59:00Z">
        <w:r w:rsidR="004F39AA" w:rsidDel="00F76B51">
          <w:rPr>
            <w:b/>
            <w:szCs w:val="24"/>
          </w:rPr>
          <w:delText>igh-</w:delText>
        </w:r>
      </w:del>
      <w:del w:id="10" w:author="Billy Mitchell" w:date="2023-11-13T15:00:00Z">
        <w:r w:rsidR="004F39AA" w:rsidDel="00B40846">
          <w:rPr>
            <w:b/>
            <w:szCs w:val="24"/>
          </w:rPr>
          <w:delText>intensity</w:delText>
        </w:r>
      </w:del>
      <w:r w:rsidRPr="008C7178">
        <w:rPr>
          <w:b/>
          <w:szCs w:val="24"/>
        </w:rPr>
        <w:t xml:space="preserve"> </w:t>
      </w:r>
      <w:ins w:id="11" w:author="Billy Mitchell" w:date="2023-11-13T14:59:00Z">
        <w:r w:rsidR="00F76B51">
          <w:rPr>
            <w:b/>
            <w:szCs w:val="24"/>
          </w:rPr>
          <w:t>stimuli</w:t>
        </w:r>
      </w:ins>
      <w:del w:id="12" w:author="Billy Mitchell" w:date="2023-11-10T02:42:00Z">
        <w:r w:rsidRPr="008C7178" w:rsidDel="004D5A28">
          <w:rPr>
            <w:b/>
            <w:szCs w:val="24"/>
          </w:rPr>
          <w:delText>context</w:delText>
        </w:r>
      </w:del>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3"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ins w:id="14"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9B0B57">
        <w:rPr>
          <w:color w:val="000000" w:themeColor="text1"/>
          <w:szCs w:val="24"/>
        </w:rPr>
        <w:instrText>joanne.stasiak@psych.ucsb.edu</w:instrText>
      </w:r>
      <w:ins w:id="15"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joanne.stasiak@psych.ucsb.edu</w:t>
      </w:r>
      <w:ins w:id="16" w:author="Billy Mitchell" w:date="2023-11-13T20:21:00Z">
        <w:r w:rsidR="00EC2B97">
          <w:rPr>
            <w:color w:val="000000" w:themeColor="text1"/>
            <w:szCs w:val="24"/>
          </w:rPr>
          <w:fldChar w:fldCharType="end"/>
        </w:r>
      </w:ins>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ins w:id="17"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3D121C">
        <w:rPr>
          <w:color w:val="000000" w:themeColor="text1"/>
          <w:szCs w:val="24"/>
        </w:rPr>
        <w:instrText>stevent.martinez@temple.edu</w:instrText>
      </w:r>
      <w:ins w:id="18"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stevent.martinez@temple.edu</w:t>
      </w:r>
      <w:ins w:id="19" w:author="Billy Mitchell" w:date="2023-11-13T20:21:00Z">
        <w:r w:rsidR="00EC2B97">
          <w:rPr>
            <w:color w:val="000000" w:themeColor="text1"/>
            <w:szCs w:val="24"/>
          </w:rPr>
          <w:fldChar w:fldCharType="end"/>
        </w:r>
      </w:ins>
    </w:p>
    <w:p w14:paraId="151DE32B" w14:textId="6F893D69"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0" w:author="Billy Mitchell" w:date="2023-11-08T11:03:00Z">
        <w:r w:rsidR="00ED5394">
          <w:rPr>
            <w:b/>
            <w:color w:val="000000" w:themeColor="text1"/>
            <w:szCs w:val="24"/>
            <w:vertAlign w:val="superscript"/>
          </w:rPr>
          <w:t>c</w:t>
        </w:r>
      </w:ins>
      <w:del w:id="21"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ins w:id="22"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3D121C">
        <w:rPr>
          <w:color w:val="000000" w:themeColor="text1"/>
          <w:szCs w:val="24"/>
        </w:rPr>
        <w:instrText>katelyn.cliver@temple.edu</w:instrText>
      </w:r>
      <w:ins w:id="23"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katelyn.cliver@temple.edu</w:t>
      </w:r>
      <w:ins w:id="24" w:author="Billy Mitchell" w:date="2023-11-13T20:21:00Z">
        <w:r w:rsidR="00EC2B97">
          <w:rPr>
            <w:color w:val="000000" w:themeColor="text1"/>
            <w:szCs w:val="24"/>
          </w:rPr>
          <w:fldChar w:fldCharType="end"/>
        </w:r>
      </w:ins>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ins w:id="25"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26" w:author="Billy Mitchell" w:date="2023-11-13T21:22:00Z">
            <w:rPr>
              <w:rStyle w:val="Hyperlink"/>
              <w:bCs/>
              <w:szCs w:val="24"/>
            </w:rPr>
          </w:rPrChange>
        </w:rPr>
        <w:instrText>.gregory@temple.edu</w:instrText>
      </w:r>
      <w:ins w:id="27"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david.gregory@temple.edu</w:t>
      </w:r>
      <w:ins w:id="28" w:author="Billy Mitchell" w:date="2023-11-13T21:22:00Z">
        <w:r w:rsidR="0057586B">
          <w:rPr>
            <w:bCs/>
            <w:color w:val="000000" w:themeColor="text1"/>
            <w:szCs w:val="24"/>
          </w:rPr>
          <w:fldChar w:fldCharType="end"/>
        </w:r>
      </w:ins>
    </w:p>
    <w:p w14:paraId="4CF2A156" w14:textId="026FAF8D"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29" w:author="Billy Mitchell" w:date="2023-11-08T11:03:00Z">
        <w:r w:rsidR="00ED5394">
          <w:rPr>
            <w:b/>
            <w:color w:val="000000" w:themeColor="text1"/>
            <w:szCs w:val="24"/>
            <w:vertAlign w:val="superscript"/>
          </w:rPr>
          <w:t>d</w:t>
        </w:r>
      </w:ins>
      <w:del w:id="30"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ins w:id="31"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Pr>
          <w:bCs/>
          <w:color w:val="000000" w:themeColor="text1"/>
          <w:szCs w:val="24"/>
        </w:rPr>
        <w:instrText>Reisman@brown</w:instrText>
      </w:r>
      <w:r w:rsidR="00EC2B97" w:rsidRPr="00CC28C9">
        <w:rPr>
          <w:bCs/>
          <w:color w:val="000000" w:themeColor="text1"/>
          <w:szCs w:val="24"/>
        </w:rPr>
        <w:instrText>.edu</w:instrText>
      </w:r>
      <w:ins w:id="32"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Reisman@brown.edu</w:t>
      </w:r>
      <w:ins w:id="33" w:author="Billy Mitchell" w:date="2023-11-13T20:21:00Z">
        <w:r w:rsidR="00EC2B97">
          <w:rPr>
            <w:bCs/>
            <w:color w:val="000000" w:themeColor="text1"/>
            <w:szCs w:val="24"/>
          </w:rPr>
          <w:fldChar w:fldCharType="end"/>
        </w:r>
      </w:ins>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ins w:id="34"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Pr>
          <w:bCs/>
          <w:color w:val="000000" w:themeColor="text1"/>
          <w:szCs w:val="24"/>
        </w:rPr>
        <w:instrText>helen_schmidt@temple.edu</w:instrText>
      </w:r>
      <w:ins w:id="35"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helen_schmidt@temple.edu</w:t>
      </w:r>
      <w:ins w:id="36" w:author="Billy Mitchell" w:date="2023-11-13T20:21:00Z">
        <w:r w:rsidR="00EC2B97">
          <w:rPr>
            <w:bCs/>
            <w:color w:val="000000" w:themeColor="text1"/>
            <w:szCs w:val="24"/>
          </w:rPr>
          <w:fldChar w:fldCharType="end"/>
        </w:r>
      </w:ins>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ins w:id="37"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38" w:author="Billy Mitchell" w:date="2023-11-13T21:22:00Z">
            <w:rPr>
              <w:rStyle w:val="Hyperlink"/>
              <w:bCs/>
              <w:szCs w:val="24"/>
            </w:rPr>
          </w:rPrChange>
        </w:rPr>
        <w:instrText>.murty@temple.edu</w:instrText>
      </w:r>
      <w:ins w:id="39"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vishnu.murty@temple.edu</w:t>
      </w:r>
      <w:ins w:id="40" w:author="Billy Mitchell" w:date="2023-11-13T21:22:00Z">
        <w:r w:rsidR="0057586B">
          <w:rPr>
            <w:bCs/>
            <w:color w:val="000000" w:themeColor="text1"/>
            <w:szCs w:val="24"/>
          </w:rPr>
          <w:fldChar w:fldCharType="end"/>
        </w:r>
      </w:ins>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ins w:id="41"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42" w:author="Billy Mitchell" w:date="2023-11-13T21:22:00Z">
            <w:rPr>
              <w:rStyle w:val="Hyperlink"/>
              <w:bCs/>
              <w:szCs w:val="24"/>
            </w:rPr>
          </w:rPrChange>
        </w:rPr>
        <w:instrText>chelsea.helion@temple.edu</w:instrText>
      </w:r>
      <w:ins w:id="43"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chelsea.helion@temple.edu</w:t>
      </w:r>
      <w:ins w:id="44" w:author="Billy Mitchell" w:date="2023-11-13T21:22:00Z">
        <w:r w:rsidR="0057586B">
          <w:rPr>
            <w:bCs/>
            <w:color w:val="000000" w:themeColor="text1"/>
            <w:szCs w:val="24"/>
          </w:rPr>
          <w:fldChar w:fldCharType="end"/>
        </w:r>
      </w:ins>
    </w:p>
    <w:bookmarkEnd w:id="13"/>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45"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46" w:author="Billy Mitchell" w:date="2023-11-08T11:03:00Z"/>
          <w:b/>
          <w:color w:val="000000" w:themeColor="text1"/>
          <w:szCs w:val="24"/>
        </w:rPr>
      </w:pPr>
      <w:ins w:id="47" w:author="Billy Mitchell" w:date="2023-11-08T11:03:00Z">
        <w:r w:rsidRPr="003D121C">
          <w:rPr>
            <w:b/>
            <w:color w:val="000000" w:themeColor="text1"/>
            <w:szCs w:val="24"/>
          </w:rPr>
          <w:t>Department of</w:t>
        </w:r>
      </w:ins>
      <w:ins w:id="48"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49"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Del="00F76B51" w:rsidRDefault="00BD0AE5" w:rsidP="00876B93">
      <w:pPr>
        <w:pStyle w:val="Footer"/>
        <w:contextualSpacing/>
        <w:rPr>
          <w:del w:id="50" w:author="Billy Mitchell" w:date="2023-11-13T15:00:00Z"/>
          <w:b/>
          <w:color w:val="000000" w:themeColor="text1"/>
          <w:szCs w:val="24"/>
        </w:rPr>
      </w:pPr>
    </w:p>
    <w:p w14:paraId="32400146" w14:textId="5C7DB64A" w:rsidR="00BD0AE5" w:rsidDel="00ED5394" w:rsidRDefault="00BD0AE5" w:rsidP="00876B93">
      <w:pPr>
        <w:pStyle w:val="Footer"/>
        <w:contextualSpacing/>
        <w:rPr>
          <w:del w:id="51" w:author="Billy Mitchell" w:date="2023-11-08T11:07:00Z"/>
          <w:b/>
          <w:color w:val="000000" w:themeColor="text1"/>
          <w:szCs w:val="24"/>
        </w:rPr>
      </w:pPr>
    </w:p>
    <w:p w14:paraId="5DC7293F" w14:textId="3C863319" w:rsidR="00BD0AE5" w:rsidDel="00726402" w:rsidRDefault="00BD0AE5" w:rsidP="00726402">
      <w:pPr>
        <w:pStyle w:val="Footer"/>
        <w:ind w:left="0" w:firstLine="0"/>
        <w:contextualSpacing/>
        <w:rPr>
          <w:del w:id="52" w:author="Billy Mitchell" w:date="2023-11-13T15:59:00Z"/>
          <w:b/>
          <w:color w:val="000000" w:themeColor="text1"/>
          <w:szCs w:val="24"/>
        </w:rPr>
      </w:pPr>
    </w:p>
    <w:p w14:paraId="11091A46" w14:textId="77777777" w:rsidR="00726402" w:rsidRDefault="00726402">
      <w:pPr>
        <w:pStyle w:val="Footer"/>
        <w:ind w:left="0" w:firstLine="0"/>
        <w:contextualSpacing/>
        <w:rPr>
          <w:ins w:id="53" w:author="Billy Mitchell" w:date="2023-11-13T15:59:00Z"/>
          <w:b/>
          <w:color w:val="000000" w:themeColor="text1"/>
          <w:szCs w:val="24"/>
        </w:rPr>
        <w:pPrChange w:id="54" w:author="Billy Mitchell" w:date="2023-11-08T11:07:00Z">
          <w:pPr>
            <w:pStyle w:val="Footer"/>
            <w:contextualSpacing/>
          </w:pPr>
        </w:pPrChange>
      </w:pPr>
    </w:p>
    <w:p w14:paraId="03631E6D" w14:textId="0C92F4FF" w:rsidR="00BD0AE5" w:rsidDel="00726402" w:rsidRDefault="00BD0AE5" w:rsidP="00876B93">
      <w:pPr>
        <w:pStyle w:val="Footer"/>
        <w:contextualSpacing/>
        <w:rPr>
          <w:del w:id="55" w:author="Billy Mitchell" w:date="2023-11-13T15:59:00Z"/>
          <w:b/>
          <w:color w:val="000000" w:themeColor="text1"/>
          <w:szCs w:val="24"/>
        </w:rPr>
      </w:pPr>
    </w:p>
    <w:p w14:paraId="7CCD935B" w14:textId="759AF727" w:rsidR="00BD0AE5" w:rsidRDefault="00BD0AE5" w:rsidP="00726402">
      <w:pPr>
        <w:pStyle w:val="Footer"/>
        <w:ind w:left="0" w:firstLine="0"/>
        <w:contextualSpacing/>
        <w:rPr>
          <w:b/>
          <w:color w:val="000000" w:themeColor="text1"/>
          <w:szCs w:val="24"/>
        </w:rPr>
        <w:pPrChange w:id="56" w:author="Billy Mitchell" w:date="2023-11-13T15:59:00Z">
          <w:pPr>
            <w:pStyle w:val="Footer"/>
            <w:contextualSpacing/>
          </w:pPr>
        </w:pPrChange>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F76B51">
      <w:pPr>
        <w:pStyle w:val="Footer"/>
        <w:ind w:left="0" w:firstLine="0"/>
        <w:contextualSpacing/>
        <w:jc w:val="right"/>
        <w:rPr>
          <w:b/>
          <w:color w:val="000000" w:themeColor="text1"/>
          <w:szCs w:val="24"/>
        </w:rPr>
        <w:pPrChange w:id="57" w:author="Billy Mitchell" w:date="2023-11-13T14:59:00Z">
          <w:pPr>
            <w:pStyle w:val="Footer"/>
            <w:ind w:left="0" w:firstLine="0"/>
            <w:contextualSpacing/>
          </w:pPr>
        </w:pPrChange>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ins w:id="58"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sidRPr="003D121C">
        <w:rPr>
          <w:bCs/>
          <w:color w:val="000000" w:themeColor="text1"/>
          <w:szCs w:val="24"/>
        </w:rPr>
        <w:instrText>billy.mitchell@temple.edu</w:instrText>
      </w:r>
      <w:ins w:id="59"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billy.mitchell@temple.edu</w:t>
      </w:r>
      <w:ins w:id="60" w:author="Billy Mitchell" w:date="2023-11-13T20:21:00Z">
        <w:r w:rsidR="00EC2B97">
          <w:rPr>
            <w:bCs/>
            <w:color w:val="000000" w:themeColor="text1"/>
            <w:szCs w:val="24"/>
          </w:rPr>
          <w:fldChar w:fldCharType="end"/>
        </w:r>
      </w:ins>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30D0899C" w:rsidR="00425004" w:rsidRDefault="00B720B2" w:rsidP="00E44513">
      <w:pPr>
        <w:spacing w:after="0" w:line="480" w:lineRule="auto"/>
        <w:ind w:left="0" w:firstLine="0"/>
        <w:rPr>
          <w:ins w:id="61" w:author="Billy Mitchell" w:date="2023-11-13T15:22:00Z"/>
          <w:szCs w:val="24"/>
        </w:rPr>
      </w:pPr>
      <w:bookmarkStart w:id="62" w:name="_Hlk150798597"/>
      <w:r w:rsidRPr="00965A73">
        <w:rPr>
          <w:b/>
          <w:szCs w:val="24"/>
        </w:rPr>
        <w:lastRenderedPageBreak/>
        <w:t>ABSTRACT (</w:t>
      </w:r>
      <w:ins w:id="63" w:author="Billy Mitchell" w:date="2023-11-10T02:43:00Z">
        <w:r w:rsidR="004D5A28" w:rsidRPr="00965A73">
          <w:rPr>
            <w:b/>
            <w:szCs w:val="24"/>
          </w:rPr>
          <w:t>2</w:t>
        </w:r>
      </w:ins>
      <w:ins w:id="64" w:author="Billy Mitchell" w:date="2023-11-13T15:22:00Z">
        <w:r w:rsidR="00965A73" w:rsidRPr="00965A73">
          <w:rPr>
            <w:b/>
            <w:szCs w:val="24"/>
          </w:rPr>
          <w:t>48</w:t>
        </w:r>
      </w:ins>
      <w:del w:id="65" w:author="Billy Mitchell [2]" w:date="2023-11-07T10:35:00Z">
        <w:r w:rsidR="00FD0285" w:rsidRPr="00965A73" w:rsidDel="00260459">
          <w:rPr>
            <w:b/>
            <w:szCs w:val="24"/>
          </w:rPr>
          <w:delText>2</w:delText>
        </w:r>
        <w:r w:rsidR="00F04217" w:rsidRPr="00965A73" w:rsidDel="00260459">
          <w:rPr>
            <w:b/>
            <w:szCs w:val="24"/>
          </w:rPr>
          <w:delText>3</w:delText>
        </w:r>
        <w:r w:rsidR="007B47B5" w:rsidRPr="00965A73" w:rsidDel="00260459">
          <w:rPr>
            <w:b/>
            <w:szCs w:val="24"/>
          </w:rPr>
          <w:delText>6</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66" w:name="_Hlk135689145"/>
      <w:r w:rsidRPr="00965A73">
        <w:rPr>
          <w:szCs w:val="24"/>
        </w:rPr>
        <w:t>Successful emotion regulation</w:t>
      </w:r>
      <w:ins w:id="67" w:author="Billy Mitchell" w:date="2023-11-13T19:27:00Z">
        <w:r w:rsidR="00131503">
          <w:rPr>
            <w:szCs w:val="24"/>
          </w:rPr>
          <w:t xml:space="preserve"> (ER)</w:t>
        </w:r>
      </w:ins>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ins w:id="68" w:author="Billy Mitchell" w:date="2023-11-13T19:27:00Z">
        <w:r w:rsidR="00131503">
          <w:rPr>
            <w:szCs w:val="24"/>
          </w:rPr>
          <w:t>ER</w:t>
        </w:r>
      </w:ins>
      <w:del w:id="69" w:author="Billy Mitchell" w:date="2023-11-13T19:27:00Z">
        <w:r w:rsidR="00150851" w:rsidDel="00131503">
          <w:rPr>
            <w:szCs w:val="24"/>
          </w:rPr>
          <w:delText>emotion regulation</w:delText>
        </w:r>
      </w:del>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 xml:space="preserve">during </w:t>
      </w:r>
      <w:del w:id="70" w:author="Billy Mitchell" w:date="2023-11-13T15:11:00Z">
        <w:r w:rsidR="006A1496" w:rsidDel="00D4172B">
          <w:rPr>
            <w:szCs w:val="24"/>
          </w:rPr>
          <w:delText xml:space="preserve">high-intensity, </w:delText>
        </w:r>
      </w:del>
      <w:r w:rsidR="006A1496">
        <w:rPr>
          <w:szCs w:val="24"/>
        </w:rPr>
        <w:t>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ins w:id="71" w:author="Billy Mitchell" w:date="2023-11-10T01:27:00Z">
        <w:r w:rsidR="00FF4743">
          <w:rPr>
            <w:szCs w:val="24"/>
          </w:rPr>
          <w:t xml:space="preserve">dynamic, </w:t>
        </w:r>
      </w:ins>
      <w:del w:id="72" w:author="Billy Mitchell" w:date="2023-11-10T01:26:00Z">
        <w:r w:rsidRPr="008C7178" w:rsidDel="00FF4743">
          <w:rPr>
            <w:szCs w:val="24"/>
          </w:rPr>
          <w:delText xml:space="preserve">a </w:delText>
        </w:r>
        <w:r w:rsidR="00C52CA8" w:rsidDel="00FF4743">
          <w:rPr>
            <w:szCs w:val="24"/>
          </w:rPr>
          <w:delText>high-intensity</w:delText>
        </w:r>
      </w:del>
      <w:del w:id="73" w:author="Billy Mitchell" w:date="2023-11-10T01:25:00Z">
        <w:r w:rsidR="00C52CA8" w:rsidDel="00FF4743">
          <w:rPr>
            <w:szCs w:val="24"/>
          </w:rPr>
          <w:delText>, high-stimulation</w:delText>
        </w:r>
      </w:del>
      <w:del w:id="74" w:author="Billy Mitchell" w:date="2023-11-10T01:26:00Z">
        <w:r w:rsidR="00C52CA8" w:rsidDel="00FF4743">
          <w:rPr>
            <w:szCs w:val="24"/>
          </w:rPr>
          <w:delText xml:space="preserve"> </w:delText>
        </w:r>
      </w:del>
      <w:r w:rsidR="00C52CA8">
        <w:rPr>
          <w:szCs w:val="24"/>
        </w:rPr>
        <w:t>multimodal</w:t>
      </w:r>
      <w:r w:rsidRPr="008C7178">
        <w:rPr>
          <w:szCs w:val="24"/>
        </w:rPr>
        <w:t xml:space="preserve"> </w:t>
      </w:r>
      <w:del w:id="75" w:author="Billy Mitchell" w:date="2023-11-10T01:25:00Z">
        <w:r w:rsidR="00C67D89" w:rsidDel="00FF4743">
          <w:rPr>
            <w:szCs w:val="24"/>
          </w:rPr>
          <w:delText>environment</w:delText>
        </w:r>
        <w:r w:rsidRPr="008C7178" w:rsidDel="00FF4743">
          <w:rPr>
            <w:szCs w:val="24"/>
          </w:rPr>
          <w:delText xml:space="preserve"> </w:delText>
        </w:r>
      </w:del>
      <w:ins w:id="76" w:author="Billy Mitchell" w:date="2023-11-10T01:25:00Z">
        <w:r w:rsidR="00FF4743">
          <w:rPr>
            <w:szCs w:val="24"/>
          </w:rPr>
          <w:t>stimuli</w:t>
        </w:r>
      </w:ins>
      <w:ins w:id="77" w:author="Billy Mitchell" w:date="2023-11-10T01:26:00Z">
        <w:r w:rsidR="00FF4743">
          <w:rPr>
            <w:szCs w:val="24"/>
          </w:rPr>
          <w:t xml:space="preserve"> (i.e., </w:t>
        </w:r>
      </w:ins>
      <w:ins w:id="78" w:author="Billy Mitchell" w:date="2023-11-10T01:27:00Z">
        <w:r w:rsidR="00FF4743">
          <w:rPr>
            <w:szCs w:val="24"/>
          </w:rPr>
          <w:t>a haunted house, horror movies)</w:t>
        </w:r>
      </w:ins>
      <w:ins w:id="79" w:author="Billy Mitchell" w:date="2023-11-10T01:25:00Z">
        <w:r w:rsidR="00FF4743" w:rsidRPr="008C7178">
          <w:rPr>
            <w:szCs w:val="24"/>
          </w:rPr>
          <w:t xml:space="preserve"> </w:t>
        </w:r>
      </w:ins>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ins w:id="80" w:author="Billy Mitchell" w:date="2023-11-10T01:27:00Z">
        <w:r w:rsidR="00FF4743">
          <w:rPr>
            <w:szCs w:val="24"/>
          </w:rPr>
          <w:t xml:space="preserve"> </w:t>
        </w:r>
      </w:ins>
      <w:del w:id="81" w:author="Billy Mitchell" w:date="2023-11-13T15:16:00Z">
        <w:r w:rsidR="00CD160F" w:rsidDel="00D4172B">
          <w:rPr>
            <w:szCs w:val="24"/>
          </w:rPr>
          <w:delText xml:space="preserve"> </w:delText>
        </w:r>
      </w:del>
      <w:r w:rsidR="006A1496">
        <w:rPr>
          <w:szCs w:val="24"/>
        </w:rPr>
        <w:t>among</w:t>
      </w:r>
      <w:r w:rsidR="00CD160F">
        <w:rPr>
          <w:szCs w:val="24"/>
        </w:rPr>
        <w:t xml:space="preserve"> untrained participants</w:t>
      </w:r>
      <w:r w:rsidR="005B626E">
        <w:rPr>
          <w:szCs w:val="24"/>
        </w:rPr>
        <w:t xml:space="preserve"> </w:t>
      </w:r>
      <w:del w:id="82" w:author="Billy Mitchell" w:date="2023-11-13T20:21:00Z">
        <w:r w:rsidR="005B626E" w:rsidDel="00EC2B97">
          <w:rPr>
            <w:szCs w:val="24"/>
          </w:rPr>
          <w:delText>-</w:delText>
        </w:r>
      </w:del>
      <w:ins w:id="83" w:author="Billy Mitchell" w:date="2023-11-13T20:21:00Z">
        <w:r w:rsidR="00EC2B97">
          <w:rPr>
            <w:szCs w:val="24"/>
          </w:rPr>
          <w:t>–</w:t>
        </w:r>
      </w:ins>
      <w:r w:rsidR="00D80B3A">
        <w:rPr>
          <w:szCs w:val="24"/>
        </w:rPr>
        <w:t xml:space="preserve"> individuals given no prior regulation instructions or direction</w:t>
      </w:r>
      <w:del w:id="84" w:author="Billy Mitchell" w:date="2023-11-13T15:01:00Z">
        <w:r w:rsidR="005B626E" w:rsidDel="00B40846">
          <w:rPr>
            <w:szCs w:val="24"/>
          </w:rPr>
          <w:delText xml:space="preserve"> </w:delText>
        </w:r>
      </w:del>
      <w:del w:id="85" w:author="Billy Mitchell" w:date="2023-11-10T01:26:00Z">
        <w:r w:rsidR="005B626E" w:rsidDel="00FF4743">
          <w:rPr>
            <w:szCs w:val="24"/>
          </w:rPr>
          <w:delText>-</w:delText>
        </w:r>
      </w:del>
      <w:del w:id="86" w:author="Billy Mitchell" w:date="2023-11-13T15:01:00Z">
        <w:r w:rsidR="005B626E" w:rsidDel="00B40846">
          <w:rPr>
            <w:szCs w:val="24"/>
          </w:rPr>
          <w:delText xml:space="preserve"> </w:delText>
        </w:r>
      </w:del>
      <w:ins w:id="87" w:author="Billy Mitchell" w:date="2023-11-10T01:26:00Z">
        <w:r w:rsidR="00FF4743">
          <w:rPr>
            <w:szCs w:val="24"/>
          </w:rPr>
          <w:t xml:space="preserve">. </w:t>
        </w:r>
      </w:ins>
      <w:del w:id="88" w:author="Billy Mitchell" w:date="2023-11-10T01:27:00Z">
        <w:r w:rsidR="00CD160F" w:rsidDel="00FF4743">
          <w:rPr>
            <w:szCs w:val="24"/>
          </w:rPr>
          <w:delText>while</w:delText>
        </w:r>
        <w:r w:rsidRPr="008C7178" w:rsidDel="00FF4743">
          <w:rPr>
            <w:szCs w:val="24"/>
          </w:rPr>
          <w:delText xml:space="preserve"> navigat</w:delText>
        </w:r>
        <w:r w:rsidR="00CD160F" w:rsidDel="00FF4743">
          <w:rPr>
            <w:szCs w:val="24"/>
          </w:rPr>
          <w:delText>ing</w:delText>
        </w:r>
        <w:r w:rsidRPr="008C7178" w:rsidDel="00FF4743">
          <w:rPr>
            <w:szCs w:val="24"/>
          </w:rPr>
          <w:delText xml:space="preserve"> a haunted house</w:delText>
        </w:r>
        <w:r w:rsidR="00AF35DC" w:rsidDel="00FF4743">
          <w:rPr>
            <w:szCs w:val="24"/>
          </w:rPr>
          <w:delText>.</w:delText>
        </w:r>
        <w:r w:rsidRPr="008C7178" w:rsidDel="00FF4743">
          <w:rPr>
            <w:szCs w:val="24"/>
          </w:rPr>
          <w:delText xml:space="preserve"> </w:delText>
        </w:r>
      </w:del>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89" w:author="Billy Mitchell [2]" w:date="2023-11-07T09:37:00Z">
        <w:del w:id="90" w:author="Billy Mitchell" w:date="2023-11-13T15:11:00Z">
          <w:r w:rsidR="00532284" w:rsidDel="00D4172B">
            <w:rPr>
              <w:szCs w:val="24"/>
            </w:rPr>
            <w:delText>did not</w:delText>
          </w:r>
        </w:del>
      </w:ins>
      <w:del w:id="91" w:author="Billy Mitchell" w:date="2023-11-13T15:11:00Z">
        <w:r w:rsidRPr="008C7178" w:rsidDel="00D4172B">
          <w:rPr>
            <w:szCs w:val="24"/>
          </w:rPr>
          <w:delText>f</w:delText>
        </w:r>
        <w:r w:rsidR="006A1496" w:rsidDel="00D4172B">
          <w:rPr>
            <w:szCs w:val="24"/>
          </w:rPr>
          <w:delText>ailed to</w:delText>
        </w:r>
      </w:del>
      <w:ins w:id="92" w:author="Billy Mitchell" w:date="2023-11-13T15:11:00Z">
        <w:r w:rsidR="00D4172B">
          <w:rPr>
            <w:szCs w:val="24"/>
          </w:rPr>
          <w:t>failed to</w:t>
        </w:r>
      </w:ins>
      <w:r w:rsidR="006A1496">
        <w:rPr>
          <w:szCs w:val="24"/>
        </w:rPr>
        <w:t xml:space="preserve"> find a </w:t>
      </w:r>
      <w:r w:rsidRPr="008C7178">
        <w:rPr>
          <w:szCs w:val="24"/>
        </w:rPr>
        <w:t xml:space="preserve">relationship between emotional intensity and </w:t>
      </w:r>
      <w:del w:id="93" w:author="Billy Mitchell" w:date="2023-11-13T15:11:00Z">
        <w:r w:rsidRPr="008C7178" w:rsidDel="00D4172B">
          <w:rPr>
            <w:szCs w:val="24"/>
          </w:rPr>
          <w:delText xml:space="preserve">use of </w:delText>
        </w:r>
      </w:del>
      <w:del w:id="94" w:author="Billy Mitchell" w:date="2023-11-13T15:06:00Z">
        <w:r w:rsidR="00C67D89" w:rsidDel="00B40846">
          <w:rPr>
            <w:szCs w:val="24"/>
          </w:rPr>
          <w:delText>engagement</w:delText>
        </w:r>
        <w:r w:rsidR="00150851" w:rsidDel="00B40846">
          <w:rPr>
            <w:szCs w:val="24"/>
          </w:rPr>
          <w:delText xml:space="preserve"> and</w:delText>
        </w:r>
        <w:r w:rsidR="00C67D89" w:rsidDel="00B40846">
          <w:rPr>
            <w:szCs w:val="24"/>
          </w:rPr>
          <w:delText xml:space="preserve"> disengagement</w:delText>
        </w:r>
        <w:r w:rsidRPr="008C7178" w:rsidDel="00B40846">
          <w:rPr>
            <w:szCs w:val="24"/>
          </w:rPr>
          <w:delText xml:space="preserve"> </w:delText>
        </w:r>
      </w:del>
      <w:del w:id="95" w:author="Billy Mitchell" w:date="2023-11-13T15:11:00Z">
        <w:r w:rsidRPr="008C7178" w:rsidDel="00D4172B">
          <w:rPr>
            <w:szCs w:val="24"/>
          </w:rPr>
          <w:delText>strategies</w:delText>
        </w:r>
      </w:del>
      <w:ins w:id="96" w:author="Billy Mitchell" w:date="2023-11-13T15:11:00Z">
        <w:r w:rsidR="00D4172B">
          <w:rPr>
            <w:szCs w:val="24"/>
          </w:rPr>
          <w:t>strategy usage</w:t>
        </w:r>
      </w:ins>
      <w:r w:rsidR="00B17C41">
        <w:rPr>
          <w:szCs w:val="24"/>
        </w:rPr>
        <w:t xml:space="preserve"> to downregulate emotions</w:t>
      </w:r>
      <w:ins w:id="97" w:author="Billy Mitchell" w:date="2023-11-10T01:29:00Z">
        <w:r w:rsidR="00FF4743">
          <w:rPr>
            <w:szCs w:val="24"/>
          </w:rPr>
          <w:t xml:space="preserve"> as participants navigated a haunted house</w:t>
        </w:r>
      </w:ins>
      <w:ins w:id="98" w:author="Billy Mitchell" w:date="2023-11-13T15:13:00Z">
        <w:r w:rsidR="00D4172B">
          <w:rPr>
            <w:szCs w:val="24"/>
          </w:rPr>
          <w:t>. C</w:t>
        </w:r>
      </w:ins>
      <w:del w:id="99" w:author="Billy Mitchell" w:date="2023-11-13T15:12:00Z">
        <w:r w:rsidR="00AF35DC" w:rsidDel="00D4172B">
          <w:rPr>
            <w:szCs w:val="24"/>
          </w:rPr>
          <w:delText xml:space="preserve">. </w:delText>
        </w:r>
        <w:r w:rsidR="00150851" w:rsidDel="00D4172B">
          <w:rPr>
            <w:szCs w:val="24"/>
          </w:rPr>
          <w:delText>T</w:delText>
        </w:r>
        <w:r w:rsidR="00C67D89" w:rsidDel="00D4172B">
          <w:rPr>
            <w:szCs w:val="24"/>
          </w:rPr>
          <w:delText xml:space="preserve">hough </w:delText>
        </w:r>
      </w:del>
      <w:del w:id="100" w:author="Billy Mitchell" w:date="2023-11-13T15:02:00Z">
        <w:r w:rsidR="00C67D89" w:rsidDel="00B40846">
          <w:rPr>
            <w:szCs w:val="24"/>
          </w:rPr>
          <w:delText xml:space="preserve">more intense experiences </w:delText>
        </w:r>
      </w:del>
      <w:del w:id="101" w:author="Billy Mitchell" w:date="2023-11-13T15:12:00Z">
        <w:r w:rsidR="00C67D89" w:rsidDel="00D4172B">
          <w:rPr>
            <w:szCs w:val="24"/>
          </w:rPr>
          <w:delText>did not predict more frequent distraction</w:delText>
        </w:r>
        <w:r w:rsidR="00150851" w:rsidDel="00D4172B">
          <w:rPr>
            <w:szCs w:val="24"/>
          </w:rPr>
          <w:delText xml:space="preserve"> usage</w:delText>
        </w:r>
        <w:r w:rsidR="00C67D89" w:rsidDel="00D4172B">
          <w:rPr>
            <w:szCs w:val="24"/>
          </w:rPr>
          <w:delText>,</w:delText>
        </w:r>
      </w:del>
      <w:ins w:id="102" w:author="Billy Mitchell" w:date="2023-11-13T15:12:00Z">
        <w:r w:rsidR="00D4172B">
          <w:rPr>
            <w:szCs w:val="24"/>
          </w:rPr>
          <w:t>ontrary to expectations,</w:t>
        </w:r>
      </w:ins>
      <w:r w:rsidR="00C67D89">
        <w:rPr>
          <w:szCs w:val="24"/>
        </w:rPr>
        <w:t xml:space="preserve"> the </w:t>
      </w:r>
      <w:ins w:id="103" w:author="Billy Mitchell" w:date="2023-11-13T15:02:00Z">
        <w:r w:rsidR="00B40846">
          <w:rPr>
            <w:szCs w:val="24"/>
          </w:rPr>
          <w:t xml:space="preserve">success of </w:t>
        </w:r>
      </w:ins>
      <w:del w:id="104" w:author="Billy Mitchell" w:date="2023-11-13T15:02:00Z">
        <w:r w:rsidR="00150851" w:rsidDel="00B40846">
          <w:rPr>
            <w:szCs w:val="24"/>
          </w:rPr>
          <w:delText>regulatory success</w:delText>
        </w:r>
        <w:r w:rsidR="00C67D89" w:rsidDel="00B40846">
          <w:rPr>
            <w:szCs w:val="24"/>
          </w:rPr>
          <w:delText xml:space="preserve"> of </w:delText>
        </w:r>
      </w:del>
      <w:r w:rsidR="00B17C41">
        <w:rPr>
          <w:szCs w:val="24"/>
        </w:rPr>
        <w:t>d</w:t>
      </w:r>
      <w:r w:rsidR="00FB3B51">
        <w:rPr>
          <w:szCs w:val="24"/>
        </w:rPr>
        <w:t>istractio</w:t>
      </w:r>
      <w:r w:rsidR="00C67D89">
        <w:rPr>
          <w:szCs w:val="24"/>
        </w:rPr>
        <w:t>n</w:t>
      </w:r>
      <w:del w:id="105" w:author="Billy Mitchell" w:date="2023-11-13T15:06:00Z">
        <w:r w:rsidR="00150851" w:rsidDel="00B40846">
          <w:rPr>
            <w:szCs w:val="24"/>
          </w:rPr>
          <w:delText>, but not reappraisal,</w:delText>
        </w:r>
        <w:r w:rsidR="00C67D89" w:rsidDel="00B40846">
          <w:rPr>
            <w:szCs w:val="24"/>
          </w:rPr>
          <w:delText xml:space="preserve"> </w:delText>
        </w:r>
      </w:del>
      <w:ins w:id="106" w:author="Billy Mitchell" w:date="2023-11-13T15:06:00Z">
        <w:r w:rsidR="00B40846">
          <w:rPr>
            <w:szCs w:val="24"/>
          </w:rPr>
          <w:t xml:space="preserve"> </w:t>
        </w:r>
      </w:ins>
      <w:r w:rsidR="00C67D89">
        <w:rPr>
          <w:szCs w:val="24"/>
        </w:rPr>
        <w:t>decreased as emotional intensity increase</w:t>
      </w:r>
      <w:r w:rsidR="00150851">
        <w:rPr>
          <w:szCs w:val="24"/>
        </w:rPr>
        <w:t>d in this context</w:t>
      </w:r>
      <w:r w:rsidR="00C67D89">
        <w:rPr>
          <w:szCs w:val="24"/>
        </w:rPr>
        <w:t>.</w:t>
      </w:r>
      <w:del w:id="107" w:author="Billy Mitchell" w:date="2023-11-13T15:03:00Z">
        <w:r w:rsidR="00C67D89" w:rsidDel="00B40846">
          <w:rPr>
            <w:szCs w:val="24"/>
          </w:rPr>
          <w:delText xml:space="preserve"> </w:delText>
        </w:r>
        <w:r w:rsidR="00150851" w:rsidDel="00B40846">
          <w:rPr>
            <w:szCs w:val="24"/>
          </w:rPr>
          <w:delText>This deviat</w:delText>
        </w:r>
      </w:del>
      <w:del w:id="108" w:author="Billy Mitchell" w:date="2023-11-10T01:31:00Z">
        <w:r w:rsidR="00150851" w:rsidDel="00FF4743">
          <w:rPr>
            <w:szCs w:val="24"/>
          </w:rPr>
          <w:delText>ion</w:delText>
        </w:r>
      </w:del>
      <w:del w:id="109" w:author="Billy Mitchell" w:date="2023-11-13T15:03:00Z">
        <w:r w:rsidR="00150851" w:rsidDel="00B40846">
          <w:rPr>
            <w:szCs w:val="24"/>
          </w:rPr>
          <w:delText xml:space="preserve"> from the </w:delText>
        </w:r>
      </w:del>
      <w:del w:id="110" w:author="Billy Mitchell" w:date="2023-11-10T01:28:00Z">
        <w:r w:rsidR="00150851" w:rsidDel="00FF4743">
          <w:rPr>
            <w:szCs w:val="24"/>
          </w:rPr>
          <w:delText xml:space="preserve">expectations </w:delText>
        </w:r>
        <w:r w:rsidR="00D80B3A" w:rsidDel="00FF4743">
          <w:rPr>
            <w:szCs w:val="24"/>
          </w:rPr>
          <w:delText>set by</w:delText>
        </w:r>
        <w:r w:rsidR="00150851" w:rsidDel="00FF4743">
          <w:rPr>
            <w:szCs w:val="24"/>
          </w:rPr>
          <w:delText xml:space="preserve"> </w:delText>
        </w:r>
      </w:del>
      <w:del w:id="111" w:author="Billy Mitchell" w:date="2023-11-13T15:03:00Z">
        <w:r w:rsidR="002D566C" w:rsidDel="00B40846">
          <w:rPr>
            <w:szCs w:val="24"/>
          </w:rPr>
          <w:delText>extant</w:delText>
        </w:r>
        <w:r w:rsidR="00D80B3A" w:rsidDel="00B40846">
          <w:rPr>
            <w:szCs w:val="24"/>
          </w:rPr>
          <w:delText xml:space="preserve"> </w:delText>
        </w:r>
        <w:r w:rsidR="002D566C" w:rsidDel="00B40846">
          <w:rPr>
            <w:szCs w:val="24"/>
          </w:rPr>
          <w:delText xml:space="preserve">literature might </w:delText>
        </w:r>
        <w:r w:rsidR="00D80B3A" w:rsidDel="00B40846">
          <w:rPr>
            <w:szCs w:val="24"/>
          </w:rPr>
          <w:delText>reflect an inherent lack of distraction affordances during</w:delText>
        </w:r>
        <w:r w:rsidR="002D566C" w:rsidDel="00B40846">
          <w:rPr>
            <w:szCs w:val="24"/>
          </w:rPr>
          <w:delText xml:space="preserve"> high-intensity</w:delText>
        </w:r>
      </w:del>
      <w:del w:id="112" w:author="Billy Mitchell" w:date="2023-11-10T01:28:00Z">
        <w:r w:rsidR="002D566C" w:rsidDel="00FF4743">
          <w:rPr>
            <w:szCs w:val="24"/>
          </w:rPr>
          <w:delText>, high-stimulation</w:delText>
        </w:r>
      </w:del>
      <w:del w:id="113" w:author="Billy Mitchell" w:date="2023-11-13T15:03:00Z">
        <w:r w:rsidR="002D566C" w:rsidDel="00B40846">
          <w:rPr>
            <w:szCs w:val="24"/>
          </w:rPr>
          <w:delText xml:space="preserve"> e</w:delText>
        </w:r>
        <w:r w:rsidR="00D80B3A" w:rsidDel="00B40846">
          <w:rPr>
            <w:szCs w:val="24"/>
          </w:rPr>
          <w:delText>vents</w:delText>
        </w:r>
        <w:r w:rsidR="002D566C" w:rsidDel="00B40846">
          <w:rPr>
            <w:szCs w:val="24"/>
          </w:rPr>
          <w:delText>.</w:delText>
        </w:r>
      </w:del>
      <w:r w:rsidR="00D80B3A">
        <w:rPr>
          <w:szCs w:val="24"/>
        </w:rPr>
        <w:t xml:space="preserve"> </w:t>
      </w:r>
      <w:ins w:id="114" w:author="Billy Mitchell" w:date="2023-11-10T01:28:00Z">
        <w:r w:rsidR="00FF4743">
          <w:rPr>
            <w:szCs w:val="24"/>
          </w:rPr>
          <w:t xml:space="preserve">Participants in </w:t>
        </w:r>
      </w:ins>
      <w:ins w:id="115" w:author="Billy Mitchell" w:date="2023-11-10T01:29:00Z">
        <w:r w:rsidR="00FF4743">
          <w:rPr>
            <w:szCs w:val="24"/>
          </w:rPr>
          <w:t xml:space="preserve">Study 2 </w:t>
        </w:r>
      </w:ins>
      <w:del w:id="116" w:author="Billy Mitchell" w:date="2023-11-10T01:29:00Z">
        <w:r w:rsidR="00D80B3A" w:rsidDel="00FF4743">
          <w:rPr>
            <w:szCs w:val="24"/>
          </w:rPr>
          <w:delText>To determine whether l</w:delText>
        </w:r>
        <w:r w:rsidR="002D566C" w:rsidDel="00FF4743">
          <w:rPr>
            <w:szCs w:val="24"/>
          </w:rPr>
          <w:delText xml:space="preserve">ess stimulating representations of the same experiences might </w:delText>
        </w:r>
      </w:del>
      <w:ins w:id="117" w:author="Billy Mitchell [2]" w:date="2023-11-07T09:39:00Z">
        <w:del w:id="118" w:author="Billy Mitchell" w:date="2023-11-10T01:29:00Z">
          <w:r w:rsidR="00532284" w:rsidDel="00FF4743">
            <w:rPr>
              <w:szCs w:val="24"/>
            </w:rPr>
            <w:delText xml:space="preserve">more closely </w:delText>
          </w:r>
        </w:del>
      </w:ins>
      <w:del w:id="119" w:author="Billy Mitchell" w:date="2023-11-10T01:29:00Z">
        <w:r w:rsidR="002D566C" w:rsidDel="00FF4743">
          <w:rPr>
            <w:szCs w:val="24"/>
          </w:rPr>
          <w:delText xml:space="preserve">better </w:delText>
        </w:r>
      </w:del>
      <w:ins w:id="120" w:author="Billy Mitchell [2]" w:date="2023-11-07T09:39:00Z">
        <w:del w:id="121" w:author="Billy Mitchell" w:date="2023-11-10T01:29:00Z">
          <w:r w:rsidR="00532284" w:rsidDel="00FF4743">
            <w:rPr>
              <w:szCs w:val="24"/>
            </w:rPr>
            <w:delText>parallel</w:delText>
          </w:r>
        </w:del>
      </w:ins>
      <w:del w:id="122" w:author="Billy Mitchell" w:date="2023-11-10T01:29:00Z">
        <w:r w:rsidR="002D566C" w:rsidDel="00FF4743">
          <w:rPr>
            <w:szCs w:val="24"/>
          </w:rPr>
          <w:delText>refle</w:delText>
        </w:r>
        <w:r w:rsidR="00D80B3A" w:rsidDel="00FF4743">
          <w:rPr>
            <w:szCs w:val="24"/>
          </w:rPr>
          <w:delText xml:space="preserve">ct established associations between strategy selection and emotional intensity, </w:delText>
        </w:r>
        <w:r w:rsidR="00FB3B51" w:rsidDel="00FF4743">
          <w:rPr>
            <w:szCs w:val="24"/>
          </w:rPr>
          <w:delText>S</w:delText>
        </w:r>
        <w:r w:rsidRPr="008C7178" w:rsidDel="00FF4743">
          <w:rPr>
            <w:szCs w:val="24"/>
          </w:rPr>
          <w:delText xml:space="preserve">tudy </w:delText>
        </w:r>
        <w:r w:rsidR="006725C8" w:rsidDel="00FF4743">
          <w:rPr>
            <w:szCs w:val="24"/>
          </w:rPr>
          <w:delText>2</w:delText>
        </w:r>
        <w:r w:rsidR="00D80B3A" w:rsidDel="00FF4743">
          <w:rPr>
            <w:szCs w:val="24"/>
          </w:rPr>
          <w:delText xml:space="preserve"> </w:delText>
        </w:r>
        <w:r w:rsidRPr="008C7178" w:rsidDel="00FF4743">
          <w:rPr>
            <w:szCs w:val="24"/>
          </w:rPr>
          <w:delText xml:space="preserve">participants </w:delText>
        </w:r>
      </w:del>
      <w:r w:rsidRPr="008C7178">
        <w:rPr>
          <w:szCs w:val="24"/>
        </w:rPr>
        <w:t>(</w:t>
      </w:r>
      <w:r w:rsidRPr="008C7178">
        <w:rPr>
          <w:i/>
          <w:szCs w:val="24"/>
        </w:rPr>
        <w:t xml:space="preserve">n </w:t>
      </w:r>
      <w:r w:rsidRPr="008C7178">
        <w:rPr>
          <w:szCs w:val="24"/>
        </w:rPr>
        <w:t xml:space="preserve">= 152) </w:t>
      </w:r>
      <w:ins w:id="123" w:author="Billy Mitchell [2]" w:date="2023-11-07T09:40:00Z">
        <w:r w:rsidR="00532284">
          <w:rPr>
            <w:szCs w:val="24"/>
          </w:rPr>
          <w:t>forecasted</w:t>
        </w:r>
      </w:ins>
      <w:del w:id="124" w:author="Billy Mitchell [2]" w:date="2023-11-07T09:40:00Z">
        <w:r w:rsidRPr="008C7178" w:rsidDel="00532284">
          <w:rPr>
            <w:szCs w:val="24"/>
          </w:rPr>
          <w:delText>predicted</w:delText>
        </w:r>
      </w:del>
      <w:r w:rsidRPr="008C7178">
        <w:rPr>
          <w:szCs w:val="24"/>
        </w:rPr>
        <w:t xml:space="preserve"> regulation strategy usage based </w:t>
      </w:r>
      <w:ins w:id="125" w:author="Billy Mitchell" w:date="2023-11-13T15:16:00Z">
        <w:r w:rsidR="00D4172B">
          <w:rPr>
            <w:szCs w:val="24"/>
          </w:rPr>
          <w:t>up</w:t>
        </w:r>
      </w:ins>
      <w:r w:rsidRPr="008C7178">
        <w:rPr>
          <w:szCs w:val="24"/>
        </w:rPr>
        <w:t xml:space="preserve">on </w:t>
      </w:r>
      <w:ins w:id="126" w:author="Billy Mitchell" w:date="2023-11-10T01:29:00Z">
        <w:r w:rsidR="00FF4743">
          <w:rPr>
            <w:szCs w:val="24"/>
          </w:rPr>
          <w:t>descriptions of</w:t>
        </w:r>
      </w:ins>
      <w:del w:id="127" w:author="Billy Mitchell" w:date="2023-11-10T01:29:00Z">
        <w:r w:rsidRPr="008C7178" w:rsidDel="00FF4743">
          <w:rPr>
            <w:szCs w:val="24"/>
          </w:rPr>
          <w:delText>the</w:delText>
        </w:r>
      </w:del>
      <w:r w:rsidRPr="008C7178">
        <w:rPr>
          <w:szCs w:val="24"/>
        </w:rPr>
        <w:t xml:space="preserve"> </w:t>
      </w:r>
      <w:ins w:id="128" w:author="Billy Mitchell" w:date="2023-11-10T01:30:00Z">
        <w:r w:rsidR="00FF4743">
          <w:rPr>
            <w:szCs w:val="24"/>
          </w:rPr>
          <w:t>emotionally</w:t>
        </w:r>
      </w:ins>
      <w:ins w:id="129" w:author="chelsea helion" w:date="2023-11-10T18:09:00Z">
        <w:r w:rsidR="00CC03D6">
          <w:rPr>
            <w:szCs w:val="24"/>
          </w:rPr>
          <w:t>-</w:t>
        </w:r>
      </w:ins>
      <w:ins w:id="130" w:author="Billy Mitchell" w:date="2023-11-10T01:30:00Z">
        <w:del w:id="131" w:author="chelsea helion" w:date="2023-11-10T18:09:00Z">
          <w:r w:rsidR="00FF4743" w:rsidDel="00CC03D6">
            <w:rPr>
              <w:szCs w:val="24"/>
            </w:rPr>
            <w:delText xml:space="preserve"> </w:delText>
          </w:r>
        </w:del>
        <w:r w:rsidR="00FF4743">
          <w:rPr>
            <w:szCs w:val="24"/>
          </w:rPr>
          <w:t xml:space="preserve">regulated </w:t>
        </w:r>
      </w:ins>
      <w:r w:rsidRPr="008C7178">
        <w:rPr>
          <w:szCs w:val="24"/>
        </w:rPr>
        <w:t xml:space="preserve">experiences </w:t>
      </w:r>
      <w:ins w:id="132" w:author="Billy Mitchell" w:date="2023-11-13T15:17:00Z">
        <w:r w:rsidR="00D4172B">
          <w:rPr>
            <w:szCs w:val="24"/>
          </w:rPr>
          <w:t>from</w:t>
        </w:r>
      </w:ins>
      <w:del w:id="133" w:author="Billy Mitchell" w:date="2023-11-10T01:30:00Z">
        <w:r w:rsidRPr="008C7178" w:rsidDel="00FF4743">
          <w:rPr>
            <w:szCs w:val="24"/>
          </w:rPr>
          <w:delText xml:space="preserve">reported by </w:delText>
        </w:r>
      </w:del>
      <w:del w:id="134" w:author="Billy Mitchell" w:date="2023-11-13T15:17:00Z">
        <w:r w:rsidR="00577234" w:rsidDel="00D4172B">
          <w:rPr>
            <w:szCs w:val="24"/>
          </w:rPr>
          <w:delText xml:space="preserve">the </w:delText>
        </w:r>
      </w:del>
      <w:del w:id="135" w:author="Billy Mitchell" w:date="2023-11-10T01:30:00Z">
        <w:r w:rsidR="00496DF7" w:rsidDel="00FF4743">
          <w:rPr>
            <w:szCs w:val="24"/>
          </w:rPr>
          <w:delText xml:space="preserve">pilot </w:delText>
        </w:r>
        <w:r w:rsidRPr="008C7178" w:rsidDel="00FF4743">
          <w:rPr>
            <w:szCs w:val="24"/>
          </w:rPr>
          <w:delText>participants</w:delText>
        </w:r>
      </w:del>
      <w:ins w:id="136" w:author="Billy Mitchell [2]" w:date="2023-11-07T09:39:00Z">
        <w:del w:id="137" w:author="Billy Mitchell" w:date="2023-11-10T01:30:00Z">
          <w:r w:rsidR="00532284" w:rsidDel="00FF4743">
            <w:rPr>
              <w:szCs w:val="24"/>
            </w:rPr>
            <w:delText xml:space="preserve"> </w:delText>
          </w:r>
        </w:del>
        <w:del w:id="138" w:author="Billy Mitchell" w:date="2023-11-13T15:17:00Z">
          <w:r w:rsidR="00532284" w:rsidDel="00D4172B">
            <w:rPr>
              <w:szCs w:val="24"/>
            </w:rPr>
            <w:delText>in</w:delText>
          </w:r>
        </w:del>
        <w:r w:rsidR="00532284">
          <w:rPr>
            <w:szCs w:val="24"/>
          </w:rPr>
          <w:t xml:space="preserve"> the haunted house</w:t>
        </w:r>
      </w:ins>
      <w:r w:rsidR="00B17C41">
        <w:rPr>
          <w:szCs w:val="24"/>
        </w:rPr>
        <w:t xml:space="preserve">. </w:t>
      </w:r>
      <w:ins w:id="139" w:author="Billy Mitchell" w:date="2023-11-13T15:07:00Z">
        <w:r w:rsidR="00B40846">
          <w:rPr>
            <w:szCs w:val="24"/>
          </w:rPr>
          <w:t xml:space="preserve">Affective </w:t>
        </w:r>
      </w:ins>
      <w:ins w:id="140" w:author="Billy Mitchell" w:date="2023-11-10T01:32:00Z">
        <w:r w:rsidR="00FF4743">
          <w:rPr>
            <w:szCs w:val="24"/>
          </w:rPr>
          <w:t>intensity predict</w:t>
        </w:r>
      </w:ins>
      <w:ins w:id="141" w:author="Billy Mitchell" w:date="2023-11-13T15:07:00Z">
        <w:r w:rsidR="00B40846">
          <w:rPr>
            <w:szCs w:val="24"/>
          </w:rPr>
          <w:t>ed</w:t>
        </w:r>
      </w:ins>
      <w:ins w:id="142" w:author="Billy Mitchell" w:date="2023-11-10T01:32:00Z">
        <w:r w:rsidR="00FF4743">
          <w:rPr>
            <w:szCs w:val="24"/>
          </w:rPr>
          <w:t xml:space="preserve"> </w:t>
        </w:r>
      </w:ins>
      <w:ins w:id="143" w:author="Billy Mitchell" w:date="2023-11-13T15:13:00Z">
        <w:r w:rsidR="00D4172B">
          <w:rPr>
            <w:szCs w:val="24"/>
          </w:rPr>
          <w:t>which strategies forecasters predicted they would use</w:t>
        </w:r>
      </w:ins>
      <w:del w:id="144" w:author="Billy Mitchell" w:date="2023-11-10T01:32:00Z">
        <w:r w:rsidR="00B17C41" w:rsidDel="00FF4743">
          <w:rPr>
            <w:szCs w:val="24"/>
          </w:rPr>
          <w:delText>The</w:delText>
        </w:r>
      </w:del>
      <w:del w:id="145" w:author="Billy Mitchell" w:date="2023-11-13T15:13:00Z">
        <w:r w:rsidR="00B17C41" w:rsidDel="00D4172B">
          <w:rPr>
            <w:szCs w:val="24"/>
          </w:rPr>
          <w:delText xml:space="preserve"> </w:delText>
        </w:r>
      </w:del>
      <w:del w:id="146" w:author="Billy Mitchell [2]" w:date="2023-11-07T09:40:00Z">
        <w:r w:rsidR="00B17C41" w:rsidDel="00532284">
          <w:rPr>
            <w:szCs w:val="24"/>
          </w:rPr>
          <w:delText xml:space="preserve">forecasted </w:delText>
        </w:r>
      </w:del>
      <w:del w:id="147" w:author="Billy Mitchell" w:date="2023-11-13T15:13:00Z">
        <w:r w:rsidR="00B17C41" w:rsidDel="00D4172B">
          <w:rPr>
            <w:szCs w:val="24"/>
          </w:rPr>
          <w:delText>choice</w:delText>
        </w:r>
      </w:del>
      <w:ins w:id="148" w:author="Billy Mitchell [2]" w:date="2023-11-07T09:40:00Z">
        <w:del w:id="149" w:author="Billy Mitchell" w:date="2023-11-13T15:13:00Z">
          <w:r w:rsidR="00532284" w:rsidDel="00D4172B">
            <w:rPr>
              <w:szCs w:val="24"/>
            </w:rPr>
            <w:delText>s</w:delText>
          </w:r>
        </w:del>
      </w:ins>
      <w:del w:id="150" w:author="Billy Mitchell" w:date="2023-11-13T15:13:00Z">
        <w:r w:rsidR="00B17C41" w:rsidDel="00D4172B">
          <w:rPr>
            <w:szCs w:val="24"/>
          </w:rPr>
          <w:delText xml:space="preserve"> of </w:delText>
        </w:r>
      </w:del>
      <w:ins w:id="151" w:author="Billy Mitchell [2]" w:date="2023-11-07T09:40:00Z">
        <w:del w:id="152" w:author="Billy Mitchell" w:date="2023-11-13T15:13:00Z">
          <w:r w:rsidR="00532284" w:rsidDel="00D4172B">
            <w:rPr>
              <w:szCs w:val="24"/>
            </w:rPr>
            <w:delText>forecasters</w:delText>
          </w:r>
        </w:del>
      </w:ins>
      <w:del w:id="153" w:author="Billy Mitchell [2]" w:date="2023-11-07T09:40:00Z">
        <w:r w:rsidR="00B17C41" w:rsidDel="00532284">
          <w:rPr>
            <w:szCs w:val="24"/>
          </w:rPr>
          <w:delText>predictor</w:delText>
        </w:r>
      </w:del>
      <w:del w:id="154" w:author="Billy Mitchell [2]" w:date="2023-11-07T10:35:00Z">
        <w:r w:rsidR="00B17C41" w:rsidDel="00260459">
          <w:rPr>
            <w:szCs w:val="24"/>
          </w:rPr>
          <w:delText>s</w:delText>
        </w:r>
      </w:del>
      <w:ins w:id="155" w:author="Billy Mitchell" w:date="2023-11-13T15:03:00Z">
        <w:r w:rsidR="00B40846">
          <w:rPr>
            <w:szCs w:val="24"/>
          </w:rPr>
          <w:t>;</w:t>
        </w:r>
      </w:ins>
      <w:ins w:id="156" w:author="Billy Mitchell" w:date="2023-11-10T01:32:00Z">
        <w:r w:rsidR="00FF4743">
          <w:rPr>
            <w:szCs w:val="24"/>
          </w:rPr>
          <w:t xml:space="preserve"> though, forecasters overpredicted how often distraction was </w:t>
        </w:r>
      </w:ins>
      <w:ins w:id="157" w:author="Billy Mitchell" w:date="2023-11-13T15:14:00Z">
        <w:r w:rsidR="00D4172B">
          <w:rPr>
            <w:szCs w:val="24"/>
          </w:rPr>
          <w:t>used in practice</w:t>
        </w:r>
      </w:ins>
      <w:del w:id="158" w:author="Billy Mitchell" w:date="2023-11-10T01:32:00Z">
        <w:r w:rsidR="00B17C41" w:rsidDel="00FF4743">
          <w:rPr>
            <w:szCs w:val="24"/>
          </w:rPr>
          <w:delText xml:space="preserve"> closely mirrored </w:delText>
        </w:r>
        <w:r w:rsidRPr="008C7178" w:rsidDel="00FF4743">
          <w:rPr>
            <w:szCs w:val="24"/>
          </w:rPr>
          <w:delText>regulatory choice associations reported in prior literature</w:delText>
        </w:r>
      </w:del>
      <w:r w:rsidRPr="008C7178">
        <w:rPr>
          <w:szCs w:val="24"/>
        </w:rPr>
        <w:t>.</w:t>
      </w:r>
      <w:ins w:id="159" w:author="Billy Mitchell [2]" w:date="2023-11-07T09:44:00Z">
        <w:r w:rsidR="00057DC8">
          <w:rPr>
            <w:szCs w:val="24"/>
          </w:rPr>
          <w:t xml:space="preserve"> Study 3 </w:t>
        </w:r>
      </w:ins>
      <w:ins w:id="160" w:author="Billy Mitchell" w:date="2023-11-13T15:04:00Z">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ins>
      <w:ins w:id="161" w:author="Billy Mitchell" w:date="2023-11-13T15:14:00Z">
        <w:r w:rsidR="00D4172B">
          <w:rPr>
            <w:szCs w:val="24"/>
          </w:rPr>
          <w:t>incorporated</w:t>
        </w:r>
      </w:ins>
      <w:ins w:id="162" w:author="Billy Mitchell" w:date="2023-11-10T01:33:00Z">
        <w:r w:rsidR="00FF4743">
          <w:rPr>
            <w:szCs w:val="24"/>
          </w:rPr>
          <w:t xml:space="preserve"> </w:t>
        </w:r>
      </w:ins>
      <w:ins w:id="163" w:author="Billy Mitchell" w:date="2023-11-13T15:08:00Z">
        <w:r w:rsidR="00B40846">
          <w:rPr>
            <w:szCs w:val="24"/>
          </w:rPr>
          <w:t>experiencing and forecasting</w:t>
        </w:r>
      </w:ins>
      <w:ins w:id="164" w:author="Billy Mitchell" w:date="2023-11-10T01:33:00Z">
        <w:r w:rsidR="00FF4743">
          <w:rPr>
            <w:szCs w:val="24"/>
          </w:rPr>
          <w:t xml:space="preserve"> within the same design by showing untrained participants </w:t>
        </w:r>
      </w:ins>
      <w:ins w:id="165" w:author="Billy Mitchell [2]" w:date="2023-11-07T09:46:00Z">
        <w:del w:id="166" w:author="Billy Mitchell" w:date="2023-11-10T01:33:00Z">
          <w:r w:rsidR="00057DC8" w:rsidDel="00FF4743">
            <w:rPr>
              <w:szCs w:val="24"/>
            </w:rPr>
            <w:delText>leveraged</w:delText>
          </w:r>
        </w:del>
        <w:del w:id="167" w:author="Billy Mitchell" w:date="2023-11-13T15:17:00Z">
          <w:r w:rsidR="00057DC8" w:rsidDel="00D4172B">
            <w:rPr>
              <w:szCs w:val="24"/>
            </w:rPr>
            <w:delText xml:space="preserve"> </w:delText>
          </w:r>
        </w:del>
        <w:r w:rsidR="00057DC8">
          <w:rPr>
            <w:szCs w:val="24"/>
          </w:rPr>
          <w:t>video stimuli</w:t>
        </w:r>
      </w:ins>
      <w:ins w:id="168" w:author="Billy Mitchell" w:date="2023-11-10T01:34:00Z">
        <w:r w:rsidR="00FF4743">
          <w:rPr>
            <w:szCs w:val="24"/>
          </w:rPr>
          <w:t xml:space="preserve"> </w:t>
        </w:r>
      </w:ins>
      <w:ins w:id="169" w:author="Billy Mitchell" w:date="2023-11-13T15:17:00Z">
        <w:r w:rsidR="00D4172B">
          <w:rPr>
            <w:szCs w:val="24"/>
          </w:rPr>
          <w:t xml:space="preserve">of </w:t>
        </w:r>
        <w:r w:rsidR="00D4172B">
          <w:rPr>
            <w:szCs w:val="24"/>
          </w:rPr>
          <w:t xml:space="preserve">varying-intensity </w:t>
        </w:r>
      </w:ins>
      <w:ins w:id="170" w:author="Billy Mitchell" w:date="2023-11-10T01:34:00Z">
        <w:r w:rsidR="00FF4743">
          <w:rPr>
            <w:szCs w:val="24"/>
          </w:rPr>
          <w:t xml:space="preserve">and capturing their regulatory responses. </w:t>
        </w:r>
      </w:ins>
      <w:ins w:id="171" w:author="Billy Mitchell" w:date="2023-11-10T01:35:00Z">
        <w:r w:rsidR="00FF4743">
          <w:rPr>
            <w:szCs w:val="24"/>
          </w:rPr>
          <w:t xml:space="preserve">Forecasters again </w:t>
        </w:r>
      </w:ins>
      <w:ins w:id="172" w:author="Billy Mitchell" w:date="2023-11-13T15:08:00Z">
        <w:r w:rsidR="00B40846">
          <w:rPr>
            <w:szCs w:val="24"/>
          </w:rPr>
          <w:t>predicted using</w:t>
        </w:r>
      </w:ins>
      <w:ins w:id="173" w:author="Billy Mitchell" w:date="2023-11-10T01:35:00Z">
        <w:r w:rsidR="00FF4743">
          <w:rPr>
            <w:szCs w:val="24"/>
          </w:rPr>
          <w:t xml:space="preserve"> distraction more often than experiencers </w:t>
        </w:r>
      </w:ins>
      <w:ins w:id="174" w:author="Billy Mitchell" w:date="2023-11-13T15:14:00Z">
        <w:r w:rsidR="00D4172B">
          <w:rPr>
            <w:szCs w:val="24"/>
          </w:rPr>
          <w:t>did</w:t>
        </w:r>
      </w:ins>
      <w:ins w:id="175" w:author="Billy Mitchell" w:date="2023-11-13T15:15:00Z">
        <w:r w:rsidR="00D4172B">
          <w:rPr>
            <w:szCs w:val="24"/>
          </w:rPr>
          <w:t xml:space="preserve"> in practice</w:t>
        </w:r>
      </w:ins>
      <w:ins w:id="176" w:author="Billy Mitchell" w:date="2023-11-10T01:37:00Z">
        <w:r w:rsidR="00654CBF">
          <w:rPr>
            <w:szCs w:val="24"/>
          </w:rPr>
          <w:t xml:space="preserve">. Forecasters also </w:t>
        </w:r>
      </w:ins>
      <w:ins w:id="177" w:author="Billy Mitchell" w:date="2023-11-13T15:19:00Z">
        <w:r w:rsidR="00D4172B">
          <w:rPr>
            <w:szCs w:val="24"/>
          </w:rPr>
          <w:t>over</w:t>
        </w:r>
      </w:ins>
      <w:ins w:id="178" w:author="Billy Mitchell" w:date="2023-11-13T15:05:00Z">
        <w:r w:rsidR="00B40846">
          <w:rPr>
            <w:szCs w:val="24"/>
          </w:rPr>
          <w:t>predicted</w:t>
        </w:r>
      </w:ins>
      <w:ins w:id="179" w:author="Billy Mitchell" w:date="2023-11-10T01:37:00Z">
        <w:r w:rsidR="00654CBF">
          <w:rPr>
            <w:szCs w:val="24"/>
          </w:rPr>
          <w:t xml:space="preserve"> </w:t>
        </w:r>
      </w:ins>
      <w:ins w:id="180" w:author="Billy Mitchell" w:date="2023-11-13T15:19:00Z">
        <w:r w:rsidR="00D4172B">
          <w:rPr>
            <w:szCs w:val="24"/>
          </w:rPr>
          <w:t xml:space="preserve"> how effectively </w:t>
        </w:r>
      </w:ins>
      <w:ins w:id="181" w:author="Billy Mitchell" w:date="2023-11-10T01:37:00Z">
        <w:r w:rsidR="00654CBF">
          <w:rPr>
            <w:szCs w:val="24"/>
          </w:rPr>
          <w:t xml:space="preserve">distraction would reduce negative affective intensity </w:t>
        </w:r>
      </w:ins>
      <w:ins w:id="182" w:author="Billy Mitchell" w:date="2023-11-13T15:19:00Z">
        <w:r w:rsidR="00D4172B">
          <w:rPr>
            <w:szCs w:val="24"/>
          </w:rPr>
          <w:t xml:space="preserve">relative to what </w:t>
        </w:r>
      </w:ins>
      <w:ins w:id="183" w:author="Billy Mitchell" w:date="2023-11-10T01:37:00Z">
        <w:r w:rsidR="00654CBF">
          <w:rPr>
            <w:szCs w:val="24"/>
          </w:rPr>
          <w:t>experiencers reported.</w:t>
        </w:r>
      </w:ins>
      <w:ins w:id="184" w:author="Billy Mitchell" w:date="2023-11-10T01:34:00Z">
        <w:r w:rsidR="00FF4743">
          <w:rPr>
            <w:szCs w:val="24"/>
          </w:rPr>
          <w:t xml:space="preserve"> </w:t>
        </w:r>
      </w:ins>
      <w:ins w:id="185" w:author="Billy Mitchell [2]" w:date="2023-11-07T09:46:00Z">
        <w:del w:id="186" w:author="Billy Mitchell" w:date="2023-11-10T01:34:00Z">
          <w:r w:rsidR="00057DC8" w:rsidDel="00FF4743">
            <w:rPr>
              <w:szCs w:val="24"/>
            </w:rPr>
            <w:delText xml:space="preserve"> in a 2</w:delText>
          </w:r>
        </w:del>
      </w:ins>
      <w:ins w:id="187" w:author="Billy Mitchell [2]" w:date="2023-11-07T09:48:00Z">
        <w:del w:id="188" w:author="Billy Mitchell" w:date="2023-11-10T01:34:00Z">
          <w:r w:rsidR="00057DC8" w:rsidDel="00FF4743">
            <w:rPr>
              <w:szCs w:val="24"/>
            </w:rPr>
            <w:delText xml:space="preserve"> (condition: experience vs. forecast) </w:delText>
          </w:r>
        </w:del>
      </w:ins>
      <w:ins w:id="189" w:author="Billy Mitchell [2]" w:date="2023-11-07T09:46:00Z">
        <w:del w:id="190" w:author="Billy Mitchell" w:date="2023-11-10T01:34:00Z">
          <w:r w:rsidR="00057DC8" w:rsidDel="00FF4743">
            <w:rPr>
              <w:szCs w:val="24"/>
            </w:rPr>
            <w:delText>x</w:delText>
          </w:r>
        </w:del>
      </w:ins>
      <w:ins w:id="191" w:author="Billy Mitchell [2]" w:date="2023-11-07T09:49:00Z">
        <w:del w:id="192" w:author="Billy Mitchell" w:date="2023-11-10T01:34:00Z">
          <w:r w:rsidR="00057DC8" w:rsidDel="00FF4743">
            <w:rPr>
              <w:szCs w:val="24"/>
            </w:rPr>
            <w:delText xml:space="preserve"> </w:delText>
          </w:r>
        </w:del>
      </w:ins>
      <w:ins w:id="193" w:author="Billy Mitchell [2]" w:date="2023-11-07T09:46:00Z">
        <w:del w:id="194" w:author="Billy Mitchell" w:date="2023-11-10T01:34:00Z">
          <w:r w:rsidR="00057DC8" w:rsidDel="00FF4743">
            <w:rPr>
              <w:szCs w:val="24"/>
            </w:rPr>
            <w:delText>2</w:delText>
          </w:r>
        </w:del>
      </w:ins>
      <w:ins w:id="195" w:author="Billy Mitchell [2]" w:date="2023-11-07T09:49:00Z">
        <w:del w:id="196" w:author="Billy Mitchell" w:date="2023-11-10T01:34:00Z">
          <w:r w:rsidR="00057DC8" w:rsidDel="00FF4743">
            <w:rPr>
              <w:szCs w:val="24"/>
            </w:rPr>
            <w:delText xml:space="preserve"> (intensity: low vs. high)</w:delText>
          </w:r>
        </w:del>
      </w:ins>
      <w:ins w:id="197" w:author="Billy Mitchell [2]" w:date="2023-11-07T09:46:00Z">
        <w:del w:id="198" w:author="Billy Mitchell" w:date="2023-11-10T01:34:00Z">
          <w:r w:rsidR="00057DC8" w:rsidDel="00FF4743">
            <w:rPr>
              <w:szCs w:val="24"/>
            </w:rPr>
            <w:delText xml:space="preserve"> mixed design</w:delText>
          </w:r>
        </w:del>
      </w:ins>
      <w:ins w:id="199" w:author="Billy Mitchell [2]" w:date="2023-11-07T09:50:00Z">
        <w:del w:id="200" w:author="Billy Mitchell" w:date="2023-11-10T01:34:00Z">
          <w:r w:rsidR="00E358A8" w:rsidDel="00FF4743">
            <w:rPr>
              <w:szCs w:val="24"/>
            </w:rPr>
            <w:delText xml:space="preserve"> to identify differences between strategy usage and forecasting in </w:delText>
          </w:r>
        </w:del>
      </w:ins>
      <w:ins w:id="201" w:author="Billy Mitchell [2]" w:date="2023-11-07T10:21:00Z">
        <w:del w:id="202" w:author="Billy Mitchell" w:date="2023-11-10T01:34:00Z">
          <w:r w:rsidR="00E358A8" w:rsidDel="00FF4743">
            <w:rPr>
              <w:szCs w:val="24"/>
            </w:rPr>
            <w:delText>the same context with the same stimuli.</w:delText>
          </w:r>
        </w:del>
      </w:ins>
      <w:del w:id="203" w:author="Billy Mitchell" w:date="2023-11-10T01:34:00Z">
        <w:r w:rsidR="007937AC" w:rsidDel="00FF4743">
          <w:rPr>
            <w:szCs w:val="24"/>
          </w:rPr>
          <w:delText xml:space="preserve"> </w:delText>
        </w:r>
      </w:del>
      <w:ins w:id="204" w:author="Billy Mitchell [2]" w:date="2023-11-07T10:21:00Z">
        <w:del w:id="205" w:author="Billy Mitchell" w:date="2023-11-10T01:34:00Z">
          <w:r w:rsidR="00E358A8" w:rsidDel="00FF4743">
            <w:rPr>
              <w:szCs w:val="24"/>
            </w:rPr>
            <w:delText xml:space="preserve"> </w:delText>
          </w:r>
        </w:del>
      </w:ins>
      <w:r w:rsidR="00C52CA8">
        <w:rPr>
          <w:szCs w:val="24"/>
        </w:rPr>
        <w:t xml:space="preserve">This </w:t>
      </w:r>
      <w:r w:rsidR="005E1801">
        <w:rPr>
          <w:szCs w:val="24"/>
        </w:rPr>
        <w:t xml:space="preserve">pattern of results </w:t>
      </w:r>
      <w:ins w:id="206" w:author="Billy Mitchell" w:date="2023-11-13T15:09:00Z">
        <w:r w:rsidR="00B40846">
          <w:rPr>
            <w:szCs w:val="24"/>
          </w:rPr>
          <w:t>may highlight a disconnect between</w:t>
        </w:r>
      </w:ins>
      <w:ins w:id="207" w:author="Billy Mitchell" w:date="2023-11-13T15:10:00Z">
        <w:r w:rsidR="00B40846">
          <w:rPr>
            <w:szCs w:val="24"/>
          </w:rPr>
          <w:t xml:space="preserve"> self-regulation strateg</w:t>
        </w:r>
      </w:ins>
      <w:ins w:id="208" w:author="Billy Mitchell" w:date="2023-11-13T15:21:00Z">
        <w:r w:rsidR="00965A73">
          <w:rPr>
            <w:szCs w:val="24"/>
          </w:rPr>
          <w:t>y fittedness while planning and executing</w:t>
        </w:r>
      </w:ins>
      <w:ins w:id="209" w:author="Billy Mitchell" w:date="2023-11-13T15:10:00Z">
        <w:r w:rsidR="00B40846">
          <w:rPr>
            <w:szCs w:val="24"/>
          </w:rPr>
          <w:t>,</w:t>
        </w:r>
      </w:ins>
      <w:ins w:id="210" w:author="Billy Mitchell" w:date="2023-11-13T15:21:00Z">
        <w:r w:rsidR="00965A73">
          <w:rPr>
            <w:szCs w:val="24"/>
          </w:rPr>
          <w:t xml:space="preserve"> especially in dynamic, complex settings</w:t>
        </w:r>
      </w:ins>
      <w:del w:id="211" w:author="Billy Mitchell" w:date="2023-11-13T15:10:00Z">
        <w:r w:rsidR="00C52CA8" w:rsidDel="00B40846">
          <w:rPr>
            <w:szCs w:val="24"/>
          </w:rPr>
          <w:delText xml:space="preserve">emphasizes the </w:delText>
        </w:r>
      </w:del>
      <w:del w:id="212" w:author="Billy Mitchell" w:date="2023-11-13T15:21:00Z">
        <w:r w:rsidR="00C52CA8" w:rsidDel="00965A73">
          <w:rPr>
            <w:szCs w:val="24"/>
          </w:rPr>
          <w:delText xml:space="preserve">importance of context in </w:delText>
        </w:r>
      </w:del>
      <w:del w:id="213" w:author="Billy Mitchell" w:date="2023-11-10T01:38:00Z">
        <w:r w:rsidR="00C52CA8" w:rsidDel="00654CBF">
          <w:rPr>
            <w:szCs w:val="24"/>
          </w:rPr>
          <w:delText xml:space="preserve">directing </w:delText>
        </w:r>
      </w:del>
      <w:del w:id="214" w:author="Billy Mitchell" w:date="2023-11-13T15:21:00Z">
        <w:r w:rsidR="00C52CA8" w:rsidDel="00965A73">
          <w:rPr>
            <w:szCs w:val="24"/>
          </w:rPr>
          <w:delText xml:space="preserve">emotion regulation behavior </w:delText>
        </w:r>
      </w:del>
      <w:del w:id="215" w:author="Billy Mitchell" w:date="2023-11-13T15:15:00Z">
        <w:r w:rsidR="00C52CA8" w:rsidDel="00D4172B">
          <w:rPr>
            <w:szCs w:val="24"/>
          </w:rPr>
          <w:delText xml:space="preserve">and determining regulatory </w:delText>
        </w:r>
      </w:del>
      <w:del w:id="216" w:author="Billy Mitchell" w:date="2023-11-13T15:21:00Z">
        <w:r w:rsidR="00C52CA8" w:rsidDel="00965A73">
          <w:rPr>
            <w:szCs w:val="24"/>
          </w:rPr>
          <w:delText>success</w:delText>
        </w:r>
      </w:del>
      <w:r w:rsidR="00C52CA8">
        <w:rPr>
          <w:szCs w:val="24"/>
        </w:rPr>
        <w:t>.</w:t>
      </w:r>
    </w:p>
    <w:p w14:paraId="51AB5C3C" w14:textId="77777777" w:rsidR="00965A73" w:rsidRDefault="00965A73" w:rsidP="00E44513">
      <w:pPr>
        <w:spacing w:after="0" w:line="480" w:lineRule="auto"/>
        <w:ind w:left="0" w:firstLine="0"/>
        <w:rPr>
          <w:ins w:id="217" w:author="Billy Mitchell" w:date="2023-11-13T15:22:00Z"/>
          <w:szCs w:val="24"/>
        </w:rPr>
      </w:pPr>
    </w:p>
    <w:p w14:paraId="3446B49B" w14:textId="77777777" w:rsidR="00965A73" w:rsidRDefault="00965A73" w:rsidP="00E44513">
      <w:pPr>
        <w:spacing w:after="0" w:line="480" w:lineRule="auto"/>
        <w:ind w:left="0" w:firstLine="0"/>
        <w:rPr>
          <w:szCs w:val="24"/>
        </w:rPr>
      </w:pPr>
    </w:p>
    <w:p w14:paraId="400E00CC" w14:textId="14502DF0" w:rsidR="00F04217" w:rsidDel="00260459" w:rsidRDefault="00F04217" w:rsidP="00E44513">
      <w:pPr>
        <w:spacing w:after="0" w:line="480" w:lineRule="auto"/>
        <w:ind w:left="0" w:firstLine="0"/>
        <w:rPr>
          <w:del w:id="218" w:author="Billy Mitchell [2]" w:date="2023-11-07T10:35:00Z"/>
          <w:b/>
          <w:bCs/>
          <w:szCs w:val="24"/>
        </w:rPr>
      </w:pPr>
    </w:p>
    <w:p w14:paraId="48583150" w14:textId="692FE25E" w:rsidR="00F04217" w:rsidDel="00260459" w:rsidRDefault="00F04217" w:rsidP="00E44513">
      <w:pPr>
        <w:spacing w:after="0" w:line="480" w:lineRule="auto"/>
        <w:ind w:left="0" w:firstLine="0"/>
        <w:rPr>
          <w:del w:id="219" w:author="Billy Mitchell [2]" w:date="2023-11-07T10:35:00Z"/>
          <w:b/>
          <w:bCs/>
          <w:szCs w:val="24"/>
        </w:rPr>
      </w:pPr>
    </w:p>
    <w:p w14:paraId="2A85E06A" w14:textId="5C224A5D" w:rsidR="00EE6731" w:rsidRDefault="00D80B3A" w:rsidP="00E44513">
      <w:pPr>
        <w:spacing w:after="0" w:line="480" w:lineRule="auto"/>
        <w:ind w:left="0" w:firstLine="0"/>
        <w:rPr>
          <w:ins w:id="220" w:author="Billy Mitchell" w:date="2023-11-13T20:23:00Z"/>
          <w:szCs w:val="24"/>
        </w:rPr>
      </w:pPr>
      <w:r>
        <w:rPr>
          <w:b/>
          <w:bCs/>
          <w:szCs w:val="24"/>
        </w:rPr>
        <w:t xml:space="preserve">SIGNIFICANCE: </w:t>
      </w:r>
      <w:r w:rsidR="00F04217">
        <w:rPr>
          <w:szCs w:val="24"/>
        </w:rPr>
        <w:t xml:space="preserve">How individuals manage their emotions during </w:t>
      </w:r>
      <w:ins w:id="221" w:author="Billy Mitchell" w:date="2023-11-10T01:38:00Z">
        <w:r w:rsidR="00654CBF">
          <w:rPr>
            <w:szCs w:val="24"/>
          </w:rPr>
          <w:t xml:space="preserve">dynamic, </w:t>
        </w:r>
      </w:ins>
      <w:del w:id="222" w:author="Billy Mitchell" w:date="2023-11-13T15:22:00Z">
        <w:r w:rsidR="00F04217" w:rsidDel="00965A73">
          <w:rPr>
            <w:szCs w:val="24"/>
          </w:rPr>
          <w:delText>high-intensity</w:delText>
        </w:r>
      </w:del>
      <w:del w:id="223" w:author="Billy Mitchell" w:date="2023-11-10T01:38:00Z">
        <w:r w:rsidR="00F04217" w:rsidDel="00654CBF">
          <w:rPr>
            <w:szCs w:val="24"/>
          </w:rPr>
          <w:delText>, high-stimulation</w:delText>
        </w:r>
      </w:del>
      <w:ins w:id="224" w:author="Billy Mitchell" w:date="2023-11-13T15:22:00Z">
        <w:r w:rsidR="00965A73">
          <w:rPr>
            <w:szCs w:val="24"/>
          </w:rPr>
          <w:t>complex</w:t>
        </w:r>
      </w:ins>
      <w:r w:rsidR="00F04217">
        <w:rPr>
          <w:szCs w:val="24"/>
        </w:rPr>
        <w:t xml:space="preserve"> experiences is an important question for anxiety- and trauma-based disorder prevention and treatment. This study found distraction, but not reappraisal, to be less effective </w:t>
      </w:r>
      <w:ins w:id="225" w:author="Billy Mitchell" w:date="2023-11-13T15:22:00Z">
        <w:r w:rsidR="00965A73">
          <w:rPr>
            <w:szCs w:val="24"/>
          </w:rPr>
          <w:t xml:space="preserve">than anticipated </w:t>
        </w:r>
      </w:ins>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ins w:id="226" w:author="Billy Mitchell" w:date="2023-11-13T20:23:00Z"/>
          <w:szCs w:val="24"/>
        </w:rPr>
      </w:pPr>
    </w:p>
    <w:p w14:paraId="0BD8E11B" w14:textId="58F6AED5" w:rsidR="00495A2C" w:rsidRPr="00495A2C" w:rsidRDefault="00887C44" w:rsidP="00495A2C">
      <w:pPr>
        <w:spacing w:after="0" w:line="480" w:lineRule="auto"/>
        <w:ind w:left="0" w:firstLine="0"/>
        <w:rPr>
          <w:ins w:id="227" w:author="Billy Mitchell" w:date="2023-11-13T21:03:00Z"/>
          <w:szCs w:val="24"/>
        </w:rPr>
      </w:pPr>
      <w:ins w:id="228" w:author="Billy Mitchell" w:date="2023-11-13T20:23:00Z">
        <w:r>
          <w:rPr>
            <w:b/>
            <w:bCs/>
            <w:szCs w:val="24"/>
          </w:rPr>
          <w:t>CONSTRAINTS ON GENERALITY:</w:t>
        </w:r>
        <w:r>
          <w:rPr>
            <w:szCs w:val="24"/>
          </w:rPr>
          <w:t xml:space="preserve"> </w:t>
        </w:r>
      </w:ins>
      <w:ins w:id="229" w:author="Billy Mitchell" w:date="2023-11-13T21:03:00Z">
        <w:r w:rsidR="00495A2C">
          <w:rPr>
            <w:szCs w:val="24"/>
          </w:rPr>
          <w:t xml:space="preserve">We </w:t>
        </w:r>
      </w:ins>
      <w:ins w:id="230" w:author="Billy Mitchell" w:date="2023-11-13T21:04:00Z">
        <w:r w:rsidR="00495A2C">
          <w:rPr>
            <w:szCs w:val="24"/>
          </w:rPr>
          <w:t xml:space="preserve">aimed to generalize our findings to the </w:t>
        </w:r>
      </w:ins>
      <w:ins w:id="231" w:author="Billy Mitchell" w:date="2023-11-13T21:06:00Z">
        <w:r w:rsidR="00495A2C">
          <w:rPr>
            <w:szCs w:val="24"/>
          </w:rPr>
          <w:t>downregulation</w:t>
        </w:r>
      </w:ins>
      <w:ins w:id="232" w:author="Billy Mitchell" w:date="2023-11-13T21:07:00Z">
        <w:r w:rsidR="00495A2C">
          <w:rPr>
            <w:szCs w:val="24"/>
          </w:rPr>
          <w:t xml:space="preserve"> </w:t>
        </w:r>
      </w:ins>
      <w:ins w:id="233" w:author="Billy Mitchell" w:date="2023-11-13T21:06:00Z">
        <w:r w:rsidR="00495A2C">
          <w:rPr>
            <w:szCs w:val="24"/>
          </w:rPr>
          <w:t xml:space="preserve">of negative </w:t>
        </w:r>
      </w:ins>
      <w:ins w:id="234" w:author="Billy Mitchell" w:date="2023-11-13T21:05:00Z">
        <w:r w:rsidR="00495A2C">
          <w:rPr>
            <w:szCs w:val="24"/>
          </w:rPr>
          <w:t>emotion</w:t>
        </w:r>
      </w:ins>
      <w:ins w:id="235" w:author="Billy Mitchell" w:date="2023-11-13T21:07:00Z">
        <w:r w:rsidR="00495A2C">
          <w:rPr>
            <w:szCs w:val="24"/>
          </w:rPr>
          <w:t>s</w:t>
        </w:r>
      </w:ins>
      <w:ins w:id="236" w:author="Billy Mitchell" w:date="2023-11-13T21:05:00Z">
        <w:r w:rsidR="00495A2C">
          <w:rPr>
            <w:szCs w:val="24"/>
          </w:rPr>
          <w:t xml:space="preserve"> </w:t>
        </w:r>
      </w:ins>
      <w:ins w:id="237" w:author="Billy Mitchell" w:date="2023-11-13T21:07:00Z">
        <w:r w:rsidR="00495A2C">
          <w:rPr>
            <w:szCs w:val="24"/>
          </w:rPr>
          <w:t>by</w:t>
        </w:r>
      </w:ins>
      <w:ins w:id="238" w:author="Billy Mitchell" w:date="2023-11-13T21:05:00Z">
        <w:r w:rsidR="00495A2C">
          <w:rPr>
            <w:szCs w:val="24"/>
          </w:rPr>
          <w:t xml:space="preserve"> non-clinical US populations</w:t>
        </w:r>
      </w:ins>
      <w:ins w:id="239" w:author="Billy Mitchell" w:date="2023-11-13T21:07:00Z">
        <w:r w:rsidR="00495A2C">
          <w:rPr>
            <w:szCs w:val="24"/>
          </w:rPr>
          <w:t xml:space="preserve"> </w:t>
        </w:r>
      </w:ins>
      <w:ins w:id="240" w:author="Billy Mitchell" w:date="2023-11-13T21:05:00Z">
        <w:r w:rsidR="00495A2C">
          <w:rPr>
            <w:szCs w:val="24"/>
          </w:rPr>
          <w:t>in</w:t>
        </w:r>
      </w:ins>
      <w:ins w:id="241" w:author="Billy Mitchell" w:date="2023-11-13T21:08:00Z">
        <w:r w:rsidR="00495A2C">
          <w:rPr>
            <w:szCs w:val="24"/>
          </w:rPr>
          <w:t xml:space="preserve"> dynamic, multimod</w:t>
        </w:r>
      </w:ins>
      <w:ins w:id="242" w:author="Billy Mitchell" w:date="2023-11-13T21:10:00Z">
        <w:r w:rsidR="00495A2C">
          <w:rPr>
            <w:szCs w:val="24"/>
          </w:rPr>
          <w:t>a</w:t>
        </w:r>
      </w:ins>
      <w:ins w:id="243" w:author="Billy Mitchell" w:date="2023-11-13T21:08:00Z">
        <w:r w:rsidR="00495A2C">
          <w:rPr>
            <w:szCs w:val="24"/>
          </w:rPr>
          <w:t>l</w:t>
        </w:r>
      </w:ins>
      <w:ins w:id="244" w:author="Billy Mitchell" w:date="2023-11-13T21:05:00Z">
        <w:r w:rsidR="00495A2C">
          <w:rPr>
            <w:szCs w:val="24"/>
          </w:rPr>
          <w:t xml:space="preserve"> </w:t>
        </w:r>
      </w:ins>
      <w:ins w:id="245" w:author="Billy Mitchell" w:date="2023-11-13T21:06:00Z">
        <w:r w:rsidR="00495A2C">
          <w:rPr>
            <w:szCs w:val="24"/>
          </w:rPr>
          <w:t>emotional situations</w:t>
        </w:r>
      </w:ins>
      <w:ins w:id="246" w:author="Billy Mitchell" w:date="2023-11-13T21:05:00Z">
        <w:r w:rsidR="00495A2C">
          <w:rPr>
            <w:szCs w:val="24"/>
          </w:rPr>
          <w:t>.</w:t>
        </w:r>
      </w:ins>
      <w:ins w:id="247" w:author="Billy Mitchell" w:date="2023-11-13T21:08:00Z">
        <w:r w:rsidR="00495A2C">
          <w:rPr>
            <w:szCs w:val="24"/>
          </w:rPr>
          <w:t xml:space="preserve"> However, the setting of Study 1</w:t>
        </w:r>
      </w:ins>
      <w:ins w:id="248" w:author="Billy Mitchell" w:date="2023-11-13T21:09:00Z">
        <w:r w:rsidR="00495A2C">
          <w:rPr>
            <w:szCs w:val="24"/>
          </w:rPr>
          <w:t xml:space="preserve"> (i.e., a haunted house) likely will not generalize to all dynamic, multimodal emotional situations.</w:t>
        </w:r>
      </w:ins>
      <w:ins w:id="249" w:author="Billy Mitchell" w:date="2023-11-13T21:19:00Z">
        <w:r w:rsidR="008E58CC">
          <w:rPr>
            <w:szCs w:val="24"/>
          </w:rPr>
          <w:t xml:space="preserve"> Studies </w:t>
        </w:r>
      </w:ins>
      <w:ins w:id="250" w:author="Billy Mitchell" w:date="2023-11-13T21:20:00Z">
        <w:r w:rsidR="008E58CC">
          <w:rPr>
            <w:szCs w:val="24"/>
          </w:rPr>
          <w:t>2 and 3 contain reasonably representative samples in terms of education, socioeconomic status, and race, but were collected online</w:t>
        </w:r>
        <w:r w:rsidR="0057586B">
          <w:rPr>
            <w:szCs w:val="24"/>
          </w:rPr>
          <w:t xml:space="preserve">, thus limiting generalizability to </w:t>
        </w:r>
      </w:ins>
      <w:ins w:id="251" w:author="Billy Mitchell" w:date="2023-11-13T21:21:00Z">
        <w:r w:rsidR="0057586B">
          <w:rPr>
            <w:szCs w:val="24"/>
          </w:rPr>
          <w:t>non-optimal settings.</w:t>
        </w:r>
      </w:ins>
      <w:ins w:id="252" w:author="Billy Mitchell" w:date="2023-11-13T21:20:00Z">
        <w:r w:rsidR="008E58CC">
          <w:rPr>
            <w:szCs w:val="24"/>
          </w:rPr>
          <w:t xml:space="preserve"> </w:t>
        </w:r>
      </w:ins>
      <w:ins w:id="253" w:author="Billy Mitchell" w:date="2023-11-13T21:10:00Z">
        <w:r w:rsidR="00495A2C">
          <w:rPr>
            <w:szCs w:val="24"/>
          </w:rPr>
          <w:t xml:space="preserve">Our recruitment added additional constraints as well. </w:t>
        </w:r>
      </w:ins>
      <w:ins w:id="254" w:author="Billy Mitchell" w:date="2023-11-13T21:21:00Z">
        <w:r w:rsidR="0057586B">
          <w:rPr>
            <w:szCs w:val="24"/>
          </w:rPr>
          <w:t xml:space="preserve">Using horror-related stimuli likely resulted in a self-selection bias. </w:t>
        </w:r>
      </w:ins>
      <w:ins w:id="255" w:author="Billy Mitchell" w:date="2023-11-13T21:10:00Z">
        <w:r w:rsidR="008E58CC">
          <w:rPr>
            <w:szCs w:val="24"/>
          </w:rPr>
          <w:t xml:space="preserve">Participants in Study </w:t>
        </w:r>
      </w:ins>
      <w:ins w:id="256" w:author="Billy Mitchell" w:date="2023-11-13T21:11:00Z">
        <w:r w:rsidR="008E58CC">
          <w:rPr>
            <w:szCs w:val="24"/>
          </w:rPr>
          <w:t>1 skewed young, falling between the ages of 18 and 34</w:t>
        </w:r>
      </w:ins>
      <w:ins w:id="257" w:author="Billy Mitchell" w:date="2023-11-13T21:13:00Z">
        <w:r w:rsidR="008E58CC">
          <w:rPr>
            <w:szCs w:val="24"/>
          </w:rPr>
          <w:t>, and were recruited from an urban setting, which may limit the applicability of our conclusions to children, older age groups, or individuals living in non-urban settings.</w:t>
        </w:r>
      </w:ins>
      <w:ins w:id="258" w:author="Billy Mitchell" w:date="2023-11-13T21:11:00Z">
        <w:r w:rsidR="008E58CC">
          <w:rPr>
            <w:szCs w:val="24"/>
          </w:rPr>
          <w:t xml:space="preserve"> </w:t>
        </w:r>
      </w:ins>
      <w:ins w:id="259" w:author="Billy Mitchell" w:date="2023-11-13T21:12:00Z">
        <w:r w:rsidR="008E58CC">
          <w:rPr>
            <w:szCs w:val="24"/>
          </w:rPr>
          <w:t>Participants skewed more female than male in Studies 1 and 2 and more male than female in Study 3</w:t>
        </w:r>
      </w:ins>
      <w:ins w:id="260" w:author="Billy Mitchell" w:date="2023-11-13T21:15:00Z">
        <w:r w:rsidR="008E58CC">
          <w:rPr>
            <w:szCs w:val="24"/>
          </w:rPr>
          <w:t xml:space="preserve">, which may result in </w:t>
        </w:r>
      </w:ins>
      <w:ins w:id="261" w:author="Billy Mitchell" w:date="2023-11-13T21:16:00Z">
        <w:r w:rsidR="008E58CC">
          <w:rPr>
            <w:szCs w:val="24"/>
          </w:rPr>
          <w:t>an underrepresentation of men and women, respectively</w:t>
        </w:r>
      </w:ins>
      <w:ins w:id="262" w:author="Billy Mitchell" w:date="2023-11-13T21:12:00Z">
        <w:r w:rsidR="008E58CC">
          <w:rPr>
            <w:szCs w:val="24"/>
          </w:rPr>
          <w:t>.</w:t>
        </w:r>
      </w:ins>
      <w:ins w:id="263" w:author="Billy Mitchell" w:date="2023-11-13T21:16:00Z">
        <w:r w:rsidR="008E58CC">
          <w:rPr>
            <w:szCs w:val="24"/>
          </w:rPr>
          <w:t xml:space="preserve"> Lastly, </w:t>
        </w:r>
      </w:ins>
      <w:ins w:id="264" w:author="Billy Mitchell" w:date="2023-11-13T21:17:00Z">
        <w:r w:rsidR="008E58CC">
          <w:rPr>
            <w:szCs w:val="24"/>
          </w:rPr>
          <w:t xml:space="preserve">racial demographic information was not captured in Study 1, which </w:t>
        </w:r>
      </w:ins>
      <w:ins w:id="265" w:author="Billy Mitchell" w:date="2023-11-13T21:12:00Z">
        <w:r w:rsidR="008E58CC">
          <w:rPr>
            <w:szCs w:val="24"/>
          </w:rPr>
          <w:t xml:space="preserve"> </w:t>
        </w:r>
      </w:ins>
      <w:ins w:id="266" w:author="Billy Mitchell" w:date="2023-11-13T21:18:00Z">
        <w:r w:rsidR="008E58CC">
          <w:rPr>
            <w:szCs w:val="24"/>
          </w:rPr>
          <w:t>leaves questions of racial representation unans</w:t>
        </w:r>
      </w:ins>
      <w:ins w:id="267" w:author="Billy Mitchell" w:date="2023-11-13T21:19:00Z">
        <w:r w:rsidR="008E58CC">
          <w:rPr>
            <w:szCs w:val="24"/>
          </w:rPr>
          <w:t xml:space="preserve">wered. </w:t>
        </w:r>
      </w:ins>
      <w:ins w:id="268" w:author="Billy Mitchell" w:date="2023-11-13T21:03:00Z">
        <w:r w:rsidR="00495A2C" w:rsidRPr="00495A2C">
          <w:rPr>
            <w:szCs w:val="24"/>
          </w:rPr>
          <w:t xml:space="preserve">Future research should explore these phenomena </w:t>
        </w:r>
      </w:ins>
      <w:ins w:id="269" w:author="Billy Mitchell" w:date="2023-11-13T21:19:00Z">
        <w:r w:rsidR="008E58CC">
          <w:rPr>
            <w:szCs w:val="24"/>
          </w:rPr>
          <w:t>in other novel settings with a wider age range and balanced gender ratio to</w:t>
        </w:r>
      </w:ins>
      <w:ins w:id="270" w:author="Billy Mitchell" w:date="2023-11-13T21:03:00Z">
        <w:r w:rsidR="00495A2C" w:rsidRPr="00495A2C">
          <w:rPr>
            <w:szCs w:val="24"/>
          </w:rPr>
          <w:t xml:space="preserve"> enhance the external validity of our findings.</w:t>
        </w:r>
      </w:ins>
    </w:p>
    <w:p w14:paraId="6439935B" w14:textId="06320F59" w:rsidR="00887C44" w:rsidRPr="00887C44" w:rsidDel="0057586B" w:rsidRDefault="00887C44" w:rsidP="00E44513">
      <w:pPr>
        <w:spacing w:after="0" w:line="480" w:lineRule="auto"/>
        <w:ind w:left="0" w:firstLine="0"/>
        <w:rPr>
          <w:del w:id="271" w:author="Billy Mitchell" w:date="2023-11-13T21:21:00Z"/>
          <w:szCs w:val="24"/>
        </w:rPr>
      </w:pPr>
    </w:p>
    <w:bookmarkEnd w:id="66"/>
    <w:p w14:paraId="0E269F97" w14:textId="1A76E8AC" w:rsidR="00EE6731" w:rsidDel="0057586B" w:rsidRDefault="00EE6731" w:rsidP="00E44513">
      <w:pPr>
        <w:spacing w:after="0" w:line="480" w:lineRule="auto"/>
        <w:ind w:left="0" w:firstLine="0"/>
        <w:rPr>
          <w:del w:id="272" w:author="Billy Mitchell" w:date="2023-11-13T21:21:00Z"/>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ins w:id="273" w:author="Billy Mitchell" w:date="2023-11-13T14:57:00Z"/>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ins w:id="274" w:author="Billy Mitchell" w:date="2023-11-13T14:57:00Z"/>
          <w:b/>
          <w:szCs w:val="24"/>
        </w:rPr>
      </w:pPr>
    </w:p>
    <w:p w14:paraId="05D28053" w14:textId="0DA999C1" w:rsidR="00425004" w:rsidRPr="008C7178" w:rsidDel="008E58CC" w:rsidRDefault="00B720B2" w:rsidP="00E44513">
      <w:pPr>
        <w:tabs>
          <w:tab w:val="center" w:pos="4000"/>
        </w:tabs>
        <w:spacing w:after="26"/>
        <w:ind w:left="0" w:firstLine="0"/>
        <w:rPr>
          <w:del w:id="275" w:author="Billy Mitchell" w:date="2023-11-13T21:19:00Z"/>
          <w:szCs w:val="24"/>
        </w:rPr>
      </w:pPr>
      <w:del w:id="276" w:author="Billy Mitchell" w:date="2023-11-13T21:19:00Z">
        <w:r w:rsidRPr="008C7178" w:rsidDel="008E58CC">
          <w:rPr>
            <w:b/>
            <w:szCs w:val="24"/>
          </w:rPr>
          <w:tab/>
          <w:delText xml:space="preserve"> </w:delText>
        </w:r>
      </w:del>
    </w:p>
    <w:p w14:paraId="7791B229" w14:textId="77777777" w:rsidR="00425004" w:rsidRPr="008C7178" w:rsidRDefault="00425004" w:rsidP="008E58CC">
      <w:pPr>
        <w:tabs>
          <w:tab w:val="center" w:pos="4000"/>
        </w:tabs>
        <w:spacing w:after="26"/>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Change w:id="285" w:author="Billy Mitchell" w:date="2023-11-13T21:19:00Z">
          <w:pPr>
            <w:ind w:left="0" w:firstLine="0"/>
          </w:pPr>
        </w:pPrChange>
      </w:pPr>
    </w:p>
    <w:p w14:paraId="10D5CB16" w14:textId="7B675417" w:rsidR="00EE6731" w:rsidRDefault="00B720B2" w:rsidP="00A10284">
      <w:pPr>
        <w:spacing w:after="0" w:line="480" w:lineRule="auto"/>
        <w:ind w:left="0" w:firstLine="0"/>
        <w:rPr>
          <w:b/>
          <w:szCs w:val="24"/>
        </w:rPr>
      </w:pPr>
      <w:bookmarkStart w:id="286" w:name="_Hlk119972138"/>
      <w:r w:rsidRPr="008C7178">
        <w:rPr>
          <w:b/>
          <w:szCs w:val="24"/>
        </w:rPr>
        <w:lastRenderedPageBreak/>
        <w:t>INTRODUCTION</w:t>
      </w:r>
    </w:p>
    <w:p w14:paraId="7666883A" w14:textId="70C03909" w:rsidR="004E6FCA" w:rsidRDefault="004E6FCA" w:rsidP="00A10284">
      <w:pPr>
        <w:spacing w:after="0" w:line="480" w:lineRule="auto"/>
        <w:ind w:left="0" w:firstLine="720"/>
        <w:rPr>
          <w:szCs w:val="24"/>
        </w:rPr>
      </w:pPr>
      <w:r w:rsidRPr="004E6FCA">
        <w:rPr>
          <w:szCs w:val="24"/>
        </w:rPr>
        <w:t xml:space="preserve">Overwhelming </w:t>
      </w:r>
      <w:del w:id="287" w:author="Billy Mitchell" w:date="2023-11-10T01:38:00Z">
        <w:r w:rsidRPr="004E6FCA" w:rsidDel="00654CBF">
          <w:rPr>
            <w:szCs w:val="24"/>
          </w:rPr>
          <w:delText xml:space="preserve">and highly stimulating </w:delText>
        </w:r>
      </w:del>
      <w:r w:rsidRPr="004E6FCA">
        <w:rPr>
          <w:szCs w:val="24"/>
        </w:rPr>
        <w:t xml:space="preserve">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288" w:name="_Hlk132854119"/>
      <w:r w:rsidRPr="004E6FCA">
        <w:rPr>
          <w:szCs w:val="24"/>
        </w:rPr>
        <w:t xml:space="preserve">We can </w:t>
      </w:r>
      <w:del w:id="289" w:author="Billy Mitchell" w:date="2023-11-07T20:37:00Z">
        <w:r w:rsidR="00AF35DC" w:rsidDel="002C08F5">
          <w:rPr>
            <w:szCs w:val="24"/>
          </w:rPr>
          <w:delText>attempt</w:delText>
        </w:r>
        <w:r w:rsidRPr="004E6FCA" w:rsidDel="002C08F5">
          <w:rPr>
            <w:szCs w:val="24"/>
          </w:rPr>
          <w:delText xml:space="preserve"> </w:delText>
        </w:r>
      </w:del>
      <w:ins w:id="290"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291" w:author="Billy Mitchell" w:date="2023-11-07T20:38:00Z">
        <w:r w:rsidRPr="004E6FCA" w:rsidDel="002C08F5">
          <w:rPr>
            <w:szCs w:val="24"/>
          </w:rPr>
          <w:delText>when navigat</w:delText>
        </w:r>
        <w:r w:rsidR="00AF35DC" w:rsidDel="002C08F5">
          <w:rPr>
            <w:szCs w:val="24"/>
          </w:rPr>
          <w:delText>ing</w:delText>
        </w:r>
      </w:del>
      <w:ins w:id="292" w:author="Billy Mitchell" w:date="2023-11-07T20:38:00Z">
        <w:r w:rsidR="002C08F5">
          <w:rPr>
            <w:szCs w:val="24"/>
          </w:rPr>
          <w:t>in</w:t>
        </w:r>
      </w:ins>
      <w:r w:rsidRPr="004E6FCA">
        <w:rPr>
          <w:szCs w:val="24"/>
        </w:rPr>
        <w:t xml:space="preserve"> loud</w:t>
      </w:r>
      <w:del w:id="293" w:author="Billy Mitchell" w:date="2023-11-07T20:38:00Z">
        <w:r w:rsidRPr="004E6FCA" w:rsidDel="002C08F5">
          <w:rPr>
            <w:szCs w:val="24"/>
          </w:rPr>
          <w:delText>,</w:delText>
        </w:r>
      </w:del>
      <w:ins w:id="294" w:author="Billy Mitchell" w:date="2023-11-07T20:38:00Z">
        <w:r w:rsidR="002C08F5">
          <w:rPr>
            <w:szCs w:val="24"/>
          </w:rPr>
          <w:t xml:space="preserve"> or</w:t>
        </w:r>
      </w:ins>
      <w:r w:rsidRPr="004E6FCA">
        <w:rPr>
          <w:szCs w:val="24"/>
        </w:rPr>
        <w:t xml:space="preserve"> crowded spaces, unexpected confrontations, </w:t>
      </w:r>
      <w:ins w:id="295" w:author="Billy Mitchell" w:date="2023-11-07T20:38:00Z">
        <w:r w:rsidR="002C08F5">
          <w:rPr>
            <w:szCs w:val="24"/>
          </w:rPr>
          <w:t>and</w:t>
        </w:r>
      </w:ins>
      <w:del w:id="296" w:author="Billy Mitchell" w:date="2023-11-07T20:38:00Z">
        <w:r w:rsidRPr="004E6FCA" w:rsidDel="002C08F5">
          <w:rPr>
            <w:szCs w:val="24"/>
          </w:rPr>
          <w:delText>or</w:delText>
        </w:r>
      </w:del>
      <w:r w:rsidRPr="004E6FCA">
        <w:rPr>
          <w:szCs w:val="24"/>
        </w:rPr>
        <w:t xml:space="preserve"> circumstances that we lack control over</w:t>
      </w:r>
      <w:bookmarkEnd w:id="288"/>
      <w:r w:rsidRPr="004E6FCA">
        <w:rPr>
          <w:szCs w:val="24"/>
        </w:rPr>
        <w:t xml:space="preserve">, but our ability to successfully regulate our emotions in these </w:t>
      </w:r>
      <w:del w:id="297" w:author="Billy Mitchell" w:date="2023-11-07T20:38:00Z">
        <w:r w:rsidRPr="004E6FCA" w:rsidDel="002C08F5">
          <w:rPr>
            <w:szCs w:val="24"/>
          </w:rPr>
          <w:delText xml:space="preserve">contexts </w:delText>
        </w:r>
      </w:del>
      <w:ins w:id="298"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299" w:author="Billy Mitchell" w:date="2023-11-07T20:39:00Z">
        <w:r w:rsidR="002C08F5">
          <w:rPr>
            <w:szCs w:val="24"/>
          </w:rPr>
          <w:t xml:space="preserve">in determining regulation efficacy </w:t>
        </w:r>
      </w:ins>
      <w:del w:id="300" w:author="Billy Mitchell" w:date="2023-11-07T20:39:00Z">
        <w:r w:rsidR="00577234" w:rsidDel="002C08F5">
          <w:rPr>
            <w:szCs w:val="24"/>
          </w:rPr>
          <w:delText>which may drive the efficacy of regulation</w:delText>
        </w:r>
      </w:del>
      <w:del w:id="301" w:author="Billy Mitchell" w:date="2023-11-07T20:40:00Z">
        <w:r w:rsidR="00577234" w:rsidDel="002C08F5">
          <w:rPr>
            <w:szCs w:val="24"/>
          </w:rPr>
          <w:delText xml:space="preserve"> </w:delText>
        </w:r>
      </w:del>
      <w:r w:rsidR="00577234">
        <w:rPr>
          <w:szCs w:val="24"/>
        </w:rPr>
        <w:t xml:space="preserve">is </w:t>
      </w:r>
      <w:ins w:id="302" w:author="Billy Mitchell" w:date="2023-11-07T20:40:00Z">
        <w:r w:rsidR="002C08F5">
          <w:rPr>
            <w:szCs w:val="24"/>
          </w:rPr>
          <w:t xml:space="preserve">the </w:t>
        </w:r>
      </w:ins>
      <w:del w:id="303" w:author="Billy Mitchell" w:date="2023-11-07T20:40:00Z">
        <w:r w:rsidR="00577234" w:rsidDel="002C08F5">
          <w:rPr>
            <w:szCs w:val="24"/>
          </w:rPr>
          <w:delText xml:space="preserve">which </w:delText>
        </w:r>
      </w:del>
      <w:r w:rsidR="00577234">
        <w:rPr>
          <w:szCs w:val="24"/>
        </w:rPr>
        <w:t xml:space="preserve">strategy </w:t>
      </w:r>
      <w:ins w:id="304" w:author="Billy Mitchell" w:date="2023-11-07T20:40:00Z">
        <w:r w:rsidR="002C08F5">
          <w:rPr>
            <w:szCs w:val="24"/>
          </w:rPr>
          <w:t>someone uses or chooses</w:t>
        </w:r>
      </w:ins>
      <w:del w:id="305" w:author="Billy Mitchell" w:date="2023-11-07T20:40:00Z">
        <w:r w:rsidR="00577234" w:rsidDel="002C08F5">
          <w:rPr>
            <w:szCs w:val="24"/>
          </w:rPr>
          <w:delText>an individual engages with,</w:delText>
        </w:r>
      </w:del>
      <w:ins w:id="306" w:author="Billy Mitchell" w:date="2023-11-07T20:40:00Z">
        <w:r w:rsidR="002C08F5">
          <w:rPr>
            <w:szCs w:val="24"/>
          </w:rPr>
          <w:t>. R</w:t>
        </w:r>
      </w:ins>
      <w:del w:id="307" w:author="Billy Mitchell" w:date="2023-11-07T20:40:00Z">
        <w:r w:rsidR="00577234" w:rsidDel="002C08F5">
          <w:rPr>
            <w:szCs w:val="24"/>
          </w:rPr>
          <w:delText xml:space="preserve"> as the efficacy of a r</w:delText>
        </w:r>
      </w:del>
      <w:r w:rsidR="00577234">
        <w:rPr>
          <w:szCs w:val="24"/>
        </w:rPr>
        <w:t>egulation strategy</w:t>
      </w:r>
      <w:ins w:id="308" w:author="Billy Mitchell" w:date="2023-11-07T20:40:00Z">
        <w:r w:rsidR="002C08F5">
          <w:rPr>
            <w:szCs w:val="24"/>
          </w:rPr>
          <w:t xml:space="preserve"> efficacy can be</w:t>
        </w:r>
      </w:ins>
      <w:del w:id="309" w:author="Billy Mitchell" w:date="2023-11-07T20:40:00Z">
        <w:r w:rsidR="00577234" w:rsidDel="002C08F5">
          <w:rPr>
            <w:szCs w:val="24"/>
          </w:rPr>
          <w:delText xml:space="preserve"> is </w:delText>
        </w:r>
      </w:del>
      <w:ins w:id="310"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311" w:author="chelsea helion" w:date="2023-11-10T18:10:00Z">
        <w:r w:rsidR="00CC03D6">
          <w:rPr>
            <w:szCs w:val="24"/>
          </w:rPr>
          <w:t>,</w:t>
        </w:r>
      </w:ins>
      <w:ins w:id="312" w:author="Billy Mitchell" w:date="2023-11-07T20:41:00Z">
        <w:r w:rsidR="002C08F5">
          <w:rPr>
            <w:szCs w:val="24"/>
          </w:rPr>
          <w:t xml:space="preserve"> leading many to </w:t>
        </w:r>
      </w:ins>
      <w:del w:id="313"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314"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77E493E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del w:id="315" w:author="Billy Mitchell" w:date="2023-11-13T19:29:00Z">
        <w:r w:rsidR="004E6FCA" w:rsidRPr="004E6FCA" w:rsidDel="006021D3">
          <w:rPr>
            <w:szCs w:val="24"/>
          </w:rPr>
          <w:delText>emotion regulation</w:delText>
        </w:r>
      </w:del>
      <w:ins w:id="316" w:author="Billy Mitchell" w:date="2023-11-13T19:29:00Z">
        <w:r w:rsidR="006021D3">
          <w:rPr>
            <w:szCs w:val="24"/>
          </w:rPr>
          <w:t>ER</w:t>
        </w:r>
      </w:ins>
      <w:r w:rsidR="004E6FCA" w:rsidRPr="004E6FCA">
        <w:rPr>
          <w:szCs w:val="24"/>
        </w:rPr>
        <w:t xml:space="preserve"> research (i.e., the</w:t>
      </w:r>
      <w:r w:rsidR="00AF35DC">
        <w:rPr>
          <w:szCs w:val="24"/>
        </w:rPr>
        <w:t xml:space="preserve"> </w:t>
      </w:r>
      <w:del w:id="317" w:author="chelsea helion" w:date="2023-11-10T18:11:00Z">
        <w:r w:rsidR="00AF35DC" w:rsidDel="00CC03D6">
          <w:rPr>
            <w:szCs w:val="24"/>
          </w:rPr>
          <w:delText xml:space="preserve">Process </w:delText>
        </w:r>
      </w:del>
      <w:ins w:id="318" w:author="chelsea helion" w:date="2023-11-10T18:11:00Z">
        <w:r w:rsidR="00CC03D6">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319"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320"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321" w:author="Billy Mitchell" w:date="2023-11-07T20:43:00Z">
        <w:r w:rsidR="004E6FCA" w:rsidRPr="004E6FCA" w:rsidDel="00B142E7">
          <w:rPr>
            <w:szCs w:val="24"/>
          </w:rPr>
          <w:delText xml:space="preserve">which </w:delText>
        </w:r>
      </w:del>
      <w:ins w:id="322"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ins w:id="323" w:author="chelsea helion" w:date="2023-11-10T18:11:00Z">
        <w:r w:rsidR="00CC03D6">
          <w:rPr>
            <w:szCs w:val="24"/>
          </w:rPr>
          <w:t>. These</w:t>
        </w:r>
      </w:ins>
      <w:del w:id="324" w:author="Billy Mitchell" w:date="2023-11-07T20:43:00Z">
        <w:r w:rsidR="004E6FCA" w:rsidRPr="004E6FCA" w:rsidDel="00B142E7">
          <w:rPr>
            <w:szCs w:val="24"/>
          </w:rPr>
          <w:delText>, like altering the meaning or interpretation of the emotion-eliciting stimulus (i.e., reappraisal),</w:delText>
        </w:r>
      </w:del>
      <w:ins w:id="325" w:author="Billy Mitchell" w:date="2023-11-07T20:44:00Z">
        <w:del w:id="326" w:author="chelsea helion" w:date="2023-11-10T18:11:00Z">
          <w:r w:rsidR="00B142E7" w:rsidDel="00CC03D6">
            <w:rPr>
              <w:szCs w:val="24"/>
            </w:rPr>
            <w:delText xml:space="preserve"> and</w:delText>
          </w:r>
        </w:del>
        <w:r w:rsidR="00B142E7">
          <w:rPr>
            <w:szCs w:val="24"/>
          </w:rPr>
          <w:t xml:space="preserve"> can be contrasted against</w:t>
        </w:r>
      </w:ins>
      <w:del w:id="327"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328" w:author="Billy Mitchell" w:date="2023-11-07T20:44:00Z" w:name="move150282281"/>
      <w:moveTo w:id="329" w:author="Billy Mitchell" w:date="2023-11-07T20:44:00Z">
        <w:r w:rsidR="00B142E7" w:rsidRPr="004E6FCA">
          <w:rPr>
            <w:szCs w:val="24"/>
          </w:rPr>
          <w:t>, like diverting attention (i.e., distraction) or inhibiting the expression of emotion (i.e., suppression)</w:t>
        </w:r>
      </w:moveTo>
      <w:ins w:id="330" w:author="Billy Mitchell" w:date="2023-11-07T20:44:00Z">
        <w:r w:rsidR="00B142E7">
          <w:rPr>
            <w:szCs w:val="24"/>
          </w:rPr>
          <w:t>,</w:t>
        </w:r>
      </w:ins>
      <w:moveTo w:id="331" w:author="Billy Mitchell" w:date="2023-11-07T20:44:00Z">
        <w:del w:id="332" w:author="Billy Mitchell" w:date="2023-11-07T20:44:00Z">
          <w:r w:rsidR="00B142E7" w:rsidRPr="004E6FCA" w:rsidDel="00B142E7">
            <w:rPr>
              <w:szCs w:val="24"/>
            </w:rPr>
            <w:delText xml:space="preserve"> </w:delText>
          </w:r>
        </w:del>
      </w:moveTo>
      <w:moveToRangeEnd w:id="328"/>
      <w:r w:rsidR="004E6FCA" w:rsidRPr="004E6FCA">
        <w:rPr>
          <w:szCs w:val="24"/>
        </w:rPr>
        <w:t xml:space="preserve"> which </w:t>
      </w:r>
      <w:ins w:id="333" w:author="Billy Mitchell" w:date="2023-11-07T20:44:00Z">
        <w:r w:rsidR="00B142E7">
          <w:rPr>
            <w:szCs w:val="24"/>
          </w:rPr>
          <w:t xml:space="preserve">typically </w:t>
        </w:r>
      </w:ins>
      <w:r w:rsidR="004E6FCA" w:rsidRPr="004E6FCA">
        <w:rPr>
          <w:szCs w:val="24"/>
        </w:rPr>
        <w:t>have</w:t>
      </w:r>
      <w:ins w:id="334" w:author="Billy Mitchell" w:date="2023-11-07T20:44:00Z">
        <w:r w:rsidR="00B142E7">
          <w:rPr>
            <w:szCs w:val="24"/>
          </w:rPr>
          <w:t xml:space="preserve"> relatively</w:t>
        </w:r>
      </w:ins>
      <w:r w:rsidR="004E6FCA" w:rsidRPr="004E6FCA">
        <w:rPr>
          <w:szCs w:val="24"/>
        </w:rPr>
        <w:t xml:space="preserve"> low cognitive demands</w:t>
      </w:r>
      <w:ins w:id="335" w:author="Billy Mitchell" w:date="2023-11-07T20:44:00Z">
        <w:r w:rsidR="00B142E7">
          <w:rPr>
            <w:szCs w:val="24"/>
          </w:rPr>
          <w:t xml:space="preserve"> </w:t>
        </w:r>
      </w:ins>
      <w:moveFromRangeStart w:id="336" w:author="Billy Mitchell" w:date="2023-11-07T20:44:00Z" w:name="move150282281"/>
      <w:moveFrom w:id="337" w:author="Billy Mitchell" w:date="2023-11-07T20:44:00Z">
        <w:r w:rsidR="004E6FCA" w:rsidRPr="004E6FCA" w:rsidDel="00B142E7">
          <w:rPr>
            <w:szCs w:val="24"/>
          </w:rPr>
          <w:t xml:space="preserve">, like diverting attention (i.e., distraction) or inhibiting the expression of emotion (i.e., suppression) </w:t>
        </w:r>
      </w:moveFrom>
      <w:moveFromRangeEnd w:id="336"/>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692E9EF0" w:rsidR="00CA36BB" w:rsidRDefault="00CA36BB" w:rsidP="00A10284">
      <w:pPr>
        <w:spacing w:after="0" w:line="480" w:lineRule="auto"/>
        <w:ind w:left="0" w:firstLine="720"/>
        <w:rPr>
          <w:ins w:id="338" w:author="chelsea helion" w:date="2023-11-10T18:14:00Z"/>
          <w:szCs w:val="24"/>
        </w:rPr>
      </w:pPr>
      <w:ins w:id="339" w:author="chelsea helion" w:date="2023-11-10T18:12:00Z">
        <w:r>
          <w:rPr>
            <w:szCs w:val="24"/>
          </w:rPr>
          <w:t xml:space="preserve">How might these regulatory patterns be reflected in strategy choice? </w:t>
        </w:r>
      </w:ins>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ins w:id="340" w:author="Billy Mitchell" w:date="2023-11-13T17:43:00Z">
        <w:r w:rsidR="00396CB3">
          <w:rPr>
            <w:szCs w:val="24"/>
          </w:rPr>
          <w:t xml:space="preserve"> (ER-SOC)</w:t>
        </w:r>
      </w:ins>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del w:id="341" w:author="Billy Mitchell" w:date="2023-11-07T20:55:00Z">
        <w:r w:rsidR="00E20BFE" w:rsidDel="00EF55CB">
          <w:rPr>
            <w:szCs w:val="24"/>
          </w:rPr>
          <w:delText xml:space="preserve">you </w:delText>
        </w:r>
      </w:del>
      <w:ins w:id="342" w:author="Billy Mitchell" w:date="2023-11-07T20:55:00Z">
        <w:r w:rsidR="00EF55CB">
          <w:rPr>
            <w:szCs w:val="24"/>
          </w:rPr>
          <w:t xml:space="preserve">someone </w:t>
        </w:r>
      </w:ins>
      <w:del w:id="343" w:author="Billy Mitchell" w:date="2023-11-07T20:55:00Z">
        <w:r w:rsidR="00E20BFE" w:rsidDel="00EF55CB">
          <w:rPr>
            <w:szCs w:val="24"/>
          </w:rPr>
          <w:delText>are</w:delText>
        </w:r>
      </w:del>
      <w:ins w:id="344" w:author="Billy Mitchell" w:date="2023-11-07T20:55:00Z">
        <w:r w:rsidR="00EF55CB">
          <w:rPr>
            <w:szCs w:val="24"/>
          </w:rPr>
          <w:t>were</w:t>
        </w:r>
      </w:ins>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del w:id="345" w:author="Billy Mitchell" w:date="2023-11-07T20:55:00Z">
        <w:r w:rsidR="00E20BFE" w:rsidDel="00EF55CB">
          <w:rPr>
            <w:szCs w:val="24"/>
          </w:rPr>
          <w:delText xml:space="preserve">you </w:delText>
        </w:r>
      </w:del>
      <w:ins w:id="346" w:author="Billy Mitchell" w:date="2023-11-07T20:55:00Z">
        <w:r w:rsidR="00EF55CB">
          <w:rPr>
            <w:szCs w:val="24"/>
          </w:rPr>
          <w:t>they were</w:t>
        </w:r>
      </w:ins>
      <w:del w:id="347" w:author="Billy Mitchell" w:date="2023-11-07T20:55:00Z">
        <w:r w:rsidR="00E20BFE" w:rsidDel="00EF55CB">
          <w:rPr>
            <w:szCs w:val="24"/>
          </w:rPr>
          <w:delText>are</w:delText>
        </w:r>
      </w:del>
      <w:r w:rsidR="00E20BFE">
        <w:rPr>
          <w:szCs w:val="24"/>
        </w:rPr>
        <w:t xml:space="preserve"> tired</w:t>
      </w:r>
      <w:ins w:id="348" w:author="Billy Mitchell" w:date="2023-11-07T20:45:00Z">
        <w:r w:rsidR="00B142E7">
          <w:rPr>
            <w:szCs w:val="24"/>
          </w:rPr>
          <w:t xml:space="preserve"> or under high cognitive load</w:t>
        </w:r>
      </w:ins>
      <w:r w:rsidR="00E20BFE">
        <w:rPr>
          <w:szCs w:val="24"/>
        </w:rPr>
        <w:t xml:space="preserve">, it may be easier to look away from the screen than </w:t>
      </w:r>
      <w:ins w:id="349" w:author="chelsea helion" w:date="2023-11-10T18:12:00Z">
        <w:r>
          <w:rPr>
            <w:szCs w:val="24"/>
          </w:rPr>
          <w:t>t</w:t>
        </w:r>
      </w:ins>
      <w:ins w:id="350" w:author="chelsea helion" w:date="2023-11-10T18:13:00Z">
        <w:r>
          <w:rPr>
            <w:szCs w:val="24"/>
          </w:rPr>
          <w:t xml:space="preserve">o </w:t>
        </w:r>
      </w:ins>
      <w:r w:rsidR="00E20BFE">
        <w:rPr>
          <w:szCs w:val="24"/>
        </w:rPr>
        <w:t xml:space="preserve">generate alternative, less fear-inducing </w:t>
      </w:r>
      <w:del w:id="351" w:author="chelsea helion" w:date="2023-11-10T18:13:00Z">
        <w:r w:rsidR="008C33F4" w:rsidDel="00CA36BB">
          <w:rPr>
            <w:szCs w:val="24"/>
          </w:rPr>
          <w:delText xml:space="preserve">perspectives </w:delText>
        </w:r>
      </w:del>
      <w:ins w:id="352" w:author="chelsea helion" w:date="2023-11-10T18:13:00Z">
        <w:r>
          <w:rPr>
            <w:szCs w:val="24"/>
          </w:rPr>
          <w:t xml:space="preserve">reinterpretations </w:t>
        </w:r>
      </w:ins>
      <w:r w:rsidR="00E07969">
        <w:rPr>
          <w:szCs w:val="24"/>
        </w:rPr>
        <w:t xml:space="preserve">by which </w:t>
      </w:r>
      <w:r w:rsidR="008C33F4">
        <w:rPr>
          <w:szCs w:val="24"/>
        </w:rPr>
        <w:t xml:space="preserve">to view the </w:t>
      </w:r>
      <w:del w:id="353" w:author="chelsea helion" w:date="2023-11-10T18:13:00Z">
        <w:r w:rsidR="008C33F4" w:rsidDel="00CA36BB">
          <w:rPr>
            <w:szCs w:val="24"/>
          </w:rPr>
          <w:delText>actors</w:delText>
        </w:r>
      </w:del>
      <w:ins w:id="354" w:author="chelsea helion" w:date="2023-11-10T18:13:00Z">
        <w:r>
          <w:rPr>
            <w:szCs w:val="24"/>
          </w:rPr>
          <w:t>film’s events</w:t>
        </w:r>
      </w:ins>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ins w:id="355" w:author="chelsea helion" w:date="2023-11-10T18:13:00Z">
        <w:r>
          <w:rPr>
            <w:szCs w:val="24"/>
          </w:rPr>
          <w:t xml:space="preserve"> than a comparatively low-effort strategy like di</w:t>
        </w:r>
      </w:ins>
      <w:ins w:id="356" w:author="chelsea helion" w:date="2023-11-10T18:14:00Z">
        <w:r>
          <w:rPr>
            <w:szCs w:val="24"/>
          </w:rPr>
          <w:t>s</w:t>
        </w:r>
      </w:ins>
      <w:ins w:id="357" w:author="chelsea helion" w:date="2023-11-10T18:13:00Z">
        <w:r>
          <w:rPr>
            <w:szCs w:val="24"/>
          </w:rPr>
          <w:t>traction</w:t>
        </w:r>
      </w:ins>
      <w:r w:rsidR="004F3F92">
        <w:rPr>
          <w:szCs w:val="24"/>
        </w:rPr>
        <w:t xml:space="preserve">. </w:t>
      </w:r>
    </w:p>
    <w:p w14:paraId="56ECC4F5" w14:textId="67014EB2"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ins w:id="358" w:author="chelsea helion" w:date="2023-11-10T18:14:00Z">
        <w:r w:rsidR="00CA36BB">
          <w:rPr>
            <w:szCs w:val="24"/>
          </w:rPr>
          <w:t xml:space="preserve">those </w:t>
        </w:r>
      </w:ins>
      <w:r w:rsidR="00952E8D">
        <w:rPr>
          <w:szCs w:val="24"/>
        </w:rPr>
        <w:t>which we test directly here</w:t>
      </w:r>
      <w:r w:rsidR="00E07969">
        <w:rPr>
          <w:szCs w:val="24"/>
        </w:rPr>
        <w:t xml:space="preserve">, due to differences in how we commonly measure and manipulate </w:t>
      </w:r>
      <w:del w:id="359" w:author="Billy Mitchell" w:date="2023-11-13T19:29:00Z">
        <w:r w:rsidR="00E07969" w:rsidDel="006021D3">
          <w:rPr>
            <w:szCs w:val="24"/>
          </w:rPr>
          <w:delText>emotion regulation</w:delText>
        </w:r>
      </w:del>
      <w:ins w:id="360" w:author="Billy Mitchell" w:date="2023-11-13T19:29:00Z">
        <w:r w:rsidR="006021D3">
          <w:rPr>
            <w:szCs w:val="24"/>
          </w:rPr>
          <w:t>ER</w:t>
        </w:r>
      </w:ins>
      <w:del w:id="361" w:author="Billy Mitchell" w:date="2023-11-07T20:46:00Z">
        <w:r w:rsidR="00E07969" w:rsidDel="00B142E7">
          <w:rPr>
            <w:szCs w:val="24"/>
          </w:rPr>
          <w:delText xml:space="preserve"> </w:delText>
        </w:r>
      </w:del>
      <w:ins w:id="362" w:author="Billy Mitchell" w:date="2023-11-07T20:47:00Z">
        <w:r w:rsidR="00B142E7">
          <w:rPr>
            <w:szCs w:val="24"/>
          </w:rPr>
          <w:t xml:space="preserve"> in these studies</w:t>
        </w:r>
      </w:ins>
      <w:del w:id="363" w:author="Billy Mitchell" w:date="2023-11-07T20:46:00Z">
        <w:r w:rsidR="00E07969" w:rsidDel="00B142E7">
          <w:rPr>
            <w:szCs w:val="24"/>
          </w:rPr>
          <w:delText>in order to study it</w:delText>
        </w:r>
      </w:del>
      <w:r w:rsidRPr="004E6FCA">
        <w:rPr>
          <w:szCs w:val="24"/>
        </w:rPr>
        <w:t xml:space="preserve">.   </w:t>
      </w:r>
    </w:p>
    <w:p w14:paraId="29B1E86E" w14:textId="3CD70949" w:rsidR="002919B5" w:rsidRDefault="00395946" w:rsidP="002919B5">
      <w:pPr>
        <w:spacing w:after="0" w:line="480" w:lineRule="auto"/>
        <w:ind w:left="0" w:firstLine="720"/>
        <w:rPr>
          <w:szCs w:val="24"/>
        </w:rPr>
      </w:pPr>
      <w:ins w:id="364" w:author="Billy Mitchell" w:date="2023-11-13T21:34:00Z">
        <w:r>
          <w:rPr>
            <w:b/>
            <w:bCs/>
            <w:szCs w:val="24"/>
          </w:rPr>
          <w:t xml:space="preserve">External Validity in </w:t>
        </w:r>
      </w:ins>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ins w:id="365" w:author="Billy Mitchell" w:date="2023-11-13T17:35:00Z">
        <w:r w:rsidR="00396CB3">
          <w:rPr>
            <w:szCs w:val="24"/>
          </w:rPr>
          <w:t xml:space="preserve"> that may limit generalizability</w:t>
        </w:r>
      </w:ins>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ins w:id="366" w:author="Billy Mitchell" w:date="2023-11-10T01:40:00Z">
        <w:r w:rsidR="00654CBF">
          <w:rPr>
            <w:szCs w:val="24"/>
          </w:rPr>
          <w:t xml:space="preserve">dynamic, </w:t>
        </w:r>
      </w:ins>
      <w:r w:rsidR="00D12D06">
        <w:rPr>
          <w:szCs w:val="24"/>
        </w:rPr>
        <w:t>high-intensity</w:t>
      </w:r>
      <w:del w:id="367" w:author="Billy Mitchell" w:date="2023-11-10T01:40:00Z">
        <w:r w:rsidR="00D12D06" w:rsidDel="00654CBF">
          <w:rPr>
            <w:szCs w:val="24"/>
          </w:rPr>
          <w:delText>, stimulating</w:delText>
        </w:r>
      </w:del>
      <w:r w:rsidR="00D12D06">
        <w:rPr>
          <w:szCs w:val="24"/>
        </w:rPr>
        <w:t xml:space="preserve">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ins w:id="368" w:author="Billy Mitchell" w:date="2023-11-13T17:36:00Z">
        <w:r w:rsidR="00396CB3">
          <w:rPr>
            <w:szCs w:val="24"/>
          </w:rPr>
          <w:t xml:space="preserve">sharing the road with an </w:t>
        </w:r>
      </w:ins>
      <w:r w:rsidR="002919B5">
        <w:rPr>
          <w:szCs w:val="24"/>
        </w:rPr>
        <w:t>erratic driv</w:t>
      </w:r>
      <w:ins w:id="369" w:author="Billy Mitchell" w:date="2023-11-13T17:36:00Z">
        <w:r w:rsidR="00396CB3">
          <w:rPr>
            <w:szCs w:val="24"/>
          </w:rPr>
          <w:t>er</w:t>
        </w:r>
      </w:ins>
      <w:del w:id="370" w:author="Billy Mitchell" w:date="2023-11-13T17:36:00Z">
        <w:r w:rsidR="002919B5" w:rsidDel="00396CB3">
          <w:rPr>
            <w:szCs w:val="24"/>
          </w:rPr>
          <w:delText>ing behavior</w:delText>
        </w:r>
      </w:del>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47ABBB8A" w:rsidR="00CC49B2" w:rsidRDefault="0052343D" w:rsidP="00C6526E">
      <w:pPr>
        <w:spacing w:after="0" w:line="480" w:lineRule="auto"/>
        <w:ind w:left="0" w:firstLine="720"/>
        <w:rPr>
          <w:ins w:id="371" w:author="chelsea helion" w:date="2023-11-10T18:18:00Z"/>
          <w:szCs w:val="24"/>
        </w:rPr>
      </w:pPr>
      <w:ins w:id="372" w:author="Billy Mitchell" w:date="2023-11-10T04:34:00Z">
        <w:r>
          <w:rPr>
            <w:szCs w:val="24"/>
          </w:rPr>
          <w:t>Such</w:t>
        </w:r>
      </w:ins>
      <w:ins w:id="373" w:author="Billy Mitchell" w:date="2023-11-10T04:33:00Z">
        <w:r>
          <w:rPr>
            <w:szCs w:val="24"/>
          </w:rPr>
          <w:t xml:space="preserve"> study design decisions </w:t>
        </w:r>
      </w:ins>
      <w:ins w:id="374" w:author="Billy Mitchell" w:date="2023-11-10T04:34:00Z">
        <w:r>
          <w:rPr>
            <w:szCs w:val="24"/>
          </w:rPr>
          <w:t>prioritize</w:t>
        </w:r>
      </w:ins>
      <w:ins w:id="375" w:author="Billy Mitchell" w:date="2023-11-10T04:33:00Z">
        <w:r>
          <w:rPr>
            <w:szCs w:val="24"/>
          </w:rPr>
          <w:t xml:space="preserve"> internal validity</w:t>
        </w:r>
      </w:ins>
      <w:ins w:id="376" w:author="Billy Mitchell" w:date="2023-11-10T04:34:00Z">
        <w:r>
          <w:rPr>
            <w:szCs w:val="24"/>
          </w:rPr>
          <w:t xml:space="preserve"> over external validity. </w:t>
        </w:r>
      </w:ins>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del w:id="377" w:author="Billy Mitchell" w:date="2023-11-10T04:46:00Z">
        <w:r w:rsidR="006D4590" w:rsidRPr="006D4590" w:rsidDel="0099347D">
          <w:rPr>
            <w:szCs w:val="24"/>
          </w:rPr>
          <w:delText>likert</w:delText>
        </w:r>
      </w:del>
      <w:ins w:id="378" w:author="Billy Mitchell" w:date="2023-11-10T04:46:00Z">
        <w:r w:rsidR="0099347D" w:rsidRPr="006D4590">
          <w:rPr>
            <w:szCs w:val="24"/>
          </w:rPr>
          <w:t>Likert</w:t>
        </w:r>
      </w:ins>
      <w:r w:rsidR="006D4590" w:rsidRPr="006D4590">
        <w:rPr>
          <w:szCs w:val="24"/>
        </w:rPr>
        <w:t xml:space="preserve"> scales (</w:t>
      </w:r>
      <w:r w:rsidR="006D4590">
        <w:rPr>
          <w:szCs w:val="24"/>
        </w:rPr>
        <w:t>e.g., Valence</w:t>
      </w:r>
      <w:ins w:id="379" w:author="Billy Mitchell" w:date="2023-11-07T20:47:00Z">
        <w:r w:rsidR="00B142E7">
          <w:rPr>
            <w:szCs w:val="24"/>
          </w:rPr>
          <w:t>)</w:t>
        </w:r>
      </w:ins>
      <w:del w:id="380" w:author="Billy Mitchell" w:date="2023-11-07T20:47:00Z">
        <w:r w:rsidR="006D4590" w:rsidDel="00B142E7">
          <w:rPr>
            <w:szCs w:val="24"/>
          </w:rPr>
          <w:delText>;</w:delText>
        </w:r>
      </w:del>
      <w:ins w:id="381" w:author="Billy Mitchell" w:date="2023-11-07T20:48:00Z">
        <w:r w:rsidR="00B142E7">
          <w:rPr>
            <w:szCs w:val="24"/>
          </w:rPr>
          <w:t xml:space="preserve"> </w:t>
        </w:r>
      </w:ins>
      <w:del w:id="382" w:author="Billy Mitchell" w:date="2023-11-07T20:48:00Z">
        <w:r w:rsidR="006D4590" w:rsidDel="00B142E7">
          <w:rPr>
            <w:szCs w:val="24"/>
          </w:rPr>
          <w:delText xml:space="preserve"> </w:delText>
        </w:r>
      </w:del>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del w:id="383" w:author="Billy Mitchell" w:date="2023-11-07T20:48:00Z">
        <w:r w:rsidR="008B7F27" w:rsidDel="00B142E7">
          <w:rPr>
            <w:szCs w:val="24"/>
          </w:rPr>
          <w:delText>;</w:delText>
        </w:r>
      </w:del>
      <w:ins w:id="384" w:author="Billy Mitchell" w:date="2023-11-07T20:48:00Z">
        <w:r w:rsidR="00B142E7">
          <w:rPr>
            <w:szCs w:val="24"/>
          </w:rPr>
          <w:t>)</w:t>
        </w:r>
      </w:ins>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ins w:id="385" w:author="Billy Mitchell [2]" w:date="2023-11-07T10:40:00Z">
        <w:r w:rsidR="00801A78">
          <w:rPr>
            <w:szCs w:val="24"/>
          </w:rPr>
          <w:t xml:space="preserve">offer an efficient, </w:t>
        </w:r>
      </w:ins>
      <w:ins w:id="386" w:author="Billy Mitchell [2]" w:date="2023-11-07T13:42:00Z">
        <w:r w:rsidR="00801A78">
          <w:rPr>
            <w:szCs w:val="24"/>
          </w:rPr>
          <w:t xml:space="preserve">reliable, and </w:t>
        </w:r>
      </w:ins>
      <w:ins w:id="387" w:author="Billy Mitchell [2]" w:date="2023-11-07T10:40:00Z">
        <w:r w:rsidR="00801A78">
          <w:rPr>
            <w:szCs w:val="24"/>
          </w:rPr>
          <w:t>standardized means of</w:t>
        </w:r>
      </w:ins>
      <w:ins w:id="388" w:author="Billy Mitchell [2]" w:date="2023-11-07T13:41:00Z">
        <w:r w:rsidR="00801A78">
          <w:rPr>
            <w:szCs w:val="24"/>
          </w:rPr>
          <w:t xml:space="preserve"> assessing</w:t>
        </w:r>
      </w:ins>
      <w:ins w:id="389" w:author="Billy Mitchell [2]" w:date="2023-11-07T13:42:00Z">
        <w:r w:rsidR="00801A78">
          <w:rPr>
            <w:szCs w:val="24"/>
          </w:rPr>
          <w:t xml:space="preserve"> self-regulation</w:t>
        </w:r>
      </w:ins>
      <w:ins w:id="390" w:author="Billy Mitchell [2]" w:date="2023-11-07T10:40:00Z">
        <w:r w:rsidR="00260459">
          <w:rPr>
            <w:szCs w:val="24"/>
          </w:rPr>
          <w:t xml:space="preserve"> </w:t>
        </w:r>
      </w:ins>
      <w:del w:id="391" w:author="Billy Mitchell [2]" w:date="2023-11-07T10:40:00Z">
        <w:r w:rsidR="006D4590" w:rsidDel="00260459">
          <w:rPr>
            <w:szCs w:val="24"/>
          </w:rPr>
          <w:delText>offer</w:delText>
        </w:r>
        <w:r w:rsidR="008B7F27" w:rsidDel="00260459">
          <w:rPr>
            <w:szCs w:val="24"/>
          </w:rPr>
          <w:delText xml:space="preserve"> strong-validation and</w:delText>
        </w:r>
        <w:r w:rsidR="006D4590" w:rsidDel="00260459">
          <w:rPr>
            <w:szCs w:val="24"/>
          </w:rPr>
          <w:delText xml:space="preserve"> unparalleled control </w:delText>
        </w:r>
      </w:del>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392" w:author="Billy Mitchell" w:date="2023-11-07T20:56:00Z">
        <w:r w:rsidR="00EF55CB" w:rsidRPr="00EF55CB">
          <w:rPr>
            <w:szCs w:val="24"/>
          </w:rPr>
          <w:t>Contemporary constructivist theories posit that emotions are not fixed reactions but are instead shaped dynamically by cognitive and social processe</w:t>
        </w:r>
      </w:ins>
      <w:ins w:id="393" w:author="Billy Mitchell" w:date="2023-11-07T20:57:00Z">
        <w:r w:rsidR="00EF55CB">
          <w:rPr>
            <w:szCs w:val="24"/>
          </w:rPr>
          <w:t xml:space="preserve">s, </w:t>
        </w:r>
      </w:ins>
      <w:ins w:id="394" w:author="Billy Mitchell" w:date="2023-11-07T20:56:00Z">
        <w:r w:rsidR="00EF55CB" w:rsidRPr="00EF55CB">
          <w:rPr>
            <w:szCs w:val="24"/>
          </w:rPr>
          <w:t>encompass</w:t>
        </w:r>
      </w:ins>
      <w:ins w:id="395" w:author="Billy Mitchell" w:date="2023-11-07T20:57:00Z">
        <w:r w:rsidR="00EF55CB">
          <w:rPr>
            <w:szCs w:val="24"/>
          </w:rPr>
          <w:t>ing</w:t>
        </w:r>
      </w:ins>
      <w:ins w:id="396" w:author="Billy Mitchell" w:date="2023-11-07T20:56:00Z">
        <w:r w:rsidR="00EF55CB" w:rsidRPr="00EF55CB">
          <w:rPr>
            <w:szCs w:val="24"/>
          </w:rPr>
          <w:t xml:space="preserve"> one</w:t>
        </w:r>
      </w:ins>
      <w:ins w:id="397" w:author="Billy Mitchell" w:date="2023-11-07T20:57:00Z">
        <w:r w:rsidR="00EF55CB">
          <w:rPr>
            <w:szCs w:val="24"/>
          </w:rPr>
          <w:t>’</w:t>
        </w:r>
      </w:ins>
      <w:ins w:id="398" w:author="Billy Mitchell" w:date="2023-11-07T20:56:00Z">
        <w:r w:rsidR="00EF55CB" w:rsidRPr="00EF55CB">
          <w:rPr>
            <w:szCs w:val="24"/>
          </w:rPr>
          <w:t>s personal interpretations, beliefs, and social interactions</w:t>
        </w:r>
      </w:ins>
      <w:ins w:id="399" w:author="Billy Mitchell" w:date="2023-11-07T20:57:00Z">
        <w:r w:rsidR="00EF55CB">
          <w:rPr>
            <w:szCs w:val="24"/>
          </w:rPr>
          <w:t xml:space="preserve"> </w:t>
        </w:r>
        <w:r w:rsidR="00EF55CB">
          <w:rPr>
            <w:szCs w:val="24"/>
          </w:rPr>
          <w:fldChar w:fldCharType="begin"/>
        </w:r>
      </w:ins>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ins w:id="400" w:author="Billy Mitchell" w:date="2023-11-07T20:57:00Z">
        <w:r w:rsidR="00EF55CB">
          <w:rPr>
            <w:szCs w:val="24"/>
          </w:rPr>
          <w:fldChar w:fldCharType="separate"/>
        </w:r>
        <w:r w:rsidR="00EF55CB" w:rsidRPr="002C591D">
          <w:t>(Lindquist et al., 2012)</w:t>
        </w:r>
        <w:r w:rsidR="00EF55CB">
          <w:rPr>
            <w:szCs w:val="24"/>
          </w:rPr>
          <w:fldChar w:fldCharType="end"/>
        </w:r>
      </w:ins>
      <w:ins w:id="401" w:author="Billy Mitchell" w:date="2023-11-07T20:56:00Z">
        <w:r w:rsidR="00EF55CB" w:rsidRPr="00EF55CB">
          <w:rPr>
            <w:szCs w:val="24"/>
          </w:rPr>
          <w:t xml:space="preserve">. </w:t>
        </w:r>
      </w:ins>
      <w:ins w:id="402" w:author="Billy Mitchell" w:date="2023-11-10T04:42:00Z">
        <w:r w:rsidR="00753C04">
          <w:rPr>
            <w:szCs w:val="24"/>
          </w:rPr>
          <w:t xml:space="preserve">Study designs that prioritize external validity </w:t>
        </w:r>
        <w:del w:id="403" w:author="chelsea helion" w:date="2023-11-10T18:16:00Z">
          <w:r w:rsidR="00753C04" w:rsidDel="00A36FC8">
            <w:rPr>
              <w:szCs w:val="24"/>
            </w:rPr>
            <w:delText>and generalizability provide needed</w:delText>
          </w:r>
        </w:del>
      </w:ins>
      <w:ins w:id="404" w:author="chelsea helion" w:date="2023-11-10T18:16:00Z">
        <w:r w:rsidR="00A36FC8">
          <w:rPr>
            <w:szCs w:val="24"/>
          </w:rPr>
          <w:t>promot</w:t>
        </w:r>
      </w:ins>
      <w:ins w:id="405" w:author="chelsea helion" w:date="2023-11-10T18:17:00Z">
        <w:r w:rsidR="00A36FC8">
          <w:rPr>
            <w:szCs w:val="24"/>
          </w:rPr>
          <w:t>e</w:t>
        </w:r>
        <w:r w:rsidR="00CC49B2">
          <w:rPr>
            <w:szCs w:val="24"/>
          </w:rPr>
          <w:t xml:space="preserve"> participant- or stimulus-level</w:t>
        </w:r>
      </w:ins>
      <w:ins w:id="406" w:author="Billy Mitchell" w:date="2023-11-10T04:42:00Z">
        <w:r w:rsidR="00753C04">
          <w:rPr>
            <w:szCs w:val="24"/>
          </w:rPr>
          <w:t xml:space="preserve"> </w:t>
        </w:r>
      </w:ins>
      <w:ins w:id="407" w:author="Billy Mitchell" w:date="2023-11-10T04:43:00Z">
        <w:r w:rsidR="00753C04">
          <w:rPr>
            <w:szCs w:val="24"/>
          </w:rPr>
          <w:t xml:space="preserve">idiosyncratic experiences that </w:t>
        </w:r>
        <w:del w:id="408" w:author="chelsea helion" w:date="2023-11-10T18:17:00Z">
          <w:r w:rsidR="00753C04" w:rsidDel="00CC49B2">
            <w:rPr>
              <w:szCs w:val="24"/>
            </w:rPr>
            <w:delText>approaches such as predictive processing ar</w:delText>
          </w:r>
        </w:del>
      </w:ins>
      <w:ins w:id="409" w:author="Billy Mitchell" w:date="2023-11-10T04:44:00Z">
        <w:del w:id="410" w:author="chelsea helion" w:date="2023-11-10T18:17:00Z">
          <w:r w:rsidR="00753C04" w:rsidDel="00CC49B2">
            <w:rPr>
              <w:szCs w:val="24"/>
            </w:rPr>
            <w:delText xml:space="preserve">gue </w:delText>
          </w:r>
        </w:del>
        <w:r w:rsidR="00753C04">
          <w:rPr>
            <w:szCs w:val="24"/>
          </w:rPr>
          <w:t>are pivotal to developing working generative models of how the world around us works</w:t>
        </w:r>
      </w:ins>
      <w:ins w:id="411" w:author="Billy Mitchell" w:date="2023-11-10T04:45:00Z">
        <w:r w:rsidR="00753C04">
          <w:rPr>
            <w:szCs w:val="24"/>
          </w:rPr>
          <w:t xml:space="preserve"> </w:t>
        </w:r>
      </w:ins>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ins w:id="412" w:author="Billy Mitchell" w:date="2023-11-10T04:44:00Z">
        <w:r w:rsidR="00753C04">
          <w:rPr>
            <w:szCs w:val="24"/>
          </w:rPr>
          <w:t xml:space="preserve">. </w:t>
        </w:r>
      </w:ins>
      <w:ins w:id="413" w:author="Billy Mitchell" w:date="2023-11-13T17:48:00Z">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ins>
    </w:p>
    <w:p w14:paraId="0262DBB1" w14:textId="56C08207" w:rsidR="007538C8" w:rsidRDefault="00CC49B2" w:rsidP="00CC49B2">
      <w:pPr>
        <w:spacing w:after="0" w:line="480" w:lineRule="auto"/>
        <w:ind w:left="0" w:firstLine="720"/>
        <w:rPr>
          <w:ins w:id="414" w:author="chelsea helion" w:date="2023-11-10T18:19:00Z"/>
          <w:szCs w:val="24"/>
        </w:rPr>
      </w:pPr>
      <w:ins w:id="415" w:author="chelsea helion" w:date="2023-11-10T18:18:00Z">
        <w:r>
          <w:rPr>
            <w:szCs w:val="24"/>
          </w:rPr>
          <w:lastRenderedPageBreak/>
          <w:t>EMA</w:t>
        </w:r>
        <w:r w:rsidRPr="004E6FCA">
          <w:rPr>
            <w:szCs w:val="24"/>
          </w:rPr>
          <w:t xml:space="preserve"> studies</w:t>
        </w:r>
        <w:r>
          <w:rPr>
            <w:szCs w:val="24"/>
          </w:rPr>
          <w:t xml:space="preserve"> </w:t>
        </w:r>
        <w:del w:id="416" w:author="Billy Mitchell" w:date="2023-11-13T20:21:00Z">
          <w:r w:rsidDel="00EC2B97">
            <w:rPr>
              <w:szCs w:val="24"/>
            </w:rPr>
            <w:delText>-</w:delText>
          </w:r>
        </w:del>
      </w:ins>
      <w:ins w:id="417" w:author="Billy Mitchell" w:date="2023-11-13T20:21:00Z">
        <w:r w:rsidR="00EC2B97">
          <w:rPr>
            <w:szCs w:val="24"/>
          </w:rPr>
          <w:t>–</w:t>
        </w:r>
      </w:ins>
      <w:ins w:id="418" w:author="chelsea helion" w:date="2023-11-10T18:18:00Z">
        <w:r>
          <w:rPr>
            <w:szCs w:val="24"/>
          </w:rPr>
          <w:t xml:space="preserve"> another common means of studying </w:t>
        </w:r>
        <w:del w:id="419" w:author="Billy Mitchell" w:date="2023-11-13T19:29:00Z">
          <w:r w:rsidDel="006021D3">
            <w:rPr>
              <w:szCs w:val="24"/>
            </w:rPr>
            <w:delText>emotion regulation</w:delText>
          </w:r>
        </w:del>
      </w:ins>
      <w:ins w:id="420" w:author="Billy Mitchell" w:date="2023-11-13T19:29:00Z">
        <w:r w:rsidR="006021D3">
          <w:rPr>
            <w:szCs w:val="24"/>
          </w:rPr>
          <w:t>ER</w:t>
        </w:r>
      </w:ins>
      <w:ins w:id="421" w:author="Billy Mitchell" w:date="2023-11-13T17:37:00Z">
        <w:r w:rsidR="00396CB3">
          <w:rPr>
            <w:szCs w:val="24"/>
          </w:rPr>
          <w:t xml:space="preserve"> </w:t>
        </w:r>
      </w:ins>
      <w:ins w:id="422" w:author="chelsea helion" w:date="2023-11-10T18:18:00Z">
        <w:del w:id="423" w:author="Billy Mitchell" w:date="2023-11-13T17:37:00Z">
          <w:r w:rsidDel="00396CB3">
            <w:rPr>
              <w:szCs w:val="24"/>
            </w:rPr>
            <w:delText xml:space="preserve"> -</w:delText>
          </w:r>
        </w:del>
      </w:ins>
      <w:ins w:id="424" w:author="Billy Mitchell" w:date="2023-11-13T17:37:00Z">
        <w:r w:rsidR="00396CB3">
          <w:rPr>
            <w:szCs w:val="24"/>
          </w:rPr>
          <w:t>–</w:t>
        </w:r>
      </w:ins>
      <w:ins w:id="425" w:author="chelsea helion" w:date="2023-11-10T18:18:00Z">
        <w:r>
          <w:rPr>
            <w:szCs w:val="24"/>
          </w:rPr>
          <w:t xml:space="preserve"> </w:t>
        </w:r>
      </w:ins>
      <w:ins w:id="426" w:author="Billy Mitchell" w:date="2023-11-13T17:37:00Z">
        <w:r w:rsidR="00396CB3">
          <w:rPr>
            <w:szCs w:val="24"/>
          </w:rPr>
          <w:t xml:space="preserve">do more </w:t>
        </w:r>
      </w:ins>
      <w:ins w:id="427" w:author="Billy Mitchell" w:date="2023-11-13T17:38:00Z">
        <w:r w:rsidR="00396CB3">
          <w:rPr>
            <w:szCs w:val="24"/>
          </w:rPr>
          <w:t xml:space="preserve">directly </w:t>
        </w:r>
      </w:ins>
      <w:ins w:id="428" w:author="Billy Mitchell" w:date="2023-11-13T17:37:00Z">
        <w:r w:rsidR="00396CB3">
          <w:rPr>
            <w:szCs w:val="24"/>
          </w:rPr>
          <w:t>assess the external validity</w:t>
        </w:r>
      </w:ins>
      <w:ins w:id="429" w:author="Billy Mitchell" w:date="2023-11-13T17:38:00Z">
        <w:r w:rsidR="00396CB3">
          <w:rPr>
            <w:szCs w:val="24"/>
          </w:rPr>
          <w:t xml:space="preserve"> of </w:t>
        </w:r>
      </w:ins>
      <w:ins w:id="430" w:author="Billy Mitchell" w:date="2023-11-13T19:29:00Z">
        <w:r w:rsidR="006021D3">
          <w:rPr>
            <w:szCs w:val="24"/>
          </w:rPr>
          <w:t>ER</w:t>
        </w:r>
      </w:ins>
      <w:ins w:id="431" w:author="Billy Mitchell" w:date="2023-11-13T17:38:00Z">
        <w:r w:rsidR="00396CB3">
          <w:rPr>
            <w:szCs w:val="24"/>
          </w:rPr>
          <w:t xml:space="preserve"> strategy choice relationships by</w:t>
        </w:r>
      </w:ins>
      <w:ins w:id="432" w:author="Billy Mitchell" w:date="2023-11-13T17:37:00Z">
        <w:r w:rsidR="00396CB3">
          <w:rPr>
            <w:szCs w:val="24"/>
          </w:rPr>
          <w:t xml:space="preserve"> </w:t>
        </w:r>
      </w:ins>
      <w:ins w:id="433" w:author="chelsea helion" w:date="2023-11-10T18:18:00Z">
        <w:r w:rsidRPr="004E6FCA">
          <w:rPr>
            <w:szCs w:val="24"/>
          </w:rPr>
          <w:t>captu</w:t>
        </w:r>
        <w:del w:id="434" w:author="Billy Mitchell" w:date="2023-11-13T17:38:00Z">
          <w:r w:rsidRPr="004E6FCA" w:rsidDel="00396CB3">
            <w:rPr>
              <w:szCs w:val="24"/>
            </w:rPr>
            <w:delText>re</w:delText>
          </w:r>
        </w:del>
      </w:ins>
      <w:ins w:id="435" w:author="Billy Mitchell" w:date="2023-11-13T17:38:00Z">
        <w:r w:rsidR="00396CB3">
          <w:rPr>
            <w:szCs w:val="24"/>
          </w:rPr>
          <w:t>ring</w:t>
        </w:r>
      </w:ins>
      <w:ins w:id="436" w:author="chelsea helion" w:date="2023-11-10T18:18:00Z">
        <w:r w:rsidRPr="004E6FCA">
          <w:rPr>
            <w:szCs w:val="24"/>
          </w:rPr>
          <w:t xml:space="preserve"> </w:t>
        </w:r>
        <w:r>
          <w:rPr>
            <w:szCs w:val="24"/>
          </w:rPr>
          <w:t xml:space="preserve">emotionally evocative </w:t>
        </w:r>
        <w:r w:rsidRPr="004E6FCA">
          <w:rPr>
            <w:szCs w:val="24"/>
          </w:rPr>
          <w:t xml:space="preserve">events within the </w:t>
        </w:r>
      </w:ins>
      <w:ins w:id="437" w:author="chelsea helion" w:date="2023-11-10T18:19:00Z">
        <w:r w:rsidR="007538C8">
          <w:rPr>
            <w:szCs w:val="24"/>
          </w:rPr>
          <w:t>everyday lives</w:t>
        </w:r>
      </w:ins>
      <w:ins w:id="438" w:author="chelsea helion" w:date="2023-11-10T18:18:00Z">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del w:id="439" w:author="Billy Mitchell" w:date="2023-11-13T19:29:00Z">
          <w:r w:rsidRPr="004E6FCA" w:rsidDel="006021D3">
            <w:rPr>
              <w:szCs w:val="24"/>
            </w:rPr>
            <w:delText>emotion regulation</w:delText>
          </w:r>
        </w:del>
      </w:ins>
      <w:ins w:id="440" w:author="Billy Mitchell" w:date="2023-11-13T19:29:00Z">
        <w:r w:rsidR="006021D3">
          <w:rPr>
            <w:szCs w:val="24"/>
          </w:rPr>
          <w:t>ER</w:t>
        </w:r>
      </w:ins>
      <w:ins w:id="441" w:author="chelsea helion" w:date="2023-11-10T18:18:00Z">
        <w:r w:rsidRPr="004E6FCA">
          <w:rPr>
            <w:szCs w:val="24"/>
          </w:rPr>
          <w:t xml:space="preserve"> strategies in their daily lives and are not prompted or primed to engage regulatory control </w:t>
        </w:r>
        <w:del w:id="442" w:author="Billy Mitchell" w:date="2023-11-13T19:08:00Z">
          <w:r w:rsidRPr="004E6FCA" w:rsidDel="004830AC">
            <w:rPr>
              <w:szCs w:val="24"/>
            </w:rPr>
            <w:delText xml:space="preserve"> </w:delText>
          </w:r>
        </w:del>
        <w:r w:rsidRPr="004E6FCA">
          <w:rPr>
            <w:szCs w:val="24"/>
          </w:rPr>
          <w:t xml:space="preserve">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ins>
    </w:p>
    <w:p w14:paraId="7ED37E6C" w14:textId="7C83AA57" w:rsidR="00CC49B2" w:rsidDel="00C6526E" w:rsidRDefault="00CC49B2" w:rsidP="00CC49B2">
      <w:pPr>
        <w:spacing w:after="0" w:line="480" w:lineRule="auto"/>
        <w:ind w:left="0" w:firstLine="720"/>
        <w:rPr>
          <w:ins w:id="443" w:author="chelsea helion" w:date="2023-11-10T18:18:00Z"/>
          <w:del w:id="444" w:author="Billy Mitchell" w:date="2023-11-13T17:50:00Z"/>
          <w:szCs w:val="24"/>
        </w:rPr>
      </w:pPr>
      <w:ins w:id="445" w:author="chelsea helion" w:date="2023-11-10T18:18:00Z">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w:t>
        </w:r>
        <w:del w:id="446" w:author="Billy Mitchell" w:date="2023-11-13T19:20:00Z">
          <w:r w:rsidRPr="004E6FCA" w:rsidDel="00131503">
            <w:rPr>
              <w:szCs w:val="24"/>
            </w:rPr>
            <w:delText>, high-stimulation</w:delText>
          </w:r>
        </w:del>
        <w:r w:rsidRPr="004E6FCA">
          <w:rPr>
            <w:szCs w:val="24"/>
          </w:rPr>
          <w:t xml:space="preserve"> situations may be precisely when </w:t>
        </w:r>
        <w:r>
          <w:rPr>
            <w:szCs w:val="24"/>
          </w:rPr>
          <w:t xml:space="preserve">adaptive </w:t>
        </w:r>
        <w:r w:rsidRPr="004E6FCA">
          <w:rPr>
            <w:szCs w:val="24"/>
          </w:rPr>
          <w:t>regulatory control</w:t>
        </w:r>
      </w:ins>
      <w:ins w:id="447" w:author="chelsea helion" w:date="2023-11-10T18:21:00Z">
        <w:r w:rsidR="00FD702A">
          <w:rPr>
            <w:szCs w:val="24"/>
          </w:rPr>
          <w:t xml:space="preserve"> (i.e., the pattern</w:t>
        </w:r>
      </w:ins>
      <w:ins w:id="448" w:author="chelsea helion" w:date="2023-11-10T18:22:00Z">
        <w:r w:rsidR="00FD702A">
          <w:rPr>
            <w:szCs w:val="24"/>
          </w:rPr>
          <w:t xml:space="preserve"> between intensity and regulation choice</w:t>
        </w:r>
      </w:ins>
      <w:ins w:id="449" w:author="chelsea helion" w:date="2023-11-10T18:21:00Z">
        <w:r w:rsidR="00FD702A">
          <w:rPr>
            <w:szCs w:val="24"/>
          </w:rPr>
          <w:t xml:space="preserve"> observed in most </w:t>
        </w:r>
        <w:r w:rsidR="00FD702A">
          <w:rPr>
            <w:szCs w:val="24"/>
          </w:rPr>
          <w:lastRenderedPageBreak/>
          <w:t xml:space="preserve">laboratory </w:t>
        </w:r>
      </w:ins>
      <w:ins w:id="450" w:author="chelsea helion" w:date="2023-11-10T18:22:00Z">
        <w:r w:rsidR="00FD702A">
          <w:rPr>
            <w:szCs w:val="24"/>
          </w:rPr>
          <w:t>studies)</w:t>
        </w:r>
      </w:ins>
      <w:ins w:id="451" w:author="chelsea helion" w:date="2023-11-10T18:18:00Z">
        <w:r w:rsidRPr="004E6FCA">
          <w:rPr>
            <w:szCs w:val="24"/>
          </w:rPr>
          <w:t xml:space="preserve"> </w:t>
        </w:r>
      </w:ins>
      <w:ins w:id="452" w:author="chelsea helion" w:date="2023-11-10T18:22:00Z">
        <w:r w:rsidR="00FD702A">
          <w:rPr>
            <w:szCs w:val="24"/>
          </w:rPr>
          <w:t>may be</w:t>
        </w:r>
      </w:ins>
      <w:ins w:id="453" w:author="chelsea helion" w:date="2023-11-10T18:18:00Z">
        <w:r w:rsidRPr="004E6FCA">
          <w:rPr>
            <w:szCs w:val="24"/>
          </w:rPr>
          <w:t xml:space="preserve"> most valuable</w:t>
        </w:r>
        <w:r>
          <w:rPr>
            <w:szCs w:val="24"/>
          </w:rPr>
          <w:t>,</w:t>
        </w:r>
        <w:r w:rsidRPr="004E6FCA">
          <w:rPr>
            <w:szCs w:val="24"/>
          </w:rPr>
          <w:t xml:space="preserve"> as maladaptive </w:t>
        </w:r>
        <w:del w:id="454" w:author="Billy Mitchell" w:date="2023-11-13T19:29:00Z">
          <w:r w:rsidRPr="004E6FCA" w:rsidDel="006021D3">
            <w:rPr>
              <w:szCs w:val="24"/>
            </w:rPr>
            <w:delText>emotion regulation</w:delText>
          </w:r>
        </w:del>
      </w:ins>
      <w:ins w:id="455" w:author="Billy Mitchell" w:date="2023-11-13T19:29:00Z">
        <w:r w:rsidR="006021D3">
          <w:rPr>
            <w:szCs w:val="24"/>
          </w:rPr>
          <w:t>ER</w:t>
        </w:r>
      </w:ins>
      <w:ins w:id="456" w:author="chelsea helion" w:date="2023-11-10T18:18:00Z">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w:t>
        </w:r>
        <w:del w:id="457" w:author="Billy Mitchell" w:date="2023-11-13T19:20:00Z">
          <w:r w:rsidDel="00131503">
            <w:rPr>
              <w:szCs w:val="24"/>
            </w:rPr>
            <w:delText>/stimulation</w:delText>
          </w:r>
        </w:del>
        <w:r>
          <w:rPr>
            <w:szCs w:val="24"/>
          </w:rPr>
          <w:t xml:space="preserve"> contexts is important for the development of potential interventions.</w:t>
        </w:r>
      </w:ins>
    </w:p>
    <w:p w14:paraId="50EC6F2F" w14:textId="77777777" w:rsidR="00CC49B2" w:rsidRDefault="00CC49B2" w:rsidP="00C6526E">
      <w:pPr>
        <w:spacing w:after="0" w:line="480" w:lineRule="auto"/>
        <w:ind w:left="0" w:firstLine="720"/>
        <w:rPr>
          <w:ins w:id="458" w:author="chelsea helion" w:date="2023-11-10T18:18:00Z"/>
          <w:szCs w:val="24"/>
        </w:rPr>
      </w:pPr>
    </w:p>
    <w:p w14:paraId="1954F5AB" w14:textId="4AF848C1" w:rsidR="006D4590" w:rsidDel="00FD702A" w:rsidRDefault="00EF55CB" w:rsidP="002919B5">
      <w:pPr>
        <w:spacing w:after="0" w:line="480" w:lineRule="auto"/>
        <w:ind w:left="0" w:firstLine="720"/>
        <w:rPr>
          <w:del w:id="459" w:author="chelsea helion" w:date="2023-11-10T18:22:00Z"/>
          <w:szCs w:val="24"/>
        </w:rPr>
      </w:pPr>
      <w:ins w:id="460" w:author="Billy Mitchell" w:date="2023-11-07T20:57:00Z">
        <w:del w:id="461" w:author="chelsea helion" w:date="2023-11-10T18:22:00Z">
          <w:r w:rsidDel="00FD702A">
            <w:rPr>
              <w:szCs w:val="24"/>
            </w:rPr>
            <w:delText>A</w:delText>
          </w:r>
        </w:del>
      </w:ins>
      <w:ins w:id="462" w:author="Billy Mitchell" w:date="2023-11-07T21:02:00Z">
        <w:del w:id="463" w:author="chelsea helion" w:date="2023-11-10T18:22:00Z">
          <w:r w:rsidDel="00FD702A">
            <w:rPr>
              <w:szCs w:val="24"/>
            </w:rPr>
            <w:delText>ppl</w:delText>
          </w:r>
        </w:del>
      </w:ins>
      <w:ins w:id="464" w:author="Billy Mitchell" w:date="2023-11-07T21:03:00Z">
        <w:del w:id="465" w:author="chelsea helion" w:date="2023-11-10T18:22:00Z">
          <w:r w:rsidDel="00FD702A">
            <w:rPr>
              <w:szCs w:val="24"/>
            </w:rPr>
            <w:delText xml:space="preserve">ying </w:delText>
          </w:r>
        </w:del>
      </w:ins>
      <w:ins w:id="466" w:author="Billy Mitchell" w:date="2023-11-07T20:56:00Z">
        <w:del w:id="467" w:author="chelsea helion" w:date="2023-11-10T18:22:00Z">
          <w:r w:rsidRPr="00EF55CB" w:rsidDel="00FD702A">
            <w:rPr>
              <w:szCs w:val="24"/>
            </w:rPr>
            <w:delText xml:space="preserve">natural language processing </w:delText>
          </w:r>
        </w:del>
      </w:ins>
      <w:ins w:id="468" w:author="Billy Mitchell" w:date="2023-11-07T21:03:00Z">
        <w:del w:id="469" w:author="chelsea helion" w:date="2023-11-10T18:22:00Z">
          <w:r w:rsidDel="00FD702A">
            <w:rPr>
              <w:szCs w:val="24"/>
            </w:rPr>
            <w:delText xml:space="preserve">techniques to free-response data </w:delText>
          </w:r>
        </w:del>
      </w:ins>
      <w:ins w:id="470" w:author="Billy Mitchell" w:date="2023-11-10T04:45:00Z">
        <w:del w:id="471" w:author="chelsea helion" w:date="2023-11-10T18:22:00Z">
          <w:r w:rsidR="0099347D" w:rsidDel="00FD702A">
            <w:rPr>
              <w:szCs w:val="24"/>
            </w:rPr>
            <w:delText xml:space="preserve">may be one </w:delText>
          </w:r>
        </w:del>
      </w:ins>
      <w:ins w:id="472" w:author="Billy Mitchell" w:date="2023-11-10T04:46:00Z">
        <w:del w:id="473" w:author="chelsea helion" w:date="2023-11-10T18:22:00Z">
          <w:r w:rsidR="0099347D" w:rsidDel="00FD702A">
            <w:rPr>
              <w:szCs w:val="24"/>
            </w:rPr>
            <w:delText xml:space="preserve">opportunity for this as they </w:delText>
          </w:r>
        </w:del>
      </w:ins>
      <w:ins w:id="474" w:author="Billy Mitchell" w:date="2023-11-07T20:58:00Z">
        <w:del w:id="475" w:author="chelsea helion" w:date="2023-11-10T18:22:00Z">
          <w:r w:rsidDel="00FD702A">
            <w:rPr>
              <w:szCs w:val="24"/>
            </w:rPr>
            <w:delText>can</w:delText>
          </w:r>
        </w:del>
      </w:ins>
      <w:ins w:id="476" w:author="Billy Mitchell" w:date="2023-11-07T21:00:00Z">
        <w:del w:id="477" w:author="chelsea helion" w:date="2023-11-10T18:22:00Z">
          <w:r w:rsidDel="00FD702A">
            <w:rPr>
              <w:szCs w:val="24"/>
            </w:rPr>
            <w:delText xml:space="preserve"> improve our ability to capture</w:delText>
          </w:r>
        </w:del>
      </w:ins>
      <w:ins w:id="478" w:author="Billy Mitchell" w:date="2023-11-07T21:03:00Z">
        <w:del w:id="479" w:author="chelsea helion" w:date="2023-11-10T18:22:00Z">
          <w:r w:rsidDel="00FD702A">
            <w:rPr>
              <w:szCs w:val="24"/>
            </w:rPr>
            <w:delText xml:space="preserve"> the</w:delText>
          </w:r>
        </w:del>
      </w:ins>
      <w:ins w:id="480" w:author="Billy Mitchell" w:date="2023-11-07T21:00:00Z">
        <w:del w:id="481" w:author="chelsea helion" w:date="2023-11-10T18:22:00Z">
          <w:r w:rsidDel="00FD702A">
            <w:rPr>
              <w:szCs w:val="24"/>
            </w:rPr>
            <w:delText xml:space="preserve"> </w:delText>
          </w:r>
        </w:del>
      </w:ins>
      <w:ins w:id="482" w:author="Billy Mitchell" w:date="2023-11-07T20:56:00Z">
        <w:del w:id="483" w:author="chelsea helion" w:date="2023-11-10T18:22:00Z">
          <w:r w:rsidRPr="00EF55CB" w:rsidDel="00FD702A">
            <w:rPr>
              <w:szCs w:val="24"/>
            </w:rPr>
            <w:delText>multifaceted</w:delText>
          </w:r>
        </w:del>
      </w:ins>
      <w:ins w:id="484" w:author="Billy Mitchell" w:date="2023-11-07T21:01:00Z">
        <w:del w:id="485" w:author="chelsea helion" w:date="2023-11-10T18:22:00Z">
          <w:r w:rsidDel="00FD702A">
            <w:rPr>
              <w:szCs w:val="24"/>
            </w:rPr>
            <w:delText xml:space="preserve">, idiosyncratic </w:delText>
          </w:r>
        </w:del>
      </w:ins>
      <w:ins w:id="486" w:author="Billy Mitchell" w:date="2023-11-07T20:56:00Z">
        <w:del w:id="487" w:author="chelsea helion" w:date="2023-11-10T18:22:00Z">
          <w:r w:rsidRPr="00EF55CB" w:rsidDel="00FD702A">
            <w:rPr>
              <w:szCs w:val="24"/>
            </w:rPr>
            <w:delText>emotional experiences</w:delText>
          </w:r>
        </w:del>
      </w:ins>
      <w:ins w:id="488" w:author="Billy Mitchell" w:date="2023-11-07T21:01:00Z">
        <w:del w:id="489" w:author="chelsea helion" w:date="2023-11-10T18:22:00Z">
          <w:r w:rsidDel="00FD702A">
            <w:rPr>
              <w:szCs w:val="24"/>
            </w:rPr>
            <w:delText xml:space="preserve"> </w:delText>
          </w:r>
        </w:del>
      </w:ins>
      <w:moveToRangeStart w:id="490" w:author="Billy Mitchell" w:date="2023-11-07T21:04:00Z" w:name="move150283460"/>
      <w:moveTo w:id="491" w:author="Billy Mitchell" w:date="2023-11-07T21:04:00Z">
        <w:del w:id="492" w:author="chelsea helion" w:date="2023-11-10T18:22:00Z">
          <w:r w:rsidRPr="006D4590" w:rsidDel="00FD702A">
            <w:rPr>
              <w:szCs w:val="24"/>
            </w:rPr>
            <w:delText>that constructivist frameworks emphasize</w:delText>
          </w:r>
          <w:r w:rsidDel="00FD702A">
            <w:rPr>
              <w:szCs w:val="24"/>
            </w:rPr>
            <w:delText xml:space="preserve"> </w:delText>
          </w:r>
          <w:r w:rsidDel="00FD702A">
            <w:rPr>
              <w:szCs w:val="24"/>
            </w:rPr>
            <w:fldChar w:fldCharType="begin"/>
          </w:r>
        </w:del>
      </w:moveTo>
      <w:del w:id="493" w:author="chelsea helion" w:date="2023-11-10T18:22:00Z">
        <w:r w:rsidR="00466715" w:rsidDel="00FD702A">
          <w:rPr>
            <w:szCs w:val="24"/>
          </w:rPr>
          <w:del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del>
      <w:moveTo w:id="494" w:author="Billy Mitchell" w:date="2023-11-07T21:04:00Z">
        <w:del w:id="495" w:author="chelsea helion" w:date="2023-11-10T18:22:00Z">
          <w:r w:rsidDel="00FD702A">
            <w:rPr>
              <w:szCs w:val="24"/>
            </w:rPr>
            <w:fldChar w:fldCharType="separate"/>
          </w:r>
          <w:r w:rsidRPr="002C591D" w:rsidDel="00FD702A">
            <w:delText>(Mohammad, 2018)</w:delText>
          </w:r>
          <w:r w:rsidDel="00FD702A">
            <w:rPr>
              <w:szCs w:val="24"/>
            </w:rPr>
            <w:fldChar w:fldCharType="end"/>
          </w:r>
          <w:r w:rsidDel="00FD702A">
            <w:rPr>
              <w:szCs w:val="24"/>
            </w:rPr>
            <w:delText xml:space="preserve"> without sacrificing</w:delText>
          </w:r>
        </w:del>
      </w:moveTo>
      <w:ins w:id="496" w:author="Billy Mitchell" w:date="2023-11-07T21:04:00Z">
        <w:del w:id="497" w:author="chelsea helion" w:date="2023-11-10T18:22:00Z">
          <w:r w:rsidDel="00FD702A">
            <w:rPr>
              <w:szCs w:val="24"/>
            </w:rPr>
            <w:delText xml:space="preserve"> accuracy </w:delText>
          </w:r>
        </w:del>
      </w:ins>
      <w:moveTo w:id="498" w:author="Billy Mitchell" w:date="2023-11-07T21:04:00Z">
        <w:del w:id="499" w:author="chelsea helion" w:date="2023-11-10T18:22:00Z">
          <w:r w:rsidDel="00FD702A">
            <w:rPr>
              <w:szCs w:val="24"/>
            </w:rPr>
            <w:delText xml:space="preserve"> reporting accuracy </w:delText>
          </w:r>
          <w:r w:rsidDel="00FD702A">
            <w:rPr>
              <w:szCs w:val="24"/>
            </w:rPr>
            <w:fldChar w:fldCharType="begin"/>
          </w:r>
        </w:del>
      </w:moveTo>
      <w:del w:id="500" w:author="chelsea helion" w:date="2023-11-10T18:22:00Z">
        <w:r w:rsidR="00466715" w:rsidDel="00FD702A">
          <w:rPr>
            <w:szCs w:val="24"/>
          </w:rPr>
          <w:del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del>
      <w:moveTo w:id="501" w:author="Billy Mitchell" w:date="2023-11-07T21:04:00Z">
        <w:del w:id="502" w:author="chelsea helion" w:date="2023-11-10T18:22:00Z">
          <w:r w:rsidDel="00FD702A">
            <w:rPr>
              <w:szCs w:val="24"/>
            </w:rPr>
            <w:fldChar w:fldCharType="separate"/>
          </w:r>
          <w:r w:rsidRPr="004649E5" w:rsidDel="00FD702A">
            <w:delText>(Diamond et al., 2020)</w:delText>
          </w:r>
          <w:r w:rsidDel="00FD702A">
            <w:rPr>
              <w:szCs w:val="24"/>
            </w:rPr>
            <w:fldChar w:fldCharType="end"/>
          </w:r>
        </w:del>
      </w:moveTo>
      <w:ins w:id="503" w:author="Billy Mitchell" w:date="2023-11-07T21:04:00Z">
        <w:del w:id="504" w:author="chelsea helion" w:date="2023-11-10T18:22:00Z">
          <w:r w:rsidDel="00FD702A">
            <w:rPr>
              <w:szCs w:val="24"/>
            </w:rPr>
            <w:delText xml:space="preserve"> or quantifiability.</w:delText>
          </w:r>
        </w:del>
      </w:ins>
      <w:moveTo w:id="505" w:author="Billy Mitchell" w:date="2023-11-07T21:04:00Z">
        <w:del w:id="506" w:author="chelsea helion" w:date="2023-11-10T18:22:00Z">
          <w:r w:rsidDel="00FD702A">
            <w:rPr>
              <w:szCs w:val="24"/>
            </w:rPr>
            <w:delText>.</w:delText>
          </w:r>
        </w:del>
      </w:moveTo>
      <w:moveToRangeEnd w:id="490"/>
      <w:del w:id="507" w:author="chelsea helion" w:date="2023-11-10T18:22:00Z">
        <w:r w:rsidR="006D4590" w:rsidRPr="006D4590" w:rsidDel="00FD702A">
          <w:rPr>
            <w:szCs w:val="24"/>
          </w:rPr>
          <w:delText>Modern constructivist theories of emotion hold that emotional experiences are dynamically constructed by individuals through cognitive and social processes, including personal interpretations, beliefs, and social interactions</w:delText>
        </w:r>
        <w:r w:rsidR="008B7F27" w:rsidDel="00FD702A">
          <w:rPr>
            <w:szCs w:val="24"/>
          </w:rPr>
          <w:delText xml:space="preserve"> </w:delText>
        </w:r>
        <w:r w:rsidR="002C591D" w:rsidDel="00FD702A">
          <w:rPr>
            <w:szCs w:val="24"/>
          </w:rPr>
          <w:fldChar w:fldCharType="begin"/>
        </w:r>
        <w:r w:rsidR="007B47B5" w:rsidDel="00FD702A">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FD702A">
          <w:rPr>
            <w:szCs w:val="24"/>
          </w:rPr>
          <w:fldChar w:fldCharType="separate"/>
        </w:r>
        <w:r w:rsidR="002C591D" w:rsidRPr="002C591D" w:rsidDel="00FD702A">
          <w:delText>(Lindquist et al., 2012)</w:delText>
        </w:r>
        <w:r w:rsidR="002C591D" w:rsidDel="00FD702A">
          <w:rPr>
            <w:szCs w:val="24"/>
          </w:rPr>
          <w:fldChar w:fldCharType="end"/>
        </w:r>
        <w:r w:rsidR="006D4590" w:rsidRPr="006D4590" w:rsidDel="00FD702A">
          <w:rPr>
            <w:szCs w:val="24"/>
          </w:rPr>
          <w:delText>.</w:delText>
        </w:r>
      </w:del>
      <w:ins w:id="508" w:author="Billy Mitchell" w:date="2023-11-07T21:05:00Z">
        <w:del w:id="509" w:author="chelsea helion" w:date="2023-11-10T18:22:00Z">
          <w:r w:rsidDel="00FD702A">
            <w:rPr>
              <w:szCs w:val="24"/>
            </w:rPr>
            <w:delText xml:space="preserve"> </w:delText>
          </w:r>
        </w:del>
      </w:ins>
      <w:del w:id="510" w:author="chelsea helion" w:date="2023-11-10T18:22:00Z">
        <w:r w:rsidR="006D4590" w:rsidRPr="006D4590" w:rsidDel="00FD702A">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511" w:author="Billy Mitchell" w:date="2023-11-07T21:04:00Z" w:name="move150283460"/>
      <w:moveFrom w:id="512" w:author="Billy Mitchell" w:date="2023-11-07T21:04:00Z">
        <w:del w:id="513" w:author="chelsea helion" w:date="2023-11-10T18:22:00Z">
          <w:r w:rsidR="006D4590" w:rsidRPr="006D4590" w:rsidDel="00FD702A">
            <w:rPr>
              <w:szCs w:val="24"/>
            </w:rPr>
            <w:delText>that constructivist frameworks emphasize</w:delText>
          </w:r>
          <w:r w:rsidR="002C591D" w:rsidDel="00FD702A">
            <w:rPr>
              <w:szCs w:val="24"/>
            </w:rPr>
            <w:delText xml:space="preserve"> </w:delText>
          </w:r>
          <w:r w:rsidR="002C591D" w:rsidDel="00FD702A">
            <w:rPr>
              <w:szCs w:val="24"/>
            </w:rPr>
            <w:fldChar w:fldCharType="begin"/>
          </w:r>
          <w:r w:rsidR="007B47B5" w:rsidDel="00FD702A">
            <w:rPr>
              <w:szCs w:val="24"/>
            </w:rPr>
            <w:del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r w:rsidR="002C591D" w:rsidDel="00FD702A">
            <w:rPr>
              <w:szCs w:val="24"/>
            </w:rPr>
            <w:fldChar w:fldCharType="separate"/>
          </w:r>
          <w:r w:rsidR="002C591D" w:rsidRPr="002C591D" w:rsidDel="00FD702A">
            <w:delText>(Mohammad, 2018)</w:delText>
          </w:r>
          <w:r w:rsidR="002C591D" w:rsidDel="00FD702A">
            <w:rPr>
              <w:szCs w:val="24"/>
            </w:rPr>
            <w:fldChar w:fldCharType="end"/>
          </w:r>
          <w:r w:rsidR="004649E5" w:rsidDel="00FD702A">
            <w:rPr>
              <w:szCs w:val="24"/>
            </w:rPr>
            <w:delText xml:space="preserve"> without sacrificing reporting accuracy </w:delText>
          </w:r>
          <w:r w:rsidR="004649E5" w:rsidDel="00FD702A">
            <w:rPr>
              <w:szCs w:val="24"/>
            </w:rPr>
            <w:fldChar w:fldCharType="begin"/>
          </w:r>
          <w:r w:rsidR="007B47B5" w:rsidDel="00FD702A">
            <w:rPr>
              <w:szCs w:val="24"/>
            </w:rPr>
            <w:del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r w:rsidR="004649E5" w:rsidDel="00FD702A">
            <w:rPr>
              <w:szCs w:val="24"/>
            </w:rPr>
            <w:fldChar w:fldCharType="separate"/>
          </w:r>
          <w:r w:rsidR="004649E5" w:rsidRPr="004649E5" w:rsidDel="00FD702A">
            <w:delText>(Diamond et al., 2020)</w:delText>
          </w:r>
          <w:r w:rsidR="004649E5" w:rsidDel="00FD702A">
            <w:rPr>
              <w:szCs w:val="24"/>
            </w:rPr>
            <w:fldChar w:fldCharType="end"/>
          </w:r>
          <w:r w:rsidR="00AD2081" w:rsidDel="00FD702A">
            <w:rPr>
              <w:szCs w:val="24"/>
            </w:rPr>
            <w:delText xml:space="preserve">. </w:delText>
          </w:r>
        </w:del>
      </w:moveFrom>
      <w:moveFromRangeEnd w:id="511"/>
      <w:del w:id="514" w:author="chelsea helion" w:date="2023-11-10T18:22:00Z">
        <w:r w:rsidR="00AD2081" w:rsidDel="00FD702A">
          <w:rPr>
            <w:szCs w:val="24"/>
          </w:rPr>
          <w:delText>Furthermore, by not limiting participant self-report options to discrete categories or unipolar scales, f</w:delText>
        </w:r>
      </w:del>
      <w:ins w:id="515" w:author="Billy Mitchell" w:date="2023-11-07T21:05:00Z">
        <w:del w:id="516" w:author="chelsea helion" w:date="2023-11-10T18:22:00Z">
          <w:r w:rsidDel="00FD702A">
            <w:rPr>
              <w:szCs w:val="24"/>
            </w:rPr>
            <w:delText>F</w:delText>
          </w:r>
        </w:del>
      </w:ins>
      <w:del w:id="517" w:author="chelsea helion" w:date="2023-11-10T18:22:00Z">
        <w:r w:rsidR="00AD2081" w:rsidDel="00FD702A">
          <w:rPr>
            <w:szCs w:val="24"/>
          </w:rPr>
          <w:delText>ree-response</w:delText>
        </w:r>
      </w:del>
      <w:ins w:id="518" w:author="Billy Mitchell" w:date="2023-11-07T21:07:00Z">
        <w:del w:id="519" w:author="chelsea helion" w:date="2023-11-10T18:22:00Z">
          <w:r w:rsidDel="00FD702A">
            <w:rPr>
              <w:szCs w:val="24"/>
            </w:rPr>
            <w:delText xml:space="preserve"> capture</w:delText>
          </w:r>
        </w:del>
      </w:ins>
      <w:ins w:id="520" w:author="Billy Mitchell" w:date="2023-11-07T21:06:00Z">
        <w:del w:id="521" w:author="chelsea helion" w:date="2023-11-10T18:22:00Z">
          <w:r w:rsidDel="00FD702A">
            <w:rPr>
              <w:szCs w:val="24"/>
            </w:rPr>
            <w:delText xml:space="preserve">, more than discretely categorized self-reports or unipolar scales, </w:delText>
          </w:r>
        </w:del>
      </w:ins>
      <w:del w:id="522" w:author="chelsea helion" w:date="2023-11-10T18:22:00Z">
        <w:r w:rsidR="00AD2081" w:rsidDel="00FD702A">
          <w:rPr>
            <w:szCs w:val="24"/>
          </w:rPr>
          <w:delText xml:space="preserve"> </w:delText>
        </w:r>
      </w:del>
      <w:ins w:id="523" w:author="Billy Mitchell" w:date="2023-11-07T21:05:00Z">
        <w:del w:id="524" w:author="chelsea helion" w:date="2023-11-10T18:22:00Z">
          <w:r w:rsidDel="00FD702A">
            <w:rPr>
              <w:szCs w:val="24"/>
            </w:rPr>
            <w:delText>may also</w:delText>
          </w:r>
        </w:del>
      </w:ins>
      <w:ins w:id="525" w:author="Billy Mitchell" w:date="2023-11-07T21:08:00Z">
        <w:del w:id="526" w:author="chelsea helion" w:date="2023-11-10T18:22:00Z">
          <w:r w:rsidDel="00FD702A">
            <w:rPr>
              <w:szCs w:val="24"/>
            </w:rPr>
            <w:delText xml:space="preserve"> require fewer a priori assumptions from rese</w:delText>
          </w:r>
        </w:del>
      </w:ins>
      <w:ins w:id="527" w:author="Billy Mitchell" w:date="2023-11-07T21:09:00Z">
        <w:del w:id="528" w:author="chelsea helion" w:date="2023-11-10T18:22:00Z">
          <w:r w:rsidDel="00FD702A">
            <w:rPr>
              <w:szCs w:val="24"/>
            </w:rPr>
            <w:delText>archers</w:delText>
          </w:r>
        </w:del>
      </w:ins>
      <w:ins w:id="529" w:author="Billy Mitchell" w:date="2023-11-07T21:08:00Z">
        <w:del w:id="530" w:author="chelsea helion" w:date="2023-11-10T18:22:00Z">
          <w:r w:rsidDel="00FD702A">
            <w:rPr>
              <w:szCs w:val="24"/>
            </w:rPr>
            <w:delText xml:space="preserve"> about </w:delText>
          </w:r>
        </w:del>
      </w:ins>
      <w:ins w:id="531" w:author="Billy Mitchell" w:date="2023-11-07T21:09:00Z">
        <w:del w:id="532" w:author="chelsea helion" w:date="2023-11-10T18:22:00Z">
          <w:r w:rsidDel="00FD702A">
            <w:rPr>
              <w:szCs w:val="24"/>
            </w:rPr>
            <w:delText xml:space="preserve">a participant’s </w:delText>
          </w:r>
        </w:del>
      </w:ins>
      <w:ins w:id="533" w:author="Billy Mitchell" w:date="2023-11-07T21:08:00Z">
        <w:del w:id="534" w:author="chelsea helion" w:date="2023-11-10T18:22:00Z">
          <w:r w:rsidDel="00FD702A">
            <w:rPr>
              <w:szCs w:val="24"/>
            </w:rPr>
            <w:delText xml:space="preserve">emotional experience, thus </w:delText>
          </w:r>
        </w:del>
      </w:ins>
      <w:del w:id="535" w:author="chelsea helion" w:date="2023-11-10T18:22:00Z">
        <w:r w:rsidR="00AD2081" w:rsidDel="00FD702A">
          <w:rPr>
            <w:szCs w:val="24"/>
          </w:rPr>
          <w:delText>can capture emotional experiences</w:delText>
        </w:r>
        <w:r w:rsidR="008B7F27" w:rsidDel="00FD702A">
          <w:rPr>
            <w:szCs w:val="24"/>
          </w:rPr>
          <w:delText xml:space="preserve"> with</w:delText>
        </w:r>
        <w:r w:rsidR="00AD2081" w:rsidDel="00FD702A">
          <w:rPr>
            <w:szCs w:val="24"/>
          </w:rPr>
          <w:delText xml:space="preserve"> less</w:delText>
        </w:r>
      </w:del>
      <w:ins w:id="536" w:author="Billy Mitchell" w:date="2023-11-07T21:07:00Z">
        <w:del w:id="537" w:author="chelsea helion" w:date="2023-11-10T18:22:00Z">
          <w:r w:rsidDel="00FD702A">
            <w:rPr>
              <w:szCs w:val="24"/>
            </w:rPr>
            <w:delText>reduc</w:delText>
          </w:r>
        </w:del>
      </w:ins>
      <w:ins w:id="538" w:author="Billy Mitchell" w:date="2023-11-07T21:08:00Z">
        <w:del w:id="539" w:author="chelsea helion" w:date="2023-11-10T18:22:00Z">
          <w:r w:rsidDel="00FD702A">
            <w:rPr>
              <w:szCs w:val="24"/>
            </w:rPr>
            <w:delText>ing</w:delText>
          </w:r>
        </w:del>
      </w:ins>
      <w:ins w:id="540" w:author="Billy Mitchell" w:date="2023-11-07T21:06:00Z">
        <w:del w:id="541" w:author="chelsea helion" w:date="2023-11-10T18:22:00Z">
          <w:r w:rsidDel="00FD702A">
            <w:rPr>
              <w:szCs w:val="24"/>
            </w:rPr>
            <w:delText xml:space="preserve"> </w:delText>
          </w:r>
        </w:del>
      </w:ins>
      <w:ins w:id="542" w:author="Billy Mitchell" w:date="2023-11-07T21:09:00Z">
        <w:del w:id="543" w:author="chelsea helion" w:date="2023-11-10T18:22:00Z">
          <w:r w:rsidDel="00FD702A">
            <w:rPr>
              <w:szCs w:val="24"/>
            </w:rPr>
            <w:delText xml:space="preserve">unintended </w:delText>
          </w:r>
        </w:del>
      </w:ins>
      <w:ins w:id="544" w:author="Billy Mitchell" w:date="2023-11-07T21:07:00Z">
        <w:del w:id="545" w:author="chelsea helion" w:date="2023-11-10T18:22:00Z">
          <w:r w:rsidDel="00FD702A">
            <w:rPr>
              <w:szCs w:val="24"/>
            </w:rPr>
            <w:delText>researcher</w:delText>
          </w:r>
        </w:del>
      </w:ins>
      <w:del w:id="546" w:author="chelsea helion" w:date="2023-11-10T18:22:00Z">
        <w:r w:rsidR="008B7F27" w:rsidDel="00FD702A">
          <w:rPr>
            <w:szCs w:val="24"/>
          </w:rPr>
          <w:delText xml:space="preserve"> influence or </w:delText>
        </w:r>
        <w:r w:rsidR="00AD2081" w:rsidDel="00FD702A">
          <w:rPr>
            <w:szCs w:val="24"/>
          </w:rPr>
          <w:delText xml:space="preserve">fewer </w:delText>
        </w:r>
        <w:r w:rsidR="008B7F27" w:rsidDel="00FD702A">
          <w:rPr>
            <w:szCs w:val="24"/>
          </w:rPr>
          <w:delText>assumptions from researchers</w:delText>
        </w:r>
        <w:r w:rsidR="00AD2081" w:rsidDel="00FD702A">
          <w:rPr>
            <w:szCs w:val="24"/>
          </w:rPr>
          <w:delText xml:space="preserve"> which might color the experience of participants </w:delText>
        </w:r>
        <w:r w:rsidR="00AD2081" w:rsidDel="00FD702A">
          <w:rPr>
            <w:szCs w:val="24"/>
          </w:rPr>
          <w:fldChar w:fldCharType="begin"/>
        </w:r>
        <w:r w:rsidR="00466715" w:rsidDel="00FD702A">
          <w:rPr>
            <w:szCs w:val="24"/>
          </w:rPr>
          <w:del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delInstrText>
        </w:r>
        <w:r w:rsidR="00AD2081" w:rsidDel="00FD702A">
          <w:rPr>
            <w:szCs w:val="24"/>
          </w:rPr>
          <w:fldChar w:fldCharType="separate"/>
        </w:r>
        <w:r w:rsidR="00AD2081" w:rsidRPr="00AD2081" w:rsidDel="00FD702A">
          <w:delText>(Gendron et al., 2012; Lindquist et al., 2006)</w:delText>
        </w:r>
        <w:r w:rsidR="00AD2081" w:rsidDel="00FD702A">
          <w:rPr>
            <w:szCs w:val="24"/>
          </w:rPr>
          <w:fldChar w:fldCharType="end"/>
        </w:r>
      </w:del>
      <w:ins w:id="547" w:author="Billy Mitchell" w:date="2023-11-10T04:35:00Z">
        <w:del w:id="548" w:author="chelsea helion" w:date="2023-11-10T18:22:00Z">
          <w:r w:rsidR="00753C04" w:rsidDel="00FD702A">
            <w:rPr>
              <w:szCs w:val="24"/>
            </w:rPr>
            <w:delText xml:space="preserve"> and improving generalizability </w:delText>
          </w:r>
        </w:del>
      </w:ins>
      <w:del w:id="549" w:author="chelsea helion" w:date="2023-11-10T18:22:00Z">
        <w:r w:rsidR="00753C04" w:rsidDel="00FD702A">
          <w:rPr>
            <w:szCs w:val="24"/>
          </w:rPr>
          <w:fldChar w:fldCharType="begin"/>
        </w:r>
        <w:r w:rsidR="00753C04" w:rsidDel="00FD702A">
          <w:rPr>
            <w:szCs w:val="24"/>
          </w:rPr>
          <w:del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delInstrText>
        </w:r>
        <w:r w:rsidR="00753C04" w:rsidDel="00FD702A">
          <w:rPr>
            <w:szCs w:val="24"/>
          </w:rPr>
          <w:fldChar w:fldCharType="separate"/>
        </w:r>
        <w:r w:rsidR="00753C04" w:rsidRPr="00753C04" w:rsidDel="00FD702A">
          <w:delText>(Miller et al., 2019)</w:delText>
        </w:r>
        <w:r w:rsidR="00753C04" w:rsidDel="00FD702A">
          <w:rPr>
            <w:szCs w:val="24"/>
          </w:rPr>
          <w:fldChar w:fldCharType="end"/>
        </w:r>
        <w:r w:rsidR="006D4590" w:rsidRPr="006D4590" w:rsidDel="00FD702A">
          <w:rPr>
            <w:szCs w:val="24"/>
          </w:rPr>
          <w:delText>.</w:delText>
        </w:r>
      </w:del>
    </w:p>
    <w:p w14:paraId="3799944B" w14:textId="23EC2A57" w:rsidR="00AE5781" w:rsidDel="00CC49B2" w:rsidRDefault="004E6FCA" w:rsidP="002919B5">
      <w:pPr>
        <w:spacing w:after="0" w:line="480" w:lineRule="auto"/>
        <w:ind w:left="0" w:firstLine="720"/>
        <w:rPr>
          <w:del w:id="550" w:author="chelsea helion" w:date="2023-11-10T18:18:00Z"/>
          <w:szCs w:val="24"/>
        </w:rPr>
      </w:pPr>
      <w:del w:id="551" w:author="chelsea helion" w:date="2023-11-10T18:18:00Z">
        <w:r w:rsidDel="00CC49B2">
          <w:rPr>
            <w:szCs w:val="24"/>
          </w:rPr>
          <w:delText>EMA</w:delText>
        </w:r>
        <w:r w:rsidRPr="004E6FCA" w:rsidDel="00CC49B2">
          <w:rPr>
            <w:szCs w:val="24"/>
          </w:rPr>
          <w:delText xml:space="preserve"> studies</w:delText>
        </w:r>
      </w:del>
      <w:ins w:id="552" w:author="Billy Mitchell" w:date="2023-11-07T21:10:00Z">
        <w:del w:id="553" w:author="chelsea helion" w:date="2023-11-10T18:18:00Z">
          <w:r w:rsidR="00EF55CB" w:rsidDel="00CC49B2">
            <w:rPr>
              <w:szCs w:val="24"/>
            </w:rPr>
            <w:delText xml:space="preserve"> - another common means of studying emotion regulation - </w:delText>
          </w:r>
        </w:del>
      </w:ins>
      <w:del w:id="554" w:author="chelsea helion" w:date="2023-11-10T18:18:00Z">
        <w:r w:rsidRPr="004E6FCA" w:rsidDel="00CC49B2">
          <w:rPr>
            <w:szCs w:val="24"/>
          </w:rPr>
          <w:delText xml:space="preserve"> capture </w:delText>
        </w:r>
        <w:r w:rsidR="00931006" w:rsidDel="00CC49B2">
          <w:rPr>
            <w:szCs w:val="24"/>
          </w:rPr>
          <w:delText xml:space="preserve">emotionally evocative </w:delText>
        </w:r>
        <w:r w:rsidRPr="004E6FCA" w:rsidDel="00CC49B2">
          <w:rPr>
            <w:szCs w:val="24"/>
          </w:rPr>
          <w:delText xml:space="preserve">events within the daily lives of trained research participants </w:delText>
        </w:r>
        <w:r w:rsidR="00C178FD" w:rsidRPr="004E6FCA" w:rsidDel="00CC49B2">
          <w:rPr>
            <w:szCs w:val="24"/>
          </w:rPr>
          <w:delText>(e.g.,</w:delText>
        </w:r>
        <w:r w:rsidR="00C178FD" w:rsidDel="00CC49B2">
          <w:rPr>
            <w:szCs w:val="24"/>
          </w:rPr>
          <w:delText xml:space="preserve"> </w:delText>
        </w:r>
        <w:r w:rsidR="00C178FD" w:rsidDel="00CC49B2">
          <w:rPr>
            <w:szCs w:val="24"/>
          </w:rPr>
          <w:fldChar w:fldCharType="begin"/>
        </w:r>
        <w:r w:rsidR="00466715" w:rsidDel="00CC49B2">
          <w:rPr>
            <w:szCs w:val="24"/>
          </w:rPr>
          <w:del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delInstrText>
        </w:r>
        <w:r w:rsidR="00C178FD" w:rsidDel="00CC49B2">
          <w:rPr>
            <w:szCs w:val="24"/>
          </w:rPr>
          <w:fldChar w:fldCharType="separate"/>
        </w:r>
        <w:r w:rsidR="00C178FD" w:rsidRPr="00C178FD" w:rsidDel="00CC49B2">
          <w:delText>Colombo et al., 2020; Haines et al., 2016; Heiy &amp; Cheavens, 2014)</w:delText>
        </w:r>
        <w:r w:rsidR="00C178FD" w:rsidDel="00CC49B2">
          <w:rPr>
            <w:szCs w:val="24"/>
          </w:rPr>
          <w:fldChar w:fldCharType="end"/>
        </w:r>
        <w:r w:rsidRPr="004E6FCA" w:rsidDel="00CC49B2">
          <w:rPr>
            <w:szCs w:val="24"/>
          </w:rPr>
          <w:delText xml:space="preserve">. However, most people are not trained to consider their emotion regulation strategies in their daily lives and are not prompted or primed to engage regulatory control  before an emotional event occurs </w:delText>
        </w:r>
        <w:r w:rsidR="00C178FD" w:rsidDel="00CC49B2">
          <w:rPr>
            <w:szCs w:val="24"/>
          </w:rPr>
          <w:fldChar w:fldCharType="begin"/>
        </w:r>
        <w:r w:rsidR="00466715" w:rsidDel="00CC49B2">
          <w:rPr>
            <w:szCs w:val="24"/>
          </w:rPr>
          <w:del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delInstrText>
        </w:r>
        <w:r w:rsidR="00C178FD" w:rsidDel="00CC49B2">
          <w:rPr>
            <w:szCs w:val="24"/>
          </w:rPr>
          <w:fldChar w:fldCharType="separate"/>
        </w:r>
        <w:r w:rsidR="00C178FD" w:rsidRPr="00C178FD" w:rsidDel="00CC49B2">
          <w:delText>(Friedman &amp; Gustavson, 2022)</w:delText>
        </w:r>
        <w:r w:rsidR="00C178FD" w:rsidDel="00CC49B2">
          <w:rPr>
            <w:szCs w:val="24"/>
          </w:rPr>
          <w:fldChar w:fldCharType="end"/>
        </w:r>
        <w:r w:rsidRPr="004E6FCA" w:rsidDel="00CC49B2">
          <w:rPr>
            <w:szCs w:val="24"/>
          </w:rPr>
          <w:delText>.</w:delText>
        </w:r>
        <w:r w:rsidR="00952E8D" w:rsidDel="00CC49B2">
          <w:rPr>
            <w:szCs w:val="24"/>
          </w:rPr>
          <w:delText xml:space="preserve"> </w:delText>
        </w:r>
        <w:r w:rsidR="004649E5" w:rsidDel="00CC49B2">
          <w:rPr>
            <w:szCs w:val="24"/>
          </w:rPr>
          <w:delText xml:space="preserve">As such, training participants may introduce important but often underappreciated deviations in regulatory behaviors from how untrained counterparts might </w:delText>
        </w:r>
        <w:r w:rsidR="00E07969" w:rsidDel="00CC49B2">
          <w:rPr>
            <w:szCs w:val="24"/>
          </w:rPr>
          <w:delText>respond in the same situation</w:delText>
        </w:r>
        <w:r w:rsidR="004649E5" w:rsidDel="00CC49B2">
          <w:rPr>
            <w:szCs w:val="24"/>
          </w:rPr>
          <w:delText xml:space="preserve">. </w:delText>
        </w:r>
      </w:del>
      <w:ins w:id="555" w:author="Billy Mitchell" w:date="2023-11-07T21:11:00Z">
        <w:del w:id="556" w:author="chelsea helion" w:date="2023-11-10T18:18:00Z">
          <w:r w:rsidR="00EF55CB" w:rsidDel="00CC49B2">
            <w:rPr>
              <w:szCs w:val="24"/>
            </w:rPr>
            <w:delText>R</w:delText>
          </w:r>
        </w:del>
      </w:ins>
      <w:del w:id="557" w:author="chelsea helion" w:date="2023-11-10T18:18:00Z">
        <w:r w:rsidR="00952E8D" w:rsidDel="00CC49B2">
          <w:rPr>
            <w:szCs w:val="24"/>
          </w:rPr>
          <w:delText>Correspondingly</w:delText>
        </w:r>
        <w:r w:rsidRPr="004E6FCA" w:rsidDel="00CC49B2">
          <w:rPr>
            <w:szCs w:val="24"/>
          </w:rPr>
          <w:delText>, research designs that incorporate more features of real-world</w:delText>
        </w:r>
      </w:del>
      <w:ins w:id="558" w:author="Billy Mitchell" w:date="2023-11-07T21:11:00Z">
        <w:del w:id="559" w:author="chelsea helion" w:date="2023-11-10T18:18:00Z">
          <w:r w:rsidR="00EF55CB" w:rsidDel="00CC49B2">
            <w:rPr>
              <w:szCs w:val="24"/>
            </w:rPr>
            <w:delText>naturalistic</w:delText>
          </w:r>
        </w:del>
      </w:ins>
      <w:del w:id="560" w:author="chelsea helion" w:date="2023-11-10T18:18:00Z">
        <w:r w:rsidRPr="004E6FCA" w:rsidDel="00CC49B2">
          <w:rPr>
            <w:szCs w:val="24"/>
          </w:rPr>
          <w:delText xml:space="preserve"> regulation</w:delText>
        </w:r>
        <w:r w:rsidR="00931006" w:rsidDel="00CC49B2">
          <w:rPr>
            <w:szCs w:val="24"/>
          </w:rPr>
          <w:delText xml:space="preserve">, such as </w:delText>
        </w:r>
        <w:r w:rsidR="002919B5" w:rsidDel="00CC49B2">
          <w:rPr>
            <w:szCs w:val="24"/>
          </w:rPr>
          <w:delText>not instructing or prompting participants to regulate</w:delText>
        </w:r>
        <w:r w:rsidRPr="004E6FCA" w:rsidDel="00CC49B2">
          <w:rPr>
            <w:szCs w:val="24"/>
          </w:rPr>
          <w:delText xml:space="preserve"> (e.g.,</w:delText>
        </w:r>
        <w:r w:rsidR="00C178FD" w:rsidDel="00CC49B2">
          <w:rPr>
            <w:szCs w:val="24"/>
          </w:rPr>
          <w:delText xml:space="preserve"> </w:delText>
        </w:r>
        <w:r w:rsidR="00C178FD" w:rsidDel="00CC49B2">
          <w:rPr>
            <w:szCs w:val="24"/>
          </w:rPr>
          <w:fldChar w:fldCharType="begin"/>
        </w:r>
        <w:r w:rsidR="00466715" w:rsidDel="00CC49B2">
          <w:rPr>
            <w:szCs w:val="24"/>
          </w:rPr>
          <w:del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delInstrText>
        </w:r>
        <w:r w:rsidR="00C178FD" w:rsidDel="00CC49B2">
          <w:rPr>
            <w:szCs w:val="24"/>
          </w:rPr>
          <w:fldChar w:fldCharType="separate"/>
        </w:r>
        <w:r w:rsidR="00642A4D" w:rsidRPr="00642A4D" w:rsidDel="00CC49B2">
          <w:delText>Heiy &amp; Cheavens, 2014; Opitz et al., 2015)</w:delText>
        </w:r>
        <w:r w:rsidR="00C178FD" w:rsidDel="00CC49B2">
          <w:rPr>
            <w:szCs w:val="24"/>
          </w:rPr>
          <w:fldChar w:fldCharType="end"/>
        </w:r>
        <w:r w:rsidRPr="004E6FCA" w:rsidDel="00CC49B2">
          <w:rPr>
            <w:szCs w:val="24"/>
          </w:rPr>
          <w:delText xml:space="preserve"> often find people explore and flexibly apply multiple strategies that blur the boundaries of typical strategy classifications </w:delText>
        </w:r>
        <w:r w:rsidR="00642A4D" w:rsidDel="00CC49B2">
          <w:rPr>
            <w:szCs w:val="24"/>
          </w:rPr>
          <w:fldChar w:fldCharType="begin"/>
        </w:r>
        <w:r w:rsidR="00466715" w:rsidDel="00CC49B2">
          <w:rPr>
            <w:szCs w:val="24"/>
          </w:rPr>
          <w:del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delInstrText>
        </w:r>
        <w:r w:rsidR="00642A4D" w:rsidDel="00CC49B2">
          <w:rPr>
            <w:szCs w:val="24"/>
          </w:rPr>
          <w:fldChar w:fldCharType="separate"/>
        </w:r>
        <w:r w:rsidR="004F3F92" w:rsidRPr="004F3F92" w:rsidDel="00CC49B2">
          <w:delText>(Aldao &amp; Nolen-Hoeksema, 2013; Ford et al., 2019; Heiy &amp; Cheavens, 2014; Opitz et al., 2015; Szasz et al., 2018)</w:delText>
        </w:r>
        <w:r w:rsidR="00642A4D" w:rsidDel="00CC49B2">
          <w:rPr>
            <w:szCs w:val="24"/>
          </w:rPr>
          <w:fldChar w:fldCharType="end"/>
        </w:r>
        <w:r w:rsidR="00952E8D" w:rsidDel="00CC49B2">
          <w:rPr>
            <w:szCs w:val="24"/>
          </w:rPr>
          <w:delText>. These approaches also</w:delText>
        </w:r>
        <w:r w:rsidRPr="004E6FCA" w:rsidDel="00CC49B2">
          <w:rPr>
            <w:szCs w:val="24"/>
          </w:rPr>
          <w:delText xml:space="preserve"> capture meaningful variance in self-regulatory behaviors that more controlled designs cannot </w:delText>
        </w:r>
        <w:r w:rsidR="00642A4D" w:rsidDel="00CC49B2">
          <w:rPr>
            <w:szCs w:val="24"/>
          </w:rPr>
          <w:fldChar w:fldCharType="begin"/>
        </w:r>
        <w:r w:rsidR="00466715" w:rsidDel="00CC49B2">
          <w:rPr>
            <w:szCs w:val="24"/>
          </w:rPr>
          <w:del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delInstrText>
        </w:r>
        <w:r w:rsidR="00642A4D" w:rsidDel="00CC49B2">
          <w:rPr>
            <w:szCs w:val="24"/>
          </w:rPr>
          <w:fldChar w:fldCharType="separate"/>
        </w:r>
        <w:r w:rsidR="00642A4D" w:rsidRPr="00642A4D" w:rsidDel="00CC49B2">
          <w:delText>(Friedman &amp; Gustavson, 2022; Kamradt et al., 2014; Malanchini et al., 2019)</w:delText>
        </w:r>
        <w:r w:rsidR="00642A4D" w:rsidDel="00CC49B2">
          <w:rPr>
            <w:szCs w:val="24"/>
          </w:rPr>
          <w:fldChar w:fldCharType="end"/>
        </w:r>
        <w:r w:rsidRPr="004E6FCA" w:rsidDel="00CC49B2">
          <w:rPr>
            <w:szCs w:val="24"/>
          </w:rPr>
          <w:delText>. For example, overstimulation from complex, multimodal contexts may simultaneously be aversive</w:delText>
        </w:r>
        <w:r w:rsidR="00952E8D" w:rsidDel="00CC49B2">
          <w:rPr>
            <w:szCs w:val="24"/>
          </w:rPr>
          <w:delText xml:space="preserve"> and </w:delText>
        </w:r>
        <w:r w:rsidRPr="004E6FCA" w:rsidDel="00CC49B2">
          <w:rPr>
            <w:szCs w:val="24"/>
          </w:rPr>
          <w:delText>more cognitively demanding (i.e., better suited for disengagement strategies)</w:delText>
        </w:r>
        <w:r w:rsidR="00931006" w:rsidDel="00CC49B2">
          <w:rPr>
            <w:szCs w:val="24"/>
          </w:rPr>
          <w:delText xml:space="preserve">. </w:delText>
        </w:r>
        <w:r w:rsidR="00562C94" w:rsidDel="00CC49B2">
          <w:rPr>
            <w:szCs w:val="24"/>
          </w:rPr>
          <w:delText xml:space="preserve">However, </w:delText>
        </w:r>
        <w:r w:rsidRPr="004E6FCA" w:rsidDel="00CC49B2">
          <w:rPr>
            <w:szCs w:val="24"/>
          </w:rPr>
          <w:delText>attention</w:delText>
        </w:r>
        <w:r w:rsidR="00562C94" w:rsidDel="00CC49B2">
          <w:rPr>
            <w:szCs w:val="24"/>
          </w:rPr>
          <w:delText xml:space="preserve"> may also be challenging to control in </w:delText>
        </w:r>
        <w:r w:rsidR="00E07969" w:rsidDel="00CC49B2">
          <w:rPr>
            <w:szCs w:val="24"/>
          </w:rPr>
          <w:delText xml:space="preserve">a </w:delText>
        </w:r>
        <w:r w:rsidR="00562C94" w:rsidDel="00CC49B2">
          <w:rPr>
            <w:szCs w:val="24"/>
          </w:rPr>
          <w:delText>context with so much attention-demanding stimuli</w:delText>
        </w:r>
        <w:r w:rsidR="007B651D" w:rsidDel="00CC49B2">
          <w:rPr>
            <w:szCs w:val="24"/>
          </w:rPr>
          <w:delText>, reducing the likelihood of observing the high-intensity-distraction association characterized in laboratory studies</w:delText>
        </w:r>
        <w:r w:rsidR="00642A4D" w:rsidDel="00CC49B2">
          <w:rPr>
            <w:szCs w:val="24"/>
          </w:rPr>
          <w:delText xml:space="preserve"> </w:delText>
        </w:r>
        <w:r w:rsidR="00642A4D" w:rsidDel="00CC49B2">
          <w:rPr>
            <w:szCs w:val="24"/>
          </w:rPr>
          <w:fldChar w:fldCharType="begin"/>
        </w:r>
        <w:r w:rsidR="00466715" w:rsidDel="00CC49B2">
          <w:rPr>
            <w:szCs w:val="24"/>
          </w:rPr>
          <w:del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delInstrText>
        </w:r>
        <w:r w:rsidR="00642A4D" w:rsidDel="00CC49B2">
          <w:rPr>
            <w:szCs w:val="24"/>
          </w:rPr>
          <w:fldChar w:fldCharType="separate"/>
        </w:r>
        <w:r w:rsidR="00642A4D" w:rsidRPr="00642A4D" w:rsidDel="00CC49B2">
          <w:delText>(Draheim et al., 2022)</w:delText>
        </w:r>
        <w:r w:rsidR="00642A4D" w:rsidDel="00CC49B2">
          <w:rPr>
            <w:szCs w:val="24"/>
          </w:rPr>
          <w:fldChar w:fldCharType="end"/>
        </w:r>
        <w:r w:rsidRPr="004E6FCA" w:rsidDel="00CC49B2">
          <w:rPr>
            <w:szCs w:val="24"/>
          </w:rPr>
          <w:delText xml:space="preserve">. Spontaneous or untrained ER in these contexts may rely more heavily on </w:delText>
        </w:r>
        <w:r w:rsidR="00952E8D" w:rsidDel="00CC49B2">
          <w:rPr>
            <w:szCs w:val="24"/>
          </w:rPr>
          <w:delText>person-</w:delText>
        </w:r>
      </w:del>
      <w:ins w:id="561" w:author="Billy Mitchell" w:date="2023-11-10T01:42:00Z">
        <w:del w:id="562" w:author="chelsea helion" w:date="2023-11-10T18:18:00Z">
          <w:r w:rsidR="00654CBF" w:rsidDel="00CC49B2">
            <w:rPr>
              <w:szCs w:val="24"/>
            </w:rPr>
            <w:delText xml:space="preserve">specific </w:delText>
          </w:r>
        </w:del>
      </w:ins>
      <w:del w:id="563" w:author="chelsea helion" w:date="2023-11-10T18:18:00Z">
        <w:r w:rsidR="00952E8D" w:rsidDel="00CC49B2">
          <w:rPr>
            <w:szCs w:val="24"/>
          </w:rPr>
          <w:delText>level</w:delText>
        </w:r>
        <w:r w:rsidRPr="004E6FCA" w:rsidDel="00CC49B2">
          <w:rPr>
            <w:szCs w:val="24"/>
          </w:rPr>
          <w:delText xml:space="preserve"> features like habits </w:delText>
        </w:r>
        <w:r w:rsidR="00952E8D" w:rsidDel="00CC49B2">
          <w:rPr>
            <w:szCs w:val="24"/>
          </w:rPr>
          <w:delText>relative to</w:delText>
        </w:r>
        <w:r w:rsidRPr="004E6FCA" w:rsidDel="00CC49B2">
          <w:rPr>
            <w:szCs w:val="24"/>
          </w:rPr>
          <w:delText xml:space="preserve"> contextual features like emotional intensity</w:delText>
        </w:r>
      </w:del>
      <w:ins w:id="564" w:author="Billy Mitchell" w:date="2023-11-10T01:42:00Z">
        <w:del w:id="565" w:author="chelsea helion" w:date="2023-11-10T18:18:00Z">
          <w:r w:rsidR="00654CBF" w:rsidDel="00CC49B2">
            <w:rPr>
              <w:szCs w:val="24"/>
            </w:rPr>
            <w:delText>than how emotionally arousing the situatio</w:delText>
          </w:r>
        </w:del>
      </w:ins>
      <w:ins w:id="566" w:author="Billy Mitchell" w:date="2023-11-10T01:43:00Z">
        <w:del w:id="567" w:author="chelsea helion" w:date="2023-11-10T18:18:00Z">
          <w:r w:rsidR="00654CBF" w:rsidDel="00CC49B2">
            <w:rPr>
              <w:szCs w:val="24"/>
            </w:rPr>
            <w:delText>n may be</w:delText>
          </w:r>
        </w:del>
      </w:ins>
      <w:del w:id="568" w:author="chelsea helion" w:date="2023-11-10T18:18:00Z">
        <w:r w:rsidRPr="004E6FCA" w:rsidDel="00CC49B2">
          <w:rPr>
            <w:szCs w:val="24"/>
          </w:rPr>
          <w:delText xml:space="preserve"> </w:delText>
        </w:r>
        <w:r w:rsidR="00642A4D" w:rsidDel="00CC49B2">
          <w:rPr>
            <w:szCs w:val="24"/>
          </w:rPr>
          <w:fldChar w:fldCharType="begin"/>
        </w:r>
        <w:r w:rsidR="00466715" w:rsidDel="00CC49B2">
          <w:rPr>
            <w:szCs w:val="24"/>
          </w:rPr>
          <w:del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delInstrText>
        </w:r>
        <w:r w:rsidR="00642A4D" w:rsidDel="00CC49B2">
          <w:rPr>
            <w:szCs w:val="24"/>
          </w:rPr>
          <w:fldChar w:fldCharType="separate"/>
        </w:r>
        <w:r w:rsidR="00642A4D" w:rsidRPr="00642A4D" w:rsidDel="00CC49B2">
          <w:delText>(Christou-Champi et al., 2015; Koole et al., 2015; Norem, 2008)</w:delText>
        </w:r>
        <w:r w:rsidR="00642A4D" w:rsidDel="00CC49B2">
          <w:rPr>
            <w:szCs w:val="24"/>
          </w:rPr>
          <w:fldChar w:fldCharType="end"/>
        </w:r>
        <w:r w:rsidRPr="004E6FCA" w:rsidDel="00CC49B2">
          <w:rPr>
            <w:szCs w:val="24"/>
          </w:rPr>
          <w:delText>. Yet</w:delText>
        </w:r>
        <w:r w:rsidR="007B651D" w:rsidDel="00CC49B2">
          <w:rPr>
            <w:szCs w:val="24"/>
          </w:rPr>
          <w:delText>,</w:delText>
        </w:r>
        <w:r w:rsidRPr="004E6FCA" w:rsidDel="00CC49B2">
          <w:rPr>
            <w:szCs w:val="24"/>
          </w:rPr>
          <w:delText xml:space="preserve"> challenging, high-stimulation situations may be precisely when </w:delText>
        </w:r>
        <w:r w:rsidR="00A10284" w:rsidDel="00CC49B2">
          <w:rPr>
            <w:szCs w:val="24"/>
          </w:rPr>
          <w:delText xml:space="preserve">adaptive </w:delText>
        </w:r>
        <w:r w:rsidRPr="004E6FCA" w:rsidDel="00CC49B2">
          <w:rPr>
            <w:szCs w:val="24"/>
          </w:rPr>
          <w:delText>regulatory control is most valuable</w:delText>
        </w:r>
        <w:r w:rsidR="00A10284" w:rsidDel="00CC49B2">
          <w:rPr>
            <w:szCs w:val="24"/>
          </w:rPr>
          <w:delText>,</w:delText>
        </w:r>
        <w:r w:rsidRPr="004E6FCA" w:rsidDel="00CC49B2">
          <w:rPr>
            <w:szCs w:val="24"/>
          </w:rPr>
          <w:delText xml:space="preserve"> as maladaptive emotion regulation tendencies predict more severe manifestations of post-traumatic stress disorders </w:delText>
        </w:r>
        <w:r w:rsidR="00642A4D" w:rsidDel="00CC49B2">
          <w:rPr>
            <w:szCs w:val="24"/>
          </w:rPr>
          <w:fldChar w:fldCharType="begin"/>
        </w:r>
        <w:r w:rsidR="00466715" w:rsidDel="00CC49B2">
          <w:rPr>
            <w:szCs w:val="24"/>
          </w:rPr>
          <w:del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delInstrText>
        </w:r>
        <w:r w:rsidR="00642A4D" w:rsidDel="00CC49B2">
          <w:rPr>
            <w:szCs w:val="24"/>
          </w:rPr>
          <w:fldChar w:fldCharType="separate"/>
        </w:r>
        <w:r w:rsidR="00642A4D" w:rsidRPr="00642A4D" w:rsidDel="00CC49B2">
          <w:delText>(Hannan &amp; Orcutt, 2020)</w:delText>
        </w:r>
        <w:r w:rsidR="00642A4D" w:rsidDel="00CC49B2">
          <w:rPr>
            <w:szCs w:val="24"/>
          </w:rPr>
          <w:fldChar w:fldCharType="end"/>
        </w:r>
        <w:r w:rsidRPr="004E6FCA" w:rsidDel="00CC49B2">
          <w:rPr>
            <w:szCs w:val="24"/>
          </w:rPr>
          <w:delText xml:space="preserve"> and</w:delText>
        </w:r>
        <w:r w:rsidR="00642A4D" w:rsidDel="00CC49B2">
          <w:rPr>
            <w:szCs w:val="24"/>
          </w:rPr>
          <w:delText xml:space="preserve"> related</w:delText>
        </w:r>
        <w:r w:rsidRPr="004E6FCA" w:rsidDel="00CC49B2">
          <w:rPr>
            <w:szCs w:val="24"/>
          </w:rPr>
          <w:delText xml:space="preserve"> post-traumatic stress disorder outcomes </w:delText>
        </w:r>
        <w:r w:rsidR="00642A4D" w:rsidDel="00CC49B2">
          <w:rPr>
            <w:szCs w:val="24"/>
          </w:rPr>
          <w:fldChar w:fldCharType="begin"/>
        </w:r>
        <w:r w:rsidR="00466715" w:rsidDel="00CC49B2">
          <w:rPr>
            <w:szCs w:val="24"/>
          </w:rPr>
          <w:del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delInstrText>
        </w:r>
        <w:r w:rsidR="00642A4D" w:rsidDel="00CC49B2">
          <w:rPr>
            <w:szCs w:val="24"/>
          </w:rPr>
          <w:fldChar w:fldCharType="separate"/>
        </w:r>
        <w:r w:rsidR="00642A4D" w:rsidRPr="00642A4D" w:rsidDel="00CC49B2">
          <w:delText>(Specker &amp; Nickerson, 2022)</w:delText>
        </w:r>
        <w:r w:rsidR="00642A4D" w:rsidDel="00CC49B2">
          <w:rPr>
            <w:szCs w:val="24"/>
          </w:rPr>
          <w:fldChar w:fldCharType="end"/>
        </w:r>
        <w:r w:rsidRPr="004E6FCA" w:rsidDel="00CC49B2">
          <w:rPr>
            <w:szCs w:val="24"/>
          </w:rPr>
          <w:delText xml:space="preserve">. </w:delText>
        </w:r>
        <w:r w:rsidR="007B651D" w:rsidDel="00CC49B2">
          <w:rPr>
            <w:szCs w:val="24"/>
          </w:rPr>
          <w:delText>Thus, identifying whether the established association between intensity and effort-related strategy usage occurs in high stress/stimulation contexts is important for the development of potential interventions.</w:delText>
        </w:r>
      </w:del>
    </w:p>
    <w:p w14:paraId="2E07F6A3" w14:textId="551BB32A" w:rsidR="004649E5" w:rsidRDefault="008C33F4" w:rsidP="006D4590">
      <w:pPr>
        <w:spacing w:after="0" w:line="480" w:lineRule="auto"/>
        <w:ind w:left="0" w:firstLine="720"/>
        <w:rPr>
          <w:ins w:id="569" w:author="chelsea helion" w:date="2023-11-10T18:23:00Z"/>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del w:id="570" w:author="Billy Mitchell" w:date="2023-11-13T19:29:00Z">
        <w:r w:rsidR="00D12D06" w:rsidDel="006021D3">
          <w:rPr>
            <w:szCs w:val="24"/>
          </w:rPr>
          <w:delText>emotion regulation</w:delText>
        </w:r>
      </w:del>
      <w:ins w:id="571" w:author="Billy Mitchell" w:date="2023-11-13T19:29:00Z">
        <w:r w:rsidR="006021D3">
          <w:rPr>
            <w:szCs w:val="24"/>
          </w:rPr>
          <w:t>ER</w:t>
        </w:r>
      </w:ins>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396CB3">
        <w:rPr>
          <w:i/>
          <w:iCs/>
          <w:szCs w:val="24"/>
          <w:rPrChange w:id="572" w:author="Billy Mitchell" w:date="2023-11-13T17:39:00Z">
            <w:rPr>
              <w:szCs w:val="24"/>
            </w:rPr>
          </w:rPrChange>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573" w:author="Billy Mitchell" w:date="2023-11-07T21:13:00Z">
        <w:r w:rsidR="00B42FE6">
          <w:rPr>
            <w:szCs w:val="24"/>
          </w:rPr>
          <w:t>)</w:t>
        </w:r>
      </w:ins>
      <w:r w:rsidR="004E6FCA" w:rsidRPr="004E6FCA">
        <w:rPr>
          <w:szCs w:val="24"/>
        </w:rPr>
        <w:t xml:space="preserve">, the extent to which features of a </w:t>
      </w:r>
      <w:ins w:id="574" w:author="Billy Mitchell" w:date="2023-11-13T19:21:00Z">
        <w:r w:rsidR="00131503">
          <w:rPr>
            <w:szCs w:val="24"/>
          </w:rPr>
          <w:t>dynamic</w:t>
        </w:r>
      </w:ins>
      <w:del w:id="575" w:author="Billy Mitchell" w:date="2023-11-13T19:21:00Z">
        <w:r w:rsidR="004E6FCA" w:rsidRPr="004E6FCA" w:rsidDel="00131503">
          <w:rPr>
            <w:szCs w:val="24"/>
          </w:rPr>
          <w:delText>challenging</w:delText>
        </w:r>
        <w:r w:rsidR="007B651D" w:rsidDel="00131503">
          <w:rPr>
            <w:szCs w:val="24"/>
          </w:rPr>
          <w:delText>, high-stimulation</w:delText>
        </w:r>
      </w:del>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w:t>
      </w:r>
      <w:del w:id="576" w:author="Billy Mitchell" w:date="2023-11-10T01:44:00Z">
        <w:r w:rsidR="004E6FCA" w:rsidRPr="004E6FCA" w:rsidDel="00654CBF">
          <w:rPr>
            <w:szCs w:val="24"/>
          </w:rPr>
          <w:delText xml:space="preserve">a </w:delText>
        </w:r>
      </w:del>
      <w:r w:rsidR="004E6FCA" w:rsidRPr="004E6FCA">
        <w:rPr>
          <w:szCs w:val="24"/>
        </w:rPr>
        <w:t>sample</w:t>
      </w:r>
      <w:ins w:id="577" w:author="Billy Mitchell" w:date="2023-11-10T01:44:00Z">
        <w:r w:rsidR="00654CBF">
          <w:rPr>
            <w:szCs w:val="24"/>
          </w:rPr>
          <w:t>s</w:t>
        </w:r>
      </w:ins>
      <w:r w:rsidR="004E6FCA" w:rsidRPr="004E6FCA">
        <w:rPr>
          <w:szCs w:val="24"/>
        </w:rPr>
        <w:t xml:space="preserve"> of untrained participants exposed to a </w:t>
      </w:r>
      <w:del w:id="578" w:author="Billy Mitchell" w:date="2023-11-10T01:44:00Z">
        <w:r w:rsidR="004E6FCA" w:rsidRPr="004E6FCA" w:rsidDel="00654CBF">
          <w:rPr>
            <w:szCs w:val="24"/>
          </w:rPr>
          <w:delText>controlled but quasi-naturalistic setting</w:delText>
        </w:r>
      </w:del>
      <w:ins w:id="579" w:author="Billy Mitchell" w:date="2023-11-10T01:44:00Z">
        <w:r w:rsidR="00654CBF">
          <w:rPr>
            <w:szCs w:val="24"/>
          </w:rPr>
          <w:t>dynamic, f</w:t>
        </w:r>
      </w:ins>
      <w:ins w:id="580" w:author="Billy Mitchell" w:date="2023-11-10T01:45:00Z">
        <w:r w:rsidR="00654CBF">
          <w:rPr>
            <w:szCs w:val="24"/>
          </w:rPr>
          <w:t>eature-rich stimuli</w:t>
        </w:r>
      </w:ins>
      <w:r w:rsidR="004E6FCA" w:rsidRPr="004E6FCA">
        <w:rPr>
          <w:szCs w:val="24"/>
        </w:rPr>
        <w:t xml:space="preserve"> high in emotional variability</w:t>
      </w:r>
      <w:ins w:id="581" w:author="Billy Mitchell" w:date="2023-11-10T01:45:00Z">
        <w:r w:rsidR="009C319B">
          <w:rPr>
            <w:szCs w:val="24"/>
          </w:rPr>
          <w:t>, such as a h</w:t>
        </w:r>
      </w:ins>
      <w:ins w:id="582" w:author="Billy Mitchell" w:date="2023-11-10T01:46:00Z">
        <w:r w:rsidR="009C319B">
          <w:rPr>
            <w:szCs w:val="24"/>
          </w:rPr>
          <w:t>aunted house</w:t>
        </w:r>
      </w:ins>
      <w:del w:id="583" w:author="Billy Mitchell" w:date="2023-11-10T01:45:00Z">
        <w:r w:rsidR="004E6FCA" w:rsidRPr="004E6FCA" w:rsidDel="00654CBF">
          <w:rPr>
            <w:szCs w:val="24"/>
          </w:rPr>
          <w:delText>: an immersive haunted house</w:delText>
        </w:r>
      </w:del>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del w:id="584" w:author="Billy Mitchell" w:date="2023-11-10T01:47:00Z">
        <w:r w:rsidR="00837CFE" w:rsidDel="009C319B">
          <w:rPr>
            <w:szCs w:val="24"/>
          </w:rPr>
          <w:delText xml:space="preserve">use </w:delText>
        </w:r>
      </w:del>
      <w:ins w:id="585" w:author="Billy Mitchell" w:date="2023-11-10T01:47:00Z">
        <w:r w:rsidR="009C319B">
          <w:rPr>
            <w:szCs w:val="24"/>
          </w:rPr>
          <w:t xml:space="preserve">offer </w:t>
        </w:r>
      </w:ins>
      <w:r w:rsidR="002013C5">
        <w:rPr>
          <w:szCs w:val="24"/>
        </w:rPr>
        <w:t xml:space="preserve">safe and controlled but </w:t>
      </w:r>
      <w:r w:rsidR="00837CFE">
        <w:rPr>
          <w:szCs w:val="24"/>
        </w:rPr>
        <w:t>high</w:t>
      </w:r>
      <w:ins w:id="586" w:author="Billy Mitchell" w:date="2023-11-10T01:46:00Z">
        <w:r w:rsidR="009C319B">
          <w:rPr>
            <w:szCs w:val="24"/>
          </w:rPr>
          <w:t>-arousal</w:t>
        </w:r>
      </w:ins>
      <w:del w:id="587" w:author="Billy Mitchell" w:date="2023-11-10T01:46:00Z">
        <w:r w:rsidR="00837CFE" w:rsidDel="009C319B">
          <w:rPr>
            <w:szCs w:val="24"/>
          </w:rPr>
          <w:delText>ly</w:delText>
        </w:r>
        <w:r w:rsidR="002013C5" w:rsidDel="009C319B">
          <w:rPr>
            <w:szCs w:val="24"/>
          </w:rPr>
          <w:delText>-</w:delText>
        </w:r>
        <w:r w:rsidR="00837CFE" w:rsidDel="009C319B">
          <w:rPr>
            <w:szCs w:val="24"/>
          </w:rPr>
          <w:delText>stimulating</w:delText>
        </w:r>
      </w:del>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11D37A8A" w14:textId="54D61A1E" w:rsidR="00FD702A" w:rsidDel="00A315ED" w:rsidRDefault="00FD702A" w:rsidP="004C76AB">
      <w:pPr>
        <w:spacing w:after="0" w:line="480" w:lineRule="auto"/>
        <w:ind w:left="0" w:firstLine="720"/>
        <w:rPr>
          <w:del w:id="588" w:author="chelsea helion" w:date="2023-11-10T18:26:00Z"/>
          <w:szCs w:val="24"/>
        </w:rPr>
      </w:pPr>
    </w:p>
    <w:p w14:paraId="20A12686" w14:textId="215CC050" w:rsidR="00A315ED" w:rsidRDefault="004E6FCA" w:rsidP="006D4590">
      <w:pPr>
        <w:spacing w:after="0" w:line="480" w:lineRule="auto"/>
        <w:ind w:left="0" w:firstLine="720"/>
        <w:rPr>
          <w:ins w:id="589" w:author="chelsea helion" w:date="2023-11-10T18:27:00Z"/>
          <w:szCs w:val="24"/>
        </w:rPr>
      </w:pPr>
      <w:r w:rsidRPr="004E6FCA">
        <w:rPr>
          <w:szCs w:val="24"/>
        </w:rPr>
        <w:t xml:space="preserve">Because </w:t>
      </w:r>
      <w:ins w:id="590" w:author="Billy Mitchell" w:date="2023-11-13T17:41:00Z">
        <w:r w:rsidR="00396CB3">
          <w:rPr>
            <w:szCs w:val="24"/>
          </w:rPr>
          <w:t xml:space="preserve">the comparison between </w:t>
        </w:r>
      </w:ins>
      <w:del w:id="591" w:author="Billy Mitchell" w:date="2023-11-13T17:41:00Z">
        <w:r w:rsidRPr="004E6FCA" w:rsidDel="00396CB3">
          <w:rPr>
            <w:szCs w:val="24"/>
          </w:rPr>
          <w:delText>of the near ubiquitous comparison</w:delText>
        </w:r>
      </w:del>
      <w:del w:id="592" w:author="Billy Mitchell" w:date="2023-11-07T21:15:00Z">
        <w:r w:rsidRPr="004E6FCA" w:rsidDel="00B42FE6">
          <w:rPr>
            <w:szCs w:val="24"/>
          </w:rPr>
          <w:delText xml:space="preserve"> between </w:delText>
        </w:r>
      </w:del>
      <w:r w:rsidRPr="004E6FCA">
        <w:rPr>
          <w:szCs w:val="24"/>
        </w:rPr>
        <w:t xml:space="preserve">reappraisal and distraction </w:t>
      </w:r>
      <w:ins w:id="593" w:author="Billy Mitchell" w:date="2023-11-13T17:41:00Z">
        <w:r w:rsidR="00396CB3">
          <w:rPr>
            <w:szCs w:val="24"/>
          </w:rPr>
          <w:t xml:space="preserve">is nearly ubiquitous </w:t>
        </w:r>
      </w:ins>
      <w:del w:id="594" w:author="Billy Mitchell" w:date="2023-11-07T21:15:00Z">
        <w:r w:rsidRPr="004E6FCA" w:rsidDel="00B42FE6">
          <w:rPr>
            <w:szCs w:val="24"/>
          </w:rPr>
          <w:delText xml:space="preserve">selection </w:delText>
        </w:r>
      </w:del>
      <w:r w:rsidRPr="004E6FCA">
        <w:rPr>
          <w:szCs w:val="24"/>
        </w:rPr>
        <w:t>in the extant regulation literature (Heiy &amp; Cheavens, 2014),</w:t>
      </w:r>
      <w:del w:id="595" w:author="Billy Mitchell" w:date="2023-11-13T17:41:00Z">
        <w:r w:rsidRPr="004E6FCA" w:rsidDel="00396CB3">
          <w:rPr>
            <w:szCs w:val="24"/>
          </w:rPr>
          <w:delText xml:space="preserve"> in</w:delText>
        </w:r>
      </w:del>
      <w:r w:rsidRPr="004E6FCA">
        <w:rPr>
          <w:szCs w:val="24"/>
        </w:rPr>
        <w:t xml:space="preserve"> Experiment 1 </w:t>
      </w:r>
      <w:del w:id="596" w:author="Billy Mitchell" w:date="2023-11-13T17:41:00Z">
        <w:r w:rsidRPr="004E6FCA" w:rsidDel="00396CB3">
          <w:rPr>
            <w:szCs w:val="24"/>
          </w:rPr>
          <w:delText xml:space="preserve">we </w:delText>
        </w:r>
      </w:del>
      <w:r w:rsidRPr="004E6FCA">
        <w:rPr>
          <w:szCs w:val="24"/>
        </w:rPr>
        <w:t xml:space="preserve">aimed to replicate this effect </w:t>
      </w:r>
      <w:ins w:id="597" w:author="Billy Mitchell" w:date="2023-11-13T17:41:00Z">
        <w:r w:rsidR="00396CB3">
          <w:rPr>
            <w:szCs w:val="24"/>
          </w:rPr>
          <w:t xml:space="preserve">using </w:t>
        </w:r>
      </w:ins>
      <w:del w:id="598" w:author="Billy Mitchell" w:date="2023-11-13T17:41:00Z">
        <w:r w:rsidRPr="004E6FCA" w:rsidDel="00396CB3">
          <w:rPr>
            <w:szCs w:val="24"/>
          </w:rPr>
          <w:delText xml:space="preserve">by having </w:delText>
        </w:r>
      </w:del>
      <w:r w:rsidRPr="004E6FCA">
        <w:rPr>
          <w:szCs w:val="24"/>
        </w:rPr>
        <w:t xml:space="preserve">untrained participants </w:t>
      </w:r>
      <w:ins w:id="599" w:author="Billy Mitchell" w:date="2023-11-13T17:42:00Z">
        <w:r w:rsidR="00396CB3">
          <w:rPr>
            <w:szCs w:val="24"/>
          </w:rPr>
          <w:t>who navigated</w:t>
        </w:r>
      </w:ins>
      <w:del w:id="600" w:author="Billy Mitchell" w:date="2023-11-13T17:42:00Z">
        <w:r w:rsidRPr="004E6FCA" w:rsidDel="00396CB3">
          <w:rPr>
            <w:szCs w:val="24"/>
          </w:rPr>
          <w:delText>naviga</w:delText>
        </w:r>
      </w:del>
      <w:del w:id="601" w:author="Billy Mitchell" w:date="2023-11-13T17:41:00Z">
        <w:r w:rsidRPr="004E6FCA" w:rsidDel="00396CB3">
          <w:rPr>
            <w:szCs w:val="24"/>
          </w:rPr>
          <w:delText>te</w:delText>
        </w:r>
      </w:del>
      <w:r w:rsidRPr="004E6FCA">
        <w:rPr>
          <w:szCs w:val="24"/>
        </w:rPr>
        <w:t xml:space="preserve"> a haunted house and report</w:t>
      </w:r>
      <w:ins w:id="602" w:author="Billy Mitchell" w:date="2023-11-13T17:42:00Z">
        <w:r w:rsidR="00396CB3">
          <w:rPr>
            <w:szCs w:val="24"/>
          </w:rPr>
          <w:t>ed</w:t>
        </w:r>
      </w:ins>
      <w:r w:rsidRPr="004E6FCA">
        <w:rPr>
          <w:szCs w:val="24"/>
        </w:rPr>
        <w:t xml:space="preserve"> their undirected emotional and regulatory behaviors in a surprise recall task immediately after and one week after exposure</w:t>
      </w:r>
      <w:ins w:id="603" w:author="Billy Mitchell" w:date="2023-11-13T17:42:00Z">
        <w:r w:rsidR="00396CB3">
          <w:rPr>
            <w:szCs w:val="24"/>
          </w:rPr>
          <w:t xml:space="preserve">. </w:t>
        </w:r>
      </w:ins>
      <w:del w:id="604" w:author="Billy Mitchell" w:date="2023-11-13T17:42:00Z">
        <w:r w:rsidRPr="004E6FCA" w:rsidDel="00396CB3">
          <w:rPr>
            <w:szCs w:val="24"/>
          </w:rPr>
          <w:delText>, which</w:delText>
        </w:r>
      </w:del>
      <w:ins w:id="605" w:author="Billy Mitchell" w:date="2023-11-13T17:42:00Z">
        <w:r w:rsidR="00396CB3">
          <w:rPr>
            <w:szCs w:val="24"/>
          </w:rPr>
          <w:t>This</w:t>
        </w:r>
      </w:ins>
      <w:r w:rsidRPr="004E6FCA">
        <w:rPr>
          <w:szCs w:val="24"/>
        </w:rPr>
        <w:t xml:space="preserve"> granted high levels of fidelity in capturing</w:t>
      </w:r>
      <w:del w:id="606" w:author="Billy Mitchell" w:date="2023-11-13T17:42:00Z">
        <w:r w:rsidRPr="004E6FCA" w:rsidDel="00396CB3">
          <w:rPr>
            <w:szCs w:val="24"/>
          </w:rPr>
          <w:delText xml:space="preserve"> the</w:delText>
        </w:r>
      </w:del>
      <w:r w:rsidRPr="004E6FCA">
        <w:rPr>
          <w:szCs w:val="24"/>
        </w:rPr>
        <w:t xml:space="preserve"> subjective participant </w:t>
      </w:r>
      <w:r w:rsidR="002C591D">
        <w:rPr>
          <w:szCs w:val="24"/>
        </w:rPr>
        <w:t xml:space="preserve">emotion and </w:t>
      </w:r>
      <w:r w:rsidRPr="004E6FCA">
        <w:rPr>
          <w:szCs w:val="24"/>
        </w:rPr>
        <w:t>experience.</w:t>
      </w:r>
      <w:ins w:id="607" w:author="Billy Mitchell" w:date="2023-11-07T21:16:00Z">
        <w:r w:rsidR="00B42FE6">
          <w:rPr>
            <w:szCs w:val="24"/>
          </w:rPr>
          <w:t xml:space="preserve"> </w:t>
        </w:r>
      </w:ins>
      <w:ins w:id="608" w:author="Billy Mitchell" w:date="2023-11-13T17:42:00Z">
        <w:r w:rsidR="00396CB3">
          <w:rPr>
            <w:szCs w:val="24"/>
          </w:rPr>
          <w:t>We additionally</w:t>
        </w:r>
      </w:ins>
      <w:ins w:id="609" w:author="Billy Mitchell" w:date="2023-11-07T21:16:00Z">
        <w:r w:rsidR="00B42FE6">
          <w:rPr>
            <w:szCs w:val="24"/>
          </w:rPr>
          <w:t xml:space="preserve"> anticipated that </w:t>
        </w:r>
      </w:ins>
      <w:ins w:id="610" w:author="Billy Mitchell" w:date="2023-11-07T21:18:00Z">
        <w:r w:rsidR="00B42FE6">
          <w:rPr>
            <w:szCs w:val="24"/>
          </w:rPr>
          <w:t>participants experiencing high</w:t>
        </w:r>
      </w:ins>
      <w:ins w:id="611" w:author="Billy Mitchell" w:date="2023-11-07T21:16:00Z">
        <w:r w:rsidR="00B42FE6">
          <w:rPr>
            <w:szCs w:val="24"/>
          </w:rPr>
          <w:t xml:space="preserve"> cognitive load </w:t>
        </w:r>
      </w:ins>
      <w:ins w:id="612" w:author="Billy Mitchell" w:date="2023-11-07T21:17:00Z">
        <w:r w:rsidR="00B42FE6">
          <w:rPr>
            <w:szCs w:val="24"/>
          </w:rPr>
          <w:t>as a result of exp</w:t>
        </w:r>
      </w:ins>
      <w:ins w:id="613" w:author="Billy Mitchell" w:date="2023-11-07T21:19:00Z">
        <w:r w:rsidR="00B42FE6">
          <w:rPr>
            <w:szCs w:val="24"/>
          </w:rPr>
          <w:t>osure</w:t>
        </w:r>
      </w:ins>
      <w:ins w:id="614" w:author="Billy Mitchell" w:date="2023-11-07T21:17:00Z">
        <w:r w:rsidR="00B42FE6">
          <w:rPr>
            <w:szCs w:val="24"/>
          </w:rPr>
          <w:t xml:space="preserve"> would </w:t>
        </w:r>
      </w:ins>
      <w:ins w:id="615" w:author="Billy Mitchell" w:date="2023-11-07T21:18:00Z">
        <w:r w:rsidR="00B42FE6">
          <w:rPr>
            <w:szCs w:val="24"/>
          </w:rPr>
          <w:t>more often use distraction</w:t>
        </w:r>
      </w:ins>
      <w:ins w:id="616" w:author="Billy Mitchell" w:date="2023-11-07T21:19:00Z">
        <w:r w:rsidR="00B42FE6">
          <w:rPr>
            <w:szCs w:val="24"/>
          </w:rPr>
          <w:t xml:space="preserve">, in line with the </w:t>
        </w:r>
      </w:ins>
      <w:ins w:id="617" w:author="Billy Mitchell" w:date="2023-11-13T17:42:00Z">
        <w:r w:rsidR="00396CB3">
          <w:rPr>
            <w:szCs w:val="24"/>
          </w:rPr>
          <w:t>ER-SOC</w:t>
        </w:r>
      </w:ins>
      <w:ins w:id="618" w:author="Billy Mitchell" w:date="2023-11-07T21:19:00Z">
        <w:r w:rsidR="00B42FE6">
          <w:rPr>
            <w:szCs w:val="24"/>
          </w:rPr>
          <w:t xml:space="preserve"> hypothesis</w:t>
        </w:r>
      </w:ins>
      <w:ins w:id="619" w:author="Billy Mitchell" w:date="2023-11-07T21:18:00Z">
        <w:r w:rsidR="00B42FE6">
          <w:rPr>
            <w:szCs w:val="24"/>
          </w:rPr>
          <w:t>.</w:t>
        </w:r>
      </w:ins>
      <w:r w:rsidRPr="004E6FCA">
        <w:rPr>
          <w:szCs w:val="24"/>
        </w:rPr>
        <w:t xml:space="preserve"> </w:t>
      </w:r>
      <w:r w:rsidR="007B651D">
        <w:rPr>
          <w:szCs w:val="24"/>
        </w:rPr>
        <w:t xml:space="preserve">Surprisingly, we did not find </w:t>
      </w:r>
      <w:del w:id="620" w:author="Billy Mitchell" w:date="2023-11-07T21:20:00Z">
        <w:r w:rsidR="007B651D" w:rsidDel="00B42FE6">
          <w:rPr>
            <w:szCs w:val="24"/>
          </w:rPr>
          <w:delText>an association between</w:delText>
        </w:r>
      </w:del>
      <w:ins w:id="621" w:author="Billy Mitchell" w:date="2023-11-07T21:20:00Z">
        <w:r w:rsidR="00B42FE6">
          <w:rPr>
            <w:szCs w:val="24"/>
          </w:rPr>
          <w:t xml:space="preserve">that intensity or cognitive load predicted </w:t>
        </w:r>
      </w:ins>
      <w:del w:id="622" w:author="Billy Mitchell" w:date="2023-11-07T21:20:00Z">
        <w:r w:rsidR="007B651D" w:rsidDel="00B42FE6">
          <w:rPr>
            <w:szCs w:val="24"/>
          </w:rPr>
          <w:delText xml:space="preserve"> intensity and </w:delText>
        </w:r>
      </w:del>
      <w:r w:rsidR="007B651D">
        <w:rPr>
          <w:szCs w:val="24"/>
        </w:rPr>
        <w:t>strategy usage.</w:t>
      </w:r>
      <w:ins w:id="623" w:author="Billy Mitchell" w:date="2023-11-07T21:20:00Z">
        <w:r w:rsidR="00B42FE6">
          <w:rPr>
            <w:szCs w:val="24"/>
          </w:rPr>
          <w:t xml:space="preserve"> </w:t>
        </w:r>
      </w:ins>
      <w:ins w:id="624" w:author="Billy Mitchell" w:date="2023-11-07T21:24:00Z">
        <w:r w:rsidR="00CB54A4">
          <w:rPr>
            <w:szCs w:val="24"/>
          </w:rPr>
          <w:t>T</w:t>
        </w:r>
      </w:ins>
      <w:ins w:id="625" w:author="Billy Mitchell" w:date="2023-11-07T21:23:00Z">
        <w:r w:rsidR="00CB54A4">
          <w:rPr>
            <w:szCs w:val="24"/>
          </w:rPr>
          <w:t xml:space="preserve">o minimize </w:t>
        </w:r>
      </w:ins>
      <w:ins w:id="626" w:author="Billy Mitchell" w:date="2023-11-10T01:48:00Z">
        <w:r w:rsidR="009C319B">
          <w:rPr>
            <w:szCs w:val="24"/>
          </w:rPr>
          <w:t xml:space="preserve">researcher </w:t>
        </w:r>
      </w:ins>
      <w:ins w:id="627" w:author="Billy Mitchell" w:date="2023-11-07T21:24:00Z">
        <w:r w:rsidR="00CB54A4">
          <w:rPr>
            <w:szCs w:val="24"/>
          </w:rPr>
          <w:t>bias, w</w:t>
        </w:r>
      </w:ins>
      <w:ins w:id="628" w:author="Billy Mitchell" w:date="2023-11-07T21:22:00Z">
        <w:r w:rsidR="00CB54A4">
          <w:rPr>
            <w:szCs w:val="24"/>
          </w:rPr>
          <w:t xml:space="preserve">e then </w:t>
        </w:r>
      </w:ins>
      <w:ins w:id="629" w:author="Billy Mitchell" w:date="2023-11-10T01:48:00Z">
        <w:r w:rsidR="009C319B">
          <w:rPr>
            <w:szCs w:val="24"/>
          </w:rPr>
          <w:t>applied</w:t>
        </w:r>
      </w:ins>
      <w:ins w:id="630" w:author="Billy Mitchell" w:date="2023-11-07T21:22:00Z">
        <w:r w:rsidR="00CB54A4">
          <w:rPr>
            <w:szCs w:val="24"/>
          </w:rPr>
          <w:t xml:space="preserve"> a</w:t>
        </w:r>
      </w:ins>
      <w:ins w:id="631" w:author="Billy Mitchell" w:date="2023-11-07T21:20:00Z">
        <w:r w:rsidR="00B42FE6">
          <w:rPr>
            <w:szCs w:val="24"/>
          </w:rPr>
          <w:t xml:space="preserve"> multiverse approach</w:t>
        </w:r>
      </w:ins>
      <w:ins w:id="632" w:author="Billy Mitchell" w:date="2023-11-10T01:48:00Z">
        <w:r w:rsidR="009C319B">
          <w:rPr>
            <w:szCs w:val="24"/>
          </w:rPr>
          <w:t xml:space="preserve"> to the data</w:t>
        </w:r>
      </w:ins>
      <w:ins w:id="633" w:author="Billy Mitchell" w:date="2023-11-07T21:24:00Z">
        <w:r w:rsidR="00CB54A4">
          <w:rPr>
            <w:szCs w:val="24"/>
          </w:rPr>
          <w:t>, s</w:t>
        </w:r>
      </w:ins>
      <w:ins w:id="634" w:author="Billy Mitchell" w:date="2023-11-07T21:21:00Z">
        <w:r w:rsidR="00B42FE6">
          <w:rPr>
            <w:szCs w:val="24"/>
          </w:rPr>
          <w:t>ystematically expand</w:t>
        </w:r>
      </w:ins>
      <w:ins w:id="635" w:author="Billy Mitchell" w:date="2023-11-07T21:24:00Z">
        <w:r w:rsidR="00CB54A4">
          <w:rPr>
            <w:szCs w:val="24"/>
          </w:rPr>
          <w:t>ing</w:t>
        </w:r>
      </w:ins>
      <w:ins w:id="636" w:author="Billy Mitchell" w:date="2023-11-07T21:21:00Z">
        <w:r w:rsidR="00B42FE6">
          <w:rPr>
            <w:szCs w:val="24"/>
          </w:rPr>
          <w:t xml:space="preserve"> </w:t>
        </w:r>
      </w:ins>
      <w:ins w:id="637" w:author="Billy Mitchell" w:date="2023-11-10T01:48:00Z">
        <w:r w:rsidR="009C319B">
          <w:rPr>
            <w:szCs w:val="24"/>
          </w:rPr>
          <w:t>and</w:t>
        </w:r>
      </w:ins>
      <w:ins w:id="638" w:author="Billy Mitchell" w:date="2023-11-07T21:21:00Z">
        <w:r w:rsidR="00B42FE6">
          <w:rPr>
            <w:szCs w:val="24"/>
          </w:rPr>
          <w:t xml:space="preserve"> constrai</w:t>
        </w:r>
      </w:ins>
      <w:ins w:id="639" w:author="Billy Mitchell" w:date="2023-11-07T21:24:00Z">
        <w:r w:rsidR="00CB54A4">
          <w:rPr>
            <w:szCs w:val="24"/>
          </w:rPr>
          <w:t>ning</w:t>
        </w:r>
      </w:ins>
      <w:ins w:id="640" w:author="Billy Mitchell" w:date="2023-11-07T21:21:00Z">
        <w:r w:rsidR="00B42FE6">
          <w:rPr>
            <w:szCs w:val="24"/>
          </w:rPr>
          <w:t xml:space="preserve"> </w:t>
        </w:r>
      </w:ins>
      <w:ins w:id="641" w:author="Billy Mitchell" w:date="2023-11-07T21:23:00Z">
        <w:r w:rsidR="00CB54A4">
          <w:rPr>
            <w:szCs w:val="24"/>
          </w:rPr>
          <w:t>our data inclusion criteria</w:t>
        </w:r>
      </w:ins>
      <w:ins w:id="642" w:author="Billy Mitchell" w:date="2023-11-07T21:25:00Z">
        <w:r w:rsidR="00CB54A4">
          <w:rPr>
            <w:szCs w:val="24"/>
          </w:rPr>
          <w:t xml:space="preserve"> and adjusting for important covariates such as </w:t>
        </w:r>
        <w:r w:rsidR="00CB54A4" w:rsidRPr="004E6FCA">
          <w:rPr>
            <w:szCs w:val="24"/>
          </w:rPr>
          <w:t>regulation tendencies and emotional goals</w:t>
        </w:r>
      </w:ins>
      <w:ins w:id="643" w:author="Billy Mitchell" w:date="2023-11-07T21:24:00Z">
        <w:r w:rsidR="00CB54A4">
          <w:rPr>
            <w:szCs w:val="24"/>
          </w:rPr>
          <w:t xml:space="preserve">, in an effort </w:t>
        </w:r>
      </w:ins>
      <w:ins w:id="644" w:author="Billy Mitchell" w:date="2023-11-07T21:25:00Z">
        <w:r w:rsidR="00CB54A4">
          <w:rPr>
            <w:szCs w:val="24"/>
          </w:rPr>
          <w:t>to identify conditions in which the relationship between affect</w:t>
        </w:r>
      </w:ins>
      <w:ins w:id="645" w:author="Billy Mitchell" w:date="2023-11-07T21:26:00Z">
        <w:r w:rsidR="00CB54A4">
          <w:rPr>
            <w:szCs w:val="24"/>
          </w:rPr>
          <w:t>ive intensity and strategy usage might emerge as statistically significant</w:t>
        </w:r>
      </w:ins>
      <w:del w:id="646"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647" w:author="Billy Mitchell" w:date="2023-11-07T21:19:00Z">
        <w:r w:rsidR="007B651D" w:rsidRPr="004E6FCA" w:rsidDel="00B42FE6">
          <w:rPr>
            <w:szCs w:val="24"/>
          </w:rPr>
          <w:delText xml:space="preserve">cognitive resources, </w:delText>
        </w:r>
      </w:del>
      <w:del w:id="648" w:author="Billy Mitchell" w:date="2023-11-07T21:25:00Z">
        <w:r w:rsidR="007B651D" w:rsidRPr="004E6FCA" w:rsidDel="00CB54A4">
          <w:rPr>
            <w:szCs w:val="24"/>
          </w:rPr>
          <w:delText xml:space="preserve">regulation tendencies, and emotional goals </w:delText>
        </w:r>
      </w:del>
      <w:del w:id="649"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650" w:author="Billy Mitchell" w:date="2023-11-07T21:26:00Z">
        <w:r w:rsidR="00CB54A4">
          <w:rPr>
            <w:szCs w:val="24"/>
          </w:rPr>
          <w:t xml:space="preserve"> We again failed to find an</w:t>
        </w:r>
      </w:ins>
      <w:ins w:id="651" w:author="Billy Mitchell" w:date="2023-11-07T21:27:00Z">
        <w:r w:rsidR="00CB54A4">
          <w:rPr>
            <w:szCs w:val="24"/>
          </w:rPr>
          <w:t xml:space="preserve"> association.</w:t>
        </w:r>
      </w:ins>
      <w:r w:rsidR="007B651D" w:rsidRPr="004E6FCA">
        <w:rPr>
          <w:szCs w:val="24"/>
        </w:rPr>
        <w:t xml:space="preserve"> </w:t>
      </w:r>
    </w:p>
    <w:p w14:paraId="1D545012" w14:textId="0D98E8D5" w:rsidR="00A315ED" w:rsidRDefault="007B651D" w:rsidP="006D4590">
      <w:pPr>
        <w:spacing w:after="0" w:line="480" w:lineRule="auto"/>
        <w:ind w:left="0" w:firstLine="720"/>
        <w:rPr>
          <w:ins w:id="652" w:author="chelsea helion" w:date="2023-11-10T18:27:00Z"/>
          <w:szCs w:val="24"/>
        </w:rPr>
      </w:pPr>
      <w:r>
        <w:rPr>
          <w:szCs w:val="24"/>
        </w:rPr>
        <w:t>This</w:t>
      </w:r>
      <w:r w:rsidR="004E6FCA" w:rsidRPr="004E6FCA">
        <w:rPr>
          <w:szCs w:val="24"/>
        </w:rPr>
        <w:t xml:space="preserve"> surprising finding</w:t>
      </w:r>
      <w:r>
        <w:rPr>
          <w:szCs w:val="24"/>
        </w:rPr>
        <w:t xml:space="preserve"> motivated </w:t>
      </w:r>
      <w:r w:rsidR="004E6FCA" w:rsidRPr="004E6FCA">
        <w:rPr>
          <w:szCs w:val="24"/>
        </w:rPr>
        <w:t>Experiment 2</w:t>
      </w:r>
      <w:r>
        <w:rPr>
          <w:szCs w:val="24"/>
        </w:rPr>
        <w:t>,</w:t>
      </w:r>
      <w:r w:rsidR="004E6FCA" w:rsidRPr="004E6FCA">
        <w:rPr>
          <w:szCs w:val="24"/>
        </w:rPr>
        <w:t xml:space="preserve"> which aimed to determine whether participants exposed to similar experiences as the haunted house but in a </w:t>
      </w:r>
      <w:ins w:id="653" w:author="Billy Mitchell" w:date="2023-11-10T01:48:00Z">
        <w:r w:rsidR="009C319B">
          <w:rPr>
            <w:szCs w:val="24"/>
          </w:rPr>
          <w:t xml:space="preserve">less dynamic, </w:t>
        </w:r>
      </w:ins>
      <w:del w:id="654" w:author="Billy Mitchell" w:date="2023-11-10T01:48:00Z">
        <w:r w:rsidR="004E6FCA" w:rsidRPr="004E6FCA" w:rsidDel="009C319B">
          <w:rPr>
            <w:szCs w:val="24"/>
          </w:rPr>
          <w:delText xml:space="preserve">less overwhelming, </w:delText>
        </w:r>
      </w:del>
      <w:r w:rsidR="004E6FCA" w:rsidRPr="004E6FCA">
        <w:rPr>
          <w:szCs w:val="24"/>
        </w:rPr>
        <w:t>lower-intensity context</w:t>
      </w:r>
      <w:ins w:id="655" w:author="Billy Mitchell" w:date="2023-11-10T01:49:00Z">
        <w:r w:rsidR="009C319B">
          <w:rPr>
            <w:szCs w:val="24"/>
          </w:rPr>
          <w:t xml:space="preserve"> (i.e., forecasting rather than experiencing)</w:t>
        </w:r>
      </w:ins>
      <w:r w:rsidR="004E6FCA" w:rsidRPr="004E6FCA">
        <w:rPr>
          <w:szCs w:val="24"/>
        </w:rPr>
        <w:t xml:space="preserve"> would more often </w:t>
      </w:r>
      <w:del w:id="656" w:author="Billy Mitchell" w:date="2023-11-07T21:28:00Z">
        <w:r w:rsidR="004E6FCA" w:rsidRPr="004E6FCA" w:rsidDel="00CB54A4">
          <w:rPr>
            <w:szCs w:val="24"/>
          </w:rPr>
          <w:delText xml:space="preserve">select </w:delText>
        </w:r>
      </w:del>
      <w:ins w:id="657" w:author="Billy Mitchell" w:date="2023-11-13T17:44:00Z">
        <w:r w:rsidR="00396CB3">
          <w:rPr>
            <w:szCs w:val="24"/>
          </w:rPr>
          <w:t>forecast, or predic</w:t>
        </w:r>
      </w:ins>
      <w:ins w:id="658" w:author="Billy Mitchell" w:date="2023-11-13T17:45:00Z">
        <w:r w:rsidR="00396CB3">
          <w:rPr>
            <w:szCs w:val="24"/>
          </w:rPr>
          <w:t>t, using</w:t>
        </w:r>
      </w:ins>
      <w:ins w:id="659" w:author="Billy Mitchell" w:date="2023-11-07T21:28:00Z">
        <w:r w:rsidR="00CB54A4" w:rsidRPr="004E6FCA">
          <w:rPr>
            <w:szCs w:val="24"/>
          </w:rPr>
          <w:t xml:space="preserve"> </w:t>
        </w:r>
      </w:ins>
      <w:r w:rsidR="004E6FCA" w:rsidRPr="004E6FCA">
        <w:rPr>
          <w:szCs w:val="24"/>
        </w:rPr>
        <w:t xml:space="preserve">distraction in response to </w:t>
      </w:r>
      <w:ins w:id="660" w:author="Billy Mitchell" w:date="2023-11-10T01:49:00Z">
        <w:r w:rsidR="009C319B">
          <w:rPr>
            <w:szCs w:val="24"/>
          </w:rPr>
          <w:t xml:space="preserve">descriptions of </w:t>
        </w:r>
      </w:ins>
      <w:r w:rsidR="004E6FCA" w:rsidRPr="004E6FCA">
        <w:rPr>
          <w:szCs w:val="24"/>
        </w:rPr>
        <w:t xml:space="preserve">high intensity </w:t>
      </w:r>
      <w:ins w:id="661" w:author="Billy Mitchell" w:date="2023-11-10T01:50:00Z">
        <w:r w:rsidR="009C319B">
          <w:rPr>
            <w:szCs w:val="24"/>
          </w:rPr>
          <w:t xml:space="preserve">regulated </w:t>
        </w:r>
      </w:ins>
      <w:r w:rsidR="004E6FCA" w:rsidRPr="004E6FCA">
        <w:rPr>
          <w:szCs w:val="24"/>
        </w:rPr>
        <w:t xml:space="preserve">events and reappraisal in response to </w:t>
      </w:r>
      <w:ins w:id="662" w:author="Billy Mitchell" w:date="2023-11-10T01:49:00Z">
        <w:r w:rsidR="009C319B">
          <w:rPr>
            <w:szCs w:val="24"/>
          </w:rPr>
          <w:t xml:space="preserve">descriptions of </w:t>
        </w:r>
      </w:ins>
      <w:r w:rsidR="004E6FCA" w:rsidRPr="004E6FCA">
        <w:rPr>
          <w:szCs w:val="24"/>
        </w:rPr>
        <w:t>low intensity</w:t>
      </w:r>
      <w:ins w:id="663" w:author="Billy Mitchell" w:date="2023-11-10T01:50:00Z">
        <w:r w:rsidR="009C319B">
          <w:rPr>
            <w:szCs w:val="24"/>
          </w:rPr>
          <w:t xml:space="preserve"> regulated</w:t>
        </w:r>
      </w:ins>
      <w:r w:rsidR="004E6FCA" w:rsidRPr="004E6FCA">
        <w:rPr>
          <w:szCs w:val="24"/>
        </w:rPr>
        <w:t xml:space="preserve"> events</w:t>
      </w:r>
      <w:ins w:id="664" w:author="Billy Mitchell" w:date="2023-11-10T01:50:00Z">
        <w:r w:rsidR="009C319B" w:rsidRPr="009C319B">
          <w:rPr>
            <w:szCs w:val="24"/>
          </w:rPr>
          <w:t xml:space="preserve"> </w:t>
        </w:r>
        <w:r w:rsidR="009C319B">
          <w:rPr>
            <w:szCs w:val="24"/>
          </w:rPr>
          <w:t>from the haunted house</w:t>
        </w:r>
      </w:ins>
      <w:r w:rsidR="004E6FCA" w:rsidRPr="004E6FCA">
        <w:rPr>
          <w:szCs w:val="24"/>
        </w:rPr>
        <w:t xml:space="preserve">. </w:t>
      </w:r>
      <w:r w:rsidR="002013C5">
        <w:rPr>
          <w:szCs w:val="24"/>
        </w:rPr>
        <w:t>We did observe the canonical association between emotional intensity and regulatory strategy selection with this design</w:t>
      </w:r>
      <w:ins w:id="665" w:author="Billy Mitchell" w:date="2023-11-13T17:45:00Z">
        <w:r w:rsidR="00396CB3">
          <w:rPr>
            <w:szCs w:val="24"/>
          </w:rPr>
          <w:t>. H</w:t>
        </w:r>
      </w:ins>
      <w:ins w:id="666" w:author="Billy Mitchell" w:date="2023-11-07T21:28:00Z">
        <w:r w:rsidR="00CB54A4">
          <w:rPr>
            <w:szCs w:val="24"/>
          </w:rPr>
          <w:t xml:space="preserve">owever, </w:t>
        </w:r>
      </w:ins>
      <w:ins w:id="667" w:author="Billy Mitchell" w:date="2023-11-10T01:50:00Z">
        <w:r w:rsidR="009C319B">
          <w:rPr>
            <w:szCs w:val="24"/>
          </w:rPr>
          <w:t xml:space="preserve">many </w:t>
        </w:r>
      </w:ins>
      <w:ins w:id="668" w:author="Billy Mitchell" w:date="2023-11-10T01:51:00Z">
        <w:r w:rsidR="009C319B">
          <w:rPr>
            <w:szCs w:val="24"/>
          </w:rPr>
          <w:t>study design differences between Studies 1 and 2 limited our ability to draw conclusions</w:t>
        </w:r>
      </w:ins>
      <w:r w:rsidR="002013C5">
        <w:rPr>
          <w:szCs w:val="24"/>
        </w:rPr>
        <w:t>.</w:t>
      </w:r>
      <w:ins w:id="669" w:author="Billy Mitchell" w:date="2023-11-07T21:29:00Z">
        <w:r w:rsidR="00CB54A4">
          <w:rPr>
            <w:szCs w:val="24"/>
          </w:rPr>
          <w:t xml:space="preserve"> </w:t>
        </w:r>
      </w:ins>
    </w:p>
    <w:p w14:paraId="4DBF9554" w14:textId="0614D08B" w:rsidR="00DA5661" w:rsidDel="00C6526E" w:rsidRDefault="00CB54A4" w:rsidP="0030735C">
      <w:pPr>
        <w:spacing w:after="0" w:line="480" w:lineRule="auto"/>
        <w:ind w:left="0" w:firstLine="720"/>
        <w:rPr>
          <w:ins w:id="670" w:author="chelsea helion" w:date="2023-11-10T18:26:00Z"/>
          <w:del w:id="671" w:author="Billy Mitchell" w:date="2023-11-13T17:46:00Z"/>
          <w:szCs w:val="24"/>
        </w:rPr>
      </w:pPr>
      <w:ins w:id="672" w:author="Billy Mitchell" w:date="2023-11-07T21:29:00Z">
        <w:r>
          <w:rPr>
            <w:szCs w:val="24"/>
          </w:rPr>
          <w:t xml:space="preserve">Study 3 </w:t>
        </w:r>
      </w:ins>
      <w:ins w:id="673" w:author="Billy Mitchell" w:date="2023-11-07T21:30:00Z">
        <w:r>
          <w:rPr>
            <w:szCs w:val="24"/>
          </w:rPr>
          <w:t xml:space="preserve">tasked untrained participants with watching </w:t>
        </w:r>
      </w:ins>
      <w:ins w:id="674" w:author="Billy Mitchell" w:date="2023-11-07T21:31:00Z">
        <w:r>
          <w:rPr>
            <w:szCs w:val="24"/>
          </w:rPr>
          <w:t>videos of varying negative intensity and</w:t>
        </w:r>
      </w:ins>
      <w:ins w:id="675" w:author="Billy Mitchell" w:date="2023-11-07T21:33:00Z">
        <w:r w:rsidR="00DF0574">
          <w:rPr>
            <w:szCs w:val="24"/>
          </w:rPr>
          <w:t xml:space="preserve"> subsequently</w:t>
        </w:r>
      </w:ins>
      <w:ins w:id="676" w:author="Billy Mitchell" w:date="2023-11-07T21:31:00Z">
        <w:r>
          <w:rPr>
            <w:szCs w:val="24"/>
          </w:rPr>
          <w:t xml:space="preserve"> either </w:t>
        </w:r>
      </w:ins>
      <w:ins w:id="677" w:author="Billy Mitchell" w:date="2023-11-07T21:32:00Z">
        <w:r>
          <w:rPr>
            <w:szCs w:val="24"/>
          </w:rPr>
          <w:t xml:space="preserve">reporting the regulatory strategies that they </w:t>
        </w:r>
        <w:r w:rsidR="00DF0574">
          <w:rPr>
            <w:szCs w:val="24"/>
          </w:rPr>
          <w:t>used (experienc</w:t>
        </w:r>
      </w:ins>
      <w:ins w:id="678" w:author="Billy Mitchell" w:date="2023-11-07T21:33:00Z">
        <w:r w:rsidR="00DF0574">
          <w:rPr>
            <w:szCs w:val="24"/>
          </w:rPr>
          <w:t>ing</w:t>
        </w:r>
      </w:ins>
      <w:ins w:id="679" w:author="Billy Mitchell" w:date="2023-11-07T21:32:00Z">
        <w:r w:rsidR="00DF0574">
          <w:rPr>
            <w:szCs w:val="24"/>
          </w:rPr>
          <w:t xml:space="preserve">) or the </w:t>
        </w:r>
        <w:r w:rsidR="00DF0574">
          <w:rPr>
            <w:szCs w:val="24"/>
          </w:rPr>
          <w:lastRenderedPageBreak/>
          <w:t xml:space="preserve">strategies that they predict </w:t>
        </w:r>
      </w:ins>
      <w:ins w:id="680" w:author="Billy Mitchell" w:date="2023-11-07T21:33:00Z">
        <w:r w:rsidR="00DF0574">
          <w:rPr>
            <w:szCs w:val="24"/>
          </w:rPr>
          <w:t>might be used (forecasting)</w:t>
        </w:r>
      </w:ins>
      <w:ins w:id="681" w:author="Billy Mitchell" w:date="2023-11-07T21:34:00Z">
        <w:r w:rsidR="00DF0574">
          <w:rPr>
            <w:szCs w:val="24"/>
          </w:rPr>
          <w:t xml:space="preserve"> to downregulate their negative emotions. </w:t>
        </w:r>
      </w:ins>
      <w:ins w:id="682" w:author="Billy Mitchell" w:date="2023-11-07T21:55:00Z">
        <w:r w:rsidR="00795CB8">
          <w:rPr>
            <w:szCs w:val="24"/>
          </w:rPr>
          <w:t xml:space="preserve">For both forecasters and experiencers, increasing self-reported affective intensity predicted a greater likelihood of using distraction. However, </w:t>
        </w:r>
      </w:ins>
      <w:ins w:id="683" w:author="Billy Mitchell" w:date="2023-11-07T21:57:00Z">
        <w:r w:rsidR="00795CB8">
          <w:rPr>
            <w:szCs w:val="24"/>
          </w:rPr>
          <w:t>forecasters were less likely than regulators to use reappraisal at low intensities.</w:t>
        </w:r>
      </w:ins>
      <w:ins w:id="684" w:author="Billy Mitchell" w:date="2023-11-10T01:53:00Z">
        <w:r w:rsidR="009C319B">
          <w:rPr>
            <w:szCs w:val="24"/>
          </w:rPr>
          <w:t xml:space="preserve"> A trend that emerged across all </w:t>
        </w:r>
        <w:del w:id="685" w:author="chelsea helion" w:date="2023-11-10T18:22:00Z">
          <w:r w:rsidR="009C319B" w:rsidDel="00FD702A">
            <w:rPr>
              <w:szCs w:val="24"/>
            </w:rPr>
            <w:delText xml:space="preserve"> </w:delText>
          </w:r>
        </w:del>
        <w:r w:rsidR="009C319B">
          <w:rPr>
            <w:szCs w:val="24"/>
          </w:rPr>
          <w:t xml:space="preserve">three studies </w:t>
        </w:r>
      </w:ins>
      <w:ins w:id="686" w:author="Billy Mitchell" w:date="2023-11-10T01:54:00Z">
        <w:r w:rsidR="009C319B">
          <w:rPr>
            <w:szCs w:val="24"/>
          </w:rPr>
          <w:t>was an inconsistency between how effective participants predicted distraction might be within these situations and how effective distraction</w:t>
        </w:r>
      </w:ins>
      <w:ins w:id="687" w:author="Billy Mitchell" w:date="2023-11-10T01:55:00Z">
        <w:r w:rsidR="009C319B">
          <w:rPr>
            <w:szCs w:val="24"/>
          </w:rPr>
          <w:t xml:space="preserve"> was actually reported to be.</w:t>
        </w:r>
      </w:ins>
      <w:ins w:id="688" w:author="Billy Mitchell" w:date="2023-11-10T01:56:00Z">
        <w:r w:rsidR="00D17F92">
          <w:rPr>
            <w:szCs w:val="24"/>
          </w:rPr>
          <w:t xml:space="preserve"> Methods and analyses supporting these findings are discussed.</w:t>
        </w:r>
      </w:ins>
      <w:ins w:id="689" w:author="Billy Mitchell" w:date="2023-11-10T01:54:00Z">
        <w:r w:rsidR="009C319B">
          <w:rPr>
            <w:szCs w:val="24"/>
          </w:rPr>
          <w:t xml:space="preserve"> </w:t>
        </w:r>
      </w:ins>
      <w:del w:id="690" w:author="Billy Mitchell" w:date="2023-11-07T21:30:00Z">
        <w:r w:rsidR="00DA5661" w:rsidDel="00CB54A4">
          <w:rPr>
            <w:b/>
            <w:szCs w:val="24"/>
          </w:rPr>
          <w:br w:type="page"/>
        </w:r>
      </w:del>
    </w:p>
    <w:p w14:paraId="08BF9698" w14:textId="77777777" w:rsidR="00C6526E" w:rsidDel="00C6526E" w:rsidRDefault="00C6526E" w:rsidP="0030735C">
      <w:pPr>
        <w:spacing w:after="0" w:line="480" w:lineRule="auto"/>
        <w:ind w:left="0" w:firstLine="720"/>
        <w:rPr>
          <w:del w:id="691" w:author="Billy Mitchell" w:date="2023-11-13T17:47:00Z"/>
          <w:szCs w:val="24"/>
        </w:rPr>
      </w:pPr>
      <w:del w:id="692" w:author="Billy Mitchell" w:date="2023-11-13T17:47:00Z">
        <w:r w:rsidDel="00C6526E">
          <w:rPr>
            <w:szCs w:val="24"/>
          </w:rPr>
          <w:delText xml:space="preserve">Finally, another way that we attempted to increase external validity in emotional measurement was by collecting free-response emotional labels of participant experience in Experiments 1 &amp; 3. Applying </w:delText>
        </w:r>
        <w:r w:rsidRPr="00EF55CB" w:rsidDel="00C6526E">
          <w:rPr>
            <w:szCs w:val="24"/>
          </w:rPr>
          <w:delText xml:space="preserve">natural language processing </w:delText>
        </w:r>
        <w:r w:rsidDel="00C6526E">
          <w:rPr>
            <w:szCs w:val="24"/>
          </w:rPr>
          <w:delText xml:space="preserve">techniques to free-response data can improve our ability to capture the </w:delText>
        </w:r>
        <w:r w:rsidRPr="00EF55CB" w:rsidDel="00C6526E">
          <w:rPr>
            <w:szCs w:val="24"/>
          </w:rPr>
          <w:delText>multifaceted</w:delText>
        </w:r>
        <w:r w:rsidDel="00C6526E">
          <w:rPr>
            <w:szCs w:val="24"/>
          </w:rPr>
          <w:delText xml:space="preserve">, idiosyncratic </w:delText>
        </w:r>
        <w:r w:rsidRPr="00EF55CB" w:rsidDel="00C6526E">
          <w:rPr>
            <w:szCs w:val="24"/>
          </w:rPr>
          <w:delText>emotional experiences</w:delText>
        </w:r>
        <w:r w:rsidDel="00C6526E">
          <w:rPr>
            <w:szCs w:val="24"/>
          </w:rPr>
          <w:delText xml:space="preserve"> </w:delText>
        </w:r>
        <w:r w:rsidRPr="006D4590" w:rsidDel="00C6526E">
          <w:rPr>
            <w:szCs w:val="24"/>
          </w:rPr>
          <w:delText>that constructivist frameworks emphasize</w:delText>
        </w:r>
        <w:r w:rsidDel="00C6526E">
          <w:rPr>
            <w:szCs w:val="24"/>
          </w:rPr>
          <w:delText xml:space="preserve"> </w:delText>
        </w:r>
        <w:r w:rsidDel="00C6526E">
          <w:rPr>
            <w:szCs w:val="24"/>
          </w:rPr>
          <w:fldChar w:fldCharType="begin"/>
        </w:r>
        <w:r w:rsidDel="00C6526E">
          <w:rPr>
            <w:szCs w:val="24"/>
          </w:rPr>
          <w:del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r w:rsidDel="00C6526E">
          <w:rPr>
            <w:szCs w:val="24"/>
          </w:rPr>
          <w:fldChar w:fldCharType="separate"/>
        </w:r>
        <w:r w:rsidRPr="002C591D" w:rsidDel="00C6526E">
          <w:delText>(Mohammad, 2018)</w:delText>
        </w:r>
        <w:r w:rsidDel="00C6526E">
          <w:rPr>
            <w:szCs w:val="24"/>
          </w:rPr>
          <w:fldChar w:fldCharType="end"/>
        </w:r>
        <w:r w:rsidDel="00C6526E">
          <w:rPr>
            <w:szCs w:val="24"/>
          </w:rPr>
          <w:delText xml:space="preserve"> without sacrificing accuracy </w:delText>
        </w:r>
        <w:r w:rsidDel="00C6526E">
          <w:rPr>
            <w:szCs w:val="24"/>
          </w:rPr>
          <w:fldChar w:fldCharType="begin"/>
        </w:r>
        <w:r w:rsidDel="00C6526E">
          <w:rPr>
            <w:szCs w:val="24"/>
          </w:rPr>
          <w:del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r w:rsidDel="00C6526E">
          <w:rPr>
            <w:szCs w:val="24"/>
          </w:rPr>
          <w:fldChar w:fldCharType="separate"/>
        </w:r>
        <w:r w:rsidRPr="004649E5" w:rsidDel="00C6526E">
          <w:delText>(Diamond et al., 2020)</w:delText>
        </w:r>
        <w:r w:rsidDel="00C6526E">
          <w:rPr>
            <w:szCs w:val="24"/>
          </w:rPr>
          <w:fldChar w:fldCharType="end"/>
        </w:r>
        <w:r w:rsidDel="00C6526E">
          <w:rPr>
            <w:szCs w:val="24"/>
          </w:rPr>
          <w:delText xml:space="preserve"> or quantifiability. Free-response capture, more than discretely categorized self-reports or unipolar scales, may also require fewer a priori assumptions from researchers about a participant’s emotional experience, thus reducing unintended researcher influence </w:delText>
        </w:r>
        <w:r w:rsidDel="00C6526E">
          <w:rPr>
            <w:szCs w:val="24"/>
          </w:rPr>
          <w:fldChar w:fldCharType="begin"/>
        </w:r>
        <w:r w:rsidDel="00C6526E">
          <w:rPr>
            <w:szCs w:val="24"/>
          </w:rPr>
          <w:del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delInstrText>
        </w:r>
        <w:r w:rsidDel="00C6526E">
          <w:rPr>
            <w:szCs w:val="24"/>
          </w:rPr>
          <w:fldChar w:fldCharType="separate"/>
        </w:r>
        <w:r w:rsidRPr="00AD2081" w:rsidDel="00C6526E">
          <w:delText>(Gendron et al., 2012; Lindquist et al., 2006)</w:delText>
        </w:r>
        <w:r w:rsidDel="00C6526E">
          <w:rPr>
            <w:szCs w:val="24"/>
          </w:rPr>
          <w:fldChar w:fldCharType="end"/>
        </w:r>
        <w:r w:rsidDel="00C6526E">
          <w:rPr>
            <w:szCs w:val="24"/>
          </w:rPr>
          <w:delText xml:space="preserve"> and improving generalizability </w:delText>
        </w:r>
        <w:r w:rsidDel="00C6526E">
          <w:rPr>
            <w:szCs w:val="24"/>
          </w:rPr>
          <w:fldChar w:fldCharType="begin"/>
        </w:r>
        <w:r w:rsidDel="00C6526E">
          <w:rPr>
            <w:szCs w:val="24"/>
          </w:rPr>
          <w:del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delInstrText>
        </w:r>
        <w:r w:rsidDel="00C6526E">
          <w:rPr>
            <w:szCs w:val="24"/>
          </w:rPr>
          <w:fldChar w:fldCharType="separate"/>
        </w:r>
        <w:r w:rsidRPr="00753C04" w:rsidDel="00C6526E">
          <w:delText>(Miller et al., 2019)</w:delText>
        </w:r>
        <w:r w:rsidDel="00C6526E">
          <w:rPr>
            <w:szCs w:val="24"/>
          </w:rPr>
          <w:fldChar w:fldCharType="end"/>
        </w:r>
        <w:r w:rsidRPr="006D4590" w:rsidDel="00C6526E">
          <w:rPr>
            <w:szCs w:val="24"/>
          </w:rPr>
          <w:delText>.</w:delText>
        </w:r>
      </w:del>
    </w:p>
    <w:p w14:paraId="50D40366" w14:textId="77777777" w:rsidR="00A315ED" w:rsidRDefault="00A315ED" w:rsidP="00C6526E">
      <w:pPr>
        <w:spacing w:after="0" w:line="480" w:lineRule="auto"/>
        <w:ind w:left="0" w:firstLine="720"/>
        <w:rPr>
          <w:b/>
          <w:szCs w:val="24"/>
        </w:rPr>
      </w:pPr>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672685DB"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ins w:id="693" w:author="Billy Mitchell" w:date="2023-11-13T17:50:00Z">
        <w:r w:rsidR="00C6526E">
          <w:rPr>
            <w:szCs w:val="24"/>
          </w:rPr>
          <w:t xml:space="preserve"> dynamic, feature-rich</w:t>
        </w:r>
      </w:ins>
      <w:del w:id="694" w:author="Billy Mitchell" w:date="2023-11-13T17:50:00Z">
        <w:r w:rsidDel="00C6526E">
          <w:rPr>
            <w:szCs w:val="24"/>
          </w:rPr>
          <w:delText>n immersive,</w:delText>
        </w:r>
        <w:r w:rsidRPr="008C7178" w:rsidDel="00C6526E">
          <w:rPr>
            <w:szCs w:val="24"/>
          </w:rPr>
          <w:delText xml:space="preserve"> </w:delText>
        </w:r>
        <w:r w:rsidDel="00C6526E">
          <w:rPr>
            <w:szCs w:val="24"/>
          </w:rPr>
          <w:delText>high-intensity, multimodal</w:delText>
        </w:r>
      </w:del>
      <w:r>
        <w:rPr>
          <w:szCs w:val="24"/>
        </w:rPr>
        <w:t xml:space="preserve">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4B156D4A"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ins w:id="695" w:author="Billy Mitchell" w:date="2023-11-13T20:36:00Z">
        <w:r w:rsidR="002F3B4A">
          <w:rPr>
            <w:szCs w:val="24"/>
          </w:rPr>
          <w:t xml:space="preserve">age: </w:t>
        </w:r>
      </w:ins>
      <w:r w:rsidRPr="008C7178">
        <w:rPr>
          <w:i/>
          <w:szCs w:val="24"/>
        </w:rPr>
        <w:t xml:space="preserve">x̄ </w:t>
      </w:r>
      <w:r w:rsidRPr="008C7178">
        <w:rPr>
          <w:i/>
          <w:szCs w:val="24"/>
          <w:vertAlign w:val="subscript"/>
        </w:rPr>
        <w:t>age</w:t>
      </w:r>
      <w:r w:rsidRPr="008C7178">
        <w:rPr>
          <w:szCs w:val="24"/>
        </w:rPr>
        <w:t xml:space="preserve"> = 24.22 yrs, range = 18 </w:t>
      </w:r>
      <w:del w:id="696" w:author="Billy Mitchell" w:date="2023-11-13T20:21:00Z">
        <w:r w:rsidRPr="008C7178" w:rsidDel="00EC2B97">
          <w:rPr>
            <w:szCs w:val="24"/>
          </w:rPr>
          <w:delText>-</w:delText>
        </w:r>
      </w:del>
      <w:ins w:id="697" w:author="Billy Mitchell" w:date="2023-11-13T20:21:00Z">
        <w:r w:rsidR="00EC2B97">
          <w:rPr>
            <w:szCs w:val="24"/>
          </w:rPr>
          <w:t>–</w:t>
        </w:r>
      </w:ins>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w:t>
      </w:r>
      <w:ins w:id="698" w:author="Billy Mitchell" w:date="2023-11-13T20:36:00Z">
        <w:r w:rsidR="002F3B4A">
          <w:rPr>
            <w:szCs w:val="24"/>
          </w:rPr>
          <w:t>; gender:</w:t>
        </w:r>
      </w:ins>
      <w:del w:id="699" w:author="Billy Mitchell" w:date="2023-11-13T20:36:00Z">
        <w:r w:rsidRPr="008C7178" w:rsidDel="002F3B4A">
          <w:rPr>
            <w:szCs w:val="24"/>
          </w:rPr>
          <w:delText>,</w:delText>
        </w:r>
      </w:del>
      <w:r w:rsidRPr="008C7178">
        <w:rPr>
          <w:szCs w:val="24"/>
        </w:rPr>
        <w:t xml:space="preserve"> 26 female,</w:t>
      </w:r>
      <w:ins w:id="700" w:author="Billy Mitchell" w:date="2023-11-13T20:35:00Z">
        <w:r w:rsidR="002F3B4A">
          <w:rPr>
            <w:szCs w:val="24"/>
          </w:rPr>
          <w:t xml:space="preserve"> 27</w:t>
        </w:r>
      </w:ins>
      <w:ins w:id="701" w:author="Billy Mitchell" w:date="2023-11-13T20:36:00Z">
        <w:r w:rsidR="002F3B4A">
          <w:rPr>
            <w:szCs w:val="24"/>
          </w:rPr>
          <w:t xml:space="preserve"> </w:t>
        </w:r>
      </w:ins>
      <w:ins w:id="702" w:author="Billy Mitchell" w:date="2023-11-13T20:35:00Z">
        <w:r w:rsidR="002F3B4A">
          <w:rPr>
            <w:szCs w:val="24"/>
          </w:rPr>
          <w:t>male,</w:t>
        </w:r>
      </w:ins>
      <w:r w:rsidRPr="008C7178">
        <w:rPr>
          <w:szCs w:val="24"/>
        </w:rPr>
        <w:t xml:space="preserve"> 1 non-binary</w:t>
      </w:r>
      <w:ins w:id="703" w:author="Billy Mitchell" w:date="2023-11-13T20:36:00Z">
        <w:r w:rsidR="002F3B4A">
          <w:rPr>
            <w:szCs w:val="24"/>
          </w:rPr>
          <w:t>; Ethnicity:</w:t>
        </w:r>
      </w:ins>
      <w:del w:id="704" w:author="Billy Mitchell" w:date="2023-11-13T20:36:00Z">
        <w:r w:rsidDel="002F3B4A">
          <w:rPr>
            <w:szCs w:val="24"/>
          </w:rPr>
          <w:delText>,</w:delText>
        </w:r>
      </w:del>
      <w:r>
        <w:rPr>
          <w:szCs w:val="24"/>
        </w:rPr>
        <w:t xml:space="preserve"> 18.51% Hispanic</w:t>
      </w:r>
      <w:ins w:id="705" w:author="Billy Mitchell" w:date="2023-11-13T20:36:00Z">
        <w:r w:rsidR="002F3B4A">
          <w:rPr>
            <w:szCs w:val="24"/>
          </w:rPr>
          <w:t>, 81.49% Not Hispanic</w:t>
        </w:r>
      </w:ins>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del w:id="706" w:author="Billy Mitchell" w:date="2023-11-13T19:29:00Z">
        <w:r w:rsidDel="006021D3">
          <w:rPr>
            <w:szCs w:val="24"/>
          </w:rPr>
          <w:delText>emotion regulation</w:delText>
        </w:r>
      </w:del>
      <w:ins w:id="707" w:author="Billy Mitchell" w:date="2023-11-13T19:29:00Z">
        <w:r w:rsidR="006021D3">
          <w:rPr>
            <w:szCs w:val="24"/>
          </w:rPr>
          <w:t>ER</w:t>
        </w:r>
      </w:ins>
      <w:r>
        <w:rPr>
          <w:szCs w:val="24"/>
        </w:rPr>
        <w:t xml:space="preserve"> strategy usage in this context and determine a more appropriate sample size for our primary study, as a review of the extant literature did not yield analogous study designs within the </w:t>
      </w:r>
      <w:del w:id="708" w:author="Billy Mitchell" w:date="2023-11-13T19:29:00Z">
        <w:r w:rsidDel="006021D3">
          <w:rPr>
            <w:szCs w:val="24"/>
          </w:rPr>
          <w:delText>emotion regulation</w:delText>
        </w:r>
      </w:del>
      <w:ins w:id="709" w:author="Billy Mitchell" w:date="2023-11-13T19:29:00Z">
        <w:r w:rsidR="006021D3">
          <w:rPr>
            <w:szCs w:val="24"/>
          </w:rPr>
          <w:t>ER</w:t>
        </w:r>
      </w:ins>
      <w:r>
        <w:rPr>
          <w:szCs w:val="24"/>
        </w:rPr>
        <w:t xml:space="preserve"> space. </w:t>
      </w:r>
      <w:r w:rsidRPr="004D26BF">
        <w:rPr>
          <w:i/>
          <w:iCs/>
          <w:szCs w:val="24"/>
          <w:rPrChange w:id="710" w:author="chelsea helion" w:date="2023-11-10T18:28:00Z">
            <w:rPr>
              <w:szCs w:val="24"/>
            </w:rPr>
          </w:rPrChange>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w:t>
      </w:r>
      <w:r w:rsidRPr="00C6526E">
        <w:rPr>
          <w:i/>
          <w:iCs/>
          <w:szCs w:val="24"/>
          <w:rPrChange w:id="711" w:author="Billy Mitchell" w:date="2023-11-13T17:51:00Z">
            <w:rPr>
              <w:szCs w:val="24"/>
            </w:rPr>
          </w:rPrChange>
        </w:rPr>
        <w:t>η</w:t>
      </w:r>
      <w:r w:rsidRPr="00C6526E">
        <w:rPr>
          <w:i/>
          <w:iCs/>
          <w:szCs w:val="24"/>
          <w:vertAlign w:val="subscript"/>
          <w:rPrChange w:id="712" w:author="Billy Mitchell" w:date="2023-11-13T17:51:00Z">
            <w:rPr>
              <w:szCs w:val="24"/>
              <w:vertAlign w:val="subscript"/>
            </w:rPr>
          </w:rPrChange>
        </w:rPr>
        <w:t>p</w:t>
      </w:r>
      <w:r w:rsidRPr="00C6526E">
        <w:rPr>
          <w:i/>
          <w:iCs/>
          <w:szCs w:val="24"/>
          <w:vertAlign w:val="superscript"/>
          <w:rPrChange w:id="713" w:author="Billy Mitchell" w:date="2023-11-13T17:51:00Z">
            <w:rPr>
              <w:szCs w:val="24"/>
              <w:vertAlign w:val="superscript"/>
            </w:rPr>
          </w:rPrChange>
        </w:rPr>
        <w:t>2</w:t>
      </w:r>
      <w:r w:rsidRPr="008C7178">
        <w:rPr>
          <w:szCs w:val="24"/>
        </w:rPr>
        <w:t xml:space="preserve"> = 0.43).</w:t>
      </w:r>
      <w:r>
        <w:rPr>
          <w:szCs w:val="24"/>
        </w:rPr>
        <w:t xml:space="preserve"> Using </w:t>
      </w:r>
      <w:ins w:id="714" w:author="chelsea helion" w:date="2023-11-10T18:29:00Z">
        <w:r w:rsidR="004D26BF">
          <w:rPr>
            <w:szCs w:val="24"/>
          </w:rPr>
          <w:t>“</w:t>
        </w:r>
      </w:ins>
      <w:r w:rsidRPr="008C7178">
        <w:rPr>
          <w:szCs w:val="24"/>
        </w:rPr>
        <w:t>WebPower</w:t>
      </w:r>
      <w:ins w:id="715" w:author="chelsea helion" w:date="2023-11-10T18:29:00Z">
        <w:r w:rsidR="004D26BF">
          <w:rPr>
            <w:szCs w:val="24"/>
          </w:rPr>
          <w:t>”</w:t>
        </w:r>
      </w:ins>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del w:id="716" w:author="Billy Mitchell" w:date="2023-11-10T01:57:00Z">
        <w:r w:rsidR="009B0A20" w:rsidDel="00D17F92">
          <w:rPr>
            <w:szCs w:val="24"/>
          </w:rPr>
          <w:delText>exploration</w:delText>
        </w:r>
        <w:r w:rsidDel="00D17F92">
          <w:rPr>
            <w:szCs w:val="24"/>
          </w:rPr>
          <w:delText xml:space="preserve"> </w:delText>
        </w:r>
      </w:del>
      <w:ins w:id="717" w:author="Billy Mitchell" w:date="2023-11-10T01:57:00Z">
        <w:r w:rsidR="00D17F92">
          <w:rPr>
            <w:szCs w:val="24"/>
          </w:rPr>
          <w:t xml:space="preserve">analysis </w:t>
        </w:r>
      </w:ins>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C6526E">
        <w:rPr>
          <w:i/>
          <w:iCs/>
          <w:szCs w:val="24"/>
          <w:rPrChange w:id="718" w:author="Billy Mitchell" w:date="2023-11-13T17:51:00Z">
            <w:rPr>
              <w:szCs w:val="24"/>
            </w:rPr>
          </w:rPrChange>
        </w:rPr>
        <w:t>OR</w:t>
      </w:r>
      <w:r>
        <w:rPr>
          <w:szCs w:val="24"/>
        </w:rPr>
        <w:t xml:space="preserve"> = 1.83 (</w:t>
      </w:r>
      <w:r w:rsidRPr="00C6526E">
        <w:rPr>
          <w:i/>
          <w:iCs/>
          <w:szCs w:val="24"/>
          <w:rPrChange w:id="719" w:author="Billy Mitchell" w:date="2023-11-13T17:51:00Z">
            <w:rPr>
              <w:szCs w:val="24"/>
            </w:rPr>
          </w:rPrChange>
        </w:rPr>
        <w:t>95% CI</w:t>
      </w:r>
      <w:r w:rsidRPr="006B0891">
        <w:rPr>
          <w:szCs w:val="24"/>
        </w:rPr>
        <w:t xml:space="preserve"> = [0.65, 3.2], </w:t>
      </w:r>
      <w:r w:rsidRPr="00C6526E">
        <w:rPr>
          <w:i/>
          <w:iCs/>
          <w:szCs w:val="24"/>
          <w:rPrChange w:id="720" w:author="Billy Mitchell" w:date="2023-11-13T17:51:00Z">
            <w:rPr>
              <w:szCs w:val="24"/>
            </w:rPr>
          </w:rPrChange>
        </w:rPr>
        <w:t>p</w:t>
      </w:r>
      <w:r w:rsidRPr="006B0891">
        <w:rPr>
          <w:szCs w:val="24"/>
        </w:rPr>
        <w:t xml:space="preserve"> = 0.079)</w:t>
      </w:r>
      <w:r>
        <w:rPr>
          <w:szCs w:val="24"/>
        </w:rPr>
        <w:t xml:space="preserve"> </w:t>
      </w:r>
      <w:bookmarkStart w:id="721"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721"/>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4D26BF">
        <w:rPr>
          <w:i/>
          <w:iCs/>
          <w:szCs w:val="24"/>
          <w:rPrChange w:id="722" w:author="chelsea helion" w:date="2023-11-10T18:29:00Z">
            <w:rPr>
              <w:szCs w:val="24"/>
            </w:rPr>
          </w:rPrChange>
        </w:rPr>
        <w:t>a pr</w:t>
      </w:r>
      <w:ins w:id="723" w:author="chelsea helion" w:date="2023-11-10T18:29:00Z">
        <w:r w:rsidR="004D26BF" w:rsidRPr="004D26BF">
          <w:rPr>
            <w:i/>
            <w:iCs/>
            <w:szCs w:val="24"/>
            <w:rPrChange w:id="724" w:author="chelsea helion" w:date="2023-11-10T18:29:00Z">
              <w:rPr>
                <w:szCs w:val="24"/>
              </w:rPr>
            </w:rPrChange>
          </w:rPr>
          <w:t>i</w:t>
        </w:r>
      </w:ins>
      <w:r w:rsidR="00B501A4" w:rsidRPr="004D26BF">
        <w:rPr>
          <w:i/>
          <w:iCs/>
          <w:szCs w:val="24"/>
          <w:rPrChange w:id="725" w:author="chelsea helion" w:date="2023-11-10T18:29:00Z">
            <w:rPr>
              <w:szCs w:val="24"/>
            </w:rPr>
          </w:rPrChange>
        </w:rPr>
        <w:t>ori</w:t>
      </w:r>
      <w:r w:rsidR="00B501A4">
        <w:rPr>
          <w:szCs w:val="24"/>
        </w:rPr>
        <w:t xml:space="preserve"> power curve </w:t>
      </w:r>
      <w:r>
        <w:rPr>
          <w:szCs w:val="24"/>
        </w:rPr>
        <w:t xml:space="preserve">for Experiment </w:t>
      </w:r>
      <w:r w:rsidR="00B501A4">
        <w:rPr>
          <w:szCs w:val="24"/>
        </w:rPr>
        <w:t xml:space="preserve">1 via </w:t>
      </w:r>
      <w:ins w:id="726" w:author="chelsea helion" w:date="2023-11-10T18:29:00Z">
        <w:r w:rsidR="004D26BF">
          <w:rPr>
            <w:szCs w:val="24"/>
          </w:rPr>
          <w:t>“</w:t>
        </w:r>
      </w:ins>
      <w:r w:rsidR="00B501A4">
        <w:rPr>
          <w:szCs w:val="24"/>
        </w:rPr>
        <w:t>simr</w:t>
      </w:r>
      <w:ins w:id="727" w:author="chelsea helion" w:date="2023-11-10T18:29:00Z">
        <w:r w:rsidR="004D26BF">
          <w:rPr>
            <w:szCs w:val="24"/>
          </w:rPr>
          <w:t>”</w:t>
        </w:r>
      </w:ins>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03BF3078"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ins w:id="728" w:author="Billy Mitchell" w:date="2023-11-13T20:36:00Z">
        <w:r w:rsidR="002F3B4A">
          <w:rPr>
            <w:szCs w:val="24"/>
          </w:rPr>
          <w:t xml:space="preserve">age: </w:t>
        </w:r>
      </w:ins>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C6526E">
        <w:rPr>
          <w:i/>
          <w:iCs/>
          <w:szCs w:val="24"/>
          <w:rPrChange w:id="729" w:author="Billy Mitchell" w:date="2023-11-13T17:53:00Z">
            <w:rPr>
              <w:szCs w:val="24"/>
            </w:rPr>
          </w:rPrChange>
        </w:rPr>
        <w:t>range</w:t>
      </w:r>
      <w:r w:rsidR="00B720B2" w:rsidRPr="008C7178">
        <w:rPr>
          <w:szCs w:val="24"/>
        </w:rPr>
        <w:t xml:space="preserve"> = 18 – 34 yrs, </w:t>
      </w:r>
      <w:r w:rsidR="00B720B2" w:rsidRPr="008C7178">
        <w:rPr>
          <w:i/>
          <w:szCs w:val="24"/>
        </w:rPr>
        <w:t>sd</w:t>
      </w:r>
      <w:r w:rsidR="00B720B2" w:rsidRPr="008C7178">
        <w:rPr>
          <w:i/>
          <w:szCs w:val="24"/>
          <w:vertAlign w:val="subscript"/>
        </w:rPr>
        <w:t>age</w:t>
      </w:r>
      <w:r w:rsidR="00B720B2" w:rsidRPr="008C7178">
        <w:rPr>
          <w:szCs w:val="24"/>
        </w:rPr>
        <w:t xml:space="preserve"> = 2.87 yrs</w:t>
      </w:r>
      <w:ins w:id="730" w:author="Billy Mitchell" w:date="2023-11-13T20:37:00Z">
        <w:r w:rsidR="002F3B4A">
          <w:rPr>
            <w:szCs w:val="24"/>
          </w:rPr>
          <w:t>; gender:</w:t>
        </w:r>
      </w:ins>
      <w:del w:id="731" w:author="Billy Mitchell" w:date="2023-11-13T20:37:00Z">
        <w:r w:rsidR="00B720B2" w:rsidRPr="008C7178" w:rsidDel="002F3B4A">
          <w:rPr>
            <w:szCs w:val="24"/>
          </w:rPr>
          <w:delText>,</w:delText>
        </w:r>
      </w:del>
      <w:r w:rsidR="00B720B2" w:rsidRPr="008C7178">
        <w:rPr>
          <w:szCs w:val="24"/>
        </w:rPr>
        <w:t xml:space="preserve"> 7</w:t>
      </w:r>
      <w:r w:rsidR="00E37E22">
        <w:rPr>
          <w:szCs w:val="24"/>
        </w:rPr>
        <w:t>3</w:t>
      </w:r>
      <w:r w:rsidR="00B720B2" w:rsidRPr="008C7178">
        <w:rPr>
          <w:szCs w:val="24"/>
        </w:rPr>
        <w:t xml:space="preserve"> female</w:t>
      </w:r>
      <w:r w:rsidR="00E37E22">
        <w:rPr>
          <w:szCs w:val="24"/>
        </w:rPr>
        <w:t>,</w:t>
      </w:r>
      <w:ins w:id="732" w:author="Billy Mitchell" w:date="2023-11-13T20:37:00Z">
        <w:r w:rsidR="002F3B4A">
          <w:rPr>
            <w:szCs w:val="24"/>
          </w:rPr>
          <w:t xml:space="preserve"> 40 male,</w:t>
        </w:r>
      </w:ins>
      <w:r w:rsidR="00E37E22">
        <w:rPr>
          <w:szCs w:val="24"/>
        </w:rPr>
        <w:t xml:space="preserve">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del w:id="733" w:author="chelsea helion" w:date="2023-11-10T18:30:00Z">
        <w:r w:rsidR="00EB0294" w:rsidDel="00DF1FB0">
          <w:rPr>
            <w:szCs w:val="24"/>
          </w:rPr>
          <w:delText xml:space="preserve"> </w:delText>
        </w:r>
      </w:del>
      <w:del w:id="734" w:author="Billy Mitchell" w:date="2023-11-13T13:36:00Z">
        <w:r w:rsidR="00EB0294" w:rsidDel="0014196C">
          <w:delText xml:space="preserve"> (</w:delText>
        </w:r>
        <w:r w:rsidR="00EB0294" w:rsidDel="0014196C">
          <w:rPr>
            <w:b/>
            <w:bCs/>
          </w:rPr>
          <w:delText>Fig. 1</w:delText>
        </w:r>
        <w:r w:rsidR="00EB0294" w:rsidRPr="00EB0294" w:rsidDel="0014196C">
          <w:delText>)</w:delText>
        </w:r>
      </w:del>
      <w:ins w:id="735" w:author="Billy Mitchell" w:date="2023-11-13T13:37:00Z">
        <w:r w:rsidR="0014196C">
          <w:rPr>
            <w:szCs w:val="24"/>
          </w:rPr>
          <w:t xml:space="preserve">. </w:t>
        </w:r>
      </w:ins>
      <w:del w:id="736" w:author="Billy Mitchell" w:date="2023-11-13T13:36:00Z">
        <w:r w:rsidDel="0014196C">
          <w:rPr>
            <w:szCs w:val="24"/>
          </w:rPr>
          <w:delText>.</w:delText>
        </w:r>
      </w:del>
      <w:del w:id="737" w:author="Billy Mitchell" w:date="2023-11-13T13:37:00Z">
        <w:r w:rsidR="00234192" w:rsidDel="0014196C">
          <w:rPr>
            <w:szCs w:val="24"/>
          </w:rPr>
          <w:delText xml:space="preserve"> </w:delText>
        </w:r>
      </w:del>
      <w:ins w:id="738" w:author="Billy Mitchell" w:date="2023-11-13T13:37:00Z">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ins>
      <w:r w:rsidR="00201A98" w:rsidRPr="0014196C">
        <w:rPr>
          <w:szCs w:val="24"/>
        </w:rPr>
        <w:t>Eligible</w:t>
      </w:r>
      <w:r w:rsidR="00201A98">
        <w:rPr>
          <w:szCs w:val="24"/>
        </w:rPr>
        <w:t xml:space="preserv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739" w:author="Billy Mitchell" w:date="2023-11-10T01:59:00Z">
                                <w:r w:rsidR="00D17F92">
                                  <w:rPr>
                                    <w:sz w:val="20"/>
                                    <w:szCs w:val="20"/>
                                  </w:rPr>
                                  <w:t>1</w:t>
                                </w:r>
                              </w:ins>
                              <w:del w:id="740"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741" w:author="Billy Mitchell" w:date="2023-11-10T01:59:00Z">
                          <w:r w:rsidR="00D17F92">
                            <w:rPr>
                              <w:sz w:val="20"/>
                              <w:szCs w:val="20"/>
                            </w:rPr>
                            <w:t>1</w:t>
                          </w:r>
                        </w:ins>
                        <w:del w:id="742"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1D40B0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ins w:id="743" w:author="chelsea helion" w:date="2023-11-10T18:32:00Z">
        <w:r w:rsidR="00DF1FB0">
          <w:rPr>
            <w:szCs w:val="24"/>
          </w:rPr>
          <w:t xml:space="preserve"> to</w:t>
        </w:r>
      </w:ins>
      <w:del w:id="744" w:author="chelsea helion" w:date="2023-11-10T18:32:00Z">
        <w:r w:rsidR="00F63EDD" w:rsidDel="00DF1FB0">
          <w:rPr>
            <w:szCs w:val="24"/>
          </w:rPr>
          <w:delText>,</w:delText>
        </w:r>
      </w:del>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del w:id="745" w:author="Billy Mitchell" w:date="2023-11-10T02:01:00Z">
        <w:r w:rsidR="00392022" w:rsidDel="00D17F92">
          <w:rPr>
            <w:szCs w:val="24"/>
          </w:rPr>
          <w:delText xml:space="preserve">, the data from which has been covered in another article </w:delText>
        </w:r>
        <w:r w:rsidR="00392022" w:rsidDel="00D17F92">
          <w:rPr>
            <w:szCs w:val="24"/>
          </w:rPr>
          <w:fldChar w:fldCharType="begin"/>
        </w:r>
        <w:r w:rsidR="007B47B5" w:rsidDel="00D17F92">
          <w:rPr>
            <w:szCs w:val="24"/>
          </w:rPr>
          <w:del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392022" w:rsidDel="00D17F92">
          <w:rPr>
            <w:szCs w:val="24"/>
          </w:rPr>
          <w:fldChar w:fldCharType="separate"/>
        </w:r>
        <w:r w:rsidR="00392022" w:rsidRPr="006A1E84" w:rsidDel="00D17F92">
          <w:delText>(</w:delText>
        </w:r>
        <w:r w:rsidR="00392022" w:rsidDel="00D17F92">
          <w:rPr>
            <w:i/>
            <w:iCs/>
          </w:rPr>
          <w:delText xml:space="preserve">See </w:delText>
        </w:r>
        <w:r w:rsidR="00392022" w:rsidRPr="006A1E84" w:rsidDel="00D17F92">
          <w:delText>Stasiak et al., 2023)</w:delText>
        </w:r>
        <w:r w:rsidR="00392022" w:rsidDel="00D17F92">
          <w:rPr>
            <w:szCs w:val="24"/>
          </w:rPr>
          <w:fldChar w:fldCharType="end"/>
        </w:r>
        <w:r w:rsidR="00392022" w:rsidDel="00D17F92">
          <w:rPr>
            <w:szCs w:val="24"/>
          </w:rPr>
          <w:delText>,</w:delText>
        </w:r>
      </w:del>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271DEBE1"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746" w:author="Billy Mitchell" w:date="2023-11-08T11:09:00Z">
            <w:rPr>
              <w:szCs w:val="24"/>
            </w:rPr>
          </w:rPrChange>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ins w:id="747" w:author="Billy Mitchell" w:date="2023-11-13T19:22:00Z">
        <w:r w:rsidR="00131503">
          <w:rPr>
            <w:szCs w:val="24"/>
          </w:rPr>
          <w:t>usage</w:t>
        </w:r>
      </w:ins>
      <w:del w:id="748" w:author="Billy Mitchell" w:date="2023-11-13T19:22:00Z">
        <w:r w:rsidR="00790C62" w:rsidDel="00131503">
          <w:rPr>
            <w:szCs w:val="24"/>
          </w:rPr>
          <w:delText>choice</w:delText>
        </w:r>
      </w:del>
      <w:ins w:id="749" w:author="Billy Mitchell" w:date="2023-11-13T13:32:00Z">
        <w:r w:rsidR="0014196C">
          <w:rPr>
            <w:szCs w:val="24"/>
          </w:rPr>
          <w:t xml:space="preserve"> </w:t>
        </w:r>
        <w:r w:rsidR="0014196C">
          <w:rPr>
            <w:szCs w:val="24"/>
          </w:rPr>
          <w:t>(</w:t>
        </w:r>
        <w:r w:rsidR="0014196C" w:rsidRPr="00790C62">
          <w:rPr>
            <w:i/>
            <w:iCs/>
            <w:szCs w:val="24"/>
          </w:rPr>
          <w:t>F</w:t>
        </w:r>
        <w:r w:rsidR="0014196C">
          <w:rPr>
            <w:szCs w:val="24"/>
          </w:rPr>
          <w:t>(2,</w:t>
        </w:r>
        <w:r w:rsidR="0014196C">
          <w:rPr>
            <w:szCs w:val="24"/>
          </w:rPr>
          <w:t>73</w:t>
        </w:r>
        <w:r w:rsidR="0014196C">
          <w:rPr>
            <w:szCs w:val="24"/>
          </w:rPr>
          <w:t xml:space="preserve">) = </w:t>
        </w:r>
        <w:r w:rsidR="0014196C">
          <w:rPr>
            <w:szCs w:val="24"/>
          </w:rPr>
          <w:t>0.05</w:t>
        </w:r>
        <w:r w:rsidR="0014196C">
          <w:rPr>
            <w:szCs w:val="24"/>
          </w:rPr>
          <w:t xml:space="preserve">, </w:t>
        </w:r>
        <w:r w:rsidR="0014196C" w:rsidRPr="00790C62">
          <w:rPr>
            <w:i/>
            <w:iCs/>
            <w:szCs w:val="24"/>
          </w:rPr>
          <w:t>p</w:t>
        </w:r>
        <w:r w:rsidR="0014196C">
          <w:rPr>
            <w:szCs w:val="24"/>
          </w:rPr>
          <w:t xml:space="preserve"> = 0.</w:t>
        </w:r>
        <w:r w:rsidR="0014196C">
          <w:rPr>
            <w:szCs w:val="24"/>
          </w:rPr>
          <w:t>9</w:t>
        </w:r>
        <w:r w:rsidR="0014196C">
          <w:rPr>
            <w:szCs w:val="24"/>
          </w:rPr>
          <w:t>5)</w:t>
        </w:r>
      </w:ins>
      <w:del w:id="750" w:author="Billy Mitchell" w:date="2023-11-13T13:31:00Z">
        <w:r w:rsidR="00790C62" w:rsidDel="003D0F86">
          <w:rPr>
            <w:szCs w:val="24"/>
          </w:rPr>
          <w:delText xml:space="preserve"> (</w:delText>
        </w:r>
        <w:r w:rsidR="00790C62" w:rsidRPr="00790C62" w:rsidDel="003D0F86">
          <w:rPr>
            <w:i/>
            <w:iCs/>
            <w:szCs w:val="24"/>
          </w:rPr>
          <w:delText>x</w:delText>
        </w:r>
        <w:r w:rsidR="00790C62" w:rsidRPr="00790C62" w:rsidDel="003D0F86">
          <w:rPr>
            <w:szCs w:val="24"/>
            <w:vertAlign w:val="superscript"/>
          </w:rPr>
          <w:delText>2</w:delText>
        </w:r>
        <w:r w:rsidR="00790C62" w:rsidDel="003D0F86">
          <w:rPr>
            <w:szCs w:val="24"/>
          </w:rPr>
          <w:delText xml:space="preserve">(2) = 4, </w:delText>
        </w:r>
        <w:r w:rsidR="00790C62" w:rsidRPr="00790C62" w:rsidDel="003D0F86">
          <w:rPr>
            <w:i/>
            <w:iCs/>
            <w:szCs w:val="24"/>
          </w:rPr>
          <w:delText>p</w:delText>
        </w:r>
        <w:r w:rsidR="00790C62" w:rsidDel="003D0F86">
          <w:rPr>
            <w:szCs w:val="24"/>
          </w:rPr>
          <w:delText xml:space="preserve"> = 0.10)</w:delText>
        </w:r>
      </w:del>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w:t>
      </w:r>
      <w:del w:id="751" w:author="Billy Mitchell" w:date="2023-11-13T13:31:00Z">
        <w:r w:rsidR="00790C62" w:rsidDel="003D0F86">
          <w:rPr>
            <w:szCs w:val="24"/>
          </w:rPr>
          <w:delText xml:space="preserve"> mixed effects</w:delText>
        </w:r>
      </w:del>
      <w:r w:rsidR="00790C62">
        <w:rPr>
          <w:szCs w:val="24"/>
        </w:rPr>
        <w:t xml:space="preserve"> ANOVA</w:t>
      </w:r>
      <w:del w:id="752" w:author="Billy Mitchell" w:date="2023-11-13T13:31:00Z">
        <w:r w:rsidR="00790C62" w:rsidDel="003D0F86">
          <w:rPr>
            <w:szCs w:val="24"/>
          </w:rPr>
          <w:delText xml:space="preserve"> and a chi square test</w:delText>
        </w:r>
      </w:del>
      <w:r w:rsidR="00790C62">
        <w:rPr>
          <w:szCs w:val="24"/>
        </w:rPr>
        <w: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26F81DFC"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ins w:id="753" w:author="Billy Mitchell" w:date="2023-11-10T02:02:00Z">
        <w:r w:rsidR="00D17F92">
          <w:rPr>
            <w:szCs w:val="24"/>
          </w:rPr>
          <w:t xml:space="preserve">aforementioned </w:t>
        </w:r>
      </w:ins>
      <w:r w:rsidR="002C6443">
        <w:rPr>
          <w:szCs w:val="24"/>
        </w:rPr>
        <w:t>concurrently-running memory experiment</w:t>
      </w:r>
      <w:r w:rsidR="00E206EE">
        <w:rPr>
          <w:szCs w:val="24"/>
        </w:rPr>
        <w:t xml:space="preserve">. </w:t>
      </w:r>
      <w:r w:rsidR="00E40F37" w:rsidRPr="008C7178">
        <w:rPr>
          <w:szCs w:val="24"/>
        </w:rPr>
        <w:t xml:space="preserve">Participants were not trained in </w:t>
      </w:r>
      <w:del w:id="754" w:author="Billy Mitchell" w:date="2023-11-13T19:29:00Z">
        <w:r w:rsidR="00E40F37" w:rsidRPr="008C7178" w:rsidDel="006021D3">
          <w:rPr>
            <w:szCs w:val="24"/>
          </w:rPr>
          <w:delText>emotion regulation</w:delText>
        </w:r>
      </w:del>
      <w:ins w:id="755" w:author="Billy Mitchell" w:date="2023-11-13T19:29:00Z">
        <w:r w:rsidR="006021D3">
          <w:rPr>
            <w:szCs w:val="24"/>
          </w:rPr>
          <w:t>ER</w:t>
        </w:r>
      </w:ins>
      <w:r w:rsidR="00E40F37" w:rsidRPr="008C7178">
        <w:rPr>
          <w:szCs w:val="24"/>
        </w:rPr>
        <w:t xml:space="preserve"> strategies, nor were they primed to consider their </w:t>
      </w:r>
      <w:del w:id="756" w:author="Billy Mitchell" w:date="2023-11-13T19:29:00Z">
        <w:r w:rsidR="00E40F37" w:rsidRPr="008C7178" w:rsidDel="006021D3">
          <w:rPr>
            <w:szCs w:val="24"/>
          </w:rPr>
          <w:delText>emotion regulation</w:delText>
        </w:r>
      </w:del>
      <w:ins w:id="757" w:author="Billy Mitchell" w:date="2023-11-13T19:29:00Z">
        <w:r w:rsidR="006021D3">
          <w:rPr>
            <w:szCs w:val="24"/>
          </w:rPr>
          <w:t>ER</w:t>
        </w:r>
      </w:ins>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del w:id="758" w:author="chelsea helion" w:date="2023-11-10T18:34:00Z">
        <w:r w:rsidR="00BF7DA9" w:rsidDel="005D32AC">
          <w:rPr>
            <w:szCs w:val="24"/>
          </w:rPr>
          <w:delText xml:space="preserve"> </w:delText>
        </w:r>
      </w:del>
      <w:r w:rsidR="000B4EC5">
        <w:rPr>
          <w:szCs w:val="24"/>
        </w:rPr>
        <w:t>: 1</w:t>
      </w:r>
      <w:ins w:id="759" w:author="Billy Mitchell" w:date="2023-11-10T02:03:00Z">
        <w:del w:id="760" w:author="chelsea helion" w:date="2023-11-10T18:34:00Z">
          <w:r w:rsidR="00D17F92" w:rsidDel="005D32AC">
            <w:rPr>
              <w:szCs w:val="24"/>
            </w:rPr>
            <w:delText>.</w:delText>
          </w:r>
        </w:del>
      </w:ins>
      <w:r w:rsidR="000B4EC5">
        <w:rPr>
          <w:szCs w:val="24"/>
        </w:rPr>
        <w:t>)</w:t>
      </w:r>
      <w:r w:rsidR="00A66903">
        <w:rPr>
          <w:szCs w:val="24"/>
        </w:rPr>
        <w:t xml:space="preserve"> </w:t>
      </w:r>
      <w:del w:id="761" w:author="chelsea helion" w:date="2023-11-10T18:34:00Z">
        <w:r w:rsidR="00A66903" w:rsidRPr="00A66903" w:rsidDel="005D32AC">
          <w:rPr>
            <w:szCs w:val="24"/>
          </w:rPr>
          <w:delText>the potential for</w:delText>
        </w:r>
      </w:del>
      <w:ins w:id="762" w:author="chelsea helion" w:date="2023-11-10T18:34:00Z">
        <w:r w:rsidR="005D32AC">
          <w:rPr>
            <w:szCs w:val="24"/>
          </w:rPr>
          <w:t>assessin</w:t>
        </w:r>
      </w:ins>
      <w:ins w:id="763" w:author="chelsea helion" w:date="2023-11-10T18:35:00Z">
        <w:r w:rsidR="005D32AC">
          <w:rPr>
            <w:szCs w:val="24"/>
          </w:rPr>
          <w:t>g</w:t>
        </w:r>
      </w:ins>
      <w:r w:rsidR="00A66903" w:rsidRPr="00A66903">
        <w:rPr>
          <w:szCs w:val="24"/>
        </w:rPr>
        <w:t xml:space="preserve"> participant reactivity</w:t>
      </w:r>
      <w:r w:rsidR="00A66903">
        <w:rPr>
          <w:szCs w:val="24"/>
        </w:rPr>
        <w:t xml:space="preserve"> </w:t>
      </w:r>
      <w:del w:id="764" w:author="chelsea helion" w:date="2023-11-10T18:35:00Z">
        <w:r w:rsidR="00A66903" w:rsidDel="005D32AC">
          <w:rPr>
            <w:szCs w:val="24"/>
          </w:rPr>
          <w:delText xml:space="preserve">in response to assessing </w:delText>
        </w:r>
      </w:del>
      <w:r w:rsidR="00A66903">
        <w:rPr>
          <w:szCs w:val="24"/>
        </w:rPr>
        <w:t>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2</w:t>
      </w:r>
      <w:ins w:id="765" w:author="Billy Mitchell" w:date="2023-11-10T02:03:00Z">
        <w:del w:id="766" w:author="chelsea helion" w:date="2023-11-10T18:35:00Z">
          <w:r w:rsidR="00D17F92" w:rsidDel="005D32AC">
            <w:rPr>
              <w:szCs w:val="24"/>
            </w:rPr>
            <w:delText>.</w:delText>
          </w:r>
        </w:del>
      </w:ins>
      <w:r w:rsidR="00A66903">
        <w:rPr>
          <w:szCs w:val="24"/>
        </w:rPr>
        <w:t xml:space="preserve">) training participants to use ESM or EMA technology </w:t>
      </w:r>
      <w:r w:rsidR="00BF7DA9">
        <w:rPr>
          <w:szCs w:val="24"/>
        </w:rPr>
        <w:t xml:space="preserve">effectively in this context </w:t>
      </w:r>
      <w:r w:rsidR="00A66903">
        <w:rPr>
          <w:szCs w:val="24"/>
        </w:rPr>
        <w:t xml:space="preserve">would require training in </w:t>
      </w:r>
      <w:del w:id="767" w:author="Billy Mitchell" w:date="2023-11-13T19:29:00Z">
        <w:r w:rsidR="00A66903" w:rsidDel="006021D3">
          <w:rPr>
            <w:szCs w:val="24"/>
          </w:rPr>
          <w:delText>emotion regulation</w:delText>
        </w:r>
      </w:del>
      <w:ins w:id="768" w:author="Billy Mitchell" w:date="2023-11-13T19:29:00Z">
        <w:r w:rsidR="006021D3">
          <w:rPr>
            <w:szCs w:val="24"/>
          </w:rPr>
          <w:t>ER</w:t>
        </w:r>
      </w:ins>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3</w:t>
      </w:r>
      <w:ins w:id="769" w:author="Billy Mitchell" w:date="2023-11-10T02:03:00Z">
        <w:del w:id="770" w:author="chelsea helion" w:date="2023-11-10T18:35:00Z">
          <w:r w:rsidR="00D17F92" w:rsidDel="005D32AC">
            <w:rPr>
              <w:szCs w:val="24"/>
            </w:rPr>
            <w:delText>.</w:delText>
          </w:r>
        </w:del>
      </w:ins>
      <w:r w:rsidR="00A66903">
        <w:rPr>
          <w:szCs w:val="24"/>
        </w:rPr>
        <w:t xml:space="preserve">)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771" w:author="Billy Mitchell" w:date="2023-11-08T16:25:00Z">
        <w:r w:rsidR="00937D53">
          <w:rPr>
            <w:szCs w:val="24"/>
          </w:rPr>
          <w:t xml:space="preserve">For each of the three events, </w:t>
        </w:r>
      </w:ins>
      <w:del w:id="772" w:author="Billy Mitchell" w:date="2023-11-08T16:25:00Z">
        <w:r w:rsidR="00E40F37" w:rsidDel="00937D53">
          <w:rPr>
            <w:szCs w:val="24"/>
          </w:rPr>
          <w:delText>P</w:delText>
        </w:r>
      </w:del>
      <w:ins w:id="773" w:author="Billy Mitchell" w:date="2023-11-08T16:25:00Z">
        <w:r w:rsidR="00937D53">
          <w:rPr>
            <w:szCs w:val="24"/>
          </w:rPr>
          <w:t>p</w:t>
        </w:r>
      </w:ins>
      <w:r w:rsidRPr="008C7178">
        <w:rPr>
          <w:szCs w:val="24"/>
        </w:rPr>
        <w:t>articipants</w:t>
      </w:r>
      <w:ins w:id="774" w:author="Billy Mitchell" w:date="2023-11-08T16:25:00Z">
        <w:r w:rsidR="00937D53">
          <w:rPr>
            <w:szCs w:val="24"/>
          </w:rPr>
          <w:t xml:space="preserve"> wrote a detailed description of what occurred. Participants then </w:t>
        </w:r>
      </w:ins>
      <w:del w:id="775" w:author="Billy Mitchell" w:date="2023-11-08T16:25:00Z">
        <w:r w:rsidRPr="008C7178" w:rsidDel="00937D53">
          <w:rPr>
            <w:szCs w:val="24"/>
          </w:rPr>
          <w:delText xml:space="preserve"> described the events</w:delText>
        </w:r>
      </w:del>
      <w:del w:id="776" w:author="Billy Mitchell" w:date="2023-11-08T16:24:00Z">
        <w:r w:rsidRPr="008C7178" w:rsidDel="00937D53">
          <w:rPr>
            <w:szCs w:val="24"/>
          </w:rPr>
          <w:delText>,</w:delText>
        </w:r>
      </w:del>
      <w:del w:id="777" w:author="Billy Mitchell" w:date="2023-11-08T16:25:00Z">
        <w:r w:rsidRPr="008C7178" w:rsidDel="00937D53">
          <w:rPr>
            <w:szCs w:val="24"/>
          </w:rPr>
          <w:delText xml:space="preserve"> </w:delText>
        </w:r>
      </w:del>
      <w:r w:rsidRPr="008C7178">
        <w:rPr>
          <w:szCs w:val="24"/>
        </w:rPr>
        <w:t>noted which emotions</w:t>
      </w:r>
      <w:ins w:id="778" w:author="Billy Mitchell" w:date="2023-11-08T16:25:00Z">
        <w:r w:rsidR="00937D53">
          <w:rPr>
            <w:szCs w:val="24"/>
          </w:rPr>
          <w:t xml:space="preserve"> (up to a total of five)</w:t>
        </w:r>
      </w:ins>
      <w:r w:rsidRPr="008C7178">
        <w:rPr>
          <w:szCs w:val="24"/>
        </w:rPr>
        <w:t xml:space="preserve"> they felt</w:t>
      </w:r>
      <w:ins w:id="779" w:author="Billy Mitchell" w:date="2023-11-08T16:25:00Z">
        <w:r w:rsidR="00937D53">
          <w:rPr>
            <w:szCs w:val="24"/>
          </w:rPr>
          <w:t xml:space="preserve"> during this event</w:t>
        </w:r>
      </w:ins>
      <w:r w:rsidR="00E40F37">
        <w:rPr>
          <w:szCs w:val="24"/>
        </w:rPr>
        <w:t xml:space="preserve"> via free response</w:t>
      </w:r>
      <w:ins w:id="780" w:author="Billy Mitchell" w:date="2023-11-08T16:26:00Z">
        <w:r w:rsidR="00937D53">
          <w:rPr>
            <w:szCs w:val="24"/>
          </w:rPr>
          <w:t xml:space="preserve">. </w:t>
        </w:r>
        <w:r w:rsidR="009E1D91">
          <w:rPr>
            <w:szCs w:val="24"/>
          </w:rPr>
          <w:t>Participants rated</w:t>
        </w:r>
      </w:ins>
      <w:del w:id="781" w:author="Billy Mitchell" w:date="2023-11-08T16:26:00Z">
        <w:r w:rsidRPr="008C7178" w:rsidDel="00937D53">
          <w:rPr>
            <w:szCs w:val="24"/>
          </w:rPr>
          <w:delText>,</w:delText>
        </w:r>
      </w:del>
      <w:r w:rsidRPr="008C7178">
        <w:rPr>
          <w:szCs w:val="24"/>
        </w:rPr>
        <w:t xml:space="preserve"> how intense </w:t>
      </w:r>
      <w:ins w:id="782" w:author="Billy Mitchell" w:date="2023-11-10T02:03:00Z">
        <w:r w:rsidR="00D17F92">
          <w:rPr>
            <w:szCs w:val="24"/>
          </w:rPr>
          <w:t>their</w:t>
        </w:r>
      </w:ins>
      <w:del w:id="783" w:author="Billy Mitchell" w:date="2023-11-08T16:26:00Z">
        <w:r w:rsidRPr="008C7178" w:rsidDel="009E1D91">
          <w:rPr>
            <w:szCs w:val="24"/>
          </w:rPr>
          <w:delText>those</w:delText>
        </w:r>
      </w:del>
      <w:r w:rsidRPr="008C7178">
        <w:rPr>
          <w:szCs w:val="24"/>
        </w:rPr>
        <w:t xml:space="preserve"> emotion</w:t>
      </w:r>
      <w:del w:id="784" w:author="Billy Mitchell" w:date="2023-11-08T16:26:00Z">
        <w:r w:rsidRPr="008C7178" w:rsidDel="009E1D91">
          <w:rPr>
            <w:szCs w:val="24"/>
          </w:rPr>
          <w:delText>s</w:delText>
        </w:r>
      </w:del>
      <w:r w:rsidRPr="008C7178">
        <w:rPr>
          <w:szCs w:val="24"/>
        </w:rPr>
        <w:t xml:space="preserve"> </w:t>
      </w:r>
      <w:ins w:id="785" w:author="Billy Mitchell" w:date="2023-11-08T16:26:00Z">
        <w:r w:rsidR="009E1D91">
          <w:rPr>
            <w:szCs w:val="24"/>
          </w:rPr>
          <w:t>felt</w:t>
        </w:r>
      </w:ins>
      <w:del w:id="786"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787" w:author="Billy Mitchell" w:date="2023-11-08T15:41:00Z">
        <w:r w:rsidR="00AA6164">
          <w:rPr>
            <w:szCs w:val="24"/>
          </w:rPr>
          <w:t xml:space="preserve"> (</w:t>
        </w:r>
      </w:ins>
      <w:ins w:id="788" w:author="Billy Mitchell" w:date="2023-11-08T15:44:00Z">
        <w:r w:rsidR="00AA6164">
          <w:rPr>
            <w:szCs w:val="24"/>
          </w:rPr>
          <w:t>labels included</w:t>
        </w:r>
      </w:ins>
      <w:ins w:id="789" w:author="Billy Mitchell" w:date="2023-11-08T15:49:00Z">
        <w:r w:rsidR="00AA6164">
          <w:rPr>
            <w:szCs w:val="24"/>
          </w:rPr>
          <w:t>, in order of increasing intensity</w:t>
        </w:r>
      </w:ins>
      <w:ins w:id="790" w:author="Billy Mitchell" w:date="2023-11-08T15:44:00Z">
        <w:r w:rsidR="00AA6164">
          <w:rPr>
            <w:szCs w:val="24"/>
          </w:rPr>
          <w:t xml:space="preserve">: </w:t>
        </w:r>
      </w:ins>
      <w:ins w:id="791" w:author="Billy Mitchell" w:date="2023-11-08T15:43:00Z">
        <w:r w:rsidR="00AA6164">
          <w:rPr>
            <w:szCs w:val="24"/>
          </w:rPr>
          <w:t>‘None at all’, ‘</w:t>
        </w:r>
      </w:ins>
      <w:ins w:id="792" w:author="Billy Mitchell" w:date="2023-11-08T15:44:00Z">
        <w:r w:rsidR="00AA6164">
          <w:rPr>
            <w:szCs w:val="24"/>
          </w:rPr>
          <w:t>A little’, ‘A moderate amount’, ‘A lot’, and ‘A great deal’</w:t>
        </w:r>
      </w:ins>
      <w:ins w:id="793" w:author="Billy Mitchell" w:date="2023-11-08T15:41:00Z">
        <w:r w:rsidR="00AA6164">
          <w:rPr>
            <w:szCs w:val="24"/>
          </w:rPr>
          <w:t>)</w:t>
        </w:r>
      </w:ins>
      <w:ins w:id="794" w:author="Billy Mitchell" w:date="2023-11-08T16:26:00Z">
        <w:r w:rsidR="009E1D91">
          <w:rPr>
            <w:szCs w:val="24"/>
          </w:rPr>
          <w:t xml:space="preserve">. Participants were also tasked with </w:t>
        </w:r>
      </w:ins>
      <w:del w:id="795" w:author="Billy Mitchell" w:date="2023-11-08T16:26:00Z">
        <w:r w:rsidRPr="008C7178" w:rsidDel="009E1D91">
          <w:rPr>
            <w:szCs w:val="24"/>
          </w:rPr>
          <w:delText>,</w:delText>
        </w:r>
      </w:del>
      <w:del w:id="796" w:author="Billy Mitchell" w:date="2023-11-08T16:27:00Z">
        <w:r w:rsidRPr="008C7178" w:rsidDel="009E1D91">
          <w:rPr>
            <w:szCs w:val="24"/>
          </w:rPr>
          <w:delText xml:space="preserve"> and</w:delText>
        </w:r>
      </w:del>
      <w:del w:id="797" w:author="Billy Mitchell" w:date="2023-11-08T16:28:00Z">
        <w:r w:rsidRPr="008C7178" w:rsidDel="009E1D91">
          <w:rPr>
            <w:szCs w:val="24"/>
          </w:rPr>
          <w:delText xml:space="preserve"> </w:delText>
        </w:r>
      </w:del>
      <w:r w:rsidRPr="008C7178">
        <w:rPr>
          <w:szCs w:val="24"/>
        </w:rPr>
        <w:t>describ</w:t>
      </w:r>
      <w:ins w:id="798" w:author="Billy Mitchell" w:date="2023-11-08T16:28:00Z">
        <w:r w:rsidR="009E1D91">
          <w:rPr>
            <w:szCs w:val="24"/>
          </w:rPr>
          <w:t>ing</w:t>
        </w:r>
      </w:ins>
      <w:del w:id="799" w:author="Billy Mitchell" w:date="2023-11-08T16:28:00Z">
        <w:r w:rsidRPr="008C7178" w:rsidDel="009E1D91">
          <w:rPr>
            <w:szCs w:val="24"/>
          </w:rPr>
          <w:delText>e</w:delText>
        </w:r>
      </w:del>
      <w:del w:id="800" w:author="Billy Mitchell" w:date="2023-11-08T16:27:00Z">
        <w:r w:rsidRPr="008C7178" w:rsidDel="009E1D91">
          <w:rPr>
            <w:szCs w:val="24"/>
          </w:rPr>
          <w:delText>d</w:delText>
        </w:r>
      </w:del>
      <w:r w:rsidRPr="008C7178">
        <w:rPr>
          <w:szCs w:val="24"/>
        </w:rPr>
        <w:t xml:space="preserve"> how they tried to regulate </w:t>
      </w:r>
      <w:ins w:id="801" w:author="Billy Mitchell" w:date="2023-11-08T16:27:00Z">
        <w:r w:rsidR="009E1D91">
          <w:rPr>
            <w:szCs w:val="24"/>
          </w:rPr>
          <w:t>each</w:t>
        </w:r>
      </w:ins>
      <w:del w:id="802" w:author="Billy Mitchell" w:date="2023-11-08T16:27:00Z">
        <w:r w:rsidRPr="008C7178" w:rsidDel="009E1D91">
          <w:rPr>
            <w:szCs w:val="24"/>
          </w:rPr>
          <w:delText>those</w:delText>
        </w:r>
      </w:del>
      <w:r w:rsidRPr="008C7178">
        <w:rPr>
          <w:szCs w:val="24"/>
        </w:rPr>
        <w:t xml:space="preserve"> emotion</w:t>
      </w:r>
      <w:del w:id="803"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ins w:id="804" w:author="chelsea helion" w:date="2023-11-10T18:35:00Z">
        <w:r w:rsidR="00145157">
          <w:rPr>
            <w:szCs w:val="24"/>
          </w:rPr>
          <w:t>w</w:t>
        </w:r>
      </w:ins>
      <w:del w:id="805" w:author="chelsea helion" w:date="2023-11-10T18:35:00Z">
        <w:r w:rsidR="00061A33" w:rsidDel="00145157">
          <w:rPr>
            <w:szCs w:val="24"/>
          </w:rPr>
          <w:delText>h</w:delText>
        </w:r>
      </w:del>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806" w:name="_Hlk150353977"/>
      <w:ins w:id="807" w:author="Billy Mitchell" w:date="2023-11-08T16:34:00Z">
        <w:r w:rsidR="009E1D91">
          <w:rPr>
            <w:szCs w:val="24"/>
          </w:rPr>
          <w:t>Thus, r</w:t>
        </w:r>
      </w:ins>
      <w:ins w:id="808" w:author="Billy Mitchell" w:date="2023-11-08T16:33:00Z">
        <w:r w:rsidR="009E1D91">
          <w:rPr>
            <w:szCs w:val="24"/>
          </w:rPr>
          <w:t xml:space="preserve">ather than </w:t>
        </w:r>
      </w:ins>
      <w:ins w:id="809" w:author="Billy Mitchell" w:date="2023-11-08T16:34:00Z">
        <w:r w:rsidR="009E1D91">
          <w:rPr>
            <w:szCs w:val="24"/>
          </w:rPr>
          <w:t xml:space="preserve">exploring </w:t>
        </w:r>
        <w:del w:id="810" w:author="chelsea helion" w:date="2023-11-10T18:35:00Z">
          <w:r w:rsidR="009E1D91" w:rsidDel="00145157">
            <w:rPr>
              <w:szCs w:val="24"/>
            </w:rPr>
            <w:delText>this phenomena</w:delText>
          </w:r>
        </w:del>
      </w:ins>
      <w:ins w:id="811" w:author="chelsea helion" w:date="2023-11-10T18:35:00Z">
        <w:r w:rsidR="00145157">
          <w:rPr>
            <w:szCs w:val="24"/>
          </w:rPr>
          <w:t>this phenomenon</w:t>
        </w:r>
      </w:ins>
      <w:ins w:id="812" w:author="Billy Mitchell" w:date="2023-11-08T16:34:00Z">
        <w:r w:rsidR="009E1D91">
          <w:rPr>
            <w:szCs w:val="24"/>
          </w:rPr>
          <w:t xml:space="preserve"> at the event-level, </w:t>
        </w:r>
      </w:ins>
      <w:ins w:id="813" w:author="Billy Mitchell" w:date="2023-11-08T16:35:00Z">
        <w:r w:rsidR="009E1D91">
          <w:rPr>
            <w:szCs w:val="24"/>
          </w:rPr>
          <w:t xml:space="preserve">which </w:t>
        </w:r>
      </w:ins>
      <w:ins w:id="814" w:author="Billy Mitchell" w:date="2023-11-08T16:36:00Z">
        <w:r w:rsidR="00AA7A9A">
          <w:rPr>
            <w:szCs w:val="24"/>
          </w:rPr>
          <w:t>might</w:t>
        </w:r>
      </w:ins>
      <w:ins w:id="815" w:author="Billy Mitchell" w:date="2023-11-08T16:35:00Z">
        <w:r w:rsidR="009E1D91">
          <w:rPr>
            <w:szCs w:val="24"/>
          </w:rPr>
          <w:t xml:space="preserve"> requ</w:t>
        </w:r>
      </w:ins>
      <w:ins w:id="816" w:author="Billy Mitchell" w:date="2023-11-08T16:36:00Z">
        <w:r w:rsidR="009E1D91">
          <w:rPr>
            <w:szCs w:val="24"/>
          </w:rPr>
          <w:t>ire</w:t>
        </w:r>
      </w:ins>
      <w:ins w:id="817" w:author="Billy Mitchell" w:date="2023-11-08T16:41:00Z">
        <w:r w:rsidR="00AA7A9A">
          <w:rPr>
            <w:szCs w:val="24"/>
          </w:rPr>
          <w:t xml:space="preserve"> regressing the probability of using a strategy upon the</w:t>
        </w:r>
      </w:ins>
      <w:ins w:id="818" w:author="Billy Mitchell" w:date="2023-11-08T16:36:00Z">
        <w:r w:rsidR="009E1D91">
          <w:rPr>
            <w:szCs w:val="24"/>
          </w:rPr>
          <w:t xml:space="preserve"> averag</w:t>
        </w:r>
      </w:ins>
      <w:ins w:id="819" w:author="Billy Mitchell" w:date="2023-11-08T16:41:00Z">
        <w:r w:rsidR="00AA7A9A">
          <w:rPr>
            <w:szCs w:val="24"/>
          </w:rPr>
          <w:t>e</w:t>
        </w:r>
      </w:ins>
      <w:ins w:id="820" w:author="Billy Mitchell" w:date="2023-11-08T16:36:00Z">
        <w:r w:rsidR="009E1D91">
          <w:rPr>
            <w:szCs w:val="24"/>
          </w:rPr>
          <w:t xml:space="preserve"> intensit</w:t>
        </w:r>
      </w:ins>
      <w:ins w:id="821" w:author="Billy Mitchell" w:date="2023-11-08T16:41:00Z">
        <w:r w:rsidR="00AA7A9A">
          <w:rPr>
            <w:szCs w:val="24"/>
          </w:rPr>
          <w:t>y</w:t>
        </w:r>
      </w:ins>
      <w:ins w:id="822" w:author="Billy Mitchell" w:date="2023-11-08T16:36:00Z">
        <w:r w:rsidR="009E1D91">
          <w:rPr>
            <w:szCs w:val="24"/>
          </w:rPr>
          <w:t xml:space="preserve"> of </w:t>
        </w:r>
      </w:ins>
      <w:ins w:id="823" w:author="Billy Mitchell" w:date="2023-11-08T16:42:00Z">
        <w:r w:rsidR="00AA7A9A">
          <w:rPr>
            <w:szCs w:val="24"/>
          </w:rPr>
          <w:t xml:space="preserve">all </w:t>
        </w:r>
      </w:ins>
      <w:ins w:id="824" w:author="Billy Mitchell" w:date="2023-11-08T16:36:00Z">
        <w:r w:rsidR="00AA7A9A">
          <w:rPr>
            <w:szCs w:val="24"/>
          </w:rPr>
          <w:t>emotion</w:t>
        </w:r>
      </w:ins>
      <w:ins w:id="825" w:author="Billy Mitchell" w:date="2023-11-08T16:42:00Z">
        <w:r w:rsidR="00AA7A9A">
          <w:rPr>
            <w:szCs w:val="24"/>
          </w:rPr>
          <w:t xml:space="preserve">s experienced in that event </w:t>
        </w:r>
      </w:ins>
      <w:ins w:id="826" w:author="Billy Mitchell" w:date="2023-11-08T16:36:00Z">
        <w:r w:rsidR="00AA7A9A">
          <w:rPr>
            <w:szCs w:val="24"/>
          </w:rPr>
          <w:t xml:space="preserve">– an assumption we </w:t>
        </w:r>
      </w:ins>
      <w:ins w:id="827" w:author="Billy Mitchell" w:date="2023-11-08T16:37:00Z">
        <w:r w:rsidR="00AA7A9A">
          <w:rPr>
            <w:szCs w:val="24"/>
          </w:rPr>
          <w:t xml:space="preserve">would not make in confidence </w:t>
        </w:r>
      </w:ins>
      <w:ins w:id="828" w:author="chelsea helion" w:date="2023-11-10T18:36:00Z">
        <w:del w:id="829" w:author="Billy Mitchell" w:date="2023-11-13T20:21:00Z">
          <w:r w:rsidR="00145157" w:rsidDel="00EC2B97">
            <w:rPr>
              <w:szCs w:val="24"/>
            </w:rPr>
            <w:delText>-</w:delText>
          </w:r>
        </w:del>
      </w:ins>
      <w:ins w:id="830" w:author="Billy Mitchell" w:date="2023-11-13T20:21:00Z">
        <w:r w:rsidR="00EC2B97">
          <w:rPr>
            <w:szCs w:val="24"/>
          </w:rPr>
          <w:t>–</w:t>
        </w:r>
      </w:ins>
      <w:ins w:id="831" w:author="Billy Mitchell" w:date="2023-11-08T16:34:00Z">
        <w:r w:rsidR="009E1D91">
          <w:rPr>
            <w:szCs w:val="24"/>
          </w:rPr>
          <w:t xml:space="preserve"> </w:t>
        </w:r>
      </w:ins>
      <w:ins w:id="832" w:author="Billy Mitchell" w:date="2023-11-08T16:33:00Z">
        <w:r w:rsidR="009E1D91">
          <w:rPr>
            <w:szCs w:val="24"/>
          </w:rPr>
          <w:t>we draw associations b</w:t>
        </w:r>
      </w:ins>
      <w:ins w:id="833" w:author="Billy Mitchell" w:date="2023-11-08T16:34:00Z">
        <w:r w:rsidR="009E1D91">
          <w:rPr>
            <w:szCs w:val="24"/>
          </w:rPr>
          <w:t xml:space="preserve">etween regulation strategy usage and the emotions that participants identify as </w:t>
        </w:r>
      </w:ins>
      <w:ins w:id="834" w:author="Billy Mitchell" w:date="2023-11-08T16:37:00Z">
        <w:r w:rsidR="00AA7A9A">
          <w:rPr>
            <w:szCs w:val="24"/>
          </w:rPr>
          <w:t xml:space="preserve">directly </w:t>
        </w:r>
      </w:ins>
      <w:ins w:id="835" w:author="Billy Mitchell" w:date="2023-11-08T16:34:00Z">
        <w:r w:rsidR="009E1D91">
          <w:rPr>
            <w:szCs w:val="24"/>
          </w:rPr>
          <w:t xml:space="preserve">motivating them. </w:t>
        </w:r>
      </w:ins>
      <w:bookmarkEnd w:id="80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C5CA5C8"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del w:id="836" w:author="Billy Mitchell" w:date="2023-11-13T13:33:00Z">
        <w:r w:rsidRPr="008C7178" w:rsidDel="0014196C">
          <w:rPr>
            <w:szCs w:val="24"/>
          </w:rPr>
          <w:delText xml:space="preserve">not included in the primary </w:delText>
        </w:r>
        <w:r w:rsidR="004D4566" w:rsidDel="0014196C">
          <w:rPr>
            <w:szCs w:val="24"/>
          </w:rPr>
          <w:delText>data</w:delText>
        </w:r>
        <w:r w:rsidRPr="008C7178" w:rsidDel="0014196C">
          <w:rPr>
            <w:szCs w:val="24"/>
          </w:rPr>
          <w:delText xml:space="preserve"> set</w:delText>
        </w:r>
      </w:del>
      <w:ins w:id="837" w:author="Billy Mitchell" w:date="2023-11-13T13:33:00Z">
        <w:r w:rsidR="0014196C">
          <w:rPr>
            <w:szCs w:val="24"/>
          </w:rPr>
          <w:t>collected during piloting</w:t>
        </w:r>
      </w:ins>
      <w:r w:rsidRPr="008C7178">
        <w:rPr>
          <w:szCs w:val="24"/>
        </w:rPr>
        <w:t xml:space="preserve">. Through the training and classification process, raters were instructed not to collaborate or discuss their ratings with each other during the rating process. After individually classifying each description, </w:t>
      </w:r>
      <w:del w:id="838" w:author="Billy Mitchell" w:date="2023-11-10T02:06:00Z">
        <w:r w:rsidR="004D4566" w:rsidDel="00AE7341">
          <w:rPr>
            <w:szCs w:val="24"/>
          </w:rPr>
          <w:delText xml:space="preserve">raters emailed their </w:delText>
        </w:r>
        <w:r w:rsidR="00F01730" w:rsidDel="00AE7341">
          <w:rPr>
            <w:szCs w:val="24"/>
          </w:rPr>
          <w:delText>assessments to the moderator,</w:delText>
        </w:r>
      </w:del>
      <w:ins w:id="839" w:author="Billy Mitchell" w:date="2023-11-10T02:06:00Z">
        <w:r w:rsidR="00AE7341">
          <w:rPr>
            <w:szCs w:val="24"/>
          </w:rPr>
          <w:t>a moderator</w:t>
        </w:r>
      </w:ins>
      <w:ins w:id="840" w:author="chelsea helion" w:date="2023-11-10T18:37:00Z">
        <w:r w:rsidR="00145157">
          <w:rPr>
            <w:szCs w:val="24"/>
          </w:rPr>
          <w:t xml:space="preserve"> </w:t>
        </w:r>
      </w:ins>
      <w:ins w:id="841" w:author="chelsea helion" w:date="2023-11-10T18:38:00Z">
        <w:r w:rsidR="00145157">
          <w:rPr>
            <w:szCs w:val="24"/>
          </w:rPr>
          <w:t>(</w:t>
        </w:r>
      </w:ins>
      <w:ins w:id="842" w:author="chelsea helion" w:date="2023-11-10T18:37:00Z">
        <w:r w:rsidR="00145157">
          <w:rPr>
            <w:szCs w:val="24"/>
          </w:rPr>
          <w:t>W.M.)</w:t>
        </w:r>
      </w:ins>
      <w:del w:id="843" w:author="Billy Mitchell" w:date="2023-11-10T02:06:00Z">
        <w:r w:rsidR="00F01730" w:rsidDel="00AE7341">
          <w:rPr>
            <w:szCs w:val="24"/>
          </w:rPr>
          <w:delText xml:space="preserve"> who </w:delText>
        </w:r>
      </w:del>
      <w:ins w:id="844" w:author="Billy Mitchell" w:date="2023-11-10T02:06:00Z">
        <w:r w:rsidR="00AE7341">
          <w:rPr>
            <w:szCs w:val="24"/>
          </w:rPr>
          <w:t xml:space="preserve"> </w:t>
        </w:r>
      </w:ins>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6EF6B72E"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845" w:author="Billy Mitchell" w:date="2023-11-07T16:40:00Z">
        <w:r w:rsidR="00B24E27">
          <w:rPr>
            <w:szCs w:val="24"/>
          </w:rPr>
          <w:t xml:space="preserve">downregulated </w:t>
        </w:r>
      </w:ins>
      <w:r w:rsidR="00DC1D9A">
        <w:rPr>
          <w:szCs w:val="24"/>
        </w:rPr>
        <w:t>events</w:t>
      </w:r>
      <w:ins w:id="846" w:author="Billy Mitchell" w:date="2023-11-07T16:39:00Z">
        <w:r w:rsidR="00B24E27">
          <w:rPr>
            <w:szCs w:val="24"/>
          </w:rPr>
          <w:t xml:space="preserve"> </w:t>
        </w:r>
      </w:ins>
      <w:ins w:id="847" w:author="Billy Mitchell" w:date="2023-11-07T16:40:00Z">
        <w:r w:rsidR="00B24E27">
          <w:rPr>
            <w:szCs w:val="24"/>
          </w:rPr>
          <w:t>recorded in t</w:t>
        </w:r>
      </w:ins>
      <w:ins w:id="848" w:author="Billy Mitchell" w:date="2023-11-07T16:39:00Z">
        <w:r w:rsidR="00B24E27">
          <w:rPr>
            <w:szCs w:val="24"/>
          </w:rPr>
          <w:t>he pilot</w:t>
        </w:r>
      </w:ins>
      <w:del w:id="849"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del w:id="850" w:author="chelsea helion" w:date="2023-11-10T18:38:00Z">
        <w:r w:rsidR="00DC1D9A" w:rsidDel="00026B95">
          <w:rPr>
            <w:szCs w:val="24"/>
          </w:rPr>
          <w:delText>events</w:delText>
        </w:r>
      </w:del>
      <w:ins w:id="851" w:author="chelsea helion" w:date="2023-11-10T18:38:00Z">
        <w:r w:rsidR="00026B95">
          <w:rPr>
            <w:szCs w:val="24"/>
          </w:rPr>
          <w:t>experiences</w:t>
        </w:r>
      </w:ins>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ins w:id="852" w:author="Billy Mitchell" w:date="2023-11-09T20:02:00Z">
        <w:r w:rsidR="004737B7">
          <w:rPr>
            <w:szCs w:val="24"/>
          </w:rPr>
          <w:t>, which prioritizes</w:t>
        </w:r>
      </w:ins>
      <w:ins w:id="853" w:author="Billy Mitchell" w:date="2023-11-10T02:07:00Z">
        <w:r w:rsidR="00AE7341">
          <w:rPr>
            <w:szCs w:val="24"/>
          </w:rPr>
          <w:t xml:space="preserve"> </w:t>
        </w:r>
        <w:r w:rsidR="00AE7341">
          <w:rPr>
            <w:szCs w:val="24"/>
          </w:rPr>
          <w:lastRenderedPageBreak/>
          <w:t>model</w:t>
        </w:r>
      </w:ins>
      <w:ins w:id="854" w:author="Billy Mitchell" w:date="2023-11-09T20:02:00Z">
        <w:r w:rsidR="004737B7">
          <w:rPr>
            <w:szCs w:val="24"/>
          </w:rPr>
          <w:t xml:space="preserve"> parsimony and penalizes models with excessive variables</w:t>
        </w:r>
      </w:ins>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1057082A" w:rsidR="000960FE" w:rsidRDefault="00B720B2" w:rsidP="000960FE">
      <w:pPr>
        <w:spacing w:after="0" w:line="480" w:lineRule="auto"/>
        <w:ind w:left="0" w:firstLine="720"/>
        <w:rPr>
          <w:ins w:id="855"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856"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857" w:author="Billy Mitchell" w:date="2023-11-08T00:13:00Z">
        <w:r w:rsidR="003E3464">
          <w:rPr>
            <w:szCs w:val="24"/>
          </w:rPr>
          <w:t xml:space="preserve">analyses related to </w:t>
        </w:r>
      </w:ins>
      <w:del w:id="858" w:author="Jennifer L." w:date="2023-11-07T23:40:00Z">
        <w:r w:rsidRPr="008C7178" w:rsidDel="00967F10">
          <w:rPr>
            <w:szCs w:val="24"/>
          </w:rPr>
          <w:delText xml:space="preserve">these </w:delText>
        </w:r>
      </w:del>
      <w:ins w:id="859" w:author="Jennifer L." w:date="2023-11-07T23:40:00Z">
        <w:r w:rsidR="00967F10">
          <w:rPr>
            <w:szCs w:val="24"/>
          </w:rPr>
          <w:t>our primary</w:t>
        </w:r>
        <w:r w:rsidR="00967F10" w:rsidRPr="008C7178">
          <w:rPr>
            <w:szCs w:val="24"/>
          </w:rPr>
          <w:t xml:space="preserve"> </w:t>
        </w:r>
      </w:ins>
      <w:ins w:id="860" w:author="Billy Mitchell" w:date="2023-11-08T00:13:00Z">
        <w:r w:rsidR="003E3464">
          <w:rPr>
            <w:szCs w:val="24"/>
          </w:rPr>
          <w:t>hypothesis</w:t>
        </w:r>
      </w:ins>
      <w:del w:id="861" w:author="Billy Mitchell" w:date="2023-11-08T00:13:00Z">
        <w:r w:rsidRPr="008C7178" w:rsidDel="003E3464">
          <w:rPr>
            <w:szCs w:val="24"/>
          </w:rPr>
          <w:delText>analyses</w:delText>
        </w:r>
      </w:del>
      <w:r w:rsidRPr="008C7178">
        <w:rPr>
          <w:szCs w:val="24"/>
        </w:rPr>
        <w:t>.</w:t>
      </w:r>
      <w:ins w:id="862" w:author="Billy Mitchell" w:date="2023-11-08T18:57:00Z">
        <w:r w:rsidR="006754EA">
          <w:rPr>
            <w:szCs w:val="24"/>
          </w:rPr>
          <w:t xml:space="preserve"> </w:t>
        </w:r>
      </w:ins>
      <w:del w:id="863"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864" w:author="Billy Mitchell" w:date="2023-11-08T16:18:00Z">
        <w:r w:rsidRPr="008C7178" w:rsidDel="00937D53">
          <w:rPr>
            <w:szCs w:val="24"/>
          </w:rPr>
          <w:delText>4</w:delText>
        </w:r>
      </w:del>
      <w:ins w:id="865" w:author="Billy Mitchell" w:date="2023-11-08T16:18:00Z">
        <w:r w:rsidR="00937D53">
          <w:rPr>
            <w:szCs w:val="24"/>
          </w:rPr>
          <w:t>1</w:t>
        </w:r>
      </w:ins>
      <w:r w:rsidRPr="008C7178">
        <w:rPr>
          <w:szCs w:val="24"/>
        </w:rPr>
        <w:t xml:space="preserve"> (</w:t>
      </w:r>
      <w:ins w:id="866"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ins w:id="867" w:author="Billy Mitchell" w:date="2023-11-08T16:18:00Z">
        <w:r w:rsidR="00937D53" w:rsidRPr="00937D53">
          <w:rPr>
            <w:i/>
            <w:iCs/>
            <w:szCs w:val="24"/>
            <w:rPrChange w:id="868" w:author="Billy Mitchell" w:date="2023-11-08T16:19:00Z">
              <w:rPr>
                <w:szCs w:val="24"/>
              </w:rPr>
            </w:rPrChange>
          </w:rPr>
          <w:t>sd</w:t>
        </w:r>
        <w:r w:rsidR="00937D53">
          <w:rPr>
            <w:szCs w:val="24"/>
          </w:rPr>
          <w:t xml:space="preserve"> = 0.932</w:t>
        </w:r>
      </w:ins>
      <w:del w:id="869" w:author="Billy Mitchell" w:date="2023-11-08T16:19:00Z">
        <w:r w:rsidRPr="007202B0" w:rsidDel="00937D53">
          <w:rPr>
            <w:i/>
            <w:iCs/>
            <w:szCs w:val="24"/>
            <w:rPrChange w:id="870" w:author="Billy Mitchell" w:date="2023-11-08T16:11:00Z">
              <w:rPr>
                <w:szCs w:val="24"/>
              </w:rPr>
            </w:rPrChange>
          </w:rPr>
          <w:delText>range</w:delText>
        </w:r>
      </w:del>
      <w:del w:id="871" w:author="Billy Mitchell" w:date="2023-11-08T16:11:00Z">
        <w:r w:rsidRPr="008C7178" w:rsidDel="007202B0">
          <w:rPr>
            <w:szCs w:val="24"/>
          </w:rPr>
          <w:delText>:</w:delText>
        </w:r>
      </w:del>
      <w:del w:id="872" w:author="Billy Mitchell" w:date="2023-11-08T16:19:00Z">
        <w:r w:rsidRPr="008C7178" w:rsidDel="00937D53">
          <w:rPr>
            <w:szCs w:val="24"/>
          </w:rPr>
          <w:delText xml:space="preserve"> 0 – 4</w:delText>
        </w:r>
      </w:del>
      <w:del w:id="873"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874" w:author="Billy Mitchell" w:date="2023-11-08T18:57:00Z">
        <w:r w:rsidR="006754EA">
          <w:rPr>
            <w:b/>
            <w:bCs/>
            <w:szCs w:val="24"/>
          </w:rPr>
          <w:t>Figure 2</w:t>
        </w:r>
      </w:ins>
      <w:ins w:id="875" w:author="Billy Mitchell" w:date="2023-11-13T17:59:00Z">
        <w:r w:rsidR="00BA05C8">
          <w:rPr>
            <w:b/>
            <w:bCs/>
            <w:szCs w:val="24"/>
          </w:rPr>
          <w:t>b</w:t>
        </w:r>
      </w:ins>
      <w:ins w:id="876" w:author="Billy Mitchell" w:date="2023-11-08T19:08:00Z">
        <w:r w:rsidR="00372E6A">
          <w:rPr>
            <w:szCs w:val="24"/>
          </w:rPr>
          <w:t xml:space="preserve"> illustrates the variance in all emotions </w:t>
        </w:r>
      </w:ins>
      <w:ins w:id="877" w:author="Billy Mitchell" w:date="2023-11-08T18:57:00Z">
        <w:r w:rsidR="006754EA">
          <w:rPr>
            <w:szCs w:val="24"/>
          </w:rPr>
          <w:t xml:space="preserve"> and </w:t>
        </w:r>
        <w:r w:rsidR="006754EA">
          <w:rPr>
            <w:b/>
            <w:bCs/>
            <w:szCs w:val="24"/>
          </w:rPr>
          <w:t>Figure 2a</w:t>
        </w:r>
      </w:ins>
      <w:ins w:id="878" w:author="Billy Mitchell" w:date="2023-11-08T18:58:00Z">
        <w:r w:rsidR="006754EA">
          <w:rPr>
            <w:szCs w:val="24"/>
          </w:rPr>
          <w:t xml:space="preserve"> illustrates the emotions endorsed </w:t>
        </w:r>
      </w:ins>
      <w:ins w:id="879" w:author="Billy Mitchell" w:date="2023-11-13T18:00:00Z">
        <w:r w:rsidR="00BA05C8">
          <w:rPr>
            <w:szCs w:val="24"/>
          </w:rPr>
          <w:t>within</w:t>
        </w:r>
      </w:ins>
      <w:ins w:id="880" w:author="Billy Mitchell" w:date="2023-11-08T18:58:00Z">
        <w:r w:rsidR="006754EA">
          <w:rPr>
            <w:szCs w:val="24"/>
          </w:rPr>
          <w:t xml:space="preserve"> the dataset</w:t>
        </w:r>
      </w:ins>
      <w:ins w:id="881" w:author="Billy Mitchell" w:date="2023-11-13T17:59:00Z">
        <w:r w:rsidR="00BA05C8">
          <w:rPr>
            <w:szCs w:val="24"/>
          </w:rPr>
          <w:t xml:space="preserve"> of 298 observations</w:t>
        </w:r>
      </w:ins>
      <w:ins w:id="882" w:author="Billy Mitchell" w:date="2023-11-08T18:58:00Z">
        <w:r w:rsidR="006754EA">
          <w:rPr>
            <w:szCs w:val="24"/>
          </w:rPr>
          <w:t xml:space="preserve">. </w:t>
        </w:r>
      </w:ins>
    </w:p>
    <w:p w14:paraId="4E806252" w14:textId="4C5BE550" w:rsidR="006754EA" w:rsidRPr="00372E6A" w:rsidDel="00AE7341" w:rsidRDefault="00372E6A">
      <w:pPr>
        <w:spacing w:after="0" w:line="480" w:lineRule="auto"/>
        <w:ind w:left="0" w:firstLine="0"/>
        <w:rPr>
          <w:ins w:id="883" w:author="Jennifer L." w:date="2023-11-07T23:39:00Z"/>
          <w:del w:id="884" w:author="Billy Mitchell" w:date="2023-11-10T02:07:00Z"/>
          <w:szCs w:val="24"/>
          <w:rPrChange w:id="885" w:author="Billy Mitchell" w:date="2023-11-08T19:07:00Z">
            <w:rPr>
              <w:ins w:id="886" w:author="Jennifer L." w:date="2023-11-07T23:39:00Z"/>
              <w:del w:id="887" w:author="Billy Mitchell" w:date="2023-11-10T02:07:00Z"/>
              <w:vertAlign w:val="superscript"/>
            </w:rPr>
          </w:rPrChange>
        </w:rPr>
        <w:pPrChange w:id="888" w:author="Billy Mitchell" w:date="2023-11-08T19:11:00Z">
          <w:pPr>
            <w:spacing w:after="0" w:line="480" w:lineRule="auto"/>
            <w:ind w:left="0" w:firstLine="720"/>
          </w:pPr>
        </w:pPrChange>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0F079F50" w:rsidR="00874B89" w:rsidRDefault="00874B89" w:rsidP="006754EA">
                                <w:pPr>
                                  <w:ind w:left="0" w:firstLine="0"/>
                                </w:pPr>
                                <w:r>
                                  <w:rPr>
                                    <w:rFonts w:ascii="Calibri" w:eastAsia="Calibri" w:hAnsi="Calibri" w:cs="Calibri"/>
                                    <w:b/>
                                    <w:sz w:val="20"/>
                                  </w:rPr>
                                  <w:t xml:space="preserve">Fig 2. </w:t>
                                </w:r>
                                <w:ins w:id="889" w:author="Billy Mitchell" w:date="2023-11-08T19:08:00Z">
                                  <w:r>
                                    <w:rPr>
                                      <w:rFonts w:ascii="Calibri" w:eastAsia="Calibri" w:hAnsi="Calibri" w:cs="Calibri"/>
                                      <w:bCs/>
                                      <w:sz w:val="20"/>
                                    </w:rPr>
                                    <w:t>Frequency-weighted word clouds illustrating</w:t>
                                  </w:r>
                                </w:ins>
                                <w:ins w:id="890" w:author="Billy Mitchell" w:date="2023-11-08T19:09:00Z">
                                  <w:r>
                                    <w:rPr>
                                      <w:rFonts w:ascii="Calibri" w:eastAsia="Calibri" w:hAnsi="Calibri" w:cs="Calibri"/>
                                      <w:bCs/>
                                      <w:sz w:val="20"/>
                                    </w:rPr>
                                    <w:t>:</w:t>
                                  </w:r>
                                </w:ins>
                                <w:ins w:id="891"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892" w:author="Billy Mitchell" w:date="2023-11-08T19:09:00Z">
                                        <w:rPr>
                                          <w:rFonts w:ascii="Calibri" w:eastAsia="Calibri" w:hAnsi="Calibri" w:cs="Calibri"/>
                                          <w:bCs/>
                                          <w:sz w:val="20"/>
                                        </w:rPr>
                                      </w:rPrChange>
                                    </w:rPr>
                                    <w:t>a.</w:t>
                                  </w:r>
                                </w:ins>
                                <w:ins w:id="893" w:author="Billy Mitchell" w:date="2023-11-08T19:09:00Z">
                                  <w:r>
                                    <w:rPr>
                                      <w:rFonts w:ascii="Calibri" w:eastAsia="Calibri" w:hAnsi="Calibri" w:cs="Calibri"/>
                                      <w:b/>
                                      <w:sz w:val="20"/>
                                    </w:rPr>
                                    <w:t>)</w:t>
                                  </w:r>
                                </w:ins>
                                <w:ins w:id="894" w:author="Billy Mitchell" w:date="2023-11-08T19:08:00Z">
                                  <w:r>
                                    <w:rPr>
                                      <w:rFonts w:ascii="Calibri" w:eastAsia="Calibri" w:hAnsi="Calibri" w:cs="Calibri"/>
                                      <w:bCs/>
                                      <w:sz w:val="20"/>
                                    </w:rPr>
                                    <w:t xml:space="preserve"> </w:t>
                                  </w:r>
                                </w:ins>
                                <w:ins w:id="895" w:author="Billy Mitchell" w:date="2023-11-08T19:09:00Z">
                                  <w:r>
                                    <w:rPr>
                                      <w:rFonts w:ascii="Calibri" w:eastAsia="Calibri" w:hAnsi="Calibri" w:cs="Calibri"/>
                                      <w:bCs/>
                                      <w:sz w:val="20"/>
                                    </w:rPr>
                                    <w:t>a</w:t>
                                  </w:r>
                                </w:ins>
                                <w:ins w:id="896" w:author="Billy Mitchell" w:date="2023-11-08T19:05:00Z">
                                  <w:r w:rsidRPr="00372E6A">
                                    <w:rPr>
                                      <w:rFonts w:ascii="Calibri" w:eastAsia="Calibri" w:hAnsi="Calibri" w:cs="Calibri"/>
                                      <w:bCs/>
                                      <w:sz w:val="20"/>
                                      <w:rPrChange w:id="897"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898"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899" w:author="Billy Mitchell" w:date="2023-11-08T19:05:00Z">
                                  <w:r>
                                    <w:rPr>
                                      <w:rFonts w:ascii="Calibri" w:eastAsia="Calibri" w:hAnsi="Calibri" w:cs="Calibri"/>
                                      <w:sz w:val="20"/>
                                    </w:rPr>
                                    <w:t>e</w:t>
                                  </w:r>
                                </w:ins>
                                <w:ins w:id="900"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901" w:author="Billy Mitchell" w:date="2023-11-08T19:05:00Z">
                                        <w:rPr>
                                          <w:rFonts w:ascii="Calibri" w:eastAsia="Calibri" w:hAnsi="Calibri" w:cs="Calibri"/>
                                          <w:sz w:val="20"/>
                                        </w:rPr>
                                      </w:rPrChange>
                                    </w:rPr>
                                    <w:t>b.</w:t>
                                  </w:r>
                                </w:ins>
                                <w:ins w:id="902" w:author="Billy Mitchell" w:date="2023-11-08T19:09:00Z">
                                  <w:r>
                                    <w:rPr>
                                      <w:rFonts w:ascii="Calibri" w:eastAsia="Calibri" w:hAnsi="Calibri" w:cs="Calibri"/>
                                      <w:b/>
                                      <w:bCs/>
                                      <w:sz w:val="20"/>
                                    </w:rPr>
                                    <w:t>)</w:t>
                                  </w:r>
                                </w:ins>
                                <w:ins w:id="903" w:author="Billy Mitchell" w:date="2023-11-08T19:04:00Z">
                                  <w:r>
                                    <w:rPr>
                                      <w:rFonts w:ascii="Calibri" w:eastAsia="Calibri" w:hAnsi="Calibri" w:cs="Calibri"/>
                                      <w:sz w:val="20"/>
                                    </w:rPr>
                                    <w:t xml:space="preserve"> </w:t>
                                  </w:r>
                                </w:ins>
                                <w:ins w:id="904" w:author="Billy Mitchell" w:date="2023-11-08T19:09:00Z">
                                  <w:r>
                                    <w:rPr>
                                      <w:rFonts w:ascii="Calibri" w:eastAsia="Calibri" w:hAnsi="Calibri" w:cs="Calibri"/>
                                      <w:sz w:val="20"/>
                                    </w:rPr>
                                    <w:t xml:space="preserve">all </w:t>
                                  </w:r>
                                </w:ins>
                                <w:ins w:id="905" w:author="Billy Mitchell" w:date="2023-11-08T19:04:00Z">
                                  <w:r>
                                    <w:rPr>
                                      <w:rFonts w:ascii="Calibri" w:eastAsia="Calibri" w:hAnsi="Calibri" w:cs="Calibri"/>
                                      <w:sz w:val="20"/>
                                    </w:rPr>
                                    <w:t>negatively</w:t>
                                  </w:r>
                                </w:ins>
                                <w:ins w:id="906" w:author="Billy Mitchell" w:date="2023-11-08T19:05:00Z">
                                  <w:r>
                                    <w:rPr>
                                      <w:rFonts w:ascii="Calibri" w:eastAsia="Calibri" w:hAnsi="Calibri" w:cs="Calibri"/>
                                      <w:sz w:val="20"/>
                                    </w:rPr>
                                    <w:t>-valenced emotions which were downregulate</w:t>
                                  </w:r>
                                </w:ins>
                                <w:ins w:id="907" w:author="Billy Mitchell" w:date="2023-11-08T19:06:00Z">
                                  <w:r>
                                    <w:rPr>
                                      <w:rFonts w:ascii="Calibri" w:eastAsia="Calibri" w:hAnsi="Calibri" w:cs="Calibri"/>
                                      <w:sz w:val="20"/>
                                    </w:rPr>
                                    <w:t xml:space="preserve">d using either reappraisal or distraction during Study 1. </w:t>
                                  </w:r>
                                </w:ins>
                                <w:ins w:id="908" w:author="Billy Mitchell" w:date="2023-11-13T18:00:00Z">
                                  <w:r w:rsidR="00BA05C8">
                                    <w:rPr>
                                      <w:rFonts w:ascii="Calibri" w:eastAsia="Calibri" w:hAnsi="Calibri" w:cs="Calibri"/>
                                      <w:sz w:val="20"/>
                                    </w:rPr>
                                    <w:t>The size of the term</w:t>
                                  </w:r>
                                </w:ins>
                                <w:ins w:id="909" w:author="Billy Mitchell" w:date="2023-11-13T18:01:00Z">
                                  <w:r w:rsidR="00BA05C8">
                                    <w:rPr>
                                      <w:rFonts w:ascii="Calibri" w:eastAsia="Calibri" w:hAnsi="Calibri" w:cs="Calibri"/>
                                      <w:sz w:val="20"/>
                                    </w:rPr>
                                    <w:t xml:space="preserve"> positively correlates with</w:t>
                                  </w:r>
                                </w:ins>
                                <w:ins w:id="910" w:author="Billy Mitchell" w:date="2023-11-13T18:00:00Z">
                                  <w:r w:rsidR="00BA05C8">
                                    <w:rPr>
                                      <w:rFonts w:ascii="Calibri" w:eastAsia="Calibri" w:hAnsi="Calibri" w:cs="Calibri"/>
                                      <w:sz w:val="20"/>
                                    </w:rPr>
                                    <w:t xml:space="preserve"> the frequency with which it was </w:t>
                                  </w:r>
                                </w:ins>
                                <w:ins w:id="911" w:author="Billy Mitchell" w:date="2023-11-13T18:01:00Z">
                                  <w:r w:rsidR="00BA05C8">
                                    <w:rPr>
                                      <w:rFonts w:ascii="Calibri" w:eastAsia="Calibri" w:hAnsi="Calibri" w:cs="Calibri"/>
                                      <w:sz w:val="20"/>
                                    </w:rPr>
                                    <w:t xml:space="preserve">self-reported by participants. </w:t>
                                  </w:r>
                                </w:ins>
                                <w:del w:id="912"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913" w:author="Billy Mitchell" w:date="2023-11-08T19:10:00Z">
                                    <w:rPr/>
                                  </w:rPrChange>
                                </w:rPr>
                                <w:pPrChange w:id="914" w:author="Billy Mitchell" w:date="2023-11-08T19:10:00Z">
                                  <w:pPr/>
                                </w:pPrChange>
                              </w:pPr>
                              <w:ins w:id="915"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15"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16"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0F079F50" w:rsidR="00874B89" w:rsidRDefault="00874B89" w:rsidP="006754EA">
                          <w:pPr>
                            <w:ind w:left="0" w:firstLine="0"/>
                          </w:pPr>
                          <w:r>
                            <w:rPr>
                              <w:rFonts w:ascii="Calibri" w:eastAsia="Calibri" w:hAnsi="Calibri" w:cs="Calibri"/>
                              <w:b/>
                              <w:sz w:val="20"/>
                            </w:rPr>
                            <w:t xml:space="preserve">Fig 2. </w:t>
                          </w:r>
                          <w:ins w:id="916" w:author="Billy Mitchell" w:date="2023-11-08T19:08:00Z">
                            <w:r>
                              <w:rPr>
                                <w:rFonts w:ascii="Calibri" w:eastAsia="Calibri" w:hAnsi="Calibri" w:cs="Calibri"/>
                                <w:bCs/>
                                <w:sz w:val="20"/>
                              </w:rPr>
                              <w:t>Frequency-weighted word clouds illustrating</w:t>
                            </w:r>
                          </w:ins>
                          <w:ins w:id="917" w:author="Billy Mitchell" w:date="2023-11-08T19:09:00Z">
                            <w:r>
                              <w:rPr>
                                <w:rFonts w:ascii="Calibri" w:eastAsia="Calibri" w:hAnsi="Calibri" w:cs="Calibri"/>
                                <w:bCs/>
                                <w:sz w:val="20"/>
                              </w:rPr>
                              <w:t>:</w:t>
                            </w:r>
                          </w:ins>
                          <w:ins w:id="918"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919" w:author="Billy Mitchell" w:date="2023-11-08T19:09:00Z">
                                  <w:rPr>
                                    <w:rFonts w:ascii="Calibri" w:eastAsia="Calibri" w:hAnsi="Calibri" w:cs="Calibri"/>
                                    <w:bCs/>
                                    <w:sz w:val="20"/>
                                  </w:rPr>
                                </w:rPrChange>
                              </w:rPr>
                              <w:t>a.</w:t>
                            </w:r>
                          </w:ins>
                          <w:ins w:id="920" w:author="Billy Mitchell" w:date="2023-11-08T19:09:00Z">
                            <w:r>
                              <w:rPr>
                                <w:rFonts w:ascii="Calibri" w:eastAsia="Calibri" w:hAnsi="Calibri" w:cs="Calibri"/>
                                <w:b/>
                                <w:sz w:val="20"/>
                              </w:rPr>
                              <w:t>)</w:t>
                            </w:r>
                          </w:ins>
                          <w:ins w:id="921" w:author="Billy Mitchell" w:date="2023-11-08T19:08:00Z">
                            <w:r>
                              <w:rPr>
                                <w:rFonts w:ascii="Calibri" w:eastAsia="Calibri" w:hAnsi="Calibri" w:cs="Calibri"/>
                                <w:bCs/>
                                <w:sz w:val="20"/>
                              </w:rPr>
                              <w:t xml:space="preserve"> </w:t>
                            </w:r>
                          </w:ins>
                          <w:ins w:id="922" w:author="Billy Mitchell" w:date="2023-11-08T19:09:00Z">
                            <w:r>
                              <w:rPr>
                                <w:rFonts w:ascii="Calibri" w:eastAsia="Calibri" w:hAnsi="Calibri" w:cs="Calibri"/>
                                <w:bCs/>
                                <w:sz w:val="20"/>
                              </w:rPr>
                              <w:t>a</w:t>
                            </w:r>
                          </w:ins>
                          <w:ins w:id="923" w:author="Billy Mitchell" w:date="2023-11-08T19:05:00Z">
                            <w:r w:rsidRPr="00372E6A">
                              <w:rPr>
                                <w:rFonts w:ascii="Calibri" w:eastAsia="Calibri" w:hAnsi="Calibri" w:cs="Calibri"/>
                                <w:bCs/>
                                <w:sz w:val="20"/>
                                <w:rPrChange w:id="924"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925"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926" w:author="Billy Mitchell" w:date="2023-11-08T19:05:00Z">
                            <w:r>
                              <w:rPr>
                                <w:rFonts w:ascii="Calibri" w:eastAsia="Calibri" w:hAnsi="Calibri" w:cs="Calibri"/>
                                <w:sz w:val="20"/>
                              </w:rPr>
                              <w:t>e</w:t>
                            </w:r>
                          </w:ins>
                          <w:ins w:id="927"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928" w:author="Billy Mitchell" w:date="2023-11-08T19:05:00Z">
                                  <w:rPr>
                                    <w:rFonts w:ascii="Calibri" w:eastAsia="Calibri" w:hAnsi="Calibri" w:cs="Calibri"/>
                                    <w:sz w:val="20"/>
                                  </w:rPr>
                                </w:rPrChange>
                              </w:rPr>
                              <w:t>b.</w:t>
                            </w:r>
                          </w:ins>
                          <w:ins w:id="929" w:author="Billy Mitchell" w:date="2023-11-08T19:09:00Z">
                            <w:r>
                              <w:rPr>
                                <w:rFonts w:ascii="Calibri" w:eastAsia="Calibri" w:hAnsi="Calibri" w:cs="Calibri"/>
                                <w:b/>
                                <w:bCs/>
                                <w:sz w:val="20"/>
                              </w:rPr>
                              <w:t>)</w:t>
                            </w:r>
                          </w:ins>
                          <w:ins w:id="930" w:author="Billy Mitchell" w:date="2023-11-08T19:04:00Z">
                            <w:r>
                              <w:rPr>
                                <w:rFonts w:ascii="Calibri" w:eastAsia="Calibri" w:hAnsi="Calibri" w:cs="Calibri"/>
                                <w:sz w:val="20"/>
                              </w:rPr>
                              <w:t xml:space="preserve"> </w:t>
                            </w:r>
                          </w:ins>
                          <w:ins w:id="931" w:author="Billy Mitchell" w:date="2023-11-08T19:09:00Z">
                            <w:r>
                              <w:rPr>
                                <w:rFonts w:ascii="Calibri" w:eastAsia="Calibri" w:hAnsi="Calibri" w:cs="Calibri"/>
                                <w:sz w:val="20"/>
                              </w:rPr>
                              <w:t xml:space="preserve">all </w:t>
                            </w:r>
                          </w:ins>
                          <w:ins w:id="932" w:author="Billy Mitchell" w:date="2023-11-08T19:04:00Z">
                            <w:r>
                              <w:rPr>
                                <w:rFonts w:ascii="Calibri" w:eastAsia="Calibri" w:hAnsi="Calibri" w:cs="Calibri"/>
                                <w:sz w:val="20"/>
                              </w:rPr>
                              <w:t>negatively</w:t>
                            </w:r>
                          </w:ins>
                          <w:ins w:id="933" w:author="Billy Mitchell" w:date="2023-11-08T19:05:00Z">
                            <w:r>
                              <w:rPr>
                                <w:rFonts w:ascii="Calibri" w:eastAsia="Calibri" w:hAnsi="Calibri" w:cs="Calibri"/>
                                <w:sz w:val="20"/>
                              </w:rPr>
                              <w:t>-valenced emotions which were downregulate</w:t>
                            </w:r>
                          </w:ins>
                          <w:ins w:id="934" w:author="Billy Mitchell" w:date="2023-11-08T19:06:00Z">
                            <w:r>
                              <w:rPr>
                                <w:rFonts w:ascii="Calibri" w:eastAsia="Calibri" w:hAnsi="Calibri" w:cs="Calibri"/>
                                <w:sz w:val="20"/>
                              </w:rPr>
                              <w:t xml:space="preserve">d using either reappraisal or distraction during Study 1. </w:t>
                            </w:r>
                          </w:ins>
                          <w:ins w:id="935" w:author="Billy Mitchell" w:date="2023-11-13T18:00:00Z">
                            <w:r w:rsidR="00BA05C8">
                              <w:rPr>
                                <w:rFonts w:ascii="Calibri" w:eastAsia="Calibri" w:hAnsi="Calibri" w:cs="Calibri"/>
                                <w:sz w:val="20"/>
                              </w:rPr>
                              <w:t>The size of the term</w:t>
                            </w:r>
                          </w:ins>
                          <w:ins w:id="936" w:author="Billy Mitchell" w:date="2023-11-13T18:01:00Z">
                            <w:r w:rsidR="00BA05C8">
                              <w:rPr>
                                <w:rFonts w:ascii="Calibri" w:eastAsia="Calibri" w:hAnsi="Calibri" w:cs="Calibri"/>
                                <w:sz w:val="20"/>
                              </w:rPr>
                              <w:t xml:space="preserve"> positively correlates with</w:t>
                            </w:r>
                          </w:ins>
                          <w:ins w:id="937" w:author="Billy Mitchell" w:date="2023-11-13T18:00:00Z">
                            <w:r w:rsidR="00BA05C8">
                              <w:rPr>
                                <w:rFonts w:ascii="Calibri" w:eastAsia="Calibri" w:hAnsi="Calibri" w:cs="Calibri"/>
                                <w:sz w:val="20"/>
                              </w:rPr>
                              <w:t xml:space="preserve"> the frequency with which it was </w:t>
                            </w:r>
                          </w:ins>
                          <w:ins w:id="938" w:author="Billy Mitchell" w:date="2023-11-13T18:01:00Z">
                            <w:r w:rsidR="00BA05C8">
                              <w:rPr>
                                <w:rFonts w:ascii="Calibri" w:eastAsia="Calibri" w:hAnsi="Calibri" w:cs="Calibri"/>
                                <w:sz w:val="20"/>
                              </w:rPr>
                              <w:t xml:space="preserve">self-reported by participants. </w:t>
                            </w:r>
                          </w:ins>
                          <w:del w:id="939"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940" w:author="Billy Mitchell" w:date="2023-11-08T19:10:00Z">
                              <w:rPr/>
                            </w:rPrChange>
                          </w:rPr>
                          <w:pPrChange w:id="941" w:author="Billy Mitchell" w:date="2023-11-08T19:10:00Z">
                            <w:pPr/>
                          </w:pPrChange>
                        </w:pPr>
                        <w:ins w:id="942"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943" w:author="Billy Mitchell" w:date="2023-11-08T19:02:00Z">
        <w:r w:rsidR="006754EA" w:rsidDel="006754EA">
          <w:rPr>
            <w:noProof/>
            <w:szCs w:val="24"/>
          </w:rPr>
          <mc:AlternateContent>
            <mc:Choice Requires="wpg">
              <w:drawing>
                <wp:anchor distT="0" distB="0" distL="114300" distR="114300" simplePos="0" relativeHeight="251668480" behindDoc="0" locked="0" layoutInCell="1" allowOverlap="1" wp14:anchorId="095174ED" wp14:editId="167F38AF">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0699FD6" id="Group 727395509" o:spid="_x0000_s1026" style="position:absolute;margin-left:-18.75pt;margin-top:0;width:521.35pt;height:146.25pt;z-index:251668480"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9"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">
                    <v:imagedata r:id="rId20"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pPr>
        <w:spacing w:after="0" w:line="480" w:lineRule="auto"/>
        <w:ind w:left="0" w:firstLine="0"/>
        <w:rPr>
          <w:del w:id="944" w:author="Billy Mitchell" w:date="2023-11-08T00:13:00Z"/>
          <w:b/>
          <w:bCs/>
          <w:rPrChange w:id="945" w:author="Billy Mitchell" w:date="2023-11-08T00:31:00Z">
            <w:rPr>
              <w:del w:id="946" w:author="Billy Mitchell" w:date="2023-11-08T00:13:00Z"/>
              <w:vertAlign w:val="superscript"/>
            </w:rPr>
          </w:rPrChange>
        </w:rPr>
        <w:pPrChange w:id="947" w:author="Billy Mitchell" w:date="2023-11-10T02:07:00Z">
          <w:pPr>
            <w:spacing w:after="0" w:line="480" w:lineRule="auto"/>
            <w:ind w:left="0" w:firstLine="720"/>
          </w:pPr>
        </w:pPrChange>
      </w:pPr>
    </w:p>
    <w:p w14:paraId="48DFB473" w14:textId="4F4EACED" w:rsidR="00E5044A" w:rsidRDefault="00967F10" w:rsidP="007B7431">
      <w:pPr>
        <w:spacing w:after="0" w:line="480" w:lineRule="auto"/>
        <w:ind w:left="0" w:firstLine="720"/>
        <w:rPr>
          <w:ins w:id="948" w:author="Billy Mitchell" w:date="2023-11-08T01:35:00Z"/>
          <w:bCs/>
          <w:szCs w:val="24"/>
        </w:rPr>
      </w:pPr>
      <w:ins w:id="949" w:author="Jennifer L." w:date="2023-11-07T23:41:00Z">
        <w:del w:id="950" w:author="Billy Mitchell" w:date="2023-11-08T00:15:00Z">
          <w:r w:rsidRPr="0075725E" w:rsidDel="003E3464">
            <w:rPr>
              <w:b/>
              <w:szCs w:val="24"/>
            </w:rPr>
            <w:delText>Intensity predicted effort</w:delText>
          </w:r>
        </w:del>
      </w:ins>
      <w:ins w:id="951" w:author="Jennifer L." w:date="2023-11-07T23:42:00Z">
        <w:del w:id="952" w:author="Billy Mitchell" w:date="2023-11-08T00:15:00Z">
          <w:r w:rsidRPr="0075725E" w:rsidDel="003E3464">
            <w:rPr>
              <w:b/>
              <w:szCs w:val="24"/>
            </w:rPr>
            <w:delText xml:space="preserve"> to regulate emotion</w:delText>
          </w:r>
        </w:del>
        <w:del w:id="953" w:author="Billy Mitchell" w:date="2023-11-08T01:41:00Z">
          <w:r w:rsidRPr="0075725E" w:rsidDel="00C0787A">
            <w:rPr>
              <w:b/>
              <w:szCs w:val="24"/>
            </w:rPr>
            <w:delText>.</w:delText>
          </w:r>
          <w:r w:rsidDel="00C0787A">
            <w:rPr>
              <w:b/>
              <w:szCs w:val="24"/>
            </w:rPr>
            <w:delText xml:space="preserve"> </w:delText>
          </w:r>
        </w:del>
      </w:ins>
      <w:ins w:id="954" w:author="Billy Mitchell" w:date="2023-11-08T01:41:00Z">
        <w:r w:rsidR="00C0787A">
          <w:rPr>
            <w:b/>
            <w:szCs w:val="24"/>
          </w:rPr>
          <w:t xml:space="preserve">Thrill-seeking motivated </w:t>
        </w:r>
      </w:ins>
      <w:ins w:id="955" w:author="Billy Mitchell" w:date="2023-11-08T12:33:00Z">
        <w:r w:rsidR="003A18DB">
          <w:rPr>
            <w:b/>
            <w:szCs w:val="24"/>
          </w:rPr>
          <w:t xml:space="preserve">study </w:t>
        </w:r>
      </w:ins>
      <w:ins w:id="956" w:author="Billy Mitchell" w:date="2023-11-08T01:41:00Z">
        <w:r w:rsidR="00C0787A">
          <w:rPr>
            <w:b/>
            <w:szCs w:val="24"/>
          </w:rPr>
          <w:t xml:space="preserve">participation. </w:t>
        </w:r>
      </w:ins>
      <w:ins w:id="957" w:author="Billy Mitchell" w:date="2023-11-08T11:13:00Z">
        <w:r w:rsidR="007B7431" w:rsidRPr="00DD7AA5">
          <w:rPr>
            <w:bCs/>
            <w:szCs w:val="24"/>
          </w:rPr>
          <w:t>Although</w:t>
        </w:r>
        <w:r w:rsidR="007B7431">
          <w:rPr>
            <w:bCs/>
            <w:szCs w:val="24"/>
          </w:rPr>
          <w:t xml:space="preserve"> horror attractions may feature</w:t>
        </w:r>
      </w:ins>
      <w:ins w:id="958" w:author="Billy Mitchell" w:date="2023-11-13T18:02:00Z">
        <w:r w:rsidR="00BA05C8">
          <w:rPr>
            <w:bCs/>
            <w:szCs w:val="24"/>
          </w:rPr>
          <w:t xml:space="preserve"> aspects</w:t>
        </w:r>
      </w:ins>
      <w:ins w:id="959" w:author="Billy Mitchell" w:date="2023-11-08T11:13:00Z">
        <w:r w:rsidR="007B7431">
          <w:rPr>
            <w:bCs/>
            <w:szCs w:val="24"/>
          </w:rPr>
          <w:t xml:space="preserve"> of emotio</w:t>
        </w:r>
      </w:ins>
      <w:ins w:id="960" w:author="Billy Mitchell" w:date="2023-11-13T18:02:00Z">
        <w:r w:rsidR="00BA05C8">
          <w:rPr>
            <w:bCs/>
            <w:szCs w:val="24"/>
          </w:rPr>
          <w:t>nal</w:t>
        </w:r>
      </w:ins>
      <w:ins w:id="961" w:author="Billy Mitchell" w:date="2023-11-08T11:13:00Z">
        <w:r w:rsidR="007B7431">
          <w:rPr>
            <w:bCs/>
            <w:szCs w:val="24"/>
          </w:rPr>
          <w:t xml:space="preserve"> experiences that are difficult to capture in more traditional paradigms, they may </w:t>
        </w:r>
      </w:ins>
      <w:ins w:id="962" w:author="Billy Mitchell" w:date="2023-11-13T18:03:00Z">
        <w:r w:rsidR="00BA05C8">
          <w:rPr>
            <w:bCs/>
            <w:szCs w:val="24"/>
          </w:rPr>
          <w:t>have</w:t>
        </w:r>
      </w:ins>
      <w:ins w:id="963" w:author="Billy Mitchell" w:date="2023-11-08T11:13:00Z">
        <w:r w:rsidR="007B7431">
          <w:rPr>
            <w:bCs/>
            <w:szCs w:val="24"/>
          </w:rPr>
          <w:t xml:space="preserve"> limitations as well. </w:t>
        </w:r>
      </w:ins>
      <w:ins w:id="964" w:author="Billy Mitchell" w:date="2023-11-08T12:31:00Z">
        <w:r w:rsidR="003A18DB">
          <w:rPr>
            <w:bCs/>
            <w:szCs w:val="24"/>
          </w:rPr>
          <w:t>F</w:t>
        </w:r>
      </w:ins>
      <w:ins w:id="965" w:author="Billy Mitchell" w:date="2023-11-10T02:08:00Z">
        <w:r w:rsidR="00AE7341">
          <w:rPr>
            <w:bCs/>
            <w:szCs w:val="24"/>
          </w:rPr>
          <w:t>or example</w:t>
        </w:r>
      </w:ins>
      <w:ins w:id="966" w:author="Billy Mitchell" w:date="2023-11-08T12:31:00Z">
        <w:r w:rsidR="003A18DB">
          <w:rPr>
            <w:bCs/>
            <w:szCs w:val="24"/>
          </w:rPr>
          <w:t>,</w:t>
        </w:r>
      </w:ins>
      <w:ins w:id="967" w:author="Billy Mitchell" w:date="2023-11-08T00:22:00Z">
        <w:r w:rsidR="003E3464">
          <w:rPr>
            <w:bCs/>
            <w:szCs w:val="24"/>
          </w:rPr>
          <w:t xml:space="preserve"> such a setting may </w:t>
        </w:r>
      </w:ins>
      <w:ins w:id="968" w:author="Billy Mitchell" w:date="2023-11-10T02:08:00Z">
        <w:r w:rsidR="00AE7341">
          <w:rPr>
            <w:bCs/>
            <w:szCs w:val="24"/>
          </w:rPr>
          <w:t>generate</w:t>
        </w:r>
      </w:ins>
      <w:ins w:id="969" w:author="Billy Mitchell" w:date="2023-11-08T00:22:00Z">
        <w:r w:rsidR="003E3464">
          <w:rPr>
            <w:bCs/>
            <w:szCs w:val="24"/>
          </w:rPr>
          <w:t xml:space="preserve"> self-selection biases</w:t>
        </w:r>
      </w:ins>
      <w:ins w:id="970" w:author="Billy Mitchell" w:date="2023-11-10T02:08:00Z">
        <w:r w:rsidR="00AE7341">
          <w:rPr>
            <w:bCs/>
            <w:szCs w:val="24"/>
          </w:rPr>
          <w:t xml:space="preserve"> in our sample</w:t>
        </w:r>
      </w:ins>
      <w:ins w:id="971" w:author="Billy Mitchell" w:date="2023-11-08T00:22:00Z">
        <w:r w:rsidR="003E3464">
          <w:rPr>
            <w:bCs/>
            <w:szCs w:val="24"/>
          </w:rPr>
          <w:t xml:space="preserve">. </w:t>
        </w:r>
      </w:ins>
      <w:moveToRangeStart w:id="972" w:author="Billy Mitchell" w:date="2023-11-08T00:24:00Z" w:name="move150295457"/>
      <w:r w:rsidR="0075725E" w:rsidRPr="0075725E">
        <w:rPr>
          <w:bCs/>
          <w:szCs w:val="24"/>
        </w:rPr>
        <w:t xml:space="preserve">To monitor this, participants were asked </w:t>
      </w:r>
      <w:del w:id="973" w:author="Billy Mitchell" w:date="2023-11-08T00:27:00Z">
        <w:r w:rsidR="0075725E" w:rsidRPr="0075725E" w:rsidDel="0075725E">
          <w:rPr>
            <w:bCs/>
            <w:szCs w:val="24"/>
          </w:rPr>
          <w:delText>several questions regarding</w:delText>
        </w:r>
      </w:del>
      <w:ins w:id="974" w:author="Billy Mitchell" w:date="2023-11-08T00:27:00Z">
        <w:r w:rsidR="0075725E">
          <w:rPr>
            <w:bCs/>
            <w:szCs w:val="24"/>
          </w:rPr>
          <w:t>about</w:t>
        </w:r>
      </w:ins>
      <w:r w:rsidR="0075725E" w:rsidRPr="0075725E">
        <w:rPr>
          <w:bCs/>
          <w:szCs w:val="24"/>
        </w:rPr>
        <w:t xml:space="preserve"> their </w:t>
      </w:r>
      <w:del w:id="975"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976" w:author="Billy Mitchell" w:date="2023-11-08T00:24:00Z">
        <w:r w:rsidR="0075725E">
          <w:rPr>
            <w:bCs/>
            <w:szCs w:val="24"/>
          </w:rPr>
          <w:t xml:space="preserve">and motivations to </w:t>
        </w:r>
        <w:r w:rsidR="0075725E">
          <w:rPr>
            <w:bCs/>
            <w:szCs w:val="24"/>
          </w:rPr>
          <w:lastRenderedPageBreak/>
          <w:t>participate</w:t>
        </w:r>
      </w:ins>
      <w:ins w:id="977" w:author="Billy Mitchell" w:date="2023-11-08T00:31:00Z">
        <w:r w:rsidR="0075725E">
          <w:rPr>
            <w:bCs/>
            <w:szCs w:val="24"/>
          </w:rPr>
          <w:t xml:space="preserve"> in this study</w:t>
        </w:r>
      </w:ins>
      <w:del w:id="978" w:author="Billy Mitchell" w:date="2023-11-08T00:24:00Z">
        <w:r w:rsidR="0075725E" w:rsidRPr="0075725E" w:rsidDel="0075725E">
          <w:rPr>
            <w:bCs/>
            <w:szCs w:val="24"/>
          </w:rPr>
          <w:delText>regarding participation</w:delText>
        </w:r>
      </w:del>
      <w:r w:rsidR="0075725E" w:rsidRPr="0075725E">
        <w:rPr>
          <w:bCs/>
          <w:szCs w:val="24"/>
        </w:rPr>
        <w:t>.</w:t>
      </w:r>
      <w:del w:id="979" w:author="Billy Mitchell" w:date="2023-11-08T00:27:00Z">
        <w:r w:rsidR="0075725E" w:rsidRPr="0075725E" w:rsidDel="0075725E">
          <w:rPr>
            <w:bCs/>
            <w:szCs w:val="24"/>
          </w:rPr>
          <w:delText xml:space="preserve"> </w:delText>
        </w:r>
      </w:del>
      <w:ins w:id="980" w:author="Billy Mitchell" w:date="2023-11-08T00:27:00Z">
        <w:r w:rsidR="0075725E">
          <w:rPr>
            <w:bCs/>
            <w:szCs w:val="24"/>
          </w:rPr>
          <w:t xml:space="preserve"> </w:t>
        </w:r>
      </w:ins>
      <w:ins w:id="981"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982" w:author="Billy Mitchell" w:date="2023-11-08T01:00:00Z">
        <w:r w:rsidR="00854F72">
          <w:rPr>
            <w:bCs/>
            <w:szCs w:val="24"/>
          </w:rPr>
          <w:t>response sitting above the midpoint of the scale</w:t>
        </w:r>
      </w:ins>
      <w:ins w:id="983" w:author="Billy Mitchell" w:date="2023-11-08T00:59:00Z">
        <w:r w:rsidR="00854F72" w:rsidRPr="0075725E">
          <w:rPr>
            <w:bCs/>
            <w:szCs w:val="24"/>
          </w:rPr>
          <w:t xml:space="preserve"> </w:t>
        </w:r>
        <w:bookmarkStart w:id="984" w:name="_Hlk150356915"/>
        <w:r w:rsidR="00854F72" w:rsidRPr="0075725E">
          <w:rPr>
            <w:bCs/>
            <w:szCs w:val="24"/>
          </w:rPr>
          <w:t>(</w:t>
        </w:r>
        <w:r w:rsidR="00854F72" w:rsidRPr="00ED5394">
          <w:rPr>
            <w:bCs/>
            <w:i/>
            <w:iCs/>
            <w:szCs w:val="24"/>
            <w:rPrChange w:id="985" w:author="Billy Mitchell" w:date="2023-11-08T11:11:00Z">
              <w:rPr>
                <w:bCs/>
                <w:szCs w:val="24"/>
              </w:rPr>
            </w:rPrChange>
          </w:rPr>
          <w:t>x̄</w:t>
        </w:r>
        <w:r w:rsidR="00854F72">
          <w:rPr>
            <w:bCs/>
            <w:szCs w:val="24"/>
          </w:rPr>
          <w:t xml:space="preserve"> = 3.40, </w:t>
        </w:r>
      </w:ins>
      <w:ins w:id="986" w:author="Billy Mitchell" w:date="2023-11-08T11:27:00Z">
        <w:r w:rsidR="00AA18EC" w:rsidRPr="00AA18EC">
          <w:rPr>
            <w:bCs/>
            <w:i/>
            <w:iCs/>
            <w:szCs w:val="24"/>
          </w:rPr>
          <w:t>median</w:t>
        </w:r>
      </w:ins>
      <w:ins w:id="987" w:author="Billy Mitchell" w:date="2023-11-08T00:59:00Z">
        <w:r w:rsidR="00854F72">
          <w:rPr>
            <w:bCs/>
            <w:szCs w:val="24"/>
          </w:rPr>
          <w:t xml:space="preserve"> = 4, </w:t>
        </w:r>
        <w:r w:rsidR="00854F72" w:rsidRPr="00ED5394">
          <w:rPr>
            <w:bCs/>
            <w:i/>
            <w:iCs/>
            <w:szCs w:val="24"/>
            <w:rPrChange w:id="988" w:author="Billy Mitchell" w:date="2023-11-08T11:11:00Z">
              <w:rPr>
                <w:bCs/>
                <w:szCs w:val="24"/>
              </w:rPr>
            </w:rPrChange>
          </w:rPr>
          <w:t>sd</w:t>
        </w:r>
        <w:r w:rsidR="00854F72">
          <w:rPr>
            <w:bCs/>
            <w:szCs w:val="24"/>
          </w:rPr>
          <w:t xml:space="preserve"> = 1.82</w:t>
        </w:r>
        <w:r w:rsidR="00854F72" w:rsidRPr="0075725E">
          <w:rPr>
            <w:bCs/>
            <w:szCs w:val="24"/>
          </w:rPr>
          <w:t>)</w:t>
        </w:r>
        <w:bookmarkEnd w:id="984"/>
        <w:r w:rsidR="00854F72" w:rsidRPr="0075725E">
          <w:rPr>
            <w:bCs/>
            <w:szCs w:val="24"/>
          </w:rPr>
          <w:t>.</w:t>
        </w:r>
      </w:ins>
      <w:ins w:id="989" w:author="Billy Mitchell" w:date="2023-11-08T01:00:00Z">
        <w:r w:rsidR="00854F72">
          <w:rPr>
            <w:bCs/>
            <w:szCs w:val="24"/>
          </w:rPr>
          <w:t xml:space="preserve"> P</w:t>
        </w:r>
      </w:ins>
      <w:ins w:id="990" w:author="Billy Mitchell" w:date="2023-11-08T00:28:00Z">
        <w:r w:rsidR="0075725E">
          <w:rPr>
            <w:bCs/>
            <w:szCs w:val="24"/>
          </w:rPr>
          <w:t xml:space="preserve">articipants were </w:t>
        </w:r>
      </w:ins>
      <w:ins w:id="991" w:author="Billy Mitchell" w:date="2023-11-08T01:00:00Z">
        <w:r w:rsidR="00854F72">
          <w:rPr>
            <w:bCs/>
            <w:szCs w:val="24"/>
          </w:rPr>
          <w:t xml:space="preserve">also </w:t>
        </w:r>
      </w:ins>
      <w:ins w:id="992" w:author="Billy Mitchell" w:date="2023-11-08T00:28:00Z">
        <w:r w:rsidR="0075725E">
          <w:rPr>
            <w:bCs/>
            <w:szCs w:val="24"/>
          </w:rPr>
          <w:t>asked</w:t>
        </w:r>
      </w:ins>
      <w:ins w:id="993"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994" w:author="Billy Mitchell" w:date="2023-11-08T00:33:00Z">
        <w:r w:rsidR="00F27AB2">
          <w:rPr>
            <w:bCs/>
            <w:szCs w:val="24"/>
          </w:rPr>
          <w:t>ment received for participating</w:t>
        </w:r>
      </w:ins>
      <w:ins w:id="995" w:author="Billy Mitchell" w:date="2023-11-08T00:36:00Z">
        <w:r w:rsidR="00F27AB2">
          <w:rPr>
            <w:bCs/>
            <w:szCs w:val="24"/>
          </w:rPr>
          <w:t xml:space="preserve"> (</w:t>
        </w:r>
      </w:ins>
      <w:ins w:id="996" w:author="Billy Mitchell" w:date="2023-11-08T00:37:00Z">
        <w:r w:rsidR="00F27AB2" w:rsidRPr="00ED5394">
          <w:rPr>
            <w:bCs/>
            <w:i/>
            <w:iCs/>
            <w:szCs w:val="24"/>
            <w:rPrChange w:id="997" w:author="Billy Mitchell" w:date="2023-11-08T11:11:00Z">
              <w:rPr>
                <w:bCs/>
                <w:szCs w:val="24"/>
              </w:rPr>
            </w:rPrChange>
          </w:rPr>
          <w:t>x̄</w:t>
        </w:r>
        <w:r w:rsidR="00F27AB2">
          <w:rPr>
            <w:bCs/>
            <w:szCs w:val="24"/>
          </w:rPr>
          <w:t xml:space="preserve"> = </w:t>
        </w:r>
      </w:ins>
      <w:ins w:id="998" w:author="Billy Mitchell" w:date="2023-11-08T00:39:00Z">
        <w:r w:rsidR="00F27AB2">
          <w:rPr>
            <w:bCs/>
            <w:szCs w:val="24"/>
          </w:rPr>
          <w:t xml:space="preserve">59.2, </w:t>
        </w:r>
      </w:ins>
      <w:ins w:id="999" w:author="Billy Mitchell" w:date="2023-11-08T11:27:00Z">
        <w:r w:rsidR="00AA18EC" w:rsidRPr="00AA18EC">
          <w:rPr>
            <w:bCs/>
            <w:i/>
            <w:iCs/>
            <w:szCs w:val="24"/>
          </w:rPr>
          <w:t>median</w:t>
        </w:r>
      </w:ins>
      <w:ins w:id="1000" w:author="Billy Mitchell" w:date="2023-11-08T00:39:00Z">
        <w:r w:rsidR="00F27AB2">
          <w:rPr>
            <w:bCs/>
            <w:szCs w:val="24"/>
          </w:rPr>
          <w:t xml:space="preserve"> = 59, </w:t>
        </w:r>
        <w:r w:rsidR="00F27AB2" w:rsidRPr="00ED5394">
          <w:rPr>
            <w:bCs/>
            <w:i/>
            <w:iCs/>
            <w:szCs w:val="24"/>
            <w:rPrChange w:id="1001" w:author="Billy Mitchell" w:date="2023-11-08T11:11:00Z">
              <w:rPr>
                <w:bCs/>
                <w:szCs w:val="24"/>
              </w:rPr>
            </w:rPrChange>
          </w:rPr>
          <w:t>sd</w:t>
        </w:r>
        <w:r w:rsidR="00F27AB2">
          <w:rPr>
            <w:bCs/>
            <w:szCs w:val="24"/>
          </w:rPr>
          <w:t xml:space="preserve"> = </w:t>
        </w:r>
      </w:ins>
      <w:ins w:id="1002" w:author="Billy Mitchell" w:date="2023-11-08T00:44:00Z">
        <w:r w:rsidR="00342888">
          <w:rPr>
            <w:bCs/>
            <w:szCs w:val="24"/>
          </w:rPr>
          <w:t>31.1</w:t>
        </w:r>
      </w:ins>
      <w:ins w:id="1003" w:author="Billy Mitchell" w:date="2023-11-08T00:39:00Z">
        <w:r w:rsidR="00F27AB2">
          <w:rPr>
            <w:bCs/>
            <w:szCs w:val="24"/>
          </w:rPr>
          <w:t>)</w:t>
        </w:r>
      </w:ins>
      <w:ins w:id="1004" w:author="Billy Mitchell" w:date="2023-11-08T00:33:00Z">
        <w:r w:rsidR="00F27AB2">
          <w:rPr>
            <w:bCs/>
            <w:szCs w:val="24"/>
          </w:rPr>
          <w:t>, the thrills they may feel in the haunted house</w:t>
        </w:r>
      </w:ins>
      <w:ins w:id="1005" w:author="Billy Mitchell" w:date="2023-11-08T00:40:00Z">
        <w:r w:rsidR="00F27AB2">
          <w:rPr>
            <w:bCs/>
            <w:szCs w:val="24"/>
          </w:rPr>
          <w:t xml:space="preserve"> (</w:t>
        </w:r>
        <w:r w:rsidR="00F27AB2" w:rsidRPr="00ED5394">
          <w:rPr>
            <w:bCs/>
            <w:i/>
            <w:iCs/>
            <w:szCs w:val="24"/>
            <w:rPrChange w:id="1006" w:author="Billy Mitchell" w:date="2023-11-08T11:11:00Z">
              <w:rPr>
                <w:bCs/>
                <w:szCs w:val="24"/>
              </w:rPr>
            </w:rPrChange>
          </w:rPr>
          <w:t>x̄</w:t>
        </w:r>
        <w:r w:rsidR="00F27AB2">
          <w:rPr>
            <w:bCs/>
            <w:szCs w:val="24"/>
          </w:rPr>
          <w:t xml:space="preserve"> = </w:t>
        </w:r>
      </w:ins>
      <w:ins w:id="1007" w:author="Billy Mitchell" w:date="2023-11-08T00:41:00Z">
        <w:r w:rsidR="00F27AB2">
          <w:rPr>
            <w:bCs/>
            <w:szCs w:val="24"/>
          </w:rPr>
          <w:t>63.3</w:t>
        </w:r>
      </w:ins>
      <w:ins w:id="1008" w:author="Billy Mitchell" w:date="2023-11-08T00:40:00Z">
        <w:r w:rsidR="00F27AB2">
          <w:rPr>
            <w:bCs/>
            <w:szCs w:val="24"/>
          </w:rPr>
          <w:t xml:space="preserve">, </w:t>
        </w:r>
      </w:ins>
      <w:ins w:id="1009" w:author="Billy Mitchell" w:date="2023-11-08T11:27:00Z">
        <w:r w:rsidR="00AA18EC" w:rsidRPr="00AA18EC">
          <w:rPr>
            <w:bCs/>
            <w:i/>
            <w:iCs/>
            <w:szCs w:val="24"/>
          </w:rPr>
          <w:t>median</w:t>
        </w:r>
      </w:ins>
      <w:ins w:id="1010" w:author="Billy Mitchell" w:date="2023-11-08T00:40:00Z">
        <w:r w:rsidR="00F27AB2">
          <w:rPr>
            <w:bCs/>
            <w:szCs w:val="24"/>
          </w:rPr>
          <w:t xml:space="preserve"> = </w:t>
        </w:r>
      </w:ins>
      <w:ins w:id="1011" w:author="Billy Mitchell" w:date="2023-11-08T00:41:00Z">
        <w:r w:rsidR="00F27AB2">
          <w:rPr>
            <w:bCs/>
            <w:szCs w:val="24"/>
          </w:rPr>
          <w:t>73</w:t>
        </w:r>
      </w:ins>
      <w:ins w:id="1012" w:author="Billy Mitchell" w:date="2023-11-08T00:40:00Z">
        <w:r w:rsidR="00F27AB2">
          <w:rPr>
            <w:bCs/>
            <w:szCs w:val="24"/>
          </w:rPr>
          <w:t xml:space="preserve">, </w:t>
        </w:r>
        <w:r w:rsidR="00F27AB2" w:rsidRPr="007B7431">
          <w:rPr>
            <w:bCs/>
            <w:i/>
            <w:iCs/>
            <w:szCs w:val="24"/>
            <w:rPrChange w:id="1013" w:author="Billy Mitchell" w:date="2023-11-08T11:12:00Z">
              <w:rPr>
                <w:bCs/>
                <w:szCs w:val="24"/>
              </w:rPr>
            </w:rPrChange>
          </w:rPr>
          <w:t>sd</w:t>
        </w:r>
        <w:r w:rsidR="00F27AB2">
          <w:rPr>
            <w:bCs/>
            <w:szCs w:val="24"/>
          </w:rPr>
          <w:t xml:space="preserve"> = </w:t>
        </w:r>
      </w:ins>
      <w:ins w:id="1014" w:author="Billy Mitchell" w:date="2023-11-08T00:44:00Z">
        <w:r w:rsidR="00342888">
          <w:rPr>
            <w:bCs/>
            <w:szCs w:val="24"/>
          </w:rPr>
          <w:t>31.</w:t>
        </w:r>
      </w:ins>
      <w:ins w:id="1015" w:author="Billy Mitchell" w:date="2023-11-08T00:46:00Z">
        <w:r w:rsidR="00342888">
          <w:rPr>
            <w:bCs/>
            <w:szCs w:val="24"/>
          </w:rPr>
          <w:t>7</w:t>
        </w:r>
      </w:ins>
      <w:ins w:id="1016" w:author="Billy Mitchell" w:date="2023-11-08T00:40:00Z">
        <w:r w:rsidR="00F27AB2">
          <w:rPr>
            <w:bCs/>
            <w:szCs w:val="24"/>
          </w:rPr>
          <w:t>)</w:t>
        </w:r>
      </w:ins>
      <w:ins w:id="1017" w:author="Billy Mitchell" w:date="2023-11-08T00:33:00Z">
        <w:r w:rsidR="00F27AB2">
          <w:rPr>
            <w:bCs/>
            <w:szCs w:val="24"/>
          </w:rPr>
          <w:t>, the opportunity for new experiences</w:t>
        </w:r>
      </w:ins>
      <w:ins w:id="1018" w:author="Billy Mitchell" w:date="2023-11-08T00:40:00Z">
        <w:r w:rsidR="00F27AB2">
          <w:rPr>
            <w:bCs/>
            <w:szCs w:val="24"/>
          </w:rPr>
          <w:t xml:space="preserve"> (</w:t>
        </w:r>
        <w:r w:rsidR="00F27AB2" w:rsidRPr="007B7431">
          <w:rPr>
            <w:bCs/>
            <w:i/>
            <w:iCs/>
            <w:szCs w:val="24"/>
            <w:rPrChange w:id="1019" w:author="Billy Mitchell" w:date="2023-11-08T11:12:00Z">
              <w:rPr>
                <w:bCs/>
                <w:szCs w:val="24"/>
              </w:rPr>
            </w:rPrChange>
          </w:rPr>
          <w:t>x̄</w:t>
        </w:r>
        <w:r w:rsidR="00F27AB2">
          <w:rPr>
            <w:bCs/>
            <w:szCs w:val="24"/>
          </w:rPr>
          <w:t xml:space="preserve"> =</w:t>
        </w:r>
      </w:ins>
      <w:ins w:id="1020" w:author="Billy Mitchell" w:date="2023-11-08T00:41:00Z">
        <w:r w:rsidR="00F27AB2">
          <w:rPr>
            <w:bCs/>
            <w:szCs w:val="24"/>
          </w:rPr>
          <w:t xml:space="preserve"> 70.1</w:t>
        </w:r>
      </w:ins>
      <w:ins w:id="1021" w:author="Billy Mitchell" w:date="2023-11-08T00:40:00Z">
        <w:r w:rsidR="00F27AB2">
          <w:rPr>
            <w:bCs/>
            <w:szCs w:val="24"/>
          </w:rPr>
          <w:t xml:space="preserve">, </w:t>
        </w:r>
      </w:ins>
      <w:ins w:id="1022" w:author="Billy Mitchell" w:date="2023-11-08T11:27:00Z">
        <w:r w:rsidR="00AA18EC" w:rsidRPr="00AA18EC">
          <w:rPr>
            <w:bCs/>
            <w:i/>
            <w:iCs/>
            <w:szCs w:val="24"/>
          </w:rPr>
          <w:t>median</w:t>
        </w:r>
      </w:ins>
      <w:ins w:id="1023" w:author="Billy Mitchell" w:date="2023-11-08T00:40:00Z">
        <w:r w:rsidR="00F27AB2">
          <w:rPr>
            <w:bCs/>
            <w:szCs w:val="24"/>
          </w:rPr>
          <w:t xml:space="preserve"> = </w:t>
        </w:r>
      </w:ins>
      <w:ins w:id="1024" w:author="Billy Mitchell" w:date="2023-11-08T00:41:00Z">
        <w:r w:rsidR="00F27AB2">
          <w:rPr>
            <w:bCs/>
            <w:szCs w:val="24"/>
          </w:rPr>
          <w:t>78</w:t>
        </w:r>
      </w:ins>
      <w:ins w:id="1025" w:author="Billy Mitchell" w:date="2023-11-08T00:40:00Z">
        <w:r w:rsidR="00F27AB2">
          <w:rPr>
            <w:bCs/>
            <w:szCs w:val="24"/>
          </w:rPr>
          <w:t xml:space="preserve">, </w:t>
        </w:r>
        <w:r w:rsidR="00F27AB2" w:rsidRPr="007B7431">
          <w:rPr>
            <w:bCs/>
            <w:i/>
            <w:iCs/>
            <w:szCs w:val="24"/>
            <w:rPrChange w:id="1026" w:author="Billy Mitchell" w:date="2023-11-08T11:12:00Z">
              <w:rPr>
                <w:bCs/>
                <w:szCs w:val="24"/>
              </w:rPr>
            </w:rPrChange>
          </w:rPr>
          <w:t>sd</w:t>
        </w:r>
        <w:r w:rsidR="00F27AB2">
          <w:rPr>
            <w:bCs/>
            <w:szCs w:val="24"/>
          </w:rPr>
          <w:t xml:space="preserve"> = </w:t>
        </w:r>
      </w:ins>
      <w:ins w:id="1027" w:author="Billy Mitchell" w:date="2023-11-08T00:46:00Z">
        <w:r w:rsidR="00342888">
          <w:rPr>
            <w:bCs/>
            <w:szCs w:val="24"/>
          </w:rPr>
          <w:t>28.0</w:t>
        </w:r>
      </w:ins>
      <w:ins w:id="1028" w:author="Billy Mitchell" w:date="2023-11-08T00:40:00Z">
        <w:r w:rsidR="00F27AB2">
          <w:rPr>
            <w:bCs/>
            <w:szCs w:val="24"/>
          </w:rPr>
          <w:t>)</w:t>
        </w:r>
      </w:ins>
      <w:ins w:id="1029" w:author="Billy Mitchell" w:date="2023-11-08T00:33:00Z">
        <w:r w:rsidR="00F27AB2">
          <w:rPr>
            <w:bCs/>
            <w:szCs w:val="24"/>
          </w:rPr>
          <w:t>, the opportunity for challenging experiences</w:t>
        </w:r>
      </w:ins>
      <w:ins w:id="1030" w:author="Billy Mitchell" w:date="2023-11-08T00:40:00Z">
        <w:r w:rsidR="00F27AB2">
          <w:rPr>
            <w:bCs/>
            <w:szCs w:val="24"/>
          </w:rPr>
          <w:t xml:space="preserve"> (</w:t>
        </w:r>
        <w:r w:rsidR="00F27AB2" w:rsidRPr="007B7431">
          <w:rPr>
            <w:bCs/>
            <w:i/>
            <w:iCs/>
            <w:szCs w:val="24"/>
            <w:rPrChange w:id="1031" w:author="Billy Mitchell" w:date="2023-11-08T11:12:00Z">
              <w:rPr>
                <w:bCs/>
                <w:szCs w:val="24"/>
              </w:rPr>
            </w:rPrChange>
          </w:rPr>
          <w:t>x̄</w:t>
        </w:r>
        <w:r w:rsidR="00F27AB2">
          <w:rPr>
            <w:bCs/>
            <w:szCs w:val="24"/>
          </w:rPr>
          <w:t xml:space="preserve"> = </w:t>
        </w:r>
      </w:ins>
      <w:ins w:id="1032" w:author="Billy Mitchell" w:date="2023-11-08T00:41:00Z">
        <w:r w:rsidR="00F27AB2">
          <w:rPr>
            <w:bCs/>
            <w:szCs w:val="24"/>
          </w:rPr>
          <w:t>53.3</w:t>
        </w:r>
      </w:ins>
      <w:ins w:id="1033" w:author="Billy Mitchell" w:date="2023-11-08T00:40:00Z">
        <w:r w:rsidR="00F27AB2">
          <w:rPr>
            <w:bCs/>
            <w:szCs w:val="24"/>
          </w:rPr>
          <w:t xml:space="preserve">, </w:t>
        </w:r>
      </w:ins>
      <w:ins w:id="1034" w:author="Billy Mitchell" w:date="2023-11-08T11:27:00Z">
        <w:r w:rsidR="00AA18EC" w:rsidRPr="00AA18EC">
          <w:rPr>
            <w:bCs/>
            <w:i/>
            <w:iCs/>
            <w:szCs w:val="24"/>
          </w:rPr>
          <w:t>median</w:t>
        </w:r>
      </w:ins>
      <w:ins w:id="1035" w:author="Billy Mitchell" w:date="2023-11-08T00:40:00Z">
        <w:r w:rsidR="00F27AB2">
          <w:rPr>
            <w:bCs/>
            <w:szCs w:val="24"/>
          </w:rPr>
          <w:t xml:space="preserve"> = </w:t>
        </w:r>
      </w:ins>
      <w:ins w:id="1036" w:author="Billy Mitchell" w:date="2023-11-08T00:41:00Z">
        <w:r w:rsidR="00F27AB2">
          <w:rPr>
            <w:bCs/>
            <w:szCs w:val="24"/>
          </w:rPr>
          <w:t>50</w:t>
        </w:r>
      </w:ins>
      <w:ins w:id="1037" w:author="Billy Mitchell" w:date="2023-11-08T00:40:00Z">
        <w:r w:rsidR="00F27AB2">
          <w:rPr>
            <w:bCs/>
            <w:szCs w:val="24"/>
          </w:rPr>
          <w:t xml:space="preserve">, </w:t>
        </w:r>
        <w:r w:rsidR="00F27AB2" w:rsidRPr="007B7431">
          <w:rPr>
            <w:bCs/>
            <w:i/>
            <w:iCs/>
            <w:szCs w:val="24"/>
            <w:rPrChange w:id="1038" w:author="Billy Mitchell" w:date="2023-11-08T11:12:00Z">
              <w:rPr>
                <w:bCs/>
                <w:szCs w:val="24"/>
              </w:rPr>
            </w:rPrChange>
          </w:rPr>
          <w:t>sd</w:t>
        </w:r>
        <w:r w:rsidR="00F27AB2">
          <w:rPr>
            <w:bCs/>
            <w:szCs w:val="24"/>
          </w:rPr>
          <w:t xml:space="preserve"> = </w:t>
        </w:r>
      </w:ins>
      <w:ins w:id="1039" w:author="Billy Mitchell" w:date="2023-11-08T00:45:00Z">
        <w:r w:rsidR="00342888">
          <w:rPr>
            <w:bCs/>
            <w:szCs w:val="24"/>
          </w:rPr>
          <w:t>30.3</w:t>
        </w:r>
      </w:ins>
      <w:ins w:id="1040" w:author="Billy Mitchell" w:date="2023-11-08T00:40:00Z">
        <w:r w:rsidR="00F27AB2">
          <w:rPr>
            <w:bCs/>
            <w:szCs w:val="24"/>
          </w:rPr>
          <w:t>)</w:t>
        </w:r>
      </w:ins>
      <w:ins w:id="1041" w:author="Billy Mitchell" w:date="2023-11-08T00:33:00Z">
        <w:r w:rsidR="00F27AB2">
          <w:rPr>
            <w:bCs/>
            <w:szCs w:val="24"/>
          </w:rPr>
          <w:t>, social pressures</w:t>
        </w:r>
      </w:ins>
      <w:ins w:id="1042" w:author="Billy Mitchell" w:date="2023-11-08T00:43:00Z">
        <w:r w:rsidR="00342888">
          <w:rPr>
            <w:bCs/>
            <w:szCs w:val="24"/>
          </w:rPr>
          <w:t xml:space="preserve"> (</w:t>
        </w:r>
        <w:r w:rsidR="00342888" w:rsidRPr="007B7431">
          <w:rPr>
            <w:bCs/>
            <w:i/>
            <w:iCs/>
            <w:szCs w:val="24"/>
            <w:rPrChange w:id="1043" w:author="Billy Mitchell" w:date="2023-11-08T11:12:00Z">
              <w:rPr>
                <w:bCs/>
                <w:szCs w:val="24"/>
              </w:rPr>
            </w:rPrChange>
          </w:rPr>
          <w:t>x̄</w:t>
        </w:r>
        <w:r w:rsidR="00342888">
          <w:rPr>
            <w:bCs/>
            <w:szCs w:val="24"/>
          </w:rPr>
          <w:t xml:space="preserve"> = 15.5, </w:t>
        </w:r>
      </w:ins>
      <w:ins w:id="1044" w:author="Billy Mitchell" w:date="2023-11-08T11:27:00Z">
        <w:r w:rsidR="00AA18EC" w:rsidRPr="00AA18EC">
          <w:rPr>
            <w:bCs/>
            <w:i/>
            <w:iCs/>
            <w:szCs w:val="24"/>
          </w:rPr>
          <w:t>median</w:t>
        </w:r>
      </w:ins>
      <w:ins w:id="1045" w:author="Billy Mitchell" w:date="2023-11-08T00:43:00Z">
        <w:r w:rsidR="00342888">
          <w:rPr>
            <w:bCs/>
            <w:szCs w:val="24"/>
          </w:rPr>
          <w:t xml:space="preserve"> = 02, </w:t>
        </w:r>
        <w:r w:rsidR="00342888" w:rsidRPr="007B7431">
          <w:rPr>
            <w:bCs/>
            <w:i/>
            <w:iCs/>
            <w:szCs w:val="24"/>
            <w:rPrChange w:id="1046" w:author="Billy Mitchell" w:date="2023-11-08T11:12:00Z">
              <w:rPr>
                <w:bCs/>
                <w:szCs w:val="24"/>
              </w:rPr>
            </w:rPrChange>
          </w:rPr>
          <w:t xml:space="preserve">sd </w:t>
        </w:r>
        <w:r w:rsidR="00342888">
          <w:rPr>
            <w:bCs/>
            <w:szCs w:val="24"/>
          </w:rPr>
          <w:t xml:space="preserve">= </w:t>
        </w:r>
      </w:ins>
      <w:ins w:id="1047" w:author="Billy Mitchell" w:date="2023-11-08T00:45:00Z">
        <w:r w:rsidR="00342888">
          <w:rPr>
            <w:bCs/>
            <w:szCs w:val="24"/>
          </w:rPr>
          <w:t>25.7</w:t>
        </w:r>
      </w:ins>
      <w:ins w:id="1048" w:author="Billy Mitchell" w:date="2023-11-08T00:43:00Z">
        <w:r w:rsidR="00342888">
          <w:rPr>
            <w:bCs/>
            <w:szCs w:val="24"/>
          </w:rPr>
          <w:t>)</w:t>
        </w:r>
      </w:ins>
      <w:ins w:id="1049" w:author="Billy Mitchell" w:date="2023-11-08T00:33:00Z">
        <w:r w:rsidR="00F27AB2">
          <w:rPr>
            <w:bCs/>
            <w:szCs w:val="24"/>
          </w:rPr>
          <w:t>, a desire to help science</w:t>
        </w:r>
      </w:ins>
      <w:ins w:id="1050" w:author="Billy Mitchell" w:date="2023-11-08T00:40:00Z">
        <w:r w:rsidR="00F27AB2">
          <w:rPr>
            <w:bCs/>
            <w:szCs w:val="24"/>
          </w:rPr>
          <w:t xml:space="preserve"> (</w:t>
        </w:r>
        <w:r w:rsidR="00F27AB2" w:rsidRPr="007B7431">
          <w:rPr>
            <w:bCs/>
            <w:i/>
            <w:iCs/>
            <w:szCs w:val="24"/>
            <w:rPrChange w:id="1051" w:author="Billy Mitchell" w:date="2023-11-08T11:12:00Z">
              <w:rPr>
                <w:bCs/>
                <w:szCs w:val="24"/>
              </w:rPr>
            </w:rPrChange>
          </w:rPr>
          <w:t>x̄</w:t>
        </w:r>
        <w:r w:rsidR="00F27AB2">
          <w:rPr>
            <w:bCs/>
            <w:szCs w:val="24"/>
          </w:rPr>
          <w:t xml:space="preserve"> = </w:t>
        </w:r>
      </w:ins>
      <w:ins w:id="1052" w:author="Billy Mitchell" w:date="2023-11-08T00:43:00Z">
        <w:r w:rsidR="00342888">
          <w:rPr>
            <w:bCs/>
            <w:szCs w:val="24"/>
          </w:rPr>
          <w:t>59.4</w:t>
        </w:r>
      </w:ins>
      <w:ins w:id="1053" w:author="Billy Mitchell" w:date="2023-11-08T00:40:00Z">
        <w:r w:rsidR="00F27AB2">
          <w:rPr>
            <w:bCs/>
            <w:szCs w:val="24"/>
          </w:rPr>
          <w:t xml:space="preserve">, </w:t>
        </w:r>
      </w:ins>
      <w:ins w:id="1054" w:author="Billy Mitchell" w:date="2023-11-08T11:27:00Z">
        <w:r w:rsidR="00AA18EC" w:rsidRPr="00AA18EC">
          <w:rPr>
            <w:bCs/>
            <w:i/>
            <w:iCs/>
            <w:szCs w:val="24"/>
          </w:rPr>
          <w:t>median</w:t>
        </w:r>
      </w:ins>
      <w:ins w:id="1055" w:author="Billy Mitchell" w:date="2023-11-08T00:40:00Z">
        <w:r w:rsidR="00F27AB2">
          <w:rPr>
            <w:bCs/>
            <w:szCs w:val="24"/>
          </w:rPr>
          <w:t xml:space="preserve"> = </w:t>
        </w:r>
      </w:ins>
      <w:ins w:id="1056" w:author="Billy Mitchell" w:date="2023-11-08T00:43:00Z">
        <w:r w:rsidR="00342888">
          <w:rPr>
            <w:bCs/>
            <w:szCs w:val="24"/>
          </w:rPr>
          <w:t>58</w:t>
        </w:r>
      </w:ins>
      <w:ins w:id="1057" w:author="Billy Mitchell" w:date="2023-11-08T00:40:00Z">
        <w:r w:rsidR="00F27AB2">
          <w:rPr>
            <w:bCs/>
            <w:szCs w:val="24"/>
          </w:rPr>
          <w:t xml:space="preserve">, </w:t>
        </w:r>
        <w:r w:rsidR="00F27AB2" w:rsidRPr="007B7431">
          <w:rPr>
            <w:bCs/>
            <w:i/>
            <w:iCs/>
            <w:szCs w:val="24"/>
            <w:rPrChange w:id="1058" w:author="Billy Mitchell" w:date="2023-11-08T11:12:00Z">
              <w:rPr>
                <w:bCs/>
                <w:szCs w:val="24"/>
              </w:rPr>
            </w:rPrChange>
          </w:rPr>
          <w:t xml:space="preserve">sd </w:t>
        </w:r>
        <w:r w:rsidR="00F27AB2">
          <w:rPr>
            <w:bCs/>
            <w:szCs w:val="24"/>
          </w:rPr>
          <w:t xml:space="preserve">= </w:t>
        </w:r>
      </w:ins>
      <w:ins w:id="1059" w:author="Billy Mitchell" w:date="2023-11-08T00:45:00Z">
        <w:r w:rsidR="00342888">
          <w:rPr>
            <w:bCs/>
            <w:szCs w:val="24"/>
          </w:rPr>
          <w:t>29.9</w:t>
        </w:r>
      </w:ins>
      <w:ins w:id="1060" w:author="Billy Mitchell" w:date="2023-11-08T00:40:00Z">
        <w:r w:rsidR="00F27AB2">
          <w:rPr>
            <w:bCs/>
            <w:szCs w:val="24"/>
          </w:rPr>
          <w:t>)</w:t>
        </w:r>
      </w:ins>
      <w:ins w:id="1061" w:author="Billy Mitchell" w:date="2023-11-08T00:33:00Z">
        <w:r w:rsidR="00F27AB2">
          <w:rPr>
            <w:bCs/>
            <w:szCs w:val="24"/>
          </w:rPr>
          <w:t>, and boredom</w:t>
        </w:r>
      </w:ins>
      <w:ins w:id="1062" w:author="Billy Mitchell" w:date="2023-11-08T00:40:00Z">
        <w:r w:rsidR="00F27AB2">
          <w:rPr>
            <w:bCs/>
            <w:szCs w:val="24"/>
          </w:rPr>
          <w:t xml:space="preserve"> (</w:t>
        </w:r>
        <w:r w:rsidR="00F27AB2" w:rsidRPr="007B7431">
          <w:rPr>
            <w:bCs/>
            <w:i/>
            <w:iCs/>
            <w:szCs w:val="24"/>
            <w:rPrChange w:id="1063" w:author="Billy Mitchell" w:date="2023-11-08T11:12:00Z">
              <w:rPr>
                <w:bCs/>
                <w:szCs w:val="24"/>
              </w:rPr>
            </w:rPrChange>
          </w:rPr>
          <w:t>x̄</w:t>
        </w:r>
        <w:r w:rsidR="00F27AB2">
          <w:rPr>
            <w:bCs/>
            <w:szCs w:val="24"/>
          </w:rPr>
          <w:t xml:space="preserve"> = </w:t>
        </w:r>
      </w:ins>
      <w:ins w:id="1064" w:author="Billy Mitchell" w:date="2023-11-08T00:42:00Z">
        <w:r w:rsidR="00342888">
          <w:rPr>
            <w:bCs/>
            <w:szCs w:val="24"/>
          </w:rPr>
          <w:t>28.0</w:t>
        </w:r>
      </w:ins>
      <w:ins w:id="1065" w:author="Billy Mitchell" w:date="2023-11-08T00:40:00Z">
        <w:r w:rsidR="00F27AB2">
          <w:rPr>
            <w:bCs/>
            <w:szCs w:val="24"/>
          </w:rPr>
          <w:t xml:space="preserve">, </w:t>
        </w:r>
      </w:ins>
      <w:ins w:id="1066" w:author="Billy Mitchell" w:date="2023-11-08T11:27:00Z">
        <w:r w:rsidR="00AA18EC" w:rsidRPr="00AA18EC">
          <w:rPr>
            <w:bCs/>
            <w:i/>
            <w:iCs/>
            <w:szCs w:val="24"/>
          </w:rPr>
          <w:t>median</w:t>
        </w:r>
      </w:ins>
      <w:ins w:id="1067" w:author="Billy Mitchell" w:date="2023-11-08T00:40:00Z">
        <w:r w:rsidR="00F27AB2">
          <w:rPr>
            <w:bCs/>
            <w:szCs w:val="24"/>
          </w:rPr>
          <w:t xml:space="preserve"> = </w:t>
        </w:r>
      </w:ins>
      <w:ins w:id="1068" w:author="Billy Mitchell" w:date="2023-11-08T00:42:00Z">
        <w:r w:rsidR="00342888">
          <w:rPr>
            <w:bCs/>
            <w:szCs w:val="24"/>
          </w:rPr>
          <w:t>15</w:t>
        </w:r>
      </w:ins>
      <w:ins w:id="1069" w:author="Billy Mitchell" w:date="2023-11-08T00:40:00Z">
        <w:r w:rsidR="00F27AB2">
          <w:rPr>
            <w:bCs/>
            <w:szCs w:val="24"/>
          </w:rPr>
          <w:t xml:space="preserve">, </w:t>
        </w:r>
        <w:r w:rsidR="00F27AB2" w:rsidRPr="007B7431">
          <w:rPr>
            <w:bCs/>
            <w:i/>
            <w:iCs/>
            <w:szCs w:val="24"/>
            <w:rPrChange w:id="1070" w:author="Billy Mitchell" w:date="2023-11-08T11:12:00Z">
              <w:rPr>
                <w:bCs/>
                <w:szCs w:val="24"/>
              </w:rPr>
            </w:rPrChange>
          </w:rPr>
          <w:t xml:space="preserve">sd </w:t>
        </w:r>
        <w:r w:rsidR="00F27AB2">
          <w:rPr>
            <w:bCs/>
            <w:szCs w:val="24"/>
          </w:rPr>
          <w:t xml:space="preserve">= </w:t>
        </w:r>
      </w:ins>
      <w:ins w:id="1071" w:author="Billy Mitchell" w:date="2023-11-08T00:45:00Z">
        <w:r w:rsidR="00342888">
          <w:rPr>
            <w:bCs/>
            <w:szCs w:val="24"/>
          </w:rPr>
          <w:t>31.4</w:t>
        </w:r>
      </w:ins>
      <w:ins w:id="1072" w:author="Billy Mitchell" w:date="2023-11-08T00:40:00Z">
        <w:r w:rsidR="00F27AB2">
          <w:rPr>
            <w:bCs/>
            <w:szCs w:val="24"/>
          </w:rPr>
          <w:t>)</w:t>
        </w:r>
      </w:ins>
      <w:ins w:id="1073" w:author="Billy Mitchell" w:date="2023-11-08T00:33:00Z">
        <w:r w:rsidR="00F27AB2">
          <w:rPr>
            <w:bCs/>
            <w:szCs w:val="24"/>
          </w:rPr>
          <w:t>.</w:t>
        </w:r>
      </w:ins>
      <w:ins w:id="1074" w:author="Billy Mitchell" w:date="2023-11-08T01:01:00Z">
        <w:r w:rsidR="00854F72">
          <w:rPr>
            <w:bCs/>
            <w:szCs w:val="24"/>
          </w:rPr>
          <w:t xml:space="preserve"> </w:t>
        </w:r>
      </w:ins>
      <w:ins w:id="1075" w:author="Billy Mitchell" w:date="2023-11-10T02:09:00Z">
        <w:r w:rsidR="00AE7341">
          <w:rPr>
            <w:bCs/>
            <w:szCs w:val="24"/>
          </w:rPr>
          <w:t>T</w:t>
        </w:r>
      </w:ins>
      <w:ins w:id="1076" w:author="Billy Mitchell" w:date="2023-11-08T01:01:00Z">
        <w:r w:rsidR="00854F72">
          <w:rPr>
            <w:bCs/>
            <w:szCs w:val="24"/>
          </w:rPr>
          <w:t>hrill-seeking motivation</w:t>
        </w:r>
      </w:ins>
      <w:ins w:id="1077" w:author="Billy Mitchell" w:date="2023-11-10T02:09:00Z">
        <w:r w:rsidR="00AE7341">
          <w:rPr>
            <w:bCs/>
            <w:szCs w:val="24"/>
          </w:rPr>
          <w:t>s</w:t>
        </w:r>
      </w:ins>
      <w:ins w:id="1078" w:author="Billy Mitchell" w:date="2023-11-08T01:01:00Z">
        <w:r w:rsidR="00854F72">
          <w:rPr>
            <w:bCs/>
            <w:szCs w:val="24"/>
          </w:rPr>
          <w:t xml:space="preserve"> strongly correlated with fear enjoyment (</w:t>
        </w:r>
        <w:r w:rsidR="00854F72" w:rsidRPr="007B7431">
          <w:rPr>
            <w:bCs/>
            <w:i/>
            <w:iCs/>
            <w:szCs w:val="24"/>
            <w:rPrChange w:id="1079" w:author="Billy Mitchell" w:date="2023-11-08T11:12:00Z">
              <w:rPr>
                <w:bCs/>
                <w:szCs w:val="24"/>
              </w:rPr>
            </w:rPrChange>
          </w:rPr>
          <w:t xml:space="preserve">r </w:t>
        </w:r>
        <w:r w:rsidR="00854F72">
          <w:rPr>
            <w:bCs/>
            <w:szCs w:val="24"/>
          </w:rPr>
          <w:t xml:space="preserve">= 0.582, </w:t>
        </w:r>
        <w:r w:rsidR="00854F72" w:rsidRPr="007B7431">
          <w:rPr>
            <w:bCs/>
            <w:i/>
            <w:iCs/>
            <w:szCs w:val="24"/>
            <w:rPrChange w:id="1080" w:author="Billy Mitchell" w:date="2023-11-08T11:12:00Z">
              <w:rPr>
                <w:bCs/>
                <w:szCs w:val="24"/>
              </w:rPr>
            </w:rPrChange>
          </w:rPr>
          <w:t>p</w:t>
        </w:r>
        <w:r w:rsidR="00854F72">
          <w:rPr>
            <w:bCs/>
            <w:szCs w:val="24"/>
          </w:rPr>
          <w:t xml:space="preserve"> &lt; 0.001)</w:t>
        </w:r>
      </w:ins>
      <w:ins w:id="1081" w:author="Billy Mitchell" w:date="2023-11-08T01:02:00Z">
        <w:r w:rsidR="00854F72">
          <w:rPr>
            <w:bCs/>
            <w:szCs w:val="24"/>
          </w:rPr>
          <w:t xml:space="preserve"> and</w:t>
        </w:r>
      </w:ins>
      <w:ins w:id="1082" w:author="Billy Mitchell" w:date="2023-11-08T01:26:00Z">
        <w:r w:rsidR="00E5044A">
          <w:rPr>
            <w:bCs/>
            <w:szCs w:val="24"/>
          </w:rPr>
          <w:t xml:space="preserve"> </w:t>
        </w:r>
      </w:ins>
      <w:ins w:id="1083" w:author="Billy Mitchell" w:date="2023-11-08T01:27:00Z">
        <w:r w:rsidR="00E5044A">
          <w:rPr>
            <w:bCs/>
            <w:szCs w:val="24"/>
          </w:rPr>
          <w:t>Bonferroni</w:t>
        </w:r>
      </w:ins>
      <w:ins w:id="1084" w:author="Billy Mitchell" w:date="2023-11-08T01:26:00Z">
        <w:r w:rsidR="00E5044A">
          <w:rPr>
            <w:bCs/>
            <w:szCs w:val="24"/>
          </w:rPr>
          <w:t>-adjusted</w:t>
        </w:r>
      </w:ins>
      <w:ins w:id="1085" w:author="Billy Mitchell" w:date="2023-11-08T01:27:00Z">
        <w:r w:rsidR="00E5044A">
          <w:rPr>
            <w:bCs/>
            <w:szCs w:val="24"/>
          </w:rPr>
          <w:t xml:space="preserve"> contrast</w:t>
        </w:r>
      </w:ins>
      <w:ins w:id="1086" w:author="Billy Mitchell" w:date="2023-11-08T01:28:00Z">
        <w:r w:rsidR="00E5044A">
          <w:rPr>
            <w:bCs/>
            <w:szCs w:val="24"/>
          </w:rPr>
          <w:t>s</w:t>
        </w:r>
      </w:ins>
      <w:ins w:id="1087" w:author="Billy Mitchell" w:date="2023-11-08T01:27:00Z">
        <w:r w:rsidR="00E5044A">
          <w:rPr>
            <w:bCs/>
            <w:szCs w:val="24"/>
          </w:rPr>
          <w:t xml:space="preserve"> did determine that thrill-seeking </w:t>
        </w:r>
      </w:ins>
      <w:ins w:id="1088" w:author="Billy Mitchell" w:date="2023-11-08T01:28:00Z">
        <w:r w:rsidR="00E5044A">
          <w:rPr>
            <w:bCs/>
            <w:szCs w:val="24"/>
          </w:rPr>
          <w:t xml:space="preserve">as a motivation </w:t>
        </w:r>
      </w:ins>
      <w:ins w:id="1089" w:author="Billy Mitchell" w:date="2023-11-08T01:27:00Z">
        <w:r w:rsidR="00E5044A">
          <w:rPr>
            <w:bCs/>
            <w:szCs w:val="24"/>
          </w:rPr>
          <w:t>was significantly greater than</w:t>
        </w:r>
      </w:ins>
      <w:ins w:id="1090" w:author="Billy Mitchell" w:date="2023-11-08T01:28:00Z">
        <w:r w:rsidR="00E5044A">
          <w:rPr>
            <w:bCs/>
            <w:szCs w:val="24"/>
          </w:rPr>
          <w:t xml:space="preserve"> boredom (</w:t>
        </w:r>
        <w:r w:rsidR="00E5044A" w:rsidRPr="007B7431">
          <w:rPr>
            <w:bCs/>
            <w:i/>
            <w:iCs/>
            <w:szCs w:val="24"/>
            <w:rPrChange w:id="1091" w:author="Billy Mitchell" w:date="2023-11-08T11:12:00Z">
              <w:rPr>
                <w:bCs/>
                <w:szCs w:val="24"/>
              </w:rPr>
            </w:rPrChange>
          </w:rPr>
          <w:t>t</w:t>
        </w:r>
        <w:r w:rsidR="00E5044A">
          <w:rPr>
            <w:bCs/>
            <w:szCs w:val="24"/>
          </w:rPr>
          <w:t>(</w:t>
        </w:r>
      </w:ins>
      <w:ins w:id="1092" w:author="Billy Mitchell" w:date="2023-11-08T01:29:00Z">
        <w:r w:rsidR="00E5044A">
          <w:rPr>
            <w:bCs/>
            <w:szCs w:val="24"/>
          </w:rPr>
          <w:t>144</w:t>
        </w:r>
      </w:ins>
      <w:ins w:id="1093" w:author="Billy Mitchell" w:date="2023-11-08T01:28:00Z">
        <w:r w:rsidR="00E5044A">
          <w:rPr>
            <w:bCs/>
            <w:szCs w:val="24"/>
          </w:rPr>
          <w:t>)</w:t>
        </w:r>
      </w:ins>
      <w:ins w:id="1094" w:author="Billy Mitchell" w:date="2023-11-08T01:29:00Z">
        <w:r w:rsidR="00E5044A">
          <w:rPr>
            <w:bCs/>
            <w:szCs w:val="24"/>
          </w:rPr>
          <w:t xml:space="preserve"> = 7.17, </w:t>
        </w:r>
        <w:r w:rsidR="00E5044A" w:rsidRPr="007B7431">
          <w:rPr>
            <w:bCs/>
            <w:i/>
            <w:iCs/>
            <w:szCs w:val="24"/>
            <w:rPrChange w:id="1095" w:author="Billy Mitchell" w:date="2023-11-08T11:12:00Z">
              <w:rPr>
                <w:bCs/>
                <w:szCs w:val="24"/>
              </w:rPr>
            </w:rPrChange>
          </w:rPr>
          <w:t>p</w:t>
        </w:r>
        <w:r w:rsidR="00E5044A">
          <w:rPr>
            <w:bCs/>
            <w:szCs w:val="24"/>
          </w:rPr>
          <w:t xml:space="preserve"> &lt; 0.001), social pressure (</w:t>
        </w:r>
        <w:r w:rsidR="00E5044A" w:rsidRPr="007B7431">
          <w:rPr>
            <w:bCs/>
            <w:i/>
            <w:iCs/>
            <w:szCs w:val="24"/>
            <w:rPrChange w:id="1096" w:author="Billy Mitchell" w:date="2023-11-08T11:12:00Z">
              <w:rPr>
                <w:bCs/>
                <w:szCs w:val="24"/>
              </w:rPr>
            </w:rPrChange>
          </w:rPr>
          <w:t>t</w:t>
        </w:r>
        <w:r w:rsidR="00E5044A">
          <w:rPr>
            <w:bCs/>
            <w:szCs w:val="24"/>
          </w:rPr>
          <w:t xml:space="preserve">(144) = </w:t>
        </w:r>
      </w:ins>
      <w:ins w:id="1097" w:author="Billy Mitchell" w:date="2023-11-08T01:30:00Z">
        <w:r w:rsidR="00E5044A">
          <w:rPr>
            <w:bCs/>
            <w:szCs w:val="24"/>
          </w:rPr>
          <w:t>9.70</w:t>
        </w:r>
      </w:ins>
      <w:ins w:id="1098" w:author="Billy Mitchell" w:date="2023-11-08T01:29:00Z">
        <w:r w:rsidR="00E5044A">
          <w:rPr>
            <w:bCs/>
            <w:szCs w:val="24"/>
          </w:rPr>
          <w:t xml:space="preserve">, </w:t>
        </w:r>
        <w:r w:rsidR="00E5044A" w:rsidRPr="007B7431">
          <w:rPr>
            <w:bCs/>
            <w:i/>
            <w:iCs/>
            <w:szCs w:val="24"/>
            <w:rPrChange w:id="1099" w:author="Billy Mitchell" w:date="2023-11-08T11:12:00Z">
              <w:rPr>
                <w:bCs/>
                <w:szCs w:val="24"/>
              </w:rPr>
            </w:rPrChange>
          </w:rPr>
          <w:t>p</w:t>
        </w:r>
        <w:r w:rsidR="00E5044A">
          <w:rPr>
            <w:bCs/>
            <w:szCs w:val="24"/>
          </w:rPr>
          <w:t xml:space="preserve"> &lt; 0.001)</w:t>
        </w:r>
      </w:ins>
      <w:ins w:id="1100" w:author="Billy Mitchell" w:date="2023-11-08T01:30:00Z">
        <w:r w:rsidR="00E5044A">
          <w:rPr>
            <w:bCs/>
            <w:szCs w:val="24"/>
          </w:rPr>
          <w:t>, and the pooled average of all motivations (</w:t>
        </w:r>
        <w:r w:rsidR="00E5044A" w:rsidRPr="007B7431">
          <w:rPr>
            <w:bCs/>
            <w:i/>
            <w:iCs/>
            <w:szCs w:val="24"/>
            <w:rPrChange w:id="1101" w:author="Billy Mitchell" w:date="2023-11-08T11:13:00Z">
              <w:rPr>
                <w:bCs/>
                <w:szCs w:val="24"/>
              </w:rPr>
            </w:rPrChange>
          </w:rPr>
          <w:t>t</w:t>
        </w:r>
        <w:r w:rsidR="00E5044A">
          <w:rPr>
            <w:bCs/>
            <w:szCs w:val="24"/>
          </w:rPr>
          <w:t xml:space="preserve">(504) = 4.19, </w:t>
        </w:r>
        <w:r w:rsidR="00E5044A" w:rsidRPr="007B7431">
          <w:rPr>
            <w:bCs/>
            <w:i/>
            <w:iCs/>
            <w:szCs w:val="24"/>
            <w:rPrChange w:id="1102" w:author="Billy Mitchell" w:date="2023-11-08T11:13:00Z">
              <w:rPr>
                <w:bCs/>
                <w:szCs w:val="24"/>
              </w:rPr>
            </w:rPrChange>
          </w:rPr>
          <w:t>p</w:t>
        </w:r>
        <w:r w:rsidR="00E5044A">
          <w:rPr>
            <w:bCs/>
            <w:szCs w:val="24"/>
          </w:rPr>
          <w:t xml:space="preserve"> &lt; 0.001), but not challenge-seeking</w:t>
        </w:r>
      </w:ins>
      <w:ins w:id="1103" w:author="Billy Mitchell" w:date="2023-11-08T01:31:00Z">
        <w:r w:rsidR="00E5044A">
          <w:rPr>
            <w:bCs/>
            <w:szCs w:val="24"/>
          </w:rPr>
          <w:t xml:space="preserve"> (</w:t>
        </w:r>
        <w:r w:rsidR="00E5044A" w:rsidRPr="007B7431">
          <w:rPr>
            <w:bCs/>
            <w:i/>
            <w:iCs/>
            <w:szCs w:val="24"/>
            <w:rPrChange w:id="1104" w:author="Billy Mitchell" w:date="2023-11-08T11:13:00Z">
              <w:rPr>
                <w:bCs/>
                <w:szCs w:val="24"/>
              </w:rPr>
            </w:rPrChange>
          </w:rPr>
          <w:t>t</w:t>
        </w:r>
        <w:r w:rsidR="00E5044A">
          <w:rPr>
            <w:bCs/>
            <w:szCs w:val="24"/>
          </w:rPr>
          <w:t xml:space="preserve">(144) = </w:t>
        </w:r>
      </w:ins>
      <w:ins w:id="1105" w:author="Billy Mitchell" w:date="2023-11-08T01:32:00Z">
        <w:r w:rsidR="00E5044A">
          <w:rPr>
            <w:bCs/>
            <w:szCs w:val="24"/>
          </w:rPr>
          <w:t>2.05</w:t>
        </w:r>
      </w:ins>
      <w:ins w:id="1106" w:author="Billy Mitchell" w:date="2023-11-08T01:31:00Z">
        <w:r w:rsidR="00E5044A">
          <w:rPr>
            <w:bCs/>
            <w:szCs w:val="24"/>
          </w:rPr>
          <w:t xml:space="preserve">, </w:t>
        </w:r>
        <w:r w:rsidR="00E5044A" w:rsidRPr="007B7431">
          <w:rPr>
            <w:bCs/>
            <w:i/>
            <w:iCs/>
            <w:szCs w:val="24"/>
            <w:rPrChange w:id="1107" w:author="Billy Mitchell" w:date="2023-11-08T11:13:00Z">
              <w:rPr>
                <w:bCs/>
                <w:szCs w:val="24"/>
              </w:rPr>
            </w:rPrChange>
          </w:rPr>
          <w:t>p</w:t>
        </w:r>
        <w:r w:rsidR="00E5044A">
          <w:rPr>
            <w:bCs/>
            <w:szCs w:val="24"/>
          </w:rPr>
          <w:t xml:space="preserve"> </w:t>
        </w:r>
      </w:ins>
      <w:ins w:id="1108" w:author="Billy Mitchell" w:date="2023-11-08T01:32:00Z">
        <w:r w:rsidR="00E5044A">
          <w:rPr>
            <w:bCs/>
            <w:szCs w:val="24"/>
          </w:rPr>
          <w:t>=0.289</w:t>
        </w:r>
      </w:ins>
      <w:ins w:id="1109" w:author="Billy Mitchell" w:date="2023-11-08T01:31:00Z">
        <w:r w:rsidR="00E5044A">
          <w:rPr>
            <w:bCs/>
            <w:szCs w:val="24"/>
          </w:rPr>
          <w:t>)</w:t>
        </w:r>
      </w:ins>
      <w:ins w:id="1110" w:author="Billy Mitchell" w:date="2023-11-08T01:30:00Z">
        <w:r w:rsidR="00E5044A">
          <w:rPr>
            <w:bCs/>
            <w:szCs w:val="24"/>
          </w:rPr>
          <w:t>, novelty-seeking</w:t>
        </w:r>
      </w:ins>
      <w:ins w:id="1111" w:author="Billy Mitchell" w:date="2023-11-08T01:31:00Z">
        <w:r w:rsidR="00E5044A">
          <w:rPr>
            <w:bCs/>
            <w:szCs w:val="24"/>
          </w:rPr>
          <w:t xml:space="preserve"> (</w:t>
        </w:r>
        <w:r w:rsidR="00E5044A" w:rsidRPr="007B7431">
          <w:rPr>
            <w:bCs/>
            <w:i/>
            <w:iCs/>
            <w:szCs w:val="24"/>
            <w:rPrChange w:id="1112" w:author="Billy Mitchell" w:date="2023-11-08T11:13:00Z">
              <w:rPr>
                <w:bCs/>
                <w:szCs w:val="24"/>
              </w:rPr>
            </w:rPrChange>
          </w:rPr>
          <w:t>t</w:t>
        </w:r>
        <w:r w:rsidR="00E5044A">
          <w:rPr>
            <w:bCs/>
            <w:szCs w:val="24"/>
          </w:rPr>
          <w:t xml:space="preserve">(144) = </w:t>
        </w:r>
      </w:ins>
      <w:ins w:id="1113" w:author="Billy Mitchell" w:date="2023-11-08T01:32:00Z">
        <w:r w:rsidR="00E5044A">
          <w:rPr>
            <w:bCs/>
            <w:szCs w:val="24"/>
          </w:rPr>
          <w:t>-1.38</w:t>
        </w:r>
      </w:ins>
      <w:ins w:id="1114" w:author="Billy Mitchell" w:date="2023-11-08T01:31:00Z">
        <w:r w:rsidR="00E5044A">
          <w:rPr>
            <w:bCs/>
            <w:szCs w:val="24"/>
          </w:rPr>
          <w:t xml:space="preserve">, </w:t>
        </w:r>
        <w:r w:rsidR="00E5044A" w:rsidRPr="007B7431">
          <w:rPr>
            <w:bCs/>
            <w:i/>
            <w:iCs/>
            <w:szCs w:val="24"/>
            <w:rPrChange w:id="1115" w:author="Billy Mitchell" w:date="2023-11-08T11:13:00Z">
              <w:rPr>
                <w:bCs/>
                <w:szCs w:val="24"/>
              </w:rPr>
            </w:rPrChange>
          </w:rPr>
          <w:t>p</w:t>
        </w:r>
        <w:r w:rsidR="00E5044A">
          <w:rPr>
            <w:bCs/>
            <w:szCs w:val="24"/>
          </w:rPr>
          <w:t xml:space="preserve"> </w:t>
        </w:r>
      </w:ins>
      <w:ins w:id="1116" w:author="Billy Mitchell" w:date="2023-11-08T01:32:00Z">
        <w:r w:rsidR="00E5044A">
          <w:rPr>
            <w:bCs/>
            <w:szCs w:val="24"/>
          </w:rPr>
          <w:t>=</w:t>
        </w:r>
      </w:ins>
      <w:ins w:id="1117" w:author="Billy Mitchell" w:date="2023-11-08T01:31:00Z">
        <w:r w:rsidR="00E5044A">
          <w:rPr>
            <w:bCs/>
            <w:szCs w:val="24"/>
          </w:rPr>
          <w:t xml:space="preserve"> </w:t>
        </w:r>
      </w:ins>
      <w:ins w:id="1118" w:author="Billy Mitchell" w:date="2023-11-08T01:32:00Z">
        <w:r w:rsidR="00E5044A">
          <w:rPr>
            <w:bCs/>
            <w:szCs w:val="24"/>
          </w:rPr>
          <w:t>1.000</w:t>
        </w:r>
      </w:ins>
      <w:ins w:id="1119" w:author="Billy Mitchell" w:date="2023-11-08T01:31:00Z">
        <w:r w:rsidR="00E5044A">
          <w:rPr>
            <w:bCs/>
            <w:szCs w:val="24"/>
          </w:rPr>
          <w:t>)</w:t>
        </w:r>
      </w:ins>
      <w:ins w:id="1120" w:author="Billy Mitchell" w:date="2023-11-08T01:30:00Z">
        <w:r w:rsidR="00E5044A">
          <w:rPr>
            <w:bCs/>
            <w:szCs w:val="24"/>
          </w:rPr>
          <w:t>, payment</w:t>
        </w:r>
      </w:ins>
      <w:ins w:id="1121" w:author="Billy Mitchell" w:date="2023-11-08T01:31:00Z">
        <w:r w:rsidR="00E5044A">
          <w:rPr>
            <w:bCs/>
            <w:szCs w:val="24"/>
          </w:rPr>
          <w:t xml:space="preserve"> (</w:t>
        </w:r>
        <w:r w:rsidR="00E5044A" w:rsidRPr="007B7431">
          <w:rPr>
            <w:bCs/>
            <w:i/>
            <w:iCs/>
            <w:szCs w:val="24"/>
            <w:rPrChange w:id="1122" w:author="Billy Mitchell" w:date="2023-11-08T11:13:00Z">
              <w:rPr>
                <w:bCs/>
                <w:szCs w:val="24"/>
              </w:rPr>
            </w:rPrChange>
          </w:rPr>
          <w:t>t</w:t>
        </w:r>
        <w:r w:rsidR="00E5044A">
          <w:rPr>
            <w:bCs/>
            <w:szCs w:val="24"/>
          </w:rPr>
          <w:t xml:space="preserve">(144) = </w:t>
        </w:r>
      </w:ins>
      <w:ins w:id="1123" w:author="Billy Mitchell" w:date="2023-11-08T01:32:00Z">
        <w:r w:rsidR="00E5044A">
          <w:rPr>
            <w:bCs/>
            <w:szCs w:val="24"/>
          </w:rPr>
          <w:t>0.84</w:t>
        </w:r>
      </w:ins>
      <w:ins w:id="1124" w:author="Billy Mitchell" w:date="2023-11-08T01:31:00Z">
        <w:r w:rsidR="00E5044A">
          <w:rPr>
            <w:bCs/>
            <w:szCs w:val="24"/>
          </w:rPr>
          <w:t xml:space="preserve">, </w:t>
        </w:r>
        <w:r w:rsidR="00E5044A" w:rsidRPr="007B7431">
          <w:rPr>
            <w:bCs/>
            <w:i/>
            <w:iCs/>
            <w:szCs w:val="24"/>
            <w:rPrChange w:id="1125" w:author="Billy Mitchell" w:date="2023-11-08T11:13:00Z">
              <w:rPr>
                <w:bCs/>
                <w:szCs w:val="24"/>
              </w:rPr>
            </w:rPrChange>
          </w:rPr>
          <w:t>p</w:t>
        </w:r>
        <w:r w:rsidR="00E5044A">
          <w:rPr>
            <w:bCs/>
            <w:szCs w:val="24"/>
          </w:rPr>
          <w:t xml:space="preserve"> </w:t>
        </w:r>
      </w:ins>
      <w:ins w:id="1126" w:author="Billy Mitchell" w:date="2023-11-08T01:32:00Z">
        <w:r w:rsidR="00E5044A">
          <w:rPr>
            <w:bCs/>
            <w:szCs w:val="24"/>
          </w:rPr>
          <w:t>= 1.000</w:t>
        </w:r>
      </w:ins>
      <w:ins w:id="1127" w:author="Billy Mitchell" w:date="2023-11-08T01:31:00Z">
        <w:r w:rsidR="00E5044A">
          <w:rPr>
            <w:bCs/>
            <w:szCs w:val="24"/>
          </w:rPr>
          <w:t>)</w:t>
        </w:r>
      </w:ins>
      <w:ins w:id="1128" w:author="Billy Mitchell" w:date="2023-11-08T01:30:00Z">
        <w:r w:rsidR="00E5044A">
          <w:rPr>
            <w:bCs/>
            <w:szCs w:val="24"/>
          </w:rPr>
          <w:t xml:space="preserve">, </w:t>
        </w:r>
      </w:ins>
      <w:ins w:id="1129" w:author="Billy Mitchell" w:date="2023-11-08T01:31:00Z">
        <w:r w:rsidR="00E5044A">
          <w:rPr>
            <w:bCs/>
            <w:szCs w:val="24"/>
          </w:rPr>
          <w:t>or science participation</w:t>
        </w:r>
      </w:ins>
      <w:ins w:id="1130" w:author="Billy Mitchell" w:date="2023-11-08T01:32:00Z">
        <w:r w:rsidR="00E5044A">
          <w:rPr>
            <w:bCs/>
            <w:szCs w:val="24"/>
          </w:rPr>
          <w:t xml:space="preserve"> </w:t>
        </w:r>
      </w:ins>
      <w:ins w:id="1131" w:author="Billy Mitchell" w:date="2023-11-08T01:31:00Z">
        <w:r w:rsidR="00E5044A">
          <w:rPr>
            <w:bCs/>
            <w:szCs w:val="24"/>
          </w:rPr>
          <w:t>(</w:t>
        </w:r>
        <w:r w:rsidR="00E5044A" w:rsidRPr="007B7431">
          <w:rPr>
            <w:bCs/>
            <w:i/>
            <w:iCs/>
            <w:szCs w:val="24"/>
            <w:rPrChange w:id="1132" w:author="Billy Mitchell" w:date="2023-11-08T11:13:00Z">
              <w:rPr>
                <w:bCs/>
                <w:szCs w:val="24"/>
              </w:rPr>
            </w:rPrChange>
          </w:rPr>
          <w:t>t</w:t>
        </w:r>
        <w:r w:rsidR="00E5044A">
          <w:rPr>
            <w:bCs/>
            <w:szCs w:val="24"/>
          </w:rPr>
          <w:t xml:space="preserve">(144) = </w:t>
        </w:r>
      </w:ins>
      <w:ins w:id="1133" w:author="Billy Mitchell" w:date="2023-11-08T01:33:00Z">
        <w:r w:rsidR="00E5044A">
          <w:rPr>
            <w:bCs/>
            <w:szCs w:val="24"/>
          </w:rPr>
          <w:t>0.81</w:t>
        </w:r>
      </w:ins>
      <w:ins w:id="1134" w:author="Billy Mitchell" w:date="2023-11-08T01:31:00Z">
        <w:r w:rsidR="00E5044A">
          <w:rPr>
            <w:bCs/>
            <w:szCs w:val="24"/>
          </w:rPr>
          <w:t xml:space="preserve">, </w:t>
        </w:r>
        <w:r w:rsidR="00E5044A" w:rsidRPr="007B7431">
          <w:rPr>
            <w:bCs/>
            <w:i/>
            <w:iCs/>
            <w:szCs w:val="24"/>
            <w:rPrChange w:id="1135" w:author="Billy Mitchell" w:date="2023-11-08T11:13:00Z">
              <w:rPr>
                <w:bCs/>
                <w:szCs w:val="24"/>
              </w:rPr>
            </w:rPrChange>
          </w:rPr>
          <w:t>p</w:t>
        </w:r>
        <w:r w:rsidR="00E5044A">
          <w:rPr>
            <w:bCs/>
            <w:szCs w:val="24"/>
          </w:rPr>
          <w:t xml:space="preserve"> </w:t>
        </w:r>
      </w:ins>
      <w:ins w:id="1136" w:author="Billy Mitchell" w:date="2023-11-08T01:33:00Z">
        <w:r w:rsidR="00E5044A">
          <w:rPr>
            <w:bCs/>
            <w:szCs w:val="24"/>
          </w:rPr>
          <w:t>= 1.000</w:t>
        </w:r>
      </w:ins>
      <w:ins w:id="1137" w:author="Billy Mitchell" w:date="2023-11-08T01:31:00Z">
        <w:r w:rsidR="00E5044A">
          <w:rPr>
            <w:bCs/>
            <w:szCs w:val="24"/>
          </w:rPr>
          <w:t>).</w:t>
        </w:r>
      </w:ins>
      <w:ins w:id="1138" w:author="Billy Mitchell" w:date="2023-11-08T01:28:00Z">
        <w:r w:rsidR="00E5044A">
          <w:rPr>
            <w:bCs/>
            <w:szCs w:val="24"/>
          </w:rPr>
          <w:t xml:space="preserve"> </w:t>
        </w:r>
      </w:ins>
      <w:del w:id="1139"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1140" w:author="Billy Mitchell" w:date="2023-11-08T00:59:00Z">
        <w:r w:rsidR="0075725E" w:rsidRPr="0075725E" w:rsidDel="00854F72">
          <w:rPr>
            <w:bCs/>
            <w:szCs w:val="24"/>
          </w:rPr>
          <w:delText xml:space="preserve">fear </w:delText>
        </w:r>
      </w:del>
      <w:del w:id="1141" w:author="Billy Mitchell" w:date="2023-11-08T00:58:00Z">
        <w:r w:rsidR="0075725E" w:rsidRPr="0075725E" w:rsidDel="00854F72">
          <w:rPr>
            <w:bCs/>
            <w:szCs w:val="24"/>
          </w:rPr>
          <w:delText xml:space="preserve">was just above the scale midpoint </w:delText>
        </w:r>
      </w:del>
      <w:del w:id="1142" w:author="Billy Mitchell" w:date="2023-11-08T00:59:00Z">
        <w:r w:rsidR="0075725E" w:rsidRPr="0075725E" w:rsidDel="00854F72">
          <w:rPr>
            <w:bCs/>
            <w:szCs w:val="24"/>
          </w:rPr>
          <w:delText>(</w:delText>
        </w:r>
      </w:del>
      <w:del w:id="1143" w:author="Billy Mitchell" w:date="2023-11-08T00:58:00Z">
        <w:r w:rsidR="0075725E" w:rsidRPr="0075725E" w:rsidDel="00854F72">
          <w:rPr>
            <w:bCs/>
            <w:szCs w:val="24"/>
          </w:rPr>
          <w:delText>x = 3.</w:delText>
        </w:r>
      </w:del>
      <w:del w:id="1144" w:author="Billy Mitchell" w:date="2023-11-08T00:57:00Z">
        <w:r w:rsidR="0075725E" w:rsidRPr="0075725E" w:rsidDel="00854F72">
          <w:rPr>
            <w:bCs/>
            <w:szCs w:val="24"/>
          </w:rPr>
          <w:delText>88</w:delText>
        </w:r>
      </w:del>
      <w:del w:id="1145" w:author="Billy Mitchell" w:date="2023-11-08T00:58:00Z">
        <w:r w:rsidR="0075725E" w:rsidRPr="0075725E" w:rsidDel="00854F72">
          <w:rPr>
            <w:bCs/>
            <w:szCs w:val="24"/>
          </w:rPr>
          <w:delText>, 0 – 6 scale</w:delText>
        </w:r>
      </w:del>
      <w:del w:id="1146" w:author="Billy Mitchell" w:date="2023-11-08T00:59:00Z">
        <w:r w:rsidR="0075725E" w:rsidRPr="0075725E" w:rsidDel="00854F72">
          <w:rPr>
            <w:bCs/>
            <w:szCs w:val="24"/>
          </w:rPr>
          <w:delText xml:space="preserve">). </w:delText>
        </w:r>
      </w:del>
      <w:r w:rsidR="0075725E" w:rsidRPr="0075725E">
        <w:rPr>
          <w:bCs/>
          <w:szCs w:val="24"/>
        </w:rPr>
        <w:t>This</w:t>
      </w:r>
      <w:ins w:id="1147" w:author="Billy Mitchell" w:date="2023-11-08T01:33:00Z">
        <w:r w:rsidR="00E5044A">
          <w:rPr>
            <w:bCs/>
            <w:szCs w:val="24"/>
          </w:rPr>
          <w:t xml:space="preserve"> may suggest that </w:t>
        </w:r>
      </w:ins>
      <w:del w:id="1148"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1149" w:author="Billy Mitchell" w:date="2023-11-08T01:34:00Z">
        <w:r w:rsidR="0075725E" w:rsidRPr="0075725E" w:rsidDel="00E5044A">
          <w:rPr>
            <w:bCs/>
            <w:szCs w:val="24"/>
          </w:rPr>
          <w:delText>may have</w:delText>
        </w:r>
      </w:del>
      <w:del w:id="1150" w:author="Billy Mitchell" w:date="2023-11-08T01:33:00Z">
        <w:r w:rsidR="0075725E" w:rsidRPr="0075725E" w:rsidDel="00E5044A">
          <w:rPr>
            <w:bCs/>
            <w:szCs w:val="24"/>
          </w:rPr>
          <w:delText xml:space="preserve"> had</w:delText>
        </w:r>
      </w:del>
      <w:ins w:id="1151" w:author="Billy Mitchell" w:date="2023-11-08T01:35:00Z">
        <w:r w:rsidR="00E5044A">
          <w:rPr>
            <w:bCs/>
            <w:szCs w:val="24"/>
          </w:rPr>
          <w:t>were</w:t>
        </w:r>
      </w:ins>
      <w:ins w:id="1152" w:author="Billy Mitchell" w:date="2023-11-08T01:34:00Z">
        <w:r w:rsidR="00E5044A">
          <w:rPr>
            <w:bCs/>
            <w:szCs w:val="24"/>
          </w:rPr>
          <w:t xml:space="preserve"> slightly </w:t>
        </w:r>
      </w:ins>
      <w:ins w:id="1153" w:author="Billy Mitchell" w:date="2023-11-08T01:35:00Z">
        <w:r w:rsidR="00E5044A">
          <w:rPr>
            <w:bCs/>
            <w:szCs w:val="24"/>
          </w:rPr>
          <w:t xml:space="preserve">higher in </w:t>
        </w:r>
      </w:ins>
      <w:ins w:id="1154" w:author="Billy Mitchell" w:date="2023-11-08T01:34:00Z">
        <w:r w:rsidR="00E5044A">
          <w:rPr>
            <w:bCs/>
            <w:szCs w:val="24"/>
          </w:rPr>
          <w:t xml:space="preserve">thrill-seeking </w:t>
        </w:r>
      </w:ins>
      <w:ins w:id="1155" w:author="Billy Mitchell" w:date="2023-11-08T01:35:00Z">
        <w:r w:rsidR="00E5044A">
          <w:rPr>
            <w:bCs/>
            <w:szCs w:val="24"/>
          </w:rPr>
          <w:t xml:space="preserve">motivations </w:t>
        </w:r>
      </w:ins>
      <w:ins w:id="1156" w:author="Billy Mitchell" w:date="2023-11-08T01:34:00Z">
        <w:r w:rsidR="00E5044A">
          <w:rPr>
            <w:bCs/>
            <w:szCs w:val="24"/>
          </w:rPr>
          <w:t>relative</w:t>
        </w:r>
      </w:ins>
      <w:del w:id="1157" w:author="Billy Mitchell" w:date="2023-11-08T01:34:00Z">
        <w:r w:rsidR="0075725E" w:rsidRPr="0075725E" w:rsidDel="00E5044A">
          <w:rPr>
            <w:bCs/>
            <w:szCs w:val="24"/>
          </w:rPr>
          <w:delText xml:space="preserve"> somewhat atypical </w:delText>
        </w:r>
      </w:del>
      <w:del w:id="1158" w:author="Billy Mitchell" w:date="2023-11-08T01:33:00Z">
        <w:r w:rsidR="0075725E" w:rsidRPr="0075725E" w:rsidDel="00E5044A">
          <w:rPr>
            <w:bCs/>
            <w:szCs w:val="24"/>
          </w:rPr>
          <w:delText xml:space="preserve">regulatory motivations </w:delText>
        </w:r>
      </w:del>
      <w:del w:id="1159" w:author="Billy Mitchell" w:date="2023-11-08T01:34:00Z">
        <w:r w:rsidR="0075725E" w:rsidRPr="0075725E" w:rsidDel="00E5044A">
          <w:rPr>
            <w:bCs/>
            <w:szCs w:val="24"/>
          </w:rPr>
          <w:delText>relative</w:delText>
        </w:r>
      </w:del>
      <w:r w:rsidR="0075725E" w:rsidRPr="0075725E">
        <w:rPr>
          <w:bCs/>
          <w:szCs w:val="24"/>
        </w:rPr>
        <w:t xml:space="preserve"> to </w:t>
      </w:r>
      <w:ins w:id="1160" w:author="Billy Mitchell" w:date="2023-11-08T01:36:00Z">
        <w:r w:rsidR="00E5044A">
          <w:rPr>
            <w:bCs/>
            <w:szCs w:val="24"/>
          </w:rPr>
          <w:t xml:space="preserve">what we might expect to find in </w:t>
        </w:r>
      </w:ins>
      <w:del w:id="1161" w:author="Billy Mitchell" w:date="2023-11-08T01:34:00Z">
        <w:r w:rsidR="0075725E" w:rsidRPr="0075725E" w:rsidDel="00E5044A">
          <w:rPr>
            <w:bCs/>
            <w:szCs w:val="24"/>
          </w:rPr>
          <w:delText>individuals who do not willingly sign up for haunted house studies</w:delText>
        </w:r>
      </w:del>
      <w:ins w:id="1162" w:author="Billy Mitchell" w:date="2023-11-08T01:34:00Z">
        <w:r w:rsidR="00E5044A">
          <w:rPr>
            <w:bCs/>
            <w:szCs w:val="24"/>
          </w:rPr>
          <w:t>an average population</w:t>
        </w:r>
      </w:ins>
      <w:r w:rsidR="0075725E" w:rsidRPr="0075725E">
        <w:rPr>
          <w:bCs/>
          <w:szCs w:val="24"/>
        </w:rPr>
        <w:t>.</w:t>
      </w:r>
      <w:moveToRangeEnd w:id="972"/>
      <w:ins w:id="1163" w:author="Billy Mitchell" w:date="2023-11-08T01:35:00Z">
        <w:r w:rsidR="00E5044A">
          <w:rPr>
            <w:bCs/>
            <w:szCs w:val="24"/>
          </w:rPr>
          <w:t xml:space="preserve"> </w:t>
        </w:r>
      </w:ins>
    </w:p>
    <w:p w14:paraId="3B9DD7BD" w14:textId="4D753BB6" w:rsidR="00967F10" w:rsidRPr="003E3464" w:rsidRDefault="00C0787A" w:rsidP="000967D7">
      <w:pPr>
        <w:spacing w:after="0" w:line="480" w:lineRule="auto"/>
        <w:ind w:left="0" w:firstLine="720"/>
        <w:rPr>
          <w:ins w:id="1164" w:author="Jennifer L." w:date="2023-11-07T23:42:00Z"/>
          <w:bCs/>
          <w:szCs w:val="24"/>
          <w:rPrChange w:id="1165" w:author="Billy Mitchell" w:date="2023-11-08T00:13:00Z">
            <w:rPr>
              <w:ins w:id="1166" w:author="Jennifer L." w:date="2023-11-07T23:42:00Z"/>
              <w:b/>
              <w:szCs w:val="24"/>
            </w:rPr>
          </w:rPrChange>
        </w:rPr>
      </w:pPr>
      <w:ins w:id="1167" w:author="Billy Mitchell" w:date="2023-11-08T01:42:00Z">
        <w:r>
          <w:rPr>
            <w:b/>
            <w:szCs w:val="24"/>
          </w:rPr>
          <w:t xml:space="preserve">Study </w:t>
        </w:r>
      </w:ins>
      <w:ins w:id="1168" w:author="Billy Mitchell" w:date="2023-11-08T12:33:00Z">
        <w:r w:rsidR="003A18DB">
          <w:rPr>
            <w:b/>
            <w:szCs w:val="24"/>
          </w:rPr>
          <w:t>participants regulated their emotions without prompt</w:t>
        </w:r>
      </w:ins>
      <w:ins w:id="1169" w:author="Billy Mitchell" w:date="2023-11-08T01:42:00Z">
        <w:r>
          <w:rPr>
            <w:b/>
            <w:szCs w:val="24"/>
          </w:rPr>
          <w:t xml:space="preserve">. </w:t>
        </w:r>
      </w:ins>
      <w:ins w:id="1170" w:author="Billy Mitchell" w:date="2023-11-08T11:14:00Z">
        <w:r w:rsidR="007B7431">
          <w:rPr>
            <w:bCs/>
            <w:szCs w:val="24"/>
          </w:rPr>
          <w:t>Another limitation may be a lack of motivation to self-regulate. B</w:t>
        </w:r>
      </w:ins>
      <w:ins w:id="1171" w:author="Billy Mitchell" w:date="2023-11-08T01:37:00Z">
        <w:r>
          <w:rPr>
            <w:bCs/>
            <w:szCs w:val="24"/>
          </w:rPr>
          <w:t xml:space="preserve">ecause haunted houses are entertainment, </w:t>
        </w:r>
      </w:ins>
      <w:ins w:id="1172" w:author="Billy Mitchell" w:date="2023-11-08T00:19:00Z">
        <w:r w:rsidR="003E3464">
          <w:rPr>
            <w:bCs/>
            <w:szCs w:val="24"/>
          </w:rPr>
          <w:t>participants may be less inclined to self-regulate</w:t>
        </w:r>
      </w:ins>
      <w:ins w:id="1173" w:author="Billy Mitchell" w:date="2023-11-08T00:20:00Z">
        <w:r w:rsidR="003E3464">
          <w:rPr>
            <w:bCs/>
            <w:szCs w:val="24"/>
          </w:rPr>
          <w:t xml:space="preserve">, regardless of </w:t>
        </w:r>
      </w:ins>
      <w:ins w:id="1174" w:author="Billy Mitchell" w:date="2023-11-08T01:42:00Z">
        <w:r>
          <w:rPr>
            <w:bCs/>
            <w:szCs w:val="24"/>
          </w:rPr>
          <w:t xml:space="preserve">which </w:t>
        </w:r>
      </w:ins>
      <w:ins w:id="1175" w:author="Billy Mitchell" w:date="2023-11-08T00:20:00Z">
        <w:r w:rsidR="003E3464">
          <w:rPr>
            <w:bCs/>
            <w:szCs w:val="24"/>
          </w:rPr>
          <w:t>strategy</w:t>
        </w:r>
      </w:ins>
      <w:ins w:id="1176" w:author="Billy Mitchell" w:date="2023-11-08T01:42:00Z">
        <w:r>
          <w:rPr>
            <w:bCs/>
            <w:szCs w:val="24"/>
          </w:rPr>
          <w:t xml:space="preserve"> they use</w:t>
        </w:r>
      </w:ins>
      <w:ins w:id="1177" w:author="Billy Mitchell" w:date="2023-11-08T00:19:00Z">
        <w:r w:rsidR="003E3464">
          <w:rPr>
            <w:bCs/>
            <w:szCs w:val="24"/>
          </w:rPr>
          <w:t xml:space="preserve">. </w:t>
        </w:r>
      </w:ins>
      <w:ins w:id="1178" w:author="Billy Mitchell" w:date="2023-11-08T01:59:00Z">
        <w:r w:rsidR="00D124F4">
          <w:rPr>
            <w:bCs/>
            <w:szCs w:val="24"/>
          </w:rPr>
          <w:t>Within the pilot</w:t>
        </w:r>
      </w:ins>
      <w:ins w:id="1179" w:author="Billy Mitchell" w:date="2023-11-08T02:00:00Z">
        <w:r w:rsidR="00D124F4">
          <w:rPr>
            <w:bCs/>
            <w:szCs w:val="24"/>
          </w:rPr>
          <w:t xml:space="preserve"> study</w:t>
        </w:r>
      </w:ins>
      <w:ins w:id="1180" w:author="Billy Mitchell" w:date="2023-11-08T01:59:00Z">
        <w:r w:rsidR="00D124F4">
          <w:rPr>
            <w:bCs/>
            <w:szCs w:val="24"/>
          </w:rPr>
          <w:t>, we</w:t>
        </w:r>
      </w:ins>
      <w:ins w:id="1181" w:author="Billy Mitchell" w:date="2023-11-08T02:00:00Z">
        <w:r w:rsidR="00D124F4">
          <w:rPr>
            <w:bCs/>
            <w:szCs w:val="24"/>
          </w:rPr>
          <w:t xml:space="preserve"> </w:t>
        </w:r>
      </w:ins>
      <w:ins w:id="1182" w:author="Billy Mitchell" w:date="2023-11-08T02:01:00Z">
        <w:r w:rsidR="00D124F4">
          <w:rPr>
            <w:bCs/>
            <w:szCs w:val="24"/>
          </w:rPr>
          <w:t>found</w:t>
        </w:r>
      </w:ins>
      <w:ins w:id="1183" w:author="Billy Mitchell" w:date="2023-11-08T02:00:00Z">
        <w:r w:rsidR="00D124F4">
          <w:rPr>
            <w:bCs/>
            <w:szCs w:val="24"/>
          </w:rPr>
          <w:t xml:space="preserve"> a positive association between state anxiety measured immediately before the haunted house and the </w:t>
        </w:r>
      </w:ins>
      <w:ins w:id="1184" w:author="Billy Mitchell" w:date="2023-11-13T21:57:00Z">
        <w:r w:rsidR="00002F5B">
          <w:rPr>
            <w:bCs/>
            <w:szCs w:val="24"/>
          </w:rPr>
          <w:t>average</w:t>
        </w:r>
      </w:ins>
      <w:ins w:id="1185" w:author="Billy Mitchell" w:date="2023-11-13T21:56:00Z">
        <w:r w:rsidR="00002F5B">
          <w:rPr>
            <w:bCs/>
            <w:szCs w:val="24"/>
          </w:rPr>
          <w:t xml:space="preserve"> extent to which participants </w:t>
        </w:r>
      </w:ins>
      <w:ins w:id="1186" w:author="Billy Mitchell" w:date="2023-11-13T21:57:00Z">
        <w:r w:rsidR="00002F5B">
          <w:rPr>
            <w:bCs/>
            <w:szCs w:val="24"/>
          </w:rPr>
          <w:t xml:space="preserve">attempted to regulate their emotions (assessed </w:t>
        </w:r>
      </w:ins>
      <w:ins w:id="1187" w:author="Billy Mitchell" w:date="2023-11-13T21:58:00Z">
        <w:r w:rsidR="00002F5B">
          <w:rPr>
            <w:bCs/>
            <w:szCs w:val="24"/>
          </w:rPr>
          <w:t>through</w:t>
        </w:r>
      </w:ins>
      <w:ins w:id="1188" w:author="Billy Mitchell" w:date="2023-11-13T21:57:00Z">
        <w:r w:rsidR="00002F5B">
          <w:rPr>
            <w:bCs/>
            <w:szCs w:val="24"/>
          </w:rPr>
          <w:t xml:space="preserve"> the question, “</w:t>
        </w:r>
        <w:r w:rsidR="00002F5B">
          <w:t xml:space="preserve">To what extent did you attempt to change or regulate </w:t>
        </w:r>
        <w:r w:rsidR="00002F5B">
          <w:t>how you felt</w:t>
        </w:r>
        <w:r w:rsidR="00002F5B">
          <w:t xml:space="preserve"> during this event?</w:t>
        </w:r>
        <w:r w:rsidR="00002F5B">
          <w:t>”</w:t>
        </w:r>
        <w:r w:rsidR="00002F5B">
          <w:rPr>
            <w:bCs/>
            <w:szCs w:val="24"/>
          </w:rPr>
          <w:t xml:space="preserve">) </w:t>
        </w:r>
      </w:ins>
      <w:ins w:id="1189" w:author="Billy Mitchell" w:date="2023-11-08T11:29:00Z">
        <w:r w:rsidR="00AA18EC">
          <w:rPr>
            <w:bCs/>
            <w:szCs w:val="24"/>
          </w:rPr>
          <w:t>across events</w:t>
        </w:r>
      </w:ins>
      <w:ins w:id="1190" w:author="Billy Mitchell" w:date="2023-11-08T02:04:00Z">
        <w:r w:rsidR="00D124F4">
          <w:rPr>
            <w:bCs/>
            <w:szCs w:val="24"/>
          </w:rPr>
          <w:t xml:space="preserve"> </w:t>
        </w:r>
      </w:ins>
      <w:ins w:id="1191"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1192" w:author="Billy Mitchell" w:date="2023-11-08T02:00:00Z">
        <w:r w:rsidR="00D124F4">
          <w:rPr>
            <w:bCs/>
            <w:szCs w:val="24"/>
          </w:rPr>
          <w:t>,</w:t>
        </w:r>
      </w:ins>
      <w:ins w:id="1193" w:author="Billy Mitchell" w:date="2023-11-08T02:01:00Z">
        <w:r w:rsidR="00D124F4">
          <w:rPr>
            <w:bCs/>
            <w:szCs w:val="24"/>
          </w:rPr>
          <w:t xml:space="preserve"> as well as a p</w:t>
        </w:r>
      </w:ins>
      <w:ins w:id="1194" w:author="Billy Mitchell" w:date="2023-11-08T02:02:00Z">
        <w:r w:rsidR="00D124F4">
          <w:rPr>
            <w:bCs/>
            <w:szCs w:val="24"/>
          </w:rPr>
          <w:t xml:space="preserve">ositive </w:t>
        </w:r>
        <w:r w:rsidR="00D124F4">
          <w:rPr>
            <w:bCs/>
            <w:szCs w:val="24"/>
          </w:rPr>
          <w:lastRenderedPageBreak/>
          <w:t>association between the</w:t>
        </w:r>
      </w:ins>
      <w:ins w:id="1195" w:author="Billy Mitchell" w:date="2023-11-08T02:00:00Z">
        <w:r w:rsidR="00D124F4">
          <w:rPr>
            <w:bCs/>
            <w:szCs w:val="24"/>
          </w:rPr>
          <w:t xml:space="preserve"> average negative affective intensity</w:t>
        </w:r>
      </w:ins>
      <w:ins w:id="1196" w:author="Billy Mitchell" w:date="2023-11-08T02:02:00Z">
        <w:r w:rsidR="00D124F4">
          <w:rPr>
            <w:bCs/>
            <w:szCs w:val="24"/>
          </w:rPr>
          <w:t xml:space="preserve"> of an event</w:t>
        </w:r>
      </w:ins>
      <w:ins w:id="1197" w:author="Billy Mitchell" w:date="2023-11-08T02:00:00Z">
        <w:r w:rsidR="00D124F4">
          <w:rPr>
            <w:bCs/>
            <w:szCs w:val="24"/>
          </w:rPr>
          <w:t xml:space="preserve"> and</w:t>
        </w:r>
      </w:ins>
      <w:ins w:id="1198" w:author="Billy Mitchell" w:date="2023-11-08T02:02:00Z">
        <w:r w:rsidR="00D124F4">
          <w:rPr>
            <w:bCs/>
            <w:szCs w:val="24"/>
          </w:rPr>
          <w:t xml:space="preserve"> </w:t>
        </w:r>
      </w:ins>
      <w:ins w:id="1199" w:author="Billy Mitchell" w:date="2023-11-13T21:58:00Z">
        <w:r w:rsidR="00002F5B" w:rsidRPr="00002F5B">
          <w:rPr>
            <w:bCs/>
            <w:szCs w:val="24"/>
          </w:rPr>
          <w:t xml:space="preserve">extent to which participants attempted to regulate their emotions </w:t>
        </w:r>
        <w:r w:rsidR="00002F5B">
          <w:rPr>
            <w:bCs/>
            <w:szCs w:val="24"/>
          </w:rPr>
          <w:t xml:space="preserve">during </w:t>
        </w:r>
      </w:ins>
      <w:ins w:id="1200" w:author="Billy Mitchell" w:date="2023-11-08T02:02:00Z">
        <w:r w:rsidR="00D124F4">
          <w:rPr>
            <w:bCs/>
            <w:szCs w:val="24"/>
          </w:rPr>
          <w:t>that event</w:t>
        </w:r>
      </w:ins>
      <w:ins w:id="1201" w:author="Billy Mitchell" w:date="2023-11-08T02:05:00Z">
        <w:r w:rsidR="00D124F4">
          <w:rPr>
            <w:bCs/>
            <w:szCs w:val="24"/>
          </w:rPr>
          <w:t xml:space="preserve"> (</w:t>
        </w:r>
      </w:ins>
      <w:ins w:id="1202" w:author="Billy Mitchell" w:date="2023-11-08T11:17:00Z">
        <w:r w:rsidR="007B7431" w:rsidRPr="00AA18EC">
          <w:rPr>
            <w:i/>
            <w:iCs/>
            <w:szCs w:val="24"/>
            <w:rPrChange w:id="1203" w:author="Billy Mitchell" w:date="2023-11-08T11:27:00Z">
              <w:rPr>
                <w:szCs w:val="24"/>
              </w:rPr>
            </w:rPrChange>
          </w:rPr>
          <w:t>β</w:t>
        </w:r>
        <w:r w:rsidR="007B7431" w:rsidRPr="008C7178">
          <w:rPr>
            <w:szCs w:val="24"/>
          </w:rPr>
          <w:t xml:space="preserve"> = 0.31, </w:t>
        </w:r>
        <w:r w:rsidR="007B7431" w:rsidRPr="00AA18EC">
          <w:rPr>
            <w:i/>
            <w:iCs/>
            <w:szCs w:val="24"/>
            <w:rPrChange w:id="1204" w:author="Billy Mitchell" w:date="2023-11-08T11:27:00Z">
              <w:rPr>
                <w:szCs w:val="24"/>
              </w:rPr>
            </w:rPrChange>
          </w:rPr>
          <w:t>95% CI</w:t>
        </w:r>
        <w:r w:rsidR="007B7431" w:rsidRPr="008C7178">
          <w:rPr>
            <w:szCs w:val="24"/>
          </w:rPr>
          <w:t xml:space="preserve"> = [0.17, 0.46], </w:t>
        </w:r>
        <w:r w:rsidR="007B7431" w:rsidRPr="00AA18EC">
          <w:rPr>
            <w:i/>
            <w:iCs/>
            <w:szCs w:val="24"/>
            <w:rPrChange w:id="1205" w:author="Billy Mitchell" w:date="2023-11-08T11:26:00Z">
              <w:rPr>
                <w:szCs w:val="24"/>
              </w:rPr>
            </w:rPrChange>
          </w:rPr>
          <w:t>p</w:t>
        </w:r>
        <w:r w:rsidR="007B7431" w:rsidRPr="008C7178">
          <w:rPr>
            <w:szCs w:val="24"/>
          </w:rPr>
          <w:t xml:space="preserve"> &lt; 0.001</w:t>
        </w:r>
      </w:ins>
      <w:ins w:id="1206" w:author="Billy Mitchell" w:date="2023-11-08T02:05:00Z">
        <w:r w:rsidR="00D124F4">
          <w:rPr>
            <w:bCs/>
            <w:szCs w:val="24"/>
          </w:rPr>
          <w:t>)</w:t>
        </w:r>
      </w:ins>
      <w:ins w:id="1207"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1208" w:author="Billy Mitchell" w:date="2023-11-08T02:00:00Z">
        <w:r w:rsidR="00D124F4">
          <w:rPr>
            <w:bCs/>
            <w:szCs w:val="24"/>
          </w:rPr>
          <w:t>.</w:t>
        </w:r>
      </w:ins>
      <w:ins w:id="1209" w:author="Billy Mitchell" w:date="2023-11-08T02:03:00Z">
        <w:r w:rsidR="00D124F4">
          <w:rPr>
            <w:bCs/>
            <w:szCs w:val="24"/>
          </w:rPr>
          <w:t xml:space="preserve"> Both suggest, as expected, that participants</w:t>
        </w:r>
      </w:ins>
      <w:ins w:id="1210" w:author="Billy Mitchell" w:date="2023-11-08T11:15:00Z">
        <w:r w:rsidR="007B7431">
          <w:rPr>
            <w:bCs/>
            <w:szCs w:val="24"/>
          </w:rPr>
          <w:t xml:space="preserve"> within this setting</w:t>
        </w:r>
      </w:ins>
      <w:ins w:id="1211" w:author="Billy Mitchell" w:date="2023-11-08T02:03:00Z">
        <w:r w:rsidR="00D124F4">
          <w:rPr>
            <w:bCs/>
            <w:szCs w:val="24"/>
          </w:rPr>
          <w:t xml:space="preserve"> </w:t>
        </w:r>
      </w:ins>
      <w:ins w:id="1212" w:author="Billy Mitchell" w:date="2023-11-08T11:55:00Z">
        <w:r w:rsidR="009B06C2">
          <w:rPr>
            <w:bCs/>
            <w:szCs w:val="24"/>
          </w:rPr>
          <w:t xml:space="preserve">experiencing negative emotions </w:t>
        </w:r>
      </w:ins>
      <w:ins w:id="1213" w:author="Billy Mitchell" w:date="2023-11-08T02:03:00Z">
        <w:r w:rsidR="00D124F4">
          <w:rPr>
            <w:bCs/>
            <w:szCs w:val="24"/>
          </w:rPr>
          <w:t xml:space="preserve">do </w:t>
        </w:r>
      </w:ins>
      <w:ins w:id="1214" w:author="Billy Mitchell" w:date="2023-11-08T02:04:00Z">
        <w:r w:rsidR="00D124F4">
          <w:rPr>
            <w:bCs/>
            <w:szCs w:val="24"/>
          </w:rPr>
          <w:t>self-regulate the</w:t>
        </w:r>
      </w:ins>
      <w:ins w:id="1215" w:author="Billy Mitchell" w:date="2023-11-08T11:55:00Z">
        <w:r w:rsidR="009B06C2">
          <w:rPr>
            <w:bCs/>
            <w:szCs w:val="24"/>
          </w:rPr>
          <w:t>se</w:t>
        </w:r>
      </w:ins>
      <w:ins w:id="1216" w:author="Billy Mitchell" w:date="2023-11-08T02:04:00Z">
        <w:r w:rsidR="00D124F4">
          <w:rPr>
            <w:bCs/>
            <w:szCs w:val="24"/>
          </w:rPr>
          <w:t xml:space="preserve"> emotions without researcher</w:t>
        </w:r>
      </w:ins>
      <w:ins w:id="1217" w:author="Billy Mitchell" w:date="2023-11-08T02:05:00Z">
        <w:r w:rsidR="00D124F4">
          <w:rPr>
            <w:bCs/>
            <w:szCs w:val="24"/>
          </w:rPr>
          <w:t>-</w:t>
        </w:r>
      </w:ins>
      <w:ins w:id="1218" w:author="Billy Mitchell" w:date="2023-11-08T02:04:00Z">
        <w:r w:rsidR="00D124F4">
          <w:rPr>
            <w:bCs/>
            <w:szCs w:val="24"/>
          </w:rPr>
          <w:t>promptin</w:t>
        </w:r>
      </w:ins>
      <w:ins w:id="1219" w:author="Billy Mitchell" w:date="2023-11-08T11:15:00Z">
        <w:r w:rsidR="007B7431">
          <w:rPr>
            <w:bCs/>
            <w:szCs w:val="24"/>
          </w:rPr>
          <w:t>g</w:t>
        </w:r>
      </w:ins>
      <w:ins w:id="1220" w:author="Billy Mitchell" w:date="2023-11-08T02:04:00Z">
        <w:r w:rsidR="00D124F4">
          <w:rPr>
            <w:bCs/>
            <w:szCs w:val="24"/>
          </w:rPr>
          <w:t>.</w:t>
        </w:r>
      </w:ins>
      <w:ins w:id="1221" w:author="Billy Mitchell" w:date="2023-11-08T12:08:00Z">
        <w:r w:rsidR="00D02068">
          <w:rPr>
            <w:bCs/>
            <w:szCs w:val="24"/>
          </w:rPr>
          <w:t xml:space="preserve"> S</w:t>
        </w:r>
      </w:ins>
      <w:ins w:id="1222" w:author="Billy Mitchell" w:date="2023-11-08T02:02:00Z">
        <w:r w:rsidR="00D124F4">
          <w:rPr>
            <w:bCs/>
            <w:szCs w:val="24"/>
          </w:rPr>
          <w:t xml:space="preserve">elf-regulation </w:t>
        </w:r>
      </w:ins>
      <w:ins w:id="1223" w:author="Billy Mitchell" w:date="2023-11-13T21:58:00Z">
        <w:r w:rsidR="00002F5B">
          <w:rPr>
            <w:bCs/>
            <w:szCs w:val="24"/>
          </w:rPr>
          <w:t>extent or efforts w</w:t>
        </w:r>
      </w:ins>
      <w:ins w:id="1224" w:author="Billy Mitchell" w:date="2023-11-13T21:59:00Z">
        <w:r w:rsidR="00002F5B">
          <w:rPr>
            <w:bCs/>
            <w:szCs w:val="24"/>
          </w:rPr>
          <w:t>ere</w:t>
        </w:r>
      </w:ins>
      <w:ins w:id="1225" w:author="Billy Mitchell" w:date="2023-11-08T02:02:00Z">
        <w:r w:rsidR="00D124F4">
          <w:rPr>
            <w:bCs/>
            <w:szCs w:val="24"/>
          </w:rPr>
          <w:t xml:space="preserve"> not assessed</w:t>
        </w:r>
      </w:ins>
      <w:ins w:id="1226" w:author="Billy Mitchell" w:date="2023-11-08T02:03:00Z">
        <w:r w:rsidR="00D124F4">
          <w:rPr>
            <w:bCs/>
            <w:szCs w:val="24"/>
          </w:rPr>
          <w:t xml:space="preserve"> within Study </w:t>
        </w:r>
      </w:ins>
      <w:ins w:id="1227" w:author="Billy Mitchell" w:date="2023-11-08T12:09:00Z">
        <w:r w:rsidR="00D02068">
          <w:rPr>
            <w:bCs/>
            <w:szCs w:val="24"/>
          </w:rPr>
          <w:t>1</w:t>
        </w:r>
      </w:ins>
      <w:ins w:id="1228" w:author="Billy Mitchell" w:date="2023-11-10T02:10:00Z">
        <w:r w:rsidR="00AE7341">
          <w:rPr>
            <w:bCs/>
            <w:szCs w:val="24"/>
          </w:rPr>
          <w:t xml:space="preserve"> to reassess this relationship</w:t>
        </w:r>
      </w:ins>
      <w:ins w:id="1229" w:author="Billy Mitchell" w:date="2023-11-08T12:29:00Z">
        <w:r w:rsidR="003A18DB">
          <w:rPr>
            <w:bCs/>
            <w:szCs w:val="24"/>
          </w:rPr>
          <w:t>.</w:t>
        </w:r>
      </w:ins>
      <w:ins w:id="1230" w:author="Billy Mitchell" w:date="2023-11-08T02:07:00Z">
        <w:r w:rsidR="00D124F4">
          <w:rPr>
            <w:bCs/>
            <w:szCs w:val="24"/>
          </w:rPr>
          <w:t xml:space="preserve"> </w:t>
        </w:r>
      </w:ins>
    </w:p>
    <w:p w14:paraId="6A328CD0" w14:textId="34BFBE2A" w:rsidR="00B468B9" w:rsidDel="003A18DB" w:rsidRDefault="000960FE" w:rsidP="000967D7">
      <w:pPr>
        <w:spacing w:after="0" w:line="480" w:lineRule="auto"/>
        <w:ind w:left="0" w:firstLine="720"/>
        <w:rPr>
          <w:ins w:id="1231" w:author="Jennifer L." w:date="2023-11-07T22:47:00Z"/>
          <w:del w:id="1232" w:author="Billy Mitchell" w:date="2023-11-08T12:34:00Z"/>
          <w:bCs/>
          <w:szCs w:val="24"/>
        </w:rPr>
      </w:pPr>
      <w:del w:id="1233" w:author="Billy Mitchell" w:date="2023-11-07T19:34:00Z">
        <w:r w:rsidDel="00C22311">
          <w:rPr>
            <w:b/>
            <w:szCs w:val="24"/>
          </w:rPr>
          <w:delText>Covariates</w:delText>
        </w:r>
      </w:del>
      <w:del w:id="1234" w:author="Billy Mitchell" w:date="2023-11-08T12:34:00Z">
        <w:r w:rsidDel="003A18DB">
          <w:rPr>
            <w:b/>
            <w:szCs w:val="24"/>
          </w:rPr>
          <w:delText>.</w:delText>
        </w:r>
        <w:r w:rsidDel="003A18DB">
          <w:rPr>
            <w:bCs/>
            <w:szCs w:val="24"/>
          </w:rPr>
          <w:delText xml:space="preserve"> </w:delText>
        </w:r>
      </w:del>
      <w:del w:id="1235" w:author="Billy Mitchell" w:date="2023-11-07T19:38:00Z">
        <w:r w:rsidR="00A05EDA" w:rsidDel="00C22311">
          <w:rPr>
            <w:bCs/>
            <w:szCs w:val="24"/>
          </w:rPr>
          <w:delText xml:space="preserve">Given the variance in experience </w:delText>
        </w:r>
      </w:del>
      <w:del w:id="1236" w:author="Billy Mitchell" w:date="2023-11-07T19:37:00Z">
        <w:r w:rsidR="00A05EDA" w:rsidDel="00C22311">
          <w:rPr>
            <w:bCs/>
            <w:szCs w:val="24"/>
          </w:rPr>
          <w:delText>granted to participants</w:delText>
        </w:r>
      </w:del>
      <w:del w:id="1237" w:author="Billy Mitchell" w:date="2023-11-07T19:38:00Z">
        <w:r w:rsidR="00A05EDA" w:rsidDel="00C22311">
          <w:rPr>
            <w:bCs/>
            <w:szCs w:val="24"/>
          </w:rPr>
          <w:delText xml:space="preserve"> in pursuit of greater ecological validity, w</w:delText>
        </w:r>
      </w:del>
      <w:del w:id="1238" w:author="Billy Mitchell" w:date="2023-11-07T19:43:00Z">
        <w:r w:rsidR="00A05EDA" w:rsidDel="00715EC3">
          <w:rPr>
            <w:bCs/>
            <w:szCs w:val="24"/>
          </w:rPr>
          <w:delText xml:space="preserve">e </w:delText>
        </w:r>
      </w:del>
      <w:del w:id="1239" w:author="Billy Mitchell" w:date="2023-11-07T19:38:00Z">
        <w:r w:rsidR="00A05EDA" w:rsidDel="00C22311">
          <w:rPr>
            <w:bCs/>
            <w:szCs w:val="24"/>
          </w:rPr>
          <w:delText xml:space="preserve">anticipated that </w:delText>
        </w:r>
      </w:del>
      <w:del w:id="1240" w:author="Billy Mitchell" w:date="2023-11-07T19:43:00Z">
        <w:r w:rsidR="00A05EDA" w:rsidDel="00715EC3">
          <w:rPr>
            <w:bCs/>
            <w:szCs w:val="24"/>
          </w:rPr>
          <w:delText xml:space="preserve">several </w:delText>
        </w:r>
      </w:del>
      <w:del w:id="1241" w:author="Billy Mitchell" w:date="2023-11-07T19:34:00Z">
        <w:r w:rsidR="00A05EDA" w:rsidDel="00C22311">
          <w:rPr>
            <w:bCs/>
            <w:szCs w:val="24"/>
          </w:rPr>
          <w:delText xml:space="preserve">covariates </w:delText>
        </w:r>
      </w:del>
      <w:del w:id="1242" w:author="Billy Mitchell" w:date="2023-11-07T19:36:00Z">
        <w:r w:rsidR="00A05EDA" w:rsidDel="00C22311">
          <w:rPr>
            <w:bCs/>
            <w:szCs w:val="24"/>
          </w:rPr>
          <w:delText>would be important to measure and adjust for within our models</w:delText>
        </w:r>
      </w:del>
      <w:del w:id="1243" w:author="Billy Mitchell" w:date="2023-11-07T19:43:00Z">
        <w:r w:rsidR="00A05EDA" w:rsidDel="00715EC3">
          <w:rPr>
            <w:bCs/>
            <w:szCs w:val="24"/>
          </w:rPr>
          <w:delText>.</w:delText>
        </w:r>
        <w:r w:rsidR="000E25CD" w:rsidDel="00715EC3">
          <w:rPr>
            <w:bCs/>
            <w:szCs w:val="24"/>
          </w:rPr>
          <w:delText xml:space="preserve"> </w:delText>
        </w:r>
      </w:del>
      <w:del w:id="1244" w:author="Billy Mitchell" w:date="2023-11-07T19:44:00Z">
        <w:r w:rsidR="000E25CD" w:rsidDel="00715EC3">
          <w:rPr>
            <w:bCs/>
            <w:szCs w:val="24"/>
          </w:rPr>
          <w:delText xml:space="preserve">These included </w:delText>
        </w:r>
      </w:del>
      <w:del w:id="1245"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1246" w:author="Jennifer L." w:date="2023-11-07T22:30:00Z">
        <w:del w:id="1247" w:author="Billy Mitchell" w:date="2023-11-08T12:34:00Z">
          <w:r w:rsidR="0095040B" w:rsidDel="003A18DB">
            <w:rPr>
              <w:bCs/>
              <w:szCs w:val="24"/>
            </w:rPr>
            <w:delText>,</w:delText>
          </w:r>
        </w:del>
      </w:ins>
      <w:del w:id="1248"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1249" w:author="Jennifer L." w:date="2023-11-07T22:32:00Z">
        <w:del w:id="1250" w:author="Billy Mitchell" w:date="2023-11-08T12:34:00Z">
          <w:r w:rsidR="0095040B" w:rsidDel="003A18DB">
            <w:rPr>
              <w:bCs/>
              <w:szCs w:val="24"/>
            </w:rPr>
            <w:delText xml:space="preserve">and </w:delText>
          </w:r>
        </w:del>
      </w:ins>
      <w:del w:id="1251" w:author="Billy Mitchell" w:date="2023-11-08T12:34:00Z">
        <w:r w:rsidR="0067300A" w:rsidDel="003A18DB">
          <w:rPr>
            <w:bCs/>
            <w:szCs w:val="24"/>
          </w:rPr>
          <w:delText xml:space="preserve">presence of peers, </w:delText>
        </w:r>
        <w:r w:rsidR="000E25CD" w:rsidDel="003A18DB">
          <w:rPr>
            <w:bCs/>
            <w:szCs w:val="24"/>
          </w:rPr>
          <w:delText>and group member</w:delText>
        </w:r>
      </w:del>
      <w:del w:id="1252" w:author="Billy Mitchell" w:date="2023-11-07T19:50:00Z">
        <w:r w:rsidR="000E25CD" w:rsidDel="00715EC3">
          <w:rPr>
            <w:bCs/>
            <w:szCs w:val="24"/>
          </w:rPr>
          <w:delText xml:space="preserve"> influence, among a few other variables</w:delText>
        </w:r>
      </w:del>
      <w:del w:id="1253"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1254" w:author="Billy Mitchell" w:date="2023-11-08T12:34:00Z"/>
          <w:bCs/>
          <w:szCs w:val="24"/>
        </w:rPr>
      </w:pPr>
      <w:del w:id="1255"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1256" w:author="Jennifer L." w:date="2023-11-07T22:30:00Z">
        <w:del w:id="1257" w:author="Billy Mitchell" w:date="2023-11-08T12:34:00Z">
          <w:r w:rsidR="0095040B" w:rsidDel="003A18DB">
            <w:rPr>
              <w:bCs/>
              <w:szCs w:val="24"/>
            </w:rPr>
            <w:delText xml:space="preserve">We did not find significant associations between </w:delText>
          </w:r>
        </w:del>
      </w:ins>
      <w:ins w:id="1258" w:author="Jennifer L." w:date="2023-11-07T22:45:00Z">
        <w:del w:id="1259" w:author="Billy Mitchell" w:date="2023-11-08T12:34:00Z">
          <w:r w:rsidR="00924270" w:rsidDel="003A18DB">
            <w:rPr>
              <w:bCs/>
              <w:szCs w:val="24"/>
            </w:rPr>
            <w:delText>the proportion of events in which distraction was used</w:delText>
          </w:r>
        </w:del>
      </w:ins>
      <w:ins w:id="1260" w:author="Jennifer L." w:date="2023-11-07T22:30:00Z">
        <w:del w:id="1261" w:author="Billy Mitchell" w:date="2023-11-08T12:34:00Z">
          <w:r w:rsidR="0095040B" w:rsidDel="003A18DB">
            <w:rPr>
              <w:bCs/>
              <w:szCs w:val="24"/>
            </w:rPr>
            <w:delText xml:space="preserve"> and </w:delText>
          </w:r>
        </w:del>
      </w:ins>
      <w:ins w:id="1262" w:author="Jennifer L." w:date="2023-11-07T22:41:00Z">
        <w:del w:id="1263" w:author="Billy Mitchell" w:date="2023-11-08T12:34:00Z">
          <w:r w:rsidR="00924270" w:rsidDel="003A18DB">
            <w:rPr>
              <w:bCs/>
              <w:szCs w:val="24"/>
            </w:rPr>
            <w:delText>how positively</w:delText>
          </w:r>
        </w:del>
      </w:ins>
      <w:ins w:id="1264" w:author="Jennifer L." w:date="2023-11-07T22:42:00Z">
        <w:del w:id="1265" w:author="Billy Mitchell" w:date="2023-11-08T12:34:00Z">
          <w:r w:rsidR="00924270" w:rsidDel="003A18DB">
            <w:rPr>
              <w:bCs/>
              <w:szCs w:val="24"/>
            </w:rPr>
            <w:delText xml:space="preserve"> (</w:delText>
          </w:r>
        </w:del>
      </w:ins>
      <w:ins w:id="1266" w:author="Jennifer L." w:date="2023-11-07T22:43:00Z">
        <w:del w:id="1267" w:author="Billy Mitchell" w:date="2023-11-08T12:34:00Z">
          <w:r w:rsidR="00924270" w:rsidDel="003A18DB">
            <w:rPr>
              <w:bCs/>
              <w:szCs w:val="24"/>
            </w:rPr>
            <w:delText xml:space="preserve">b = 0.035, se = 0.033, t(72) = </w:delText>
          </w:r>
        </w:del>
      </w:ins>
      <w:ins w:id="1268" w:author="Jennifer L." w:date="2023-11-07T22:44:00Z">
        <w:del w:id="1269" w:author="Billy Mitchell" w:date="2023-11-08T12:34:00Z">
          <w:r w:rsidR="00924270" w:rsidDel="003A18DB">
            <w:rPr>
              <w:bCs/>
              <w:szCs w:val="24"/>
            </w:rPr>
            <w:delText>1.05, p = 0.3</w:delText>
          </w:r>
        </w:del>
      </w:ins>
      <w:ins w:id="1270" w:author="Jennifer L." w:date="2023-11-07T22:42:00Z">
        <w:del w:id="1271" w:author="Billy Mitchell" w:date="2023-11-08T12:34:00Z">
          <w:r w:rsidR="00924270" w:rsidDel="003A18DB">
            <w:rPr>
              <w:bCs/>
              <w:szCs w:val="24"/>
            </w:rPr>
            <w:delText>)</w:delText>
          </w:r>
        </w:del>
      </w:ins>
      <w:ins w:id="1272" w:author="Jennifer L." w:date="2023-11-07T22:41:00Z">
        <w:del w:id="1273" w:author="Billy Mitchell" w:date="2023-11-08T12:34:00Z">
          <w:r w:rsidR="00924270" w:rsidDel="003A18DB">
            <w:rPr>
              <w:bCs/>
              <w:szCs w:val="24"/>
            </w:rPr>
            <w:delText xml:space="preserve"> or negatively</w:delText>
          </w:r>
        </w:del>
      </w:ins>
      <w:ins w:id="1274" w:author="Jennifer L." w:date="2023-11-07T22:42:00Z">
        <w:del w:id="1275" w:author="Billy Mitchell" w:date="2023-11-08T12:34:00Z">
          <w:r w:rsidR="00924270" w:rsidDel="003A18DB">
            <w:rPr>
              <w:bCs/>
              <w:szCs w:val="24"/>
            </w:rPr>
            <w:delText xml:space="preserve"> (</w:delText>
          </w:r>
        </w:del>
      </w:ins>
      <w:ins w:id="1276" w:author="Jennifer L." w:date="2023-11-07T22:44:00Z">
        <w:del w:id="1277" w:author="Billy Mitchell" w:date="2023-11-08T12:34:00Z">
          <w:r w:rsidR="00924270" w:rsidDel="003A18DB">
            <w:rPr>
              <w:bCs/>
              <w:szCs w:val="24"/>
            </w:rPr>
            <w:delText>b = 0.047, se = 0.032, t(72) = 1.48, p = 0.14</w:delText>
          </w:r>
        </w:del>
      </w:ins>
      <w:ins w:id="1278" w:author="Jennifer L." w:date="2023-11-07T22:42:00Z">
        <w:del w:id="1279" w:author="Billy Mitchell" w:date="2023-11-08T12:34:00Z">
          <w:r w:rsidR="00924270" w:rsidDel="003A18DB">
            <w:rPr>
              <w:bCs/>
              <w:szCs w:val="24"/>
            </w:rPr>
            <w:delText>)</w:delText>
          </w:r>
        </w:del>
      </w:ins>
      <w:ins w:id="1280" w:author="Jennifer L." w:date="2023-11-07T22:41:00Z">
        <w:del w:id="1281" w:author="Billy Mitchell" w:date="2023-11-08T12:34:00Z">
          <w:r w:rsidR="00924270" w:rsidDel="003A18DB">
            <w:rPr>
              <w:bCs/>
              <w:szCs w:val="24"/>
            </w:rPr>
            <w:delText xml:space="preserve"> participants expected </w:delText>
          </w:r>
        </w:del>
      </w:ins>
      <w:ins w:id="1282" w:author="Jennifer L." w:date="2023-11-07T22:43:00Z">
        <w:del w:id="1283" w:author="Billy Mitchell" w:date="2023-11-08T12:34:00Z">
          <w:r w:rsidR="00924270" w:rsidDel="003A18DB">
            <w:rPr>
              <w:bCs/>
              <w:szCs w:val="24"/>
            </w:rPr>
            <w:delText>to feel during the study</w:delText>
          </w:r>
        </w:del>
      </w:ins>
      <w:ins w:id="1284" w:author="Jennifer L." w:date="2023-11-07T22:47:00Z">
        <w:del w:id="1285" w:author="Billy Mitchell" w:date="2023-11-08T12:34:00Z">
          <w:r w:rsidR="00B468B9" w:rsidDel="003A18DB">
            <w:rPr>
              <w:bCs/>
              <w:szCs w:val="24"/>
            </w:rPr>
            <w:delText>. We also did</w:delText>
          </w:r>
        </w:del>
      </w:ins>
      <w:ins w:id="1286" w:author="Jennifer L." w:date="2023-11-07T23:11:00Z">
        <w:del w:id="1287" w:author="Billy Mitchell" w:date="2023-11-08T12:34:00Z">
          <w:r w:rsidR="00F80AE3" w:rsidDel="003A18DB">
            <w:rPr>
              <w:bCs/>
              <w:szCs w:val="24"/>
            </w:rPr>
            <w:delText xml:space="preserve"> not</w:delText>
          </w:r>
        </w:del>
      </w:ins>
      <w:ins w:id="1288" w:author="Jennifer L." w:date="2023-11-07T22:47:00Z">
        <w:del w:id="1289" w:author="Billy Mitchell" w:date="2023-11-08T12:34:00Z">
          <w:r w:rsidR="00B468B9" w:rsidDel="003A18DB">
            <w:rPr>
              <w:bCs/>
              <w:szCs w:val="24"/>
            </w:rPr>
            <w:delText xml:space="preserve"> find an association between </w:delText>
          </w:r>
        </w:del>
      </w:ins>
      <w:ins w:id="1290" w:author="Jennifer L." w:date="2023-11-07T22:48:00Z">
        <w:del w:id="1291" w:author="Billy Mitchell" w:date="2023-11-08T12:34:00Z">
          <w:r w:rsidR="00B468B9" w:rsidDel="003A18DB">
            <w:rPr>
              <w:bCs/>
              <w:szCs w:val="24"/>
            </w:rPr>
            <w:delText>distraction</w:delText>
          </w:r>
        </w:del>
      </w:ins>
      <w:ins w:id="1292" w:author="Jennifer L." w:date="2023-11-07T22:52:00Z">
        <w:del w:id="1293" w:author="Billy Mitchell" w:date="2023-11-08T12:34:00Z">
          <w:r w:rsidR="00B468B9" w:rsidDel="003A18DB">
            <w:rPr>
              <w:bCs/>
              <w:szCs w:val="24"/>
            </w:rPr>
            <w:delText xml:space="preserve"> versus reappraisal</w:delText>
          </w:r>
        </w:del>
      </w:ins>
      <w:ins w:id="1294" w:author="Jennifer L." w:date="2023-11-07T22:47:00Z">
        <w:del w:id="1295" w:author="Billy Mitchell" w:date="2023-11-08T12:34:00Z">
          <w:r w:rsidR="00B468B9" w:rsidDel="003A18DB">
            <w:rPr>
              <w:bCs/>
              <w:szCs w:val="24"/>
            </w:rPr>
            <w:delText xml:space="preserve"> usage and</w:delText>
          </w:r>
        </w:del>
      </w:ins>
      <w:ins w:id="1296" w:author="Jennifer L." w:date="2023-11-07T22:45:00Z">
        <w:del w:id="1297" w:author="Billy Mitchell" w:date="2023-11-08T12:34:00Z">
          <w:r w:rsidR="00924270" w:rsidDel="003A18DB">
            <w:rPr>
              <w:bCs/>
              <w:szCs w:val="24"/>
            </w:rPr>
            <w:delText xml:space="preserve"> the</w:delText>
          </w:r>
        </w:del>
      </w:ins>
      <w:ins w:id="1298" w:author="Jennifer L." w:date="2023-11-07T22:30:00Z">
        <w:del w:id="1299" w:author="Billy Mitchell" w:date="2023-11-08T12:34:00Z">
          <w:r w:rsidR="0095040B" w:rsidDel="003A18DB">
            <w:rPr>
              <w:bCs/>
              <w:szCs w:val="24"/>
            </w:rPr>
            <w:delText xml:space="preserve"> </w:delText>
          </w:r>
          <w:r w:rsidR="0095040B" w:rsidRPr="0095040B" w:rsidDel="003A18DB">
            <w:rPr>
              <w:bCs/>
              <w:szCs w:val="24"/>
            </w:rPr>
            <w:delText>motivations</w:delText>
          </w:r>
        </w:del>
      </w:ins>
      <w:ins w:id="1300" w:author="Jennifer L." w:date="2023-11-07T22:45:00Z">
        <w:del w:id="1301" w:author="Billy Mitchell" w:date="2023-11-08T12:34:00Z">
          <w:r w:rsidR="00924270" w:rsidDel="003A18DB">
            <w:rPr>
              <w:bCs/>
              <w:szCs w:val="24"/>
            </w:rPr>
            <w:delText xml:space="preserve"> cited </w:delText>
          </w:r>
          <w:r w:rsidR="00B468B9" w:rsidDel="003A18DB">
            <w:rPr>
              <w:bCs/>
              <w:szCs w:val="24"/>
            </w:rPr>
            <w:delText xml:space="preserve">for </w:delText>
          </w:r>
        </w:del>
      </w:ins>
      <w:ins w:id="1302" w:author="Jennifer L." w:date="2023-11-07T22:30:00Z">
        <w:del w:id="1303" w:author="Billy Mitchell" w:date="2023-11-08T12:34:00Z">
          <w:r w:rsidR="0095040B" w:rsidRPr="0095040B" w:rsidDel="003A18DB">
            <w:rPr>
              <w:bCs/>
              <w:szCs w:val="24"/>
            </w:rPr>
            <w:delText>participat</w:delText>
          </w:r>
        </w:del>
      </w:ins>
      <w:ins w:id="1304" w:author="Jennifer L." w:date="2023-11-07T22:45:00Z">
        <w:del w:id="1305" w:author="Billy Mitchell" w:date="2023-11-08T12:34:00Z">
          <w:r w:rsidR="00B468B9" w:rsidDel="003A18DB">
            <w:rPr>
              <w:bCs/>
              <w:szCs w:val="24"/>
            </w:rPr>
            <w:delText>ion</w:delText>
          </w:r>
        </w:del>
      </w:ins>
      <w:ins w:id="1306" w:author="Jennifer L." w:date="2023-11-07T22:30:00Z">
        <w:del w:id="1307" w:author="Billy Mitchell" w:date="2023-11-08T12:34:00Z">
          <w:r w:rsidR="0095040B" w:rsidRPr="0095040B" w:rsidDel="003A18DB">
            <w:rPr>
              <w:bCs/>
              <w:szCs w:val="24"/>
            </w:rPr>
            <w:delText>,</w:delText>
          </w:r>
        </w:del>
      </w:ins>
      <w:ins w:id="1308" w:author="Jennifer L." w:date="2023-11-07T22:46:00Z">
        <w:del w:id="1309" w:author="Billy Mitchell" w:date="2023-11-08T12:34:00Z">
          <w:r w:rsidR="00B468B9" w:rsidDel="003A18DB">
            <w:rPr>
              <w:bCs/>
              <w:szCs w:val="24"/>
            </w:rPr>
            <w:delText xml:space="preserve"> including payment</w:delText>
          </w:r>
        </w:del>
      </w:ins>
      <w:ins w:id="1310" w:author="Jennifer L." w:date="2023-11-07T22:47:00Z">
        <w:del w:id="1311" w:author="Billy Mitchell" w:date="2023-11-08T12:34:00Z">
          <w:r w:rsidR="00B468B9" w:rsidDel="003A18DB">
            <w:rPr>
              <w:bCs/>
              <w:szCs w:val="24"/>
            </w:rPr>
            <w:delText xml:space="preserve"> (b = </w:delText>
          </w:r>
        </w:del>
      </w:ins>
      <w:ins w:id="1312" w:author="Jennifer L." w:date="2023-11-07T22:48:00Z">
        <w:del w:id="1313" w:author="Billy Mitchell" w:date="2023-11-08T12:34:00Z">
          <w:r w:rsidR="00B468B9" w:rsidDel="003A18DB">
            <w:rPr>
              <w:bCs/>
              <w:szCs w:val="24"/>
            </w:rPr>
            <w:delText>-0.00</w:delText>
          </w:r>
        </w:del>
      </w:ins>
      <w:ins w:id="1314" w:author="Jennifer L." w:date="2023-11-07T22:49:00Z">
        <w:del w:id="1315" w:author="Billy Mitchell" w:date="2023-11-08T12:34:00Z">
          <w:r w:rsidR="00B468B9" w:rsidDel="003A18DB">
            <w:rPr>
              <w:bCs/>
              <w:szCs w:val="24"/>
            </w:rPr>
            <w:delText>0</w:delText>
          </w:r>
        </w:del>
      </w:ins>
      <w:ins w:id="1316" w:author="Jennifer L." w:date="2023-11-07T22:47:00Z">
        <w:del w:id="1317" w:author="Billy Mitchell" w:date="2023-11-08T12:34:00Z">
          <w:r w:rsidR="00B468B9" w:rsidDel="003A18DB">
            <w:rPr>
              <w:bCs/>
              <w:szCs w:val="24"/>
            </w:rPr>
            <w:delText>, se = 0.0</w:delText>
          </w:r>
        </w:del>
      </w:ins>
      <w:ins w:id="1318" w:author="Jennifer L." w:date="2023-11-07T22:48:00Z">
        <w:del w:id="1319" w:author="Billy Mitchell" w:date="2023-11-08T12:34:00Z">
          <w:r w:rsidR="00B468B9" w:rsidDel="003A18DB">
            <w:rPr>
              <w:bCs/>
              <w:szCs w:val="24"/>
            </w:rPr>
            <w:delText>01</w:delText>
          </w:r>
        </w:del>
      </w:ins>
      <w:ins w:id="1320" w:author="Jennifer L." w:date="2023-11-07T22:47:00Z">
        <w:del w:id="1321" w:author="Billy Mitchell" w:date="2023-11-08T12:34:00Z">
          <w:r w:rsidR="00B468B9" w:rsidDel="003A18DB">
            <w:rPr>
              <w:bCs/>
              <w:szCs w:val="24"/>
            </w:rPr>
            <w:delText>, t(</w:delText>
          </w:r>
        </w:del>
      </w:ins>
      <w:ins w:id="1322" w:author="Jennifer L." w:date="2023-11-07T22:48:00Z">
        <w:del w:id="1323" w:author="Billy Mitchell" w:date="2023-11-08T12:34:00Z">
          <w:r w:rsidR="00B468B9" w:rsidDel="003A18DB">
            <w:rPr>
              <w:bCs/>
              <w:szCs w:val="24"/>
            </w:rPr>
            <w:delText>65</w:delText>
          </w:r>
        </w:del>
      </w:ins>
      <w:ins w:id="1324" w:author="Jennifer L." w:date="2023-11-07T22:47:00Z">
        <w:del w:id="1325" w:author="Billy Mitchell" w:date="2023-11-08T12:34:00Z">
          <w:r w:rsidR="00B468B9" w:rsidDel="003A18DB">
            <w:rPr>
              <w:bCs/>
              <w:szCs w:val="24"/>
            </w:rPr>
            <w:delText xml:space="preserve">) = </w:delText>
          </w:r>
        </w:del>
      </w:ins>
      <w:ins w:id="1326" w:author="Jennifer L." w:date="2023-11-07T22:48:00Z">
        <w:del w:id="1327" w:author="Billy Mitchell" w:date="2023-11-08T12:34:00Z">
          <w:r w:rsidR="00B468B9" w:rsidDel="003A18DB">
            <w:rPr>
              <w:bCs/>
              <w:szCs w:val="24"/>
            </w:rPr>
            <w:delText>-0.49</w:delText>
          </w:r>
        </w:del>
      </w:ins>
      <w:ins w:id="1328" w:author="Jennifer L." w:date="2023-11-07T22:47:00Z">
        <w:del w:id="1329" w:author="Billy Mitchell" w:date="2023-11-08T12:34:00Z">
          <w:r w:rsidR="00B468B9" w:rsidDel="003A18DB">
            <w:rPr>
              <w:bCs/>
              <w:szCs w:val="24"/>
            </w:rPr>
            <w:delText>, p = 0</w:delText>
          </w:r>
        </w:del>
      </w:ins>
      <w:ins w:id="1330" w:author="Jennifer L." w:date="2023-11-07T22:48:00Z">
        <w:del w:id="1331" w:author="Billy Mitchell" w:date="2023-11-08T12:34:00Z">
          <w:r w:rsidR="00B468B9" w:rsidDel="003A18DB">
            <w:rPr>
              <w:bCs/>
              <w:szCs w:val="24"/>
            </w:rPr>
            <w:delText>.629</w:delText>
          </w:r>
        </w:del>
      </w:ins>
      <w:ins w:id="1332" w:author="Jennifer L." w:date="2023-11-07T22:47:00Z">
        <w:del w:id="1333" w:author="Billy Mitchell" w:date="2023-11-08T12:34:00Z">
          <w:r w:rsidR="00B468B9" w:rsidDel="003A18DB">
            <w:rPr>
              <w:bCs/>
              <w:szCs w:val="24"/>
            </w:rPr>
            <w:delText>)</w:delText>
          </w:r>
        </w:del>
      </w:ins>
      <w:ins w:id="1334" w:author="Jennifer L." w:date="2023-11-07T22:46:00Z">
        <w:del w:id="1335" w:author="Billy Mitchell" w:date="2023-11-08T12:34:00Z">
          <w:r w:rsidR="00B468B9" w:rsidDel="003A18DB">
            <w:rPr>
              <w:bCs/>
              <w:szCs w:val="24"/>
            </w:rPr>
            <w:delText>, thrill-seeking</w:delText>
          </w:r>
        </w:del>
      </w:ins>
      <w:ins w:id="1336" w:author="Jennifer L." w:date="2023-11-07T22:47:00Z">
        <w:del w:id="1337" w:author="Billy Mitchell" w:date="2023-11-08T12:34:00Z">
          <w:r w:rsidR="00B468B9" w:rsidDel="003A18DB">
            <w:rPr>
              <w:bCs/>
              <w:szCs w:val="24"/>
            </w:rPr>
            <w:delText xml:space="preserve"> (b = </w:delText>
          </w:r>
        </w:del>
      </w:ins>
      <w:ins w:id="1338" w:author="Jennifer L." w:date="2023-11-07T22:49:00Z">
        <w:del w:id="1339" w:author="Billy Mitchell" w:date="2023-11-08T12:34:00Z">
          <w:r w:rsidR="00B468B9" w:rsidDel="003A18DB">
            <w:rPr>
              <w:bCs/>
              <w:szCs w:val="24"/>
            </w:rPr>
            <w:delText>-0.00</w:delText>
          </w:r>
        </w:del>
      </w:ins>
      <w:ins w:id="1340" w:author="Jennifer L." w:date="2023-11-07T22:47:00Z">
        <w:del w:id="1341" w:author="Billy Mitchell" w:date="2023-11-08T12:34:00Z">
          <w:r w:rsidR="00B468B9" w:rsidDel="003A18DB">
            <w:rPr>
              <w:bCs/>
              <w:szCs w:val="24"/>
            </w:rPr>
            <w:delText>0</w:delText>
          </w:r>
        </w:del>
      </w:ins>
      <w:ins w:id="1342" w:author="Jennifer L." w:date="2023-11-07T22:49:00Z">
        <w:del w:id="1343" w:author="Billy Mitchell" w:date="2023-11-08T12:34:00Z">
          <w:r w:rsidR="00B468B9" w:rsidDel="003A18DB">
            <w:rPr>
              <w:bCs/>
              <w:szCs w:val="24"/>
            </w:rPr>
            <w:delText>,</w:delText>
          </w:r>
        </w:del>
      </w:ins>
      <w:ins w:id="1344" w:author="Jennifer L." w:date="2023-11-07T22:47:00Z">
        <w:del w:id="1345" w:author="Billy Mitchell" w:date="2023-11-08T12:34:00Z">
          <w:r w:rsidR="00B468B9" w:rsidDel="003A18DB">
            <w:rPr>
              <w:bCs/>
              <w:szCs w:val="24"/>
            </w:rPr>
            <w:delText xml:space="preserve"> se = 0.0</w:delText>
          </w:r>
        </w:del>
      </w:ins>
      <w:ins w:id="1346" w:author="Jennifer L." w:date="2023-11-07T22:49:00Z">
        <w:del w:id="1347" w:author="Billy Mitchell" w:date="2023-11-08T12:34:00Z">
          <w:r w:rsidR="00B468B9" w:rsidDel="003A18DB">
            <w:rPr>
              <w:bCs/>
              <w:szCs w:val="24"/>
            </w:rPr>
            <w:delText>01</w:delText>
          </w:r>
        </w:del>
      </w:ins>
      <w:ins w:id="1348" w:author="Jennifer L." w:date="2023-11-07T22:47:00Z">
        <w:del w:id="1349" w:author="Billy Mitchell" w:date="2023-11-08T12:34:00Z">
          <w:r w:rsidR="00B468B9" w:rsidDel="003A18DB">
            <w:rPr>
              <w:bCs/>
              <w:szCs w:val="24"/>
            </w:rPr>
            <w:delText>, t(</w:delText>
          </w:r>
        </w:del>
      </w:ins>
      <w:ins w:id="1350" w:author="Jennifer L." w:date="2023-11-07T22:49:00Z">
        <w:del w:id="1351" w:author="Billy Mitchell" w:date="2023-11-08T12:34:00Z">
          <w:r w:rsidR="00B468B9" w:rsidDel="003A18DB">
            <w:rPr>
              <w:bCs/>
              <w:szCs w:val="24"/>
            </w:rPr>
            <w:delText>65</w:delText>
          </w:r>
        </w:del>
      </w:ins>
      <w:ins w:id="1352" w:author="Jennifer L." w:date="2023-11-07T22:47:00Z">
        <w:del w:id="1353" w:author="Billy Mitchell" w:date="2023-11-08T12:34:00Z">
          <w:r w:rsidR="00B468B9" w:rsidDel="003A18DB">
            <w:rPr>
              <w:bCs/>
              <w:szCs w:val="24"/>
            </w:rPr>
            <w:delText xml:space="preserve">) = </w:delText>
          </w:r>
        </w:del>
      </w:ins>
      <w:ins w:id="1354" w:author="Jennifer L." w:date="2023-11-07T22:49:00Z">
        <w:del w:id="1355" w:author="Billy Mitchell" w:date="2023-11-08T12:34:00Z">
          <w:r w:rsidR="00B468B9" w:rsidDel="003A18DB">
            <w:rPr>
              <w:bCs/>
              <w:szCs w:val="24"/>
            </w:rPr>
            <w:delText>-0.25</w:delText>
          </w:r>
        </w:del>
      </w:ins>
      <w:ins w:id="1356" w:author="Jennifer L." w:date="2023-11-07T22:47:00Z">
        <w:del w:id="1357" w:author="Billy Mitchell" w:date="2023-11-08T12:34:00Z">
          <w:r w:rsidR="00B468B9" w:rsidDel="003A18DB">
            <w:rPr>
              <w:bCs/>
              <w:szCs w:val="24"/>
            </w:rPr>
            <w:delText>, p = 0.</w:delText>
          </w:r>
        </w:del>
      </w:ins>
      <w:ins w:id="1358" w:author="Jennifer L." w:date="2023-11-07T22:49:00Z">
        <w:del w:id="1359" w:author="Billy Mitchell" w:date="2023-11-08T12:34:00Z">
          <w:r w:rsidR="00B468B9" w:rsidDel="003A18DB">
            <w:rPr>
              <w:bCs/>
              <w:szCs w:val="24"/>
            </w:rPr>
            <w:delText>801</w:delText>
          </w:r>
        </w:del>
      </w:ins>
      <w:ins w:id="1360" w:author="Jennifer L." w:date="2023-11-07T22:47:00Z">
        <w:del w:id="1361" w:author="Billy Mitchell" w:date="2023-11-08T12:34:00Z">
          <w:r w:rsidR="00B468B9" w:rsidDel="003A18DB">
            <w:rPr>
              <w:bCs/>
              <w:szCs w:val="24"/>
            </w:rPr>
            <w:delText>)</w:delText>
          </w:r>
        </w:del>
      </w:ins>
      <w:ins w:id="1362" w:author="Jennifer L." w:date="2023-11-07T22:46:00Z">
        <w:del w:id="1363" w:author="Billy Mitchell" w:date="2023-11-08T12:34:00Z">
          <w:r w:rsidR="00B468B9" w:rsidDel="003A18DB">
            <w:rPr>
              <w:bCs/>
              <w:szCs w:val="24"/>
            </w:rPr>
            <w:delText>, novelty</w:delText>
          </w:r>
        </w:del>
      </w:ins>
      <w:ins w:id="1364" w:author="Jennifer L." w:date="2023-11-07T22:49:00Z">
        <w:del w:id="1365" w:author="Billy Mitchell" w:date="2023-11-08T12:34:00Z">
          <w:r w:rsidR="00B468B9" w:rsidDel="003A18DB">
            <w:rPr>
              <w:bCs/>
              <w:szCs w:val="24"/>
            </w:rPr>
            <w:delText>-seeking</w:delText>
          </w:r>
        </w:del>
      </w:ins>
      <w:ins w:id="1366" w:author="Jennifer L." w:date="2023-11-07T22:47:00Z">
        <w:del w:id="1367" w:author="Billy Mitchell" w:date="2023-11-08T12:34:00Z">
          <w:r w:rsidR="00B468B9" w:rsidDel="003A18DB">
            <w:rPr>
              <w:bCs/>
              <w:szCs w:val="24"/>
            </w:rPr>
            <w:delText xml:space="preserve"> (b = 0.0</w:delText>
          </w:r>
        </w:del>
      </w:ins>
      <w:ins w:id="1368" w:author="Jennifer L." w:date="2023-11-07T22:49:00Z">
        <w:del w:id="1369" w:author="Billy Mitchell" w:date="2023-11-08T12:34:00Z">
          <w:r w:rsidR="00B468B9" w:rsidDel="003A18DB">
            <w:rPr>
              <w:bCs/>
              <w:szCs w:val="24"/>
            </w:rPr>
            <w:delText>01</w:delText>
          </w:r>
        </w:del>
      </w:ins>
      <w:ins w:id="1370" w:author="Jennifer L." w:date="2023-11-07T22:47:00Z">
        <w:del w:id="1371" w:author="Billy Mitchell" w:date="2023-11-08T12:34:00Z">
          <w:r w:rsidR="00B468B9" w:rsidDel="003A18DB">
            <w:rPr>
              <w:bCs/>
              <w:szCs w:val="24"/>
            </w:rPr>
            <w:delText>, se = 0.0</w:delText>
          </w:r>
        </w:del>
      </w:ins>
      <w:ins w:id="1372" w:author="Jennifer L." w:date="2023-11-07T22:50:00Z">
        <w:del w:id="1373" w:author="Billy Mitchell" w:date="2023-11-08T12:34:00Z">
          <w:r w:rsidR="00B468B9" w:rsidDel="003A18DB">
            <w:rPr>
              <w:bCs/>
              <w:szCs w:val="24"/>
            </w:rPr>
            <w:delText>01</w:delText>
          </w:r>
        </w:del>
      </w:ins>
      <w:ins w:id="1374" w:author="Jennifer L." w:date="2023-11-07T22:47:00Z">
        <w:del w:id="1375" w:author="Billy Mitchell" w:date="2023-11-08T12:34:00Z">
          <w:r w:rsidR="00B468B9" w:rsidDel="003A18DB">
            <w:rPr>
              <w:bCs/>
              <w:szCs w:val="24"/>
            </w:rPr>
            <w:delText>, t(</w:delText>
          </w:r>
        </w:del>
      </w:ins>
      <w:ins w:id="1376" w:author="Jennifer L." w:date="2023-11-07T22:50:00Z">
        <w:del w:id="1377" w:author="Billy Mitchell" w:date="2023-11-08T12:34:00Z">
          <w:r w:rsidR="00B468B9" w:rsidDel="003A18DB">
            <w:rPr>
              <w:bCs/>
              <w:szCs w:val="24"/>
            </w:rPr>
            <w:delText>65</w:delText>
          </w:r>
        </w:del>
      </w:ins>
      <w:ins w:id="1378" w:author="Jennifer L." w:date="2023-11-07T22:47:00Z">
        <w:del w:id="1379" w:author="Billy Mitchell" w:date="2023-11-08T12:34:00Z">
          <w:r w:rsidR="00B468B9" w:rsidDel="003A18DB">
            <w:rPr>
              <w:bCs/>
              <w:szCs w:val="24"/>
            </w:rPr>
            <w:delText xml:space="preserve">) = </w:delText>
          </w:r>
        </w:del>
      </w:ins>
      <w:ins w:id="1380" w:author="Jennifer L." w:date="2023-11-07T22:50:00Z">
        <w:del w:id="1381" w:author="Billy Mitchell" w:date="2023-11-08T12:34:00Z">
          <w:r w:rsidR="00B468B9" w:rsidDel="003A18DB">
            <w:rPr>
              <w:bCs/>
              <w:szCs w:val="24"/>
            </w:rPr>
            <w:delText>0.75</w:delText>
          </w:r>
        </w:del>
      </w:ins>
      <w:ins w:id="1382" w:author="Jennifer L." w:date="2023-11-07T22:47:00Z">
        <w:del w:id="1383" w:author="Billy Mitchell" w:date="2023-11-08T12:34:00Z">
          <w:r w:rsidR="00B468B9" w:rsidDel="003A18DB">
            <w:rPr>
              <w:bCs/>
              <w:szCs w:val="24"/>
            </w:rPr>
            <w:delText>, p = 0.</w:delText>
          </w:r>
        </w:del>
      </w:ins>
      <w:ins w:id="1384" w:author="Jennifer L." w:date="2023-11-07T22:50:00Z">
        <w:del w:id="1385" w:author="Billy Mitchell" w:date="2023-11-08T12:34:00Z">
          <w:r w:rsidR="00B468B9" w:rsidDel="003A18DB">
            <w:rPr>
              <w:bCs/>
              <w:szCs w:val="24"/>
            </w:rPr>
            <w:delText>454</w:delText>
          </w:r>
        </w:del>
      </w:ins>
      <w:ins w:id="1386" w:author="Jennifer L." w:date="2023-11-07T22:47:00Z">
        <w:del w:id="1387" w:author="Billy Mitchell" w:date="2023-11-08T12:34:00Z">
          <w:r w:rsidR="00B468B9" w:rsidDel="003A18DB">
            <w:rPr>
              <w:bCs/>
              <w:szCs w:val="24"/>
            </w:rPr>
            <w:delText>)</w:delText>
          </w:r>
        </w:del>
      </w:ins>
      <w:ins w:id="1388" w:author="Jennifer L." w:date="2023-11-07T22:46:00Z">
        <w:del w:id="1389" w:author="Billy Mitchell" w:date="2023-11-08T12:34:00Z">
          <w:r w:rsidR="00B468B9" w:rsidDel="003A18DB">
            <w:rPr>
              <w:bCs/>
              <w:szCs w:val="24"/>
            </w:rPr>
            <w:delText>, peer influence</w:delText>
          </w:r>
        </w:del>
      </w:ins>
      <w:ins w:id="1390" w:author="Jennifer L." w:date="2023-11-07T22:47:00Z">
        <w:del w:id="1391" w:author="Billy Mitchell" w:date="2023-11-08T12:34:00Z">
          <w:r w:rsidR="00B468B9" w:rsidDel="003A18DB">
            <w:rPr>
              <w:bCs/>
              <w:szCs w:val="24"/>
            </w:rPr>
            <w:delText xml:space="preserve"> (b = 0.0</w:delText>
          </w:r>
        </w:del>
      </w:ins>
      <w:ins w:id="1392" w:author="Jennifer L." w:date="2023-11-07T22:50:00Z">
        <w:del w:id="1393" w:author="Billy Mitchell" w:date="2023-11-08T12:34:00Z">
          <w:r w:rsidR="00B468B9" w:rsidDel="003A18DB">
            <w:rPr>
              <w:bCs/>
              <w:szCs w:val="24"/>
            </w:rPr>
            <w:delText>01</w:delText>
          </w:r>
        </w:del>
      </w:ins>
      <w:ins w:id="1394" w:author="Jennifer L." w:date="2023-11-07T22:47:00Z">
        <w:del w:id="1395" w:author="Billy Mitchell" w:date="2023-11-08T12:34:00Z">
          <w:r w:rsidR="00B468B9" w:rsidDel="003A18DB">
            <w:rPr>
              <w:bCs/>
              <w:szCs w:val="24"/>
            </w:rPr>
            <w:delText>, se = 0.0</w:delText>
          </w:r>
        </w:del>
      </w:ins>
      <w:ins w:id="1396" w:author="Jennifer L." w:date="2023-11-07T22:50:00Z">
        <w:del w:id="1397" w:author="Billy Mitchell" w:date="2023-11-08T12:34:00Z">
          <w:r w:rsidR="00B468B9" w:rsidDel="003A18DB">
            <w:rPr>
              <w:bCs/>
              <w:szCs w:val="24"/>
            </w:rPr>
            <w:delText>01</w:delText>
          </w:r>
        </w:del>
      </w:ins>
      <w:ins w:id="1398" w:author="Jennifer L." w:date="2023-11-07T22:47:00Z">
        <w:del w:id="1399" w:author="Billy Mitchell" w:date="2023-11-08T12:34:00Z">
          <w:r w:rsidR="00B468B9" w:rsidDel="003A18DB">
            <w:rPr>
              <w:bCs/>
              <w:szCs w:val="24"/>
            </w:rPr>
            <w:delText>, t(</w:delText>
          </w:r>
        </w:del>
      </w:ins>
      <w:ins w:id="1400" w:author="Jennifer L." w:date="2023-11-07T22:50:00Z">
        <w:del w:id="1401" w:author="Billy Mitchell" w:date="2023-11-08T12:34:00Z">
          <w:r w:rsidR="00B468B9" w:rsidDel="003A18DB">
            <w:rPr>
              <w:bCs/>
              <w:szCs w:val="24"/>
            </w:rPr>
            <w:delText>65</w:delText>
          </w:r>
        </w:del>
      </w:ins>
      <w:ins w:id="1402" w:author="Jennifer L." w:date="2023-11-07T22:47:00Z">
        <w:del w:id="1403" w:author="Billy Mitchell" w:date="2023-11-08T12:34:00Z">
          <w:r w:rsidR="00B468B9" w:rsidDel="003A18DB">
            <w:rPr>
              <w:bCs/>
              <w:szCs w:val="24"/>
            </w:rPr>
            <w:delText xml:space="preserve">) = </w:delText>
          </w:r>
        </w:del>
      </w:ins>
      <w:ins w:id="1404" w:author="Jennifer L." w:date="2023-11-07T22:50:00Z">
        <w:del w:id="1405" w:author="Billy Mitchell" w:date="2023-11-08T12:34:00Z">
          <w:r w:rsidR="00B468B9" w:rsidDel="003A18DB">
            <w:rPr>
              <w:bCs/>
              <w:szCs w:val="24"/>
            </w:rPr>
            <w:delText>0.53</w:delText>
          </w:r>
        </w:del>
      </w:ins>
      <w:ins w:id="1406" w:author="Jennifer L." w:date="2023-11-07T22:47:00Z">
        <w:del w:id="1407" w:author="Billy Mitchell" w:date="2023-11-08T12:34:00Z">
          <w:r w:rsidR="00B468B9" w:rsidDel="003A18DB">
            <w:rPr>
              <w:bCs/>
              <w:szCs w:val="24"/>
            </w:rPr>
            <w:delText>, p = 0.</w:delText>
          </w:r>
        </w:del>
      </w:ins>
      <w:ins w:id="1408" w:author="Jennifer L." w:date="2023-11-07T22:50:00Z">
        <w:del w:id="1409" w:author="Billy Mitchell" w:date="2023-11-08T12:34:00Z">
          <w:r w:rsidR="00B468B9" w:rsidDel="003A18DB">
            <w:rPr>
              <w:bCs/>
              <w:szCs w:val="24"/>
            </w:rPr>
            <w:delText>595</w:delText>
          </w:r>
        </w:del>
      </w:ins>
      <w:ins w:id="1410" w:author="Jennifer L." w:date="2023-11-07T22:47:00Z">
        <w:del w:id="1411" w:author="Billy Mitchell" w:date="2023-11-08T12:34:00Z">
          <w:r w:rsidR="00B468B9" w:rsidDel="003A18DB">
            <w:rPr>
              <w:bCs/>
              <w:szCs w:val="24"/>
            </w:rPr>
            <w:delText>)</w:delText>
          </w:r>
        </w:del>
      </w:ins>
      <w:ins w:id="1412" w:author="Jennifer L." w:date="2023-11-07T22:46:00Z">
        <w:del w:id="1413" w:author="Billy Mitchell" w:date="2023-11-08T12:34:00Z">
          <w:r w:rsidR="00B468B9" w:rsidDel="003A18DB">
            <w:rPr>
              <w:bCs/>
              <w:szCs w:val="24"/>
            </w:rPr>
            <w:delText>, boredom</w:delText>
          </w:r>
        </w:del>
      </w:ins>
      <w:ins w:id="1414" w:author="Jennifer L." w:date="2023-11-07T22:47:00Z">
        <w:del w:id="1415" w:author="Billy Mitchell" w:date="2023-11-08T12:34:00Z">
          <w:r w:rsidR="00B468B9" w:rsidDel="003A18DB">
            <w:rPr>
              <w:bCs/>
              <w:szCs w:val="24"/>
            </w:rPr>
            <w:delText xml:space="preserve"> (b = </w:delText>
          </w:r>
        </w:del>
      </w:ins>
      <w:ins w:id="1416" w:author="Jennifer L." w:date="2023-11-07T22:50:00Z">
        <w:del w:id="1417" w:author="Billy Mitchell" w:date="2023-11-08T12:34:00Z">
          <w:r w:rsidR="00B468B9" w:rsidDel="003A18DB">
            <w:rPr>
              <w:bCs/>
              <w:szCs w:val="24"/>
            </w:rPr>
            <w:delText>-0.001</w:delText>
          </w:r>
        </w:del>
      </w:ins>
      <w:ins w:id="1418" w:author="Jennifer L." w:date="2023-11-07T22:47:00Z">
        <w:del w:id="1419" w:author="Billy Mitchell" w:date="2023-11-08T12:34:00Z">
          <w:r w:rsidR="00B468B9" w:rsidDel="003A18DB">
            <w:rPr>
              <w:bCs/>
              <w:szCs w:val="24"/>
            </w:rPr>
            <w:delText>, se = 0.0</w:delText>
          </w:r>
        </w:del>
      </w:ins>
      <w:ins w:id="1420" w:author="Jennifer L." w:date="2023-11-07T22:50:00Z">
        <w:del w:id="1421" w:author="Billy Mitchell" w:date="2023-11-08T12:34:00Z">
          <w:r w:rsidR="00B468B9" w:rsidDel="003A18DB">
            <w:rPr>
              <w:bCs/>
              <w:szCs w:val="24"/>
            </w:rPr>
            <w:delText>0</w:delText>
          </w:r>
        </w:del>
      </w:ins>
      <w:ins w:id="1422" w:author="Jennifer L." w:date="2023-11-07T22:51:00Z">
        <w:del w:id="1423" w:author="Billy Mitchell" w:date="2023-11-08T12:34:00Z">
          <w:r w:rsidR="00B468B9" w:rsidDel="003A18DB">
            <w:rPr>
              <w:bCs/>
              <w:szCs w:val="24"/>
            </w:rPr>
            <w:delText>1</w:delText>
          </w:r>
        </w:del>
      </w:ins>
      <w:ins w:id="1424" w:author="Jennifer L." w:date="2023-11-07T22:47:00Z">
        <w:del w:id="1425" w:author="Billy Mitchell" w:date="2023-11-08T12:34:00Z">
          <w:r w:rsidR="00B468B9" w:rsidDel="003A18DB">
            <w:rPr>
              <w:bCs/>
              <w:szCs w:val="24"/>
            </w:rPr>
            <w:delText>, t(</w:delText>
          </w:r>
        </w:del>
      </w:ins>
      <w:ins w:id="1426" w:author="Jennifer L." w:date="2023-11-07T22:51:00Z">
        <w:del w:id="1427" w:author="Billy Mitchell" w:date="2023-11-08T12:34:00Z">
          <w:r w:rsidR="00B468B9" w:rsidDel="003A18DB">
            <w:rPr>
              <w:bCs/>
              <w:szCs w:val="24"/>
            </w:rPr>
            <w:delText>65</w:delText>
          </w:r>
        </w:del>
      </w:ins>
      <w:ins w:id="1428" w:author="Jennifer L." w:date="2023-11-07T22:47:00Z">
        <w:del w:id="1429" w:author="Billy Mitchell" w:date="2023-11-08T12:34:00Z">
          <w:r w:rsidR="00B468B9" w:rsidDel="003A18DB">
            <w:rPr>
              <w:bCs/>
              <w:szCs w:val="24"/>
            </w:rPr>
            <w:delText xml:space="preserve">) = </w:delText>
          </w:r>
        </w:del>
      </w:ins>
      <w:ins w:id="1430" w:author="Jennifer L." w:date="2023-11-07T22:51:00Z">
        <w:del w:id="1431" w:author="Billy Mitchell" w:date="2023-11-08T12:34:00Z">
          <w:r w:rsidR="00B468B9" w:rsidDel="003A18DB">
            <w:rPr>
              <w:bCs/>
              <w:szCs w:val="24"/>
            </w:rPr>
            <w:delText>-0.96</w:delText>
          </w:r>
        </w:del>
      </w:ins>
      <w:ins w:id="1432" w:author="Jennifer L." w:date="2023-11-07T22:47:00Z">
        <w:del w:id="1433" w:author="Billy Mitchell" w:date="2023-11-08T12:34:00Z">
          <w:r w:rsidR="00B468B9" w:rsidDel="003A18DB">
            <w:rPr>
              <w:bCs/>
              <w:szCs w:val="24"/>
            </w:rPr>
            <w:delText>, p = 0.3</w:delText>
          </w:r>
        </w:del>
      </w:ins>
      <w:ins w:id="1434" w:author="Jennifer L." w:date="2023-11-07T22:51:00Z">
        <w:del w:id="1435" w:author="Billy Mitchell" w:date="2023-11-08T12:34:00Z">
          <w:r w:rsidR="00B468B9" w:rsidDel="003A18DB">
            <w:rPr>
              <w:bCs/>
              <w:szCs w:val="24"/>
            </w:rPr>
            <w:delText>41</w:delText>
          </w:r>
        </w:del>
      </w:ins>
      <w:ins w:id="1436" w:author="Jennifer L." w:date="2023-11-07T22:47:00Z">
        <w:del w:id="1437" w:author="Billy Mitchell" w:date="2023-11-08T12:34:00Z">
          <w:r w:rsidR="00B468B9" w:rsidDel="003A18DB">
            <w:rPr>
              <w:bCs/>
              <w:szCs w:val="24"/>
            </w:rPr>
            <w:delText>)</w:delText>
          </w:r>
        </w:del>
      </w:ins>
      <w:ins w:id="1438" w:author="Jennifer L." w:date="2023-11-07T22:46:00Z">
        <w:del w:id="1439" w:author="Billy Mitchell" w:date="2023-11-08T12:34:00Z">
          <w:r w:rsidR="00B468B9" w:rsidDel="003A18DB">
            <w:rPr>
              <w:bCs/>
              <w:szCs w:val="24"/>
            </w:rPr>
            <w:delText xml:space="preserve">, </w:delText>
          </w:r>
        </w:del>
      </w:ins>
      <w:ins w:id="1440" w:author="Jennifer L." w:date="2023-11-07T22:51:00Z">
        <w:del w:id="1441" w:author="Billy Mitchell" w:date="2023-11-08T12:34:00Z">
          <w:r w:rsidR="00B468B9" w:rsidDel="003A18DB">
            <w:rPr>
              <w:bCs/>
              <w:szCs w:val="24"/>
            </w:rPr>
            <w:delText>contributing to</w:delText>
          </w:r>
        </w:del>
      </w:ins>
      <w:ins w:id="1442" w:author="Jennifer L." w:date="2023-11-07T22:46:00Z">
        <w:del w:id="1443" w:author="Billy Mitchell" w:date="2023-11-08T12:34:00Z">
          <w:r w:rsidR="00B468B9" w:rsidDel="003A18DB">
            <w:rPr>
              <w:bCs/>
              <w:szCs w:val="24"/>
            </w:rPr>
            <w:delText xml:space="preserve"> science</w:delText>
          </w:r>
        </w:del>
      </w:ins>
      <w:ins w:id="1444" w:author="Jennifer L." w:date="2023-11-07T22:47:00Z">
        <w:del w:id="1445" w:author="Billy Mitchell" w:date="2023-11-08T12:34:00Z">
          <w:r w:rsidR="00B468B9" w:rsidDel="003A18DB">
            <w:rPr>
              <w:bCs/>
              <w:szCs w:val="24"/>
            </w:rPr>
            <w:delText xml:space="preserve"> </w:delText>
          </w:r>
        </w:del>
      </w:ins>
      <w:ins w:id="1446" w:author="Jennifer L." w:date="2023-11-07T22:48:00Z">
        <w:del w:id="1447" w:author="Billy Mitchell" w:date="2023-11-08T12:34:00Z">
          <w:r w:rsidR="00B468B9" w:rsidDel="003A18DB">
            <w:rPr>
              <w:bCs/>
              <w:szCs w:val="24"/>
            </w:rPr>
            <w:delText>(b = 0.</w:delText>
          </w:r>
        </w:del>
      </w:ins>
      <w:ins w:id="1448" w:author="Jennifer L." w:date="2023-11-07T22:51:00Z">
        <w:del w:id="1449" w:author="Billy Mitchell" w:date="2023-11-08T12:34:00Z">
          <w:r w:rsidR="00B468B9" w:rsidDel="003A18DB">
            <w:rPr>
              <w:bCs/>
              <w:szCs w:val="24"/>
            </w:rPr>
            <w:delText>000</w:delText>
          </w:r>
        </w:del>
      </w:ins>
      <w:ins w:id="1450" w:author="Jennifer L." w:date="2023-11-07T22:48:00Z">
        <w:del w:id="1451" w:author="Billy Mitchell" w:date="2023-11-08T12:34:00Z">
          <w:r w:rsidR="00B468B9" w:rsidDel="003A18DB">
            <w:rPr>
              <w:bCs/>
              <w:szCs w:val="24"/>
            </w:rPr>
            <w:delText>, se = 0.0</w:delText>
          </w:r>
        </w:del>
      </w:ins>
      <w:ins w:id="1452" w:author="Jennifer L." w:date="2023-11-07T22:51:00Z">
        <w:del w:id="1453" w:author="Billy Mitchell" w:date="2023-11-08T12:34:00Z">
          <w:r w:rsidR="00B468B9" w:rsidDel="003A18DB">
            <w:rPr>
              <w:bCs/>
              <w:szCs w:val="24"/>
            </w:rPr>
            <w:delText>01</w:delText>
          </w:r>
        </w:del>
      </w:ins>
      <w:ins w:id="1454" w:author="Jennifer L." w:date="2023-11-07T22:48:00Z">
        <w:del w:id="1455" w:author="Billy Mitchell" w:date="2023-11-08T12:34:00Z">
          <w:r w:rsidR="00B468B9" w:rsidDel="003A18DB">
            <w:rPr>
              <w:bCs/>
              <w:szCs w:val="24"/>
            </w:rPr>
            <w:delText>, t(</w:delText>
          </w:r>
        </w:del>
      </w:ins>
      <w:ins w:id="1456" w:author="Jennifer L." w:date="2023-11-07T22:51:00Z">
        <w:del w:id="1457" w:author="Billy Mitchell" w:date="2023-11-08T12:34:00Z">
          <w:r w:rsidR="00B468B9" w:rsidDel="003A18DB">
            <w:rPr>
              <w:bCs/>
              <w:szCs w:val="24"/>
            </w:rPr>
            <w:delText>65</w:delText>
          </w:r>
        </w:del>
      </w:ins>
      <w:ins w:id="1458" w:author="Jennifer L." w:date="2023-11-07T22:48:00Z">
        <w:del w:id="1459" w:author="Billy Mitchell" w:date="2023-11-08T12:34:00Z">
          <w:r w:rsidR="00B468B9" w:rsidDel="003A18DB">
            <w:rPr>
              <w:bCs/>
              <w:szCs w:val="24"/>
            </w:rPr>
            <w:delText xml:space="preserve">) = </w:delText>
          </w:r>
        </w:del>
      </w:ins>
      <w:ins w:id="1460" w:author="Jennifer L." w:date="2023-11-07T22:51:00Z">
        <w:del w:id="1461" w:author="Billy Mitchell" w:date="2023-11-08T12:34:00Z">
          <w:r w:rsidR="00B468B9" w:rsidDel="003A18DB">
            <w:rPr>
              <w:bCs/>
              <w:szCs w:val="24"/>
            </w:rPr>
            <w:delText>-0.18</w:delText>
          </w:r>
        </w:del>
      </w:ins>
      <w:ins w:id="1462" w:author="Jennifer L." w:date="2023-11-07T22:48:00Z">
        <w:del w:id="1463" w:author="Billy Mitchell" w:date="2023-11-08T12:34:00Z">
          <w:r w:rsidR="00B468B9" w:rsidDel="003A18DB">
            <w:rPr>
              <w:bCs/>
              <w:szCs w:val="24"/>
            </w:rPr>
            <w:delText>, p = 0.</w:delText>
          </w:r>
        </w:del>
      </w:ins>
      <w:ins w:id="1464" w:author="Jennifer L." w:date="2023-11-07T22:51:00Z">
        <w:del w:id="1465" w:author="Billy Mitchell" w:date="2023-11-08T12:34:00Z">
          <w:r w:rsidR="00B468B9" w:rsidDel="003A18DB">
            <w:rPr>
              <w:bCs/>
              <w:szCs w:val="24"/>
            </w:rPr>
            <w:delText>858</w:delText>
          </w:r>
        </w:del>
      </w:ins>
      <w:ins w:id="1466" w:author="Jennifer L." w:date="2023-11-07T22:48:00Z">
        <w:del w:id="1467" w:author="Billy Mitchell" w:date="2023-11-08T12:34:00Z">
          <w:r w:rsidR="00B468B9" w:rsidDel="003A18DB">
            <w:rPr>
              <w:bCs/>
              <w:szCs w:val="24"/>
            </w:rPr>
            <w:delText>)</w:delText>
          </w:r>
        </w:del>
      </w:ins>
      <w:ins w:id="1468" w:author="Jennifer L." w:date="2023-11-07T22:46:00Z">
        <w:del w:id="1469" w:author="Billy Mitchell" w:date="2023-11-08T12:34:00Z">
          <w:r w:rsidR="00B468B9" w:rsidDel="003A18DB">
            <w:rPr>
              <w:bCs/>
              <w:szCs w:val="24"/>
            </w:rPr>
            <w:delText>, and seeking a challenge</w:delText>
          </w:r>
        </w:del>
      </w:ins>
      <w:ins w:id="1470" w:author="Jennifer L." w:date="2023-11-07T22:48:00Z">
        <w:del w:id="1471" w:author="Billy Mitchell" w:date="2023-11-08T12:34:00Z">
          <w:r w:rsidR="00B468B9" w:rsidDel="003A18DB">
            <w:rPr>
              <w:bCs/>
              <w:szCs w:val="24"/>
            </w:rPr>
            <w:delText xml:space="preserve"> (b = 0.0</w:delText>
          </w:r>
        </w:del>
      </w:ins>
      <w:ins w:id="1472" w:author="Jennifer L." w:date="2023-11-07T22:51:00Z">
        <w:del w:id="1473" w:author="Billy Mitchell" w:date="2023-11-08T12:34:00Z">
          <w:r w:rsidR="00B468B9" w:rsidDel="003A18DB">
            <w:rPr>
              <w:bCs/>
              <w:szCs w:val="24"/>
            </w:rPr>
            <w:delText>00</w:delText>
          </w:r>
        </w:del>
      </w:ins>
      <w:ins w:id="1474" w:author="Jennifer L." w:date="2023-11-07T22:48:00Z">
        <w:del w:id="1475" w:author="Billy Mitchell" w:date="2023-11-08T12:34:00Z">
          <w:r w:rsidR="00B468B9" w:rsidDel="003A18DB">
            <w:rPr>
              <w:bCs/>
              <w:szCs w:val="24"/>
            </w:rPr>
            <w:delText>, se = 0.0</w:delText>
          </w:r>
        </w:del>
      </w:ins>
      <w:ins w:id="1476" w:author="Jennifer L." w:date="2023-11-07T22:52:00Z">
        <w:del w:id="1477" w:author="Billy Mitchell" w:date="2023-11-08T12:34:00Z">
          <w:r w:rsidR="00B468B9" w:rsidDel="003A18DB">
            <w:rPr>
              <w:bCs/>
              <w:szCs w:val="24"/>
            </w:rPr>
            <w:delText>01</w:delText>
          </w:r>
        </w:del>
      </w:ins>
      <w:ins w:id="1478" w:author="Jennifer L." w:date="2023-11-07T22:48:00Z">
        <w:del w:id="1479" w:author="Billy Mitchell" w:date="2023-11-08T12:34:00Z">
          <w:r w:rsidR="00B468B9" w:rsidDel="003A18DB">
            <w:rPr>
              <w:bCs/>
              <w:szCs w:val="24"/>
            </w:rPr>
            <w:delText>, t(</w:delText>
          </w:r>
        </w:del>
      </w:ins>
      <w:ins w:id="1480" w:author="Jennifer L." w:date="2023-11-07T22:52:00Z">
        <w:del w:id="1481" w:author="Billy Mitchell" w:date="2023-11-08T12:34:00Z">
          <w:r w:rsidR="00B468B9" w:rsidDel="003A18DB">
            <w:rPr>
              <w:bCs/>
              <w:szCs w:val="24"/>
            </w:rPr>
            <w:delText>65</w:delText>
          </w:r>
        </w:del>
      </w:ins>
      <w:ins w:id="1482" w:author="Jennifer L." w:date="2023-11-07T22:48:00Z">
        <w:del w:id="1483" w:author="Billy Mitchell" w:date="2023-11-08T12:34:00Z">
          <w:r w:rsidR="00B468B9" w:rsidDel="003A18DB">
            <w:rPr>
              <w:bCs/>
              <w:szCs w:val="24"/>
            </w:rPr>
            <w:delText xml:space="preserve">) = </w:delText>
          </w:r>
        </w:del>
      </w:ins>
      <w:ins w:id="1484" w:author="Jennifer L." w:date="2023-11-07T22:52:00Z">
        <w:del w:id="1485" w:author="Billy Mitchell" w:date="2023-11-08T12:34:00Z">
          <w:r w:rsidR="00B468B9" w:rsidDel="003A18DB">
            <w:rPr>
              <w:bCs/>
              <w:szCs w:val="24"/>
            </w:rPr>
            <w:delText>-0.08</w:delText>
          </w:r>
        </w:del>
      </w:ins>
      <w:ins w:id="1486" w:author="Jennifer L." w:date="2023-11-07T22:48:00Z">
        <w:del w:id="1487" w:author="Billy Mitchell" w:date="2023-11-08T12:34:00Z">
          <w:r w:rsidR="00B468B9" w:rsidDel="003A18DB">
            <w:rPr>
              <w:bCs/>
              <w:szCs w:val="24"/>
            </w:rPr>
            <w:delText>, p = 0.</w:delText>
          </w:r>
        </w:del>
      </w:ins>
      <w:ins w:id="1488" w:author="Jennifer L." w:date="2023-11-07T22:52:00Z">
        <w:del w:id="1489" w:author="Billy Mitchell" w:date="2023-11-08T12:34:00Z">
          <w:r w:rsidR="00B468B9" w:rsidDel="003A18DB">
            <w:rPr>
              <w:bCs/>
              <w:szCs w:val="24"/>
            </w:rPr>
            <w:delText>935</w:delText>
          </w:r>
        </w:del>
      </w:ins>
      <w:ins w:id="1490" w:author="Jennifer L." w:date="2023-11-07T22:48:00Z">
        <w:del w:id="1491" w:author="Billy Mitchell" w:date="2023-11-08T12:34:00Z">
          <w:r w:rsidR="00B468B9" w:rsidDel="003A18DB">
            <w:rPr>
              <w:bCs/>
              <w:szCs w:val="24"/>
            </w:rPr>
            <w:delText>).</w:delText>
          </w:r>
        </w:del>
      </w:ins>
      <w:ins w:id="1492" w:author="Jennifer L." w:date="2023-11-07T22:30:00Z">
        <w:del w:id="1493" w:author="Billy Mitchell" w:date="2023-11-08T12:34:00Z">
          <w:r w:rsidR="0095040B" w:rsidRPr="0095040B" w:rsidDel="003A18DB">
            <w:rPr>
              <w:bCs/>
              <w:szCs w:val="24"/>
            </w:rPr>
            <w:delText xml:space="preserve"> </w:delText>
          </w:r>
        </w:del>
      </w:ins>
      <w:ins w:id="1494" w:author="Jennifer L." w:date="2023-11-07T22:52:00Z">
        <w:del w:id="1495" w:author="Billy Mitchell" w:date="2023-11-08T12:34:00Z">
          <w:r w:rsidR="00B468B9" w:rsidDel="003A18DB">
            <w:rPr>
              <w:bCs/>
              <w:szCs w:val="24"/>
            </w:rPr>
            <w:delText xml:space="preserve">We additionally did not find any associations between distraction usage and </w:delText>
          </w:r>
        </w:del>
      </w:ins>
      <w:ins w:id="1496" w:author="Jennifer L." w:date="2023-11-07T22:53:00Z">
        <w:del w:id="1497" w:author="Billy Mitchell" w:date="2023-11-08T12:34:00Z">
          <w:r w:rsidR="00B468B9" w:rsidDel="003A18DB">
            <w:rPr>
              <w:bCs/>
              <w:szCs w:val="24"/>
            </w:rPr>
            <w:delText xml:space="preserve">how much participants self-reported enjoying </w:delText>
          </w:r>
        </w:del>
      </w:ins>
      <w:ins w:id="1498" w:author="Jennifer L." w:date="2023-11-07T22:30:00Z">
        <w:del w:id="1499" w:author="Billy Mitchell" w:date="2023-11-08T12:34:00Z">
          <w:r w:rsidR="0095040B" w:rsidRPr="0095040B" w:rsidDel="003A18DB">
            <w:rPr>
              <w:bCs/>
              <w:szCs w:val="24"/>
            </w:rPr>
            <w:delText>fear</w:delText>
          </w:r>
        </w:del>
      </w:ins>
      <w:ins w:id="1500" w:author="Jennifer L." w:date="2023-11-07T22:53:00Z">
        <w:del w:id="1501" w:author="Billy Mitchell" w:date="2023-11-08T12:34:00Z">
          <w:r w:rsidR="00B468B9" w:rsidDel="003A18DB">
            <w:rPr>
              <w:bCs/>
              <w:szCs w:val="24"/>
            </w:rPr>
            <w:delText xml:space="preserve"> (</w:delText>
          </w:r>
        </w:del>
      </w:ins>
      <w:ins w:id="1502" w:author="Jennifer L." w:date="2023-11-07T22:54:00Z">
        <w:del w:id="1503" w:author="Billy Mitchell" w:date="2023-11-08T12:34:00Z">
          <w:r w:rsidR="00B468B9" w:rsidDel="003A18DB">
            <w:rPr>
              <w:bCs/>
              <w:szCs w:val="24"/>
            </w:rPr>
            <w:delText>b = -0.012, se = 0.019, t(69) = -0.60, p = 0.55</w:delText>
          </w:r>
        </w:del>
      </w:ins>
      <w:ins w:id="1504" w:author="Jennifer L." w:date="2023-11-07T22:53:00Z">
        <w:del w:id="1505" w:author="Billy Mitchell" w:date="2023-11-08T12:34:00Z">
          <w:r w:rsidR="00B468B9" w:rsidDel="003A18DB">
            <w:rPr>
              <w:bCs/>
              <w:szCs w:val="24"/>
            </w:rPr>
            <w:delText>)</w:delText>
          </w:r>
        </w:del>
      </w:ins>
      <w:ins w:id="1506" w:author="Jennifer L." w:date="2023-11-07T22:30:00Z">
        <w:del w:id="1507" w:author="Billy Mitchell" w:date="2023-11-08T12:34:00Z">
          <w:r w:rsidR="0095040B" w:rsidRPr="0095040B" w:rsidDel="003A18DB">
            <w:rPr>
              <w:bCs/>
              <w:szCs w:val="24"/>
            </w:rPr>
            <w:delText xml:space="preserve"> </w:delText>
          </w:r>
        </w:del>
      </w:ins>
      <w:ins w:id="1508" w:author="Jennifer L." w:date="2023-11-07T22:53:00Z">
        <w:del w:id="1509" w:author="Billy Mitchell" w:date="2023-11-08T12:34:00Z">
          <w:r w:rsidR="00B468B9" w:rsidDel="003A18DB">
            <w:rPr>
              <w:bCs/>
              <w:szCs w:val="24"/>
            </w:rPr>
            <w:delText>or</w:delText>
          </w:r>
        </w:del>
      </w:ins>
      <w:ins w:id="1510" w:author="Jennifer L." w:date="2023-11-07T22:30:00Z">
        <w:del w:id="1511" w:author="Billy Mitchell" w:date="2023-11-08T12:34:00Z">
          <w:r w:rsidR="0095040B" w:rsidRPr="0095040B" w:rsidDel="003A18DB">
            <w:rPr>
              <w:bCs/>
              <w:szCs w:val="24"/>
            </w:rPr>
            <w:delText xml:space="preserve"> haunted houses</w:delText>
          </w:r>
        </w:del>
      </w:ins>
      <w:ins w:id="1512" w:author="Jennifer L." w:date="2023-11-07T22:53:00Z">
        <w:del w:id="1513" w:author="Billy Mitchell" w:date="2023-11-08T12:34:00Z">
          <w:r w:rsidR="00B468B9" w:rsidDel="003A18DB">
            <w:rPr>
              <w:bCs/>
              <w:szCs w:val="24"/>
            </w:rPr>
            <w:delText xml:space="preserve"> (</w:delText>
          </w:r>
        </w:del>
      </w:ins>
      <w:ins w:id="1514" w:author="Jennifer L." w:date="2023-11-07T22:54:00Z">
        <w:del w:id="1515" w:author="Billy Mitchell" w:date="2023-11-08T12:34:00Z">
          <w:r w:rsidR="00B468B9" w:rsidDel="003A18DB">
            <w:rPr>
              <w:bCs/>
              <w:szCs w:val="24"/>
            </w:rPr>
            <w:delText>b = 0.021, se = 0.127, t(</w:delText>
          </w:r>
        </w:del>
      </w:ins>
      <w:ins w:id="1516" w:author="Jennifer L." w:date="2023-11-07T22:55:00Z">
        <w:del w:id="1517" w:author="Billy Mitchell" w:date="2023-11-08T12:34:00Z">
          <w:r w:rsidR="00B468B9" w:rsidDel="003A18DB">
            <w:rPr>
              <w:bCs/>
              <w:szCs w:val="24"/>
            </w:rPr>
            <w:delText>69</w:delText>
          </w:r>
        </w:del>
      </w:ins>
      <w:ins w:id="1518" w:author="Jennifer L." w:date="2023-11-07T22:54:00Z">
        <w:del w:id="1519" w:author="Billy Mitchell" w:date="2023-11-08T12:34:00Z">
          <w:r w:rsidR="00B468B9" w:rsidDel="003A18DB">
            <w:rPr>
              <w:bCs/>
              <w:szCs w:val="24"/>
            </w:rPr>
            <w:delText xml:space="preserve">) = </w:delText>
          </w:r>
        </w:del>
      </w:ins>
      <w:ins w:id="1520" w:author="Jennifer L." w:date="2023-11-07T22:55:00Z">
        <w:del w:id="1521" w:author="Billy Mitchell" w:date="2023-11-08T12:34:00Z">
          <w:r w:rsidR="00B468B9" w:rsidDel="003A18DB">
            <w:rPr>
              <w:bCs/>
              <w:szCs w:val="24"/>
            </w:rPr>
            <w:delText>0.94</w:delText>
          </w:r>
        </w:del>
      </w:ins>
      <w:ins w:id="1522" w:author="Jennifer L." w:date="2023-11-07T22:54:00Z">
        <w:del w:id="1523" w:author="Billy Mitchell" w:date="2023-11-08T12:34:00Z">
          <w:r w:rsidR="00B468B9" w:rsidDel="003A18DB">
            <w:rPr>
              <w:bCs/>
              <w:szCs w:val="24"/>
            </w:rPr>
            <w:delText>, p = 0.3</w:delText>
          </w:r>
        </w:del>
      </w:ins>
      <w:ins w:id="1524" w:author="Jennifer L." w:date="2023-11-07T22:55:00Z">
        <w:del w:id="1525" w:author="Billy Mitchell" w:date="2023-11-08T12:34:00Z">
          <w:r w:rsidR="00B468B9" w:rsidDel="003A18DB">
            <w:rPr>
              <w:bCs/>
              <w:szCs w:val="24"/>
            </w:rPr>
            <w:delText>5</w:delText>
          </w:r>
        </w:del>
      </w:ins>
      <w:ins w:id="1526" w:author="Jennifer L." w:date="2023-11-07T22:53:00Z">
        <w:del w:id="1527" w:author="Billy Mitchell" w:date="2023-11-08T12:34:00Z">
          <w:r w:rsidR="00B468B9" w:rsidDel="003A18DB">
            <w:rPr>
              <w:bCs/>
              <w:szCs w:val="24"/>
            </w:rPr>
            <w:delText>)</w:delText>
          </w:r>
        </w:del>
      </w:ins>
      <w:ins w:id="1528" w:author="Jennifer L." w:date="2023-11-07T22:30:00Z">
        <w:del w:id="1529" w:author="Billy Mitchell" w:date="2023-11-08T12:34:00Z">
          <w:r w:rsidR="0095040B" w:rsidRPr="0095040B" w:rsidDel="003A18DB">
            <w:rPr>
              <w:bCs/>
              <w:szCs w:val="24"/>
            </w:rPr>
            <w:delText>, sex</w:delText>
          </w:r>
        </w:del>
      </w:ins>
      <w:ins w:id="1530" w:author="Jennifer L." w:date="2023-11-07T22:55:00Z">
        <w:del w:id="1531" w:author="Billy Mitchell" w:date="2023-11-08T12:34:00Z">
          <w:r w:rsidR="002F7E40" w:rsidDel="003A18DB">
            <w:rPr>
              <w:bCs/>
              <w:szCs w:val="24"/>
            </w:rPr>
            <w:delText xml:space="preserve"> (t</w:delText>
          </w:r>
        </w:del>
      </w:ins>
      <w:ins w:id="1532" w:author="Jennifer L." w:date="2023-11-07T22:56:00Z">
        <w:del w:id="1533" w:author="Billy Mitchell" w:date="2023-11-08T12:34:00Z">
          <w:r w:rsidR="002F7E40" w:rsidDel="003A18DB">
            <w:rPr>
              <w:bCs/>
              <w:szCs w:val="24"/>
            </w:rPr>
            <w:delText>(73) = 1.54, p = 0.13</w:delText>
          </w:r>
        </w:del>
      </w:ins>
      <w:ins w:id="1534" w:author="Jennifer L." w:date="2023-11-07T22:55:00Z">
        <w:del w:id="1535" w:author="Billy Mitchell" w:date="2023-11-08T12:34:00Z">
          <w:r w:rsidR="002F7E40" w:rsidDel="003A18DB">
            <w:rPr>
              <w:bCs/>
              <w:szCs w:val="24"/>
            </w:rPr>
            <w:delText>)</w:delText>
          </w:r>
        </w:del>
      </w:ins>
      <w:ins w:id="1536" w:author="Jennifer L." w:date="2023-11-07T22:30:00Z">
        <w:del w:id="1537" w:author="Billy Mitchell" w:date="2023-11-08T12:34:00Z">
          <w:r w:rsidR="0095040B" w:rsidRPr="0095040B" w:rsidDel="003A18DB">
            <w:rPr>
              <w:bCs/>
              <w:szCs w:val="24"/>
            </w:rPr>
            <w:delText>, age</w:delText>
          </w:r>
        </w:del>
      </w:ins>
      <w:ins w:id="1538" w:author="Jennifer L." w:date="2023-11-07T22:56:00Z">
        <w:del w:id="1539" w:author="Billy Mitchell" w:date="2023-11-08T12:34:00Z">
          <w:r w:rsidR="002F7E40" w:rsidDel="003A18DB">
            <w:rPr>
              <w:bCs/>
              <w:szCs w:val="24"/>
            </w:rPr>
            <w:delText xml:space="preserve"> (b = 0.000, se = 0.012, t(73) = -0.03, p = 0.98)</w:delText>
          </w:r>
        </w:del>
      </w:ins>
      <w:ins w:id="1540" w:author="Jennifer L." w:date="2023-11-07T22:30:00Z">
        <w:del w:id="1541" w:author="Billy Mitchell" w:date="2023-11-08T12:34:00Z">
          <w:r w:rsidR="0095040B" w:rsidRPr="0095040B" w:rsidDel="003A18DB">
            <w:rPr>
              <w:bCs/>
              <w:szCs w:val="24"/>
            </w:rPr>
            <w:delText>, depression</w:delText>
          </w:r>
        </w:del>
      </w:ins>
      <w:ins w:id="1542" w:author="Jennifer L." w:date="2023-11-07T22:59:00Z">
        <w:del w:id="1543" w:author="Billy Mitchell" w:date="2023-11-08T12:34:00Z">
          <w:r w:rsidR="002F7E40" w:rsidDel="003A18DB">
            <w:rPr>
              <w:bCs/>
              <w:szCs w:val="24"/>
            </w:rPr>
            <w:delText xml:space="preserve"> (</w:delText>
          </w:r>
        </w:del>
      </w:ins>
      <w:ins w:id="1544" w:author="Jennifer L." w:date="2023-11-07T23:01:00Z">
        <w:del w:id="1545" w:author="Billy Mitchell" w:date="2023-11-08T12:34:00Z">
          <w:r w:rsidR="002F7E40" w:rsidDel="003A18DB">
            <w:rPr>
              <w:bCs/>
              <w:szCs w:val="24"/>
            </w:rPr>
            <w:delText>b = 0.021, se = 0.127, t(69) = 0.94, p = 0.35</w:delText>
          </w:r>
        </w:del>
      </w:ins>
      <w:ins w:id="1546" w:author="Jennifer L." w:date="2023-11-07T22:59:00Z">
        <w:del w:id="1547" w:author="Billy Mitchell" w:date="2023-11-08T12:34:00Z">
          <w:r w:rsidR="002F7E40" w:rsidDel="003A18DB">
            <w:rPr>
              <w:bCs/>
              <w:szCs w:val="24"/>
            </w:rPr>
            <w:delText>)</w:delText>
          </w:r>
        </w:del>
      </w:ins>
      <w:ins w:id="1548" w:author="Jennifer L." w:date="2023-11-07T22:31:00Z">
        <w:del w:id="1549" w:author="Billy Mitchell" w:date="2023-11-08T12:34:00Z">
          <w:r w:rsidR="0095040B" w:rsidDel="003A18DB">
            <w:rPr>
              <w:bCs/>
              <w:szCs w:val="24"/>
            </w:rPr>
            <w:delText>,</w:delText>
          </w:r>
        </w:del>
      </w:ins>
      <w:ins w:id="1550" w:author="Jennifer L." w:date="2023-11-07T22:30:00Z">
        <w:del w:id="1551" w:author="Billy Mitchell" w:date="2023-11-08T12:34:00Z">
          <w:r w:rsidR="0095040B" w:rsidRPr="0095040B" w:rsidDel="003A18DB">
            <w:rPr>
              <w:bCs/>
              <w:szCs w:val="24"/>
            </w:rPr>
            <w:delText xml:space="preserve"> anxiety</w:delText>
          </w:r>
        </w:del>
      </w:ins>
      <w:ins w:id="1552" w:author="Jennifer L." w:date="2023-11-07T22:59:00Z">
        <w:del w:id="1553" w:author="Billy Mitchell" w:date="2023-11-08T12:34:00Z">
          <w:r w:rsidR="002F7E40" w:rsidDel="003A18DB">
            <w:rPr>
              <w:bCs/>
              <w:szCs w:val="24"/>
            </w:rPr>
            <w:delText xml:space="preserve"> (</w:delText>
          </w:r>
        </w:del>
      </w:ins>
      <w:ins w:id="1554" w:author="Jennifer L." w:date="2023-11-07T23:01:00Z">
        <w:del w:id="1555" w:author="Billy Mitchell" w:date="2023-11-08T12:34:00Z">
          <w:r w:rsidR="002F7E40" w:rsidDel="003A18DB">
            <w:rPr>
              <w:bCs/>
              <w:szCs w:val="24"/>
            </w:rPr>
            <w:delText>b = 0.021, se = 0.127, t(69) = 0.94, p = 0.35</w:delText>
          </w:r>
        </w:del>
      </w:ins>
      <w:ins w:id="1556" w:author="Jennifer L." w:date="2023-11-07T22:59:00Z">
        <w:del w:id="1557" w:author="Billy Mitchell" w:date="2023-11-08T12:34:00Z">
          <w:r w:rsidR="002F7E40" w:rsidDel="003A18DB">
            <w:rPr>
              <w:bCs/>
              <w:szCs w:val="24"/>
            </w:rPr>
            <w:delText>)</w:delText>
          </w:r>
        </w:del>
      </w:ins>
      <w:ins w:id="1558" w:author="Jennifer L." w:date="2023-11-07T22:30:00Z">
        <w:del w:id="1559" w:author="Billy Mitchell" w:date="2023-11-08T12:34:00Z">
          <w:r w:rsidR="0095040B" w:rsidRPr="0095040B" w:rsidDel="003A18DB">
            <w:rPr>
              <w:bCs/>
              <w:szCs w:val="24"/>
            </w:rPr>
            <w:delText>, intolerance of uncertaint</w:delText>
          </w:r>
        </w:del>
      </w:ins>
      <w:ins w:id="1560" w:author="Jennifer L." w:date="2023-11-07T22:31:00Z">
        <w:del w:id="1561" w:author="Billy Mitchell" w:date="2023-11-08T12:34:00Z">
          <w:r w:rsidR="0095040B" w:rsidDel="003A18DB">
            <w:rPr>
              <w:bCs/>
              <w:szCs w:val="24"/>
            </w:rPr>
            <w:delText>y</w:delText>
          </w:r>
        </w:del>
      </w:ins>
      <w:ins w:id="1562" w:author="Jennifer L." w:date="2023-11-07T22:59:00Z">
        <w:del w:id="1563" w:author="Billy Mitchell" w:date="2023-11-08T12:34:00Z">
          <w:r w:rsidR="002F7E40" w:rsidDel="003A18DB">
            <w:rPr>
              <w:bCs/>
              <w:szCs w:val="24"/>
            </w:rPr>
            <w:delText xml:space="preserve"> (</w:delText>
          </w:r>
        </w:del>
      </w:ins>
      <w:ins w:id="1564" w:author="Jennifer L." w:date="2023-11-07T23:01:00Z">
        <w:del w:id="1565" w:author="Billy Mitchell" w:date="2023-11-08T12:34:00Z">
          <w:r w:rsidR="002F7E40" w:rsidDel="003A18DB">
            <w:rPr>
              <w:bCs/>
              <w:szCs w:val="24"/>
            </w:rPr>
            <w:delText>b = 0.021, se = 0.127, t(69) = 0.94, p = 0.35</w:delText>
          </w:r>
        </w:del>
      </w:ins>
      <w:ins w:id="1566" w:author="Jennifer L." w:date="2023-11-07T22:59:00Z">
        <w:del w:id="1567" w:author="Billy Mitchell" w:date="2023-11-08T12:34:00Z">
          <w:r w:rsidR="002F7E40" w:rsidDel="003A18DB">
            <w:rPr>
              <w:bCs/>
              <w:szCs w:val="24"/>
            </w:rPr>
            <w:delText>)</w:delText>
          </w:r>
        </w:del>
      </w:ins>
      <w:ins w:id="1568" w:author="Jennifer L." w:date="2023-11-07T22:30:00Z">
        <w:del w:id="1569" w:author="Billy Mitchell" w:date="2023-11-08T12:34:00Z">
          <w:r w:rsidR="0095040B" w:rsidRPr="0095040B" w:rsidDel="003A18DB">
            <w:rPr>
              <w:bCs/>
              <w:szCs w:val="24"/>
            </w:rPr>
            <w:delText xml:space="preserve">, </w:delText>
          </w:r>
        </w:del>
      </w:ins>
      <w:ins w:id="1570" w:author="Jennifer L." w:date="2023-11-07T22:59:00Z">
        <w:del w:id="1571" w:author="Billy Mitchell" w:date="2023-11-08T12:34:00Z">
          <w:r w:rsidR="002F7E40" w:rsidDel="003A18DB">
            <w:rPr>
              <w:bCs/>
              <w:szCs w:val="24"/>
            </w:rPr>
            <w:delText>tendency to use reappraisal (</w:delText>
          </w:r>
        </w:del>
      </w:ins>
      <w:ins w:id="1572" w:author="Jennifer L." w:date="2023-11-07T23:01:00Z">
        <w:del w:id="1573" w:author="Billy Mitchell" w:date="2023-11-08T12:34:00Z">
          <w:r w:rsidR="002F7E40" w:rsidDel="003A18DB">
            <w:rPr>
              <w:bCs/>
              <w:szCs w:val="24"/>
            </w:rPr>
            <w:delText>b = 0.021, se = 0.127, t(69) = 0.94, p = 0.35</w:delText>
          </w:r>
        </w:del>
      </w:ins>
      <w:ins w:id="1574" w:author="Jennifer L." w:date="2023-11-07T22:59:00Z">
        <w:del w:id="1575" w:author="Billy Mitchell" w:date="2023-11-08T12:34:00Z">
          <w:r w:rsidR="002F7E40" w:rsidDel="003A18DB">
            <w:rPr>
              <w:bCs/>
              <w:szCs w:val="24"/>
            </w:rPr>
            <w:delText>) or suppression (</w:delText>
          </w:r>
        </w:del>
      </w:ins>
      <w:ins w:id="1576" w:author="Jennifer L." w:date="2023-11-07T23:01:00Z">
        <w:del w:id="1577" w:author="Billy Mitchell" w:date="2023-11-08T12:34:00Z">
          <w:r w:rsidR="002F7E40" w:rsidDel="003A18DB">
            <w:rPr>
              <w:bCs/>
              <w:szCs w:val="24"/>
            </w:rPr>
            <w:delText>b = 0.021, se = 0.127, t(69) = 0.94, p = 0.35</w:delText>
          </w:r>
        </w:del>
      </w:ins>
      <w:ins w:id="1578" w:author="Jennifer L." w:date="2023-11-07T22:59:00Z">
        <w:del w:id="1579" w:author="Billy Mitchell" w:date="2023-11-08T12:34:00Z">
          <w:r w:rsidR="002F7E40" w:rsidDel="003A18DB">
            <w:rPr>
              <w:bCs/>
              <w:szCs w:val="24"/>
            </w:rPr>
            <w:delText>)</w:delText>
          </w:r>
        </w:del>
      </w:ins>
      <w:ins w:id="1580" w:author="Jennifer L." w:date="2023-11-07T22:30:00Z">
        <w:del w:id="1581" w:author="Billy Mitchell" w:date="2023-11-08T12:34:00Z">
          <w:r w:rsidR="0095040B" w:rsidRPr="0095040B" w:rsidDel="003A18DB">
            <w:rPr>
              <w:bCs/>
              <w:szCs w:val="24"/>
            </w:rPr>
            <w:delText>, time of day</w:delText>
          </w:r>
        </w:del>
      </w:ins>
      <w:ins w:id="1582" w:author="Jennifer L." w:date="2023-11-07T22:58:00Z">
        <w:del w:id="1583" w:author="Billy Mitchell" w:date="2023-11-08T12:34:00Z">
          <w:r w:rsidR="002F7E40" w:rsidDel="003A18DB">
            <w:rPr>
              <w:bCs/>
              <w:szCs w:val="24"/>
            </w:rPr>
            <w:delText xml:space="preserve"> (F(2,73) = 0.04, p = 0.96)</w:delText>
          </w:r>
        </w:del>
      </w:ins>
      <w:ins w:id="1584" w:author="Jennifer L." w:date="2023-11-07T22:30:00Z">
        <w:del w:id="1585" w:author="Billy Mitchell" w:date="2023-11-08T12:34:00Z">
          <w:r w:rsidR="0095040B" w:rsidRPr="0095040B" w:rsidDel="003A18DB">
            <w:rPr>
              <w:bCs/>
              <w:szCs w:val="24"/>
            </w:rPr>
            <w:delText xml:space="preserve">, </w:delText>
          </w:r>
        </w:del>
      </w:ins>
      <w:ins w:id="1586" w:author="Jennifer L." w:date="2023-11-07T22:33:00Z">
        <w:del w:id="1587" w:author="Billy Mitchell" w:date="2023-11-08T12:34:00Z">
          <w:r w:rsidR="0095040B" w:rsidDel="003A18DB">
            <w:rPr>
              <w:bCs/>
              <w:szCs w:val="24"/>
            </w:rPr>
            <w:delText xml:space="preserve">or </w:delText>
          </w:r>
        </w:del>
      </w:ins>
      <w:ins w:id="1588" w:author="Jennifer L." w:date="2023-11-07T22:30:00Z">
        <w:del w:id="1589" w:author="Billy Mitchell" w:date="2023-11-08T12:34:00Z">
          <w:r w:rsidR="0095040B" w:rsidRPr="0095040B" w:rsidDel="003A18DB">
            <w:rPr>
              <w:bCs/>
              <w:szCs w:val="24"/>
            </w:rPr>
            <w:delText xml:space="preserve">presence of </w:delText>
          </w:r>
        </w:del>
      </w:ins>
      <w:ins w:id="1590" w:author="Jennifer L." w:date="2023-11-07T22:57:00Z">
        <w:del w:id="1591" w:author="Billy Mitchell" w:date="2023-11-08T12:34:00Z">
          <w:r w:rsidR="002F7E40" w:rsidDel="003A18DB">
            <w:rPr>
              <w:bCs/>
              <w:szCs w:val="24"/>
            </w:rPr>
            <w:delText xml:space="preserve">familiar </w:delText>
          </w:r>
        </w:del>
      </w:ins>
      <w:ins w:id="1592" w:author="Jennifer L." w:date="2023-11-07T22:30:00Z">
        <w:del w:id="1593" w:author="Billy Mitchell" w:date="2023-11-08T12:34:00Z">
          <w:r w:rsidR="0095040B" w:rsidRPr="0095040B" w:rsidDel="003A18DB">
            <w:rPr>
              <w:bCs/>
              <w:szCs w:val="24"/>
            </w:rPr>
            <w:delText>peers</w:delText>
          </w:r>
        </w:del>
      </w:ins>
      <w:ins w:id="1594" w:author="Jennifer L." w:date="2023-11-07T22:57:00Z">
        <w:del w:id="1595" w:author="Billy Mitchell" w:date="2023-11-08T12:34:00Z">
          <w:r w:rsidR="002F7E40" w:rsidDel="003A18DB">
            <w:rPr>
              <w:bCs/>
              <w:szCs w:val="24"/>
            </w:rPr>
            <w:delText xml:space="preserve"> (t(60) = -0.40, p = 0.700)</w:delText>
          </w:r>
        </w:del>
      </w:ins>
      <w:ins w:id="1596" w:author="Jennifer L." w:date="2023-11-07T22:33:00Z">
        <w:del w:id="1597" w:author="Billy Mitchell" w:date="2023-11-08T12:34:00Z">
          <w:r w:rsidR="0095040B" w:rsidDel="003A18DB">
            <w:rPr>
              <w:bCs/>
              <w:szCs w:val="24"/>
            </w:rPr>
            <w:delText>.</w:delText>
          </w:r>
        </w:del>
      </w:ins>
      <w:ins w:id="1598" w:author="Jennifer L." w:date="2023-11-07T23:12:00Z">
        <w:del w:id="1599" w:author="Billy Mitchell" w:date="2023-11-08T12:34:00Z">
          <w:r w:rsidR="00F80AE3" w:rsidDel="003A18DB">
            <w:rPr>
              <w:bCs/>
              <w:szCs w:val="24"/>
            </w:rPr>
            <w:delText xml:space="preserve"> </w:delText>
          </w:r>
        </w:del>
      </w:ins>
      <w:ins w:id="1600" w:author="Jennifer L." w:date="2023-11-07T23:13:00Z">
        <w:del w:id="1601" w:author="Billy Mitchell" w:date="2023-11-08T12:34:00Z">
          <w:r w:rsidR="00F80AE3" w:rsidDel="003A18DB">
            <w:rPr>
              <w:bCs/>
              <w:szCs w:val="24"/>
            </w:rPr>
            <w:delText>Despite</w:delText>
          </w:r>
        </w:del>
      </w:ins>
      <w:ins w:id="1602" w:author="Jennifer L." w:date="2023-11-07T23:12:00Z">
        <w:del w:id="1603" w:author="Billy Mitchell" w:date="2023-11-08T12:34:00Z">
          <w:r w:rsidR="00F80AE3" w:rsidDel="003A18DB">
            <w:rPr>
              <w:bCs/>
              <w:szCs w:val="24"/>
            </w:rPr>
            <w:delText xml:space="preserve"> </w:delText>
          </w:r>
        </w:del>
      </w:ins>
      <w:ins w:id="1604" w:author="Jennifer L." w:date="2023-11-07T23:14:00Z">
        <w:del w:id="1605" w:author="Billy Mitchell" w:date="2023-11-08T12:34:00Z">
          <w:r w:rsidR="00F80AE3" w:rsidDel="003A18DB">
            <w:rPr>
              <w:bCs/>
              <w:szCs w:val="24"/>
            </w:rPr>
            <w:delText>the lack of association</w:delText>
          </w:r>
        </w:del>
      </w:ins>
      <w:ins w:id="1606" w:author="Jennifer L." w:date="2023-11-07T23:12:00Z">
        <w:del w:id="1607" w:author="Billy Mitchell" w:date="2023-11-08T12:34:00Z">
          <w:r w:rsidR="00F80AE3" w:rsidDel="003A18DB">
            <w:rPr>
              <w:bCs/>
              <w:szCs w:val="24"/>
            </w:rPr>
            <w:delText>, these variables were included</w:delText>
          </w:r>
        </w:del>
      </w:ins>
      <w:ins w:id="1608" w:author="Jennifer L." w:date="2023-11-07T23:13:00Z">
        <w:del w:id="1609" w:author="Billy Mitchell" w:date="2023-11-08T12:34:00Z">
          <w:r w:rsidR="00F80AE3" w:rsidDel="003A18DB">
            <w:rPr>
              <w:bCs/>
              <w:szCs w:val="24"/>
            </w:rPr>
            <w:delText xml:space="preserve"> </w:delText>
          </w:r>
        </w:del>
      </w:ins>
      <w:ins w:id="1610" w:author="Jennifer L." w:date="2023-11-07T23:12:00Z">
        <w:del w:id="1611" w:author="Billy Mitchell" w:date="2023-11-08T12:34:00Z">
          <w:r w:rsidR="00F80AE3" w:rsidDel="003A18DB">
            <w:rPr>
              <w:bCs/>
              <w:szCs w:val="24"/>
            </w:rPr>
            <w:delText>as covariates in</w:delText>
          </w:r>
        </w:del>
      </w:ins>
      <w:ins w:id="1612" w:author="Jennifer L." w:date="2023-11-07T23:13:00Z">
        <w:del w:id="1613"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614" w:author="Jennifer L." w:date="2023-11-07T22:28:00Z"/>
          <w:del w:id="1615" w:author="Billy Mitchell" w:date="2023-11-08T12:34:00Z"/>
          <w:bCs/>
          <w:szCs w:val="24"/>
          <w:rPrChange w:id="1616" w:author="Jennifer L." w:date="2023-11-07T22:28:00Z">
            <w:rPr>
              <w:ins w:id="1617" w:author="Jennifer L." w:date="2023-11-07T22:28:00Z"/>
              <w:del w:id="1618" w:author="Billy Mitchell" w:date="2023-11-08T12:34:00Z"/>
              <w:b/>
              <w:szCs w:val="24"/>
            </w:rPr>
          </w:rPrChange>
        </w:rPr>
      </w:pPr>
      <w:ins w:id="1619" w:author="Jennifer L." w:date="2023-11-07T22:28:00Z">
        <w:del w:id="1620"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0553F521" w:rsidR="0043765F" w:rsidRDefault="00B720B2" w:rsidP="000967D7">
      <w:pPr>
        <w:spacing w:after="0" w:line="480" w:lineRule="auto"/>
        <w:ind w:left="0" w:firstLine="720"/>
        <w:rPr>
          <w:ins w:id="1621"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ins w:id="1622" w:author="Billy Mitchell" w:date="2023-11-13T16:35:00Z">
        <w:r w:rsidR="001227C9">
          <w:rPr>
            <w:szCs w:val="24"/>
          </w:rPr>
          <w:t xml:space="preserve"> iteratively (i.e., adding one fixed effect to the model at a time)</w:t>
        </w:r>
      </w:ins>
      <w:r w:rsidRPr="008C7178">
        <w:rPr>
          <w:szCs w:val="24"/>
        </w:rPr>
        <w:t xml:space="preserve">, but across all model comparisons, no model performed better than our null </w:t>
      </w:r>
      <w:ins w:id="1623" w:author="Billy Mitchell" w:date="2023-11-13T13:38:00Z">
        <w:r w:rsidR="0014196C">
          <w:rPr>
            <w:szCs w:val="24"/>
          </w:rPr>
          <w:t>model which did no</w:t>
        </w:r>
      </w:ins>
      <w:ins w:id="1624" w:author="Billy Mitchell" w:date="2023-11-13T16:34:00Z">
        <w:r w:rsidR="001227C9">
          <w:rPr>
            <w:szCs w:val="24"/>
          </w:rPr>
          <w:t>t</w:t>
        </w:r>
      </w:ins>
      <w:ins w:id="1625" w:author="Billy Mitchell" w:date="2023-11-13T13:38:00Z">
        <w:r w:rsidR="0014196C">
          <w:rPr>
            <w:szCs w:val="24"/>
          </w:rPr>
          <w:t xml:space="preserve"> feature any fixed effects </w:t>
        </w:r>
      </w:ins>
      <w:r w:rsidRPr="008C7178">
        <w:rPr>
          <w:szCs w:val="24"/>
        </w:rPr>
        <w:t>(</w:t>
      </w:r>
      <w:r w:rsidRPr="00831F04">
        <w:rPr>
          <w:i/>
          <w:iCs/>
          <w:szCs w:val="24"/>
          <w:rPrChange w:id="1626"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627"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628" w:author="Billy Mitchell [2]" w:date="2023-11-07T13:06:00Z">
        <w:r w:rsidR="00097D65">
          <w:rPr>
            <w:szCs w:val="24"/>
          </w:rPr>
          <w:t>did not find a relationship between emotional intensity and strategy usage</w:t>
        </w:r>
      </w:ins>
      <w:ins w:id="1629" w:author="Billy Mitchell" w:date="2023-11-08T20:17:00Z">
        <w:r w:rsidR="00831F04">
          <w:rPr>
            <w:szCs w:val="24"/>
          </w:rPr>
          <w:t xml:space="preserve"> </w:t>
        </w:r>
      </w:ins>
      <w:del w:id="1630"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631"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632"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633"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634" w:author="Billy Mitchell" w:date="2023-11-08T19:12:00Z">
        <w:r w:rsidR="00372E6A">
          <w:rPr>
            <w:b/>
            <w:bCs/>
          </w:rPr>
          <w:t>3</w:t>
        </w:r>
      </w:ins>
      <w:del w:id="1635"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ins w:id="1636" w:author="Billy Mitchell" w:date="2023-11-08T12:34:00Z"/>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874B89" w:rsidRDefault="00874B89" w:rsidP="003A18DB">
                              <w:pPr>
                                <w:ind w:left="0" w:firstLine="0"/>
                              </w:pPr>
                              <w:r>
                                <w:rPr>
                                  <w:rFonts w:ascii="Calibri" w:eastAsia="Calibri" w:hAnsi="Calibri" w:cs="Calibri"/>
                                  <w:b/>
                                  <w:sz w:val="20"/>
                                </w:rPr>
                                <w:t xml:space="preserve">Fig </w:t>
                              </w:r>
                              <w:ins w:id="1637" w:author="Billy Mitchell" w:date="2023-11-08T19:12:00Z">
                                <w:r>
                                  <w:rPr>
                                    <w:rFonts w:ascii="Calibri" w:eastAsia="Calibri" w:hAnsi="Calibri" w:cs="Calibri"/>
                                    <w:b/>
                                    <w:sz w:val="20"/>
                                  </w:rPr>
                                  <w:t>3</w:t>
                                </w:r>
                              </w:ins>
                              <w:del w:id="1638"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639"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r w:rsidRPr="00D729E1">
                                  <w:rPr>
                                    <w:rFonts w:ascii="Calibri" w:eastAsia="Calibri" w:hAnsi="Calibri" w:cs="Calibri"/>
                                    <w:i/>
                                    <w:iCs/>
                                    <w:sz w:val="20"/>
                                    <w:rPrChange w:id="1640" w:author="Billy Mitchell" w:date="2023-11-08T19:37:00Z">
                                      <w:rPr>
                                        <w:rFonts w:ascii="Calibri" w:eastAsia="Calibri" w:hAnsi="Calibri" w:cs="Calibri"/>
                                        <w:sz w:val="20"/>
                                      </w:rPr>
                                    </w:rPrChange>
                                  </w:rPr>
                                  <w:t>sd</w:t>
                                </w:r>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874B89" w:rsidRDefault="00874B89" w:rsidP="003A18DB">
                        <w:pPr>
                          <w:ind w:left="0" w:firstLine="0"/>
                        </w:pPr>
                        <w:r>
                          <w:rPr>
                            <w:rFonts w:ascii="Calibri" w:eastAsia="Calibri" w:hAnsi="Calibri" w:cs="Calibri"/>
                            <w:b/>
                            <w:sz w:val="20"/>
                          </w:rPr>
                          <w:t xml:space="preserve">Fig </w:t>
                        </w:r>
                        <w:ins w:id="1641" w:author="Billy Mitchell" w:date="2023-11-08T19:12:00Z">
                          <w:r>
                            <w:rPr>
                              <w:rFonts w:ascii="Calibri" w:eastAsia="Calibri" w:hAnsi="Calibri" w:cs="Calibri"/>
                              <w:b/>
                              <w:sz w:val="20"/>
                            </w:rPr>
                            <w:t>3</w:t>
                          </w:r>
                        </w:ins>
                        <w:del w:id="1642"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643"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r w:rsidRPr="00D729E1">
                            <w:rPr>
                              <w:rFonts w:ascii="Calibri" w:eastAsia="Calibri" w:hAnsi="Calibri" w:cs="Calibri"/>
                              <w:i/>
                              <w:iCs/>
                              <w:sz w:val="20"/>
                              <w:rPrChange w:id="1644" w:author="Billy Mitchell" w:date="2023-11-08T19:37:00Z">
                                <w:rPr>
                                  <w:rFonts w:ascii="Calibri" w:eastAsia="Calibri" w:hAnsi="Calibri" w:cs="Calibri"/>
                                  <w:sz w:val="20"/>
                                </w:rPr>
                              </w:rPrChange>
                            </w:rPr>
                            <w:t>sd</w:t>
                          </w:r>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2"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ins w:id="1645" w:author="Billy Mitchell" w:date="2023-11-08T12:35:00Z"/>
          <w:bCs/>
          <w:szCs w:val="24"/>
        </w:rPr>
      </w:pPr>
      <w:ins w:id="1646" w:author="Billy Mitchell" w:date="2023-11-08T12:35:00Z">
        <w:r>
          <w:rPr>
            <w:b/>
            <w:szCs w:val="24"/>
          </w:rPr>
          <w:t xml:space="preserve">Cognitive </w:t>
        </w:r>
      </w:ins>
      <w:ins w:id="1647" w:author="Billy Mitchell" w:date="2023-11-08T12:36:00Z">
        <w:r>
          <w:rPr>
            <w:b/>
            <w:szCs w:val="24"/>
          </w:rPr>
          <w:t>l</w:t>
        </w:r>
      </w:ins>
      <w:ins w:id="1648" w:author="Billy Mitchell" w:date="2023-11-08T12:35:00Z">
        <w:r>
          <w:rPr>
            <w:b/>
            <w:szCs w:val="24"/>
          </w:rPr>
          <w:t xml:space="preserve">oad did not predict regulatory strategy usage. </w:t>
        </w:r>
      </w:ins>
      <w:ins w:id="1649" w:author="Billy Mitchell" w:date="2023-11-10T02:13:00Z">
        <w:r w:rsidR="00AE7341">
          <w:rPr>
            <w:bCs/>
            <w:szCs w:val="24"/>
          </w:rPr>
          <w:t>The association between strategy choice and c</w:t>
        </w:r>
      </w:ins>
      <w:ins w:id="1650" w:author="Billy Mitchell" w:date="2023-11-08T12:35:00Z">
        <w:r>
          <w:rPr>
            <w:bCs/>
            <w:szCs w:val="24"/>
          </w:rPr>
          <w:t xml:space="preserve">ognitive load </w:t>
        </w:r>
      </w:ins>
      <w:ins w:id="1651" w:author="Billy Mitchell" w:date="2023-11-10T02:13:00Z">
        <w:r w:rsidR="00AE7341">
          <w:rPr>
            <w:bCs/>
            <w:szCs w:val="24"/>
          </w:rPr>
          <w:t>has been well documented in the literature</w:t>
        </w:r>
      </w:ins>
      <w:ins w:id="1652" w:author="Billy Mitchell" w:date="2023-11-10T02:16:00Z">
        <w:r w:rsidR="009C0B1F">
          <w:rPr>
            <w:bCs/>
            <w:szCs w:val="24"/>
          </w:rPr>
          <w:t xml:space="preserve"> </w:t>
        </w:r>
        <w:r w:rsidR="009C0B1F">
          <w:rPr>
            <w:bCs/>
            <w:szCs w:val="24"/>
          </w:rPr>
          <w:fldChar w:fldCharType="begin"/>
        </w:r>
      </w:ins>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ins w:id="1653" w:author="Billy Mitchell" w:date="2023-11-10T02:16:00Z">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ins>
      <w:ins w:id="1654" w:author="Billy Mitchell" w:date="2023-11-10T02:13:00Z">
        <w:r w:rsidR="00AE7341">
          <w:rPr>
            <w:bCs/>
            <w:szCs w:val="24"/>
          </w:rPr>
          <w:t xml:space="preserve"> </w:t>
        </w:r>
      </w:ins>
      <w:ins w:id="1655" w:author="Billy Mitchell" w:date="2023-11-10T02:16:00Z">
        <w:r w:rsidR="009C0B1F">
          <w:rPr>
            <w:bCs/>
            <w:szCs w:val="24"/>
          </w:rPr>
          <w:t>but its replication beyond lab settings has been limited. Given the high-</w:t>
        </w:r>
      </w:ins>
      <w:ins w:id="1656" w:author="Billy Mitchell" w:date="2023-11-10T02:17:00Z">
        <w:r w:rsidR="009C0B1F">
          <w:rPr>
            <w:bCs/>
            <w:szCs w:val="24"/>
          </w:rPr>
          <w:t xml:space="preserve">intensity, often overwhelming nature of this setting, we had </w:t>
        </w:r>
      </w:ins>
      <w:ins w:id="1657" w:author="Billy Mitchell" w:date="2023-11-08T12:35:00Z">
        <w:r>
          <w:rPr>
            <w:bCs/>
            <w:szCs w:val="24"/>
          </w:rPr>
          <w:t xml:space="preserve">preregistered </w:t>
        </w:r>
      </w:ins>
      <w:ins w:id="1658" w:author="Billy Mitchell" w:date="2023-11-10T02:17:00Z">
        <w:r w:rsidR="009C0B1F">
          <w:rPr>
            <w:bCs/>
            <w:szCs w:val="24"/>
          </w:rPr>
          <w:t xml:space="preserve">the </w:t>
        </w:r>
      </w:ins>
      <w:ins w:id="1659" w:author="Billy Mitchell" w:date="2023-11-08T12:35:00Z">
        <w:r>
          <w:rPr>
            <w:bCs/>
            <w:szCs w:val="24"/>
          </w:rPr>
          <w:t xml:space="preserve">hypothesis that cognitive load </w:t>
        </w:r>
      </w:ins>
      <w:ins w:id="1660" w:author="Billy Mitchell" w:date="2023-11-10T02:17:00Z">
        <w:r w:rsidR="009C0B1F">
          <w:rPr>
            <w:bCs/>
            <w:szCs w:val="24"/>
          </w:rPr>
          <w:t xml:space="preserve">should demonstrate a positive association with the probability of using distraction as an </w:t>
        </w:r>
      </w:ins>
      <w:ins w:id="1661" w:author="Billy Mitchell" w:date="2023-11-13T19:29:00Z">
        <w:r w:rsidR="006021D3">
          <w:rPr>
            <w:bCs/>
            <w:szCs w:val="24"/>
          </w:rPr>
          <w:t>ER</w:t>
        </w:r>
      </w:ins>
      <w:ins w:id="1662" w:author="Billy Mitchell" w:date="2023-11-10T02:18:00Z">
        <w:r w:rsidR="009C0B1F">
          <w:rPr>
            <w:bCs/>
            <w:szCs w:val="24"/>
          </w:rPr>
          <w:t xml:space="preserve"> strategy. </w:t>
        </w:r>
      </w:ins>
      <w:ins w:id="1663" w:author="Billy Mitchell" w:date="2023-11-08T12:35:00Z">
        <w:r>
          <w:rPr>
            <w:bCs/>
            <w:szCs w:val="24"/>
          </w:rPr>
          <w:t xml:space="preserve"> </w:t>
        </w:r>
      </w:ins>
      <w:ins w:id="1664" w:author="Billy Mitchell" w:date="2023-11-10T02:18:00Z">
        <w:r w:rsidR="009C0B1F">
          <w:rPr>
            <w:bCs/>
            <w:szCs w:val="24"/>
          </w:rPr>
          <w:t xml:space="preserve">However, we failed to find evidence that </w:t>
        </w:r>
      </w:ins>
      <w:ins w:id="1665" w:author="Billy Mitchell" w:date="2023-11-08T12:35:00Z">
        <w:r>
          <w:rPr>
            <w:bCs/>
            <w:szCs w:val="24"/>
          </w:rPr>
          <w:t>cognitive load post-exposure</w:t>
        </w:r>
      </w:ins>
      <w:ins w:id="1666" w:author="Billy Mitchell" w:date="2023-11-10T02:18:00Z">
        <w:r w:rsidR="009C0B1F">
          <w:rPr>
            <w:bCs/>
            <w:szCs w:val="24"/>
          </w:rPr>
          <w:t>, as assessed by the RAT test</w:t>
        </w:r>
      </w:ins>
      <w:ins w:id="1667" w:author="Billy Mitchell" w:date="2023-11-08T12:35:00Z">
        <w:r>
          <w:rPr>
            <w:bCs/>
            <w:szCs w:val="24"/>
          </w:rPr>
          <w:t xml:space="preserve"> predict</w:t>
        </w:r>
      </w:ins>
      <w:ins w:id="1668" w:author="Billy Mitchell" w:date="2023-11-10T02:18:00Z">
        <w:r w:rsidR="009C0B1F">
          <w:rPr>
            <w:bCs/>
            <w:szCs w:val="24"/>
          </w:rPr>
          <w:t>e</w:t>
        </w:r>
      </w:ins>
      <w:ins w:id="1669" w:author="Billy Mitchell" w:date="2023-11-10T02:19:00Z">
        <w:r w:rsidR="009C0B1F">
          <w:rPr>
            <w:bCs/>
            <w:szCs w:val="24"/>
          </w:rPr>
          <w:t>d strategy</w:t>
        </w:r>
      </w:ins>
      <w:ins w:id="1670" w:author="Billy Mitchell" w:date="2023-11-08T12:35:00Z">
        <w:r>
          <w:rPr>
            <w:bCs/>
            <w:szCs w:val="24"/>
          </w:rPr>
          <w:t xml:space="preserve"> usage during exposure (</w:t>
        </w:r>
        <w:r w:rsidRPr="00831F04">
          <w:rPr>
            <w:bCs/>
            <w:i/>
            <w:iCs/>
            <w:szCs w:val="24"/>
            <w:rPrChange w:id="1671" w:author="Billy Mitchell" w:date="2023-11-08T20:17:00Z">
              <w:rPr>
                <w:bCs/>
                <w:szCs w:val="24"/>
              </w:rPr>
            </w:rPrChange>
          </w:rPr>
          <w:t>b</w:t>
        </w:r>
        <w:r>
          <w:rPr>
            <w:bCs/>
            <w:szCs w:val="24"/>
          </w:rPr>
          <w:t xml:space="preserve"> = - 0.02, </w:t>
        </w:r>
      </w:ins>
      <w:ins w:id="1672" w:author="Billy Mitchell" w:date="2023-11-08T23:26:00Z">
        <w:r w:rsidR="00A30203">
          <w:rPr>
            <w:bCs/>
            <w:i/>
            <w:iCs/>
            <w:szCs w:val="24"/>
          </w:rPr>
          <w:t xml:space="preserve">95% CI = </w:t>
        </w:r>
        <w:r w:rsidR="00A30203">
          <w:rPr>
            <w:bCs/>
            <w:szCs w:val="24"/>
          </w:rPr>
          <w:t>[-0.044, 0.010]</w:t>
        </w:r>
      </w:ins>
      <w:ins w:id="1673" w:author="Billy Mitchell" w:date="2023-11-08T12:35:00Z">
        <w:r>
          <w:rPr>
            <w:bCs/>
            <w:szCs w:val="24"/>
          </w:rPr>
          <w:t xml:space="preserve">, </w:t>
        </w:r>
        <w:r w:rsidRPr="00831F04">
          <w:rPr>
            <w:bCs/>
            <w:i/>
            <w:iCs/>
            <w:szCs w:val="24"/>
            <w:rPrChange w:id="1674" w:author="Billy Mitchell" w:date="2023-11-08T20:17:00Z">
              <w:rPr>
                <w:bCs/>
                <w:szCs w:val="24"/>
              </w:rPr>
            </w:rPrChange>
          </w:rPr>
          <w:t>p</w:t>
        </w:r>
        <w:r>
          <w:rPr>
            <w:bCs/>
            <w:szCs w:val="24"/>
          </w:rPr>
          <w:t xml:space="preserve"> = 0.21), </w:t>
        </w:r>
      </w:ins>
      <w:ins w:id="1675" w:author="Billy Mitchell" w:date="2023-11-10T02:19:00Z">
        <w:r w:rsidR="009C0B1F">
          <w:rPr>
            <w:bCs/>
            <w:szCs w:val="24"/>
          </w:rPr>
          <w:lastRenderedPageBreak/>
          <w:t>even when adjusting for baseline cognitive load, as assessed both prior to exposure and one-week later</w:t>
        </w:r>
      </w:ins>
      <w:ins w:id="1676" w:author="Billy Mitchell" w:date="2023-11-08T12:35:00Z">
        <w:r>
          <w:rPr>
            <w:bCs/>
            <w:szCs w:val="24"/>
          </w:rPr>
          <w:t>.</w:t>
        </w:r>
      </w:ins>
    </w:p>
    <w:p w14:paraId="59073843" w14:textId="2175C40B" w:rsidR="003A18DB" w:rsidRDefault="003A18DB" w:rsidP="009C0B1F">
      <w:pPr>
        <w:spacing w:after="0" w:line="480" w:lineRule="auto"/>
        <w:ind w:left="0" w:firstLine="720"/>
        <w:rPr>
          <w:ins w:id="1677" w:author="Billy Mitchell" w:date="2023-11-08T12:34:00Z"/>
          <w:bCs/>
          <w:szCs w:val="24"/>
        </w:rPr>
      </w:pPr>
      <w:ins w:id="1678" w:author="Billy Mitchell" w:date="2023-11-08T12:34:00Z">
        <w:r>
          <w:rPr>
            <w:b/>
            <w:szCs w:val="24"/>
          </w:rPr>
          <w:t>Nuisance variables did not predict regulatory strategy usage.</w:t>
        </w:r>
        <w:r>
          <w:rPr>
            <w:bCs/>
            <w:szCs w:val="24"/>
          </w:rPr>
          <w:t xml:space="preserve"> </w:t>
        </w:r>
      </w:ins>
      <w:ins w:id="1679" w:author="Billy Mitchell" w:date="2023-11-10T02:19:00Z">
        <w:r w:rsidR="009C0B1F">
          <w:rPr>
            <w:bCs/>
            <w:szCs w:val="24"/>
          </w:rPr>
          <w:t>In addition</w:t>
        </w:r>
      </w:ins>
      <w:ins w:id="1680" w:author="Billy Mitchell" w:date="2023-11-08T12:34:00Z">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ins>
      <w:ins w:id="1681" w:author="Billy Mitchell" w:date="2023-11-13T18:06:00Z">
        <w:r w:rsidR="00F720C7">
          <w:rPr>
            <w:bCs/>
            <w:szCs w:val="24"/>
          </w:rPr>
          <w:t xml:space="preserve">were not of primary theoretical focus </w:t>
        </w:r>
      </w:ins>
      <w:ins w:id="1682" w:author="Billy Mitchell" w:date="2023-11-08T12:34:00Z">
        <w:r w:rsidRPr="00715EC3">
          <w:rPr>
            <w:bCs/>
            <w:szCs w:val="24"/>
          </w:rPr>
          <w:t xml:space="preserve">for </w:t>
        </w:r>
        <w:r>
          <w:rPr>
            <w:bCs/>
            <w:szCs w:val="24"/>
          </w:rPr>
          <w:t xml:space="preserve">these experiments. Examples measured in this study include emotion expectations </w:t>
        </w:r>
        <w:r>
          <w:rPr>
            <w:bCs/>
            <w:szCs w:val="24"/>
          </w:rPr>
          <w:fldChar w:fldCharType="begin"/>
        </w:r>
      </w:ins>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ins w:id="1683" w:author="Billy Mitchell" w:date="2023-11-08T12:34:00Z">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ins>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ins w:id="1684" w:author="Billy Mitchell" w:date="2023-11-08T12:34:00Z">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ins>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ins w:id="1685" w:author="Billy Mitchell" w:date="2023-11-08T12:34:00Z">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ins>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ins w:id="1686" w:author="Billy Mitchell" w:date="2023-11-08T12:34:00Z">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ins>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ins w:id="1687" w:author="Billy Mitchell" w:date="2023-11-08T12:34:00Z">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ins>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ins w:id="1688" w:author="Billy Mitchell" w:date="2023-11-08T12:34:00Z">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ins>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ins w:id="1689" w:author="Billy Mitchell" w:date="2023-11-08T12:34:00Z">
        <w:r>
          <w:rPr>
            <w:bCs/>
            <w:szCs w:val="24"/>
          </w:rPr>
          <w:fldChar w:fldCharType="separate"/>
        </w:r>
        <w:r w:rsidRPr="00D656A0">
          <w:t>(Gross &amp; John, 2003)</w:t>
        </w:r>
        <w:r>
          <w:rPr>
            <w:bCs/>
            <w:szCs w:val="24"/>
          </w:rPr>
          <w:fldChar w:fldCharType="end"/>
        </w:r>
        <w:r>
          <w:rPr>
            <w:bCs/>
            <w:szCs w:val="24"/>
          </w:rPr>
          <w:t xml:space="preserve">, time of day, and presence of peers. </w:t>
        </w:r>
      </w:ins>
    </w:p>
    <w:p w14:paraId="0506585B" w14:textId="483A3FC6" w:rsidR="003A18DB" w:rsidRPr="000960FE" w:rsidRDefault="003A18DB" w:rsidP="003A18DB">
      <w:pPr>
        <w:spacing w:after="0" w:line="480" w:lineRule="auto"/>
        <w:ind w:left="0" w:firstLine="720"/>
        <w:rPr>
          <w:ins w:id="1690" w:author="Billy Mitchell" w:date="2023-11-08T12:34:00Z"/>
          <w:bCs/>
          <w:szCs w:val="24"/>
        </w:rPr>
      </w:pPr>
      <w:ins w:id="1691" w:author="Billy Mitchell" w:date="2023-11-08T12:34:00Z">
        <w:r>
          <w:rPr>
            <w:bCs/>
            <w:szCs w:val="24"/>
          </w:rPr>
          <w:t>We did not find significant associations between the proportion of events in which distraction was used and how positively (</w:t>
        </w:r>
        <w:r w:rsidRPr="00A30203">
          <w:rPr>
            <w:bCs/>
            <w:i/>
            <w:iCs/>
            <w:szCs w:val="24"/>
            <w:rPrChange w:id="1692" w:author="Billy Mitchell" w:date="2023-11-08T23:27:00Z">
              <w:rPr>
                <w:bCs/>
                <w:szCs w:val="24"/>
              </w:rPr>
            </w:rPrChange>
          </w:rPr>
          <w:t>b</w:t>
        </w:r>
        <w:r>
          <w:rPr>
            <w:bCs/>
            <w:szCs w:val="24"/>
          </w:rPr>
          <w:t xml:space="preserve"> = 0.035, </w:t>
        </w:r>
      </w:ins>
      <w:ins w:id="1693" w:author="Billy Mitchell" w:date="2023-11-08T23:28:00Z">
        <w:r w:rsidR="00A30203">
          <w:rPr>
            <w:bCs/>
            <w:i/>
            <w:iCs/>
            <w:szCs w:val="24"/>
          </w:rPr>
          <w:t xml:space="preserve">95% CI = </w:t>
        </w:r>
        <w:r w:rsidR="00A30203">
          <w:rPr>
            <w:bCs/>
            <w:szCs w:val="24"/>
          </w:rPr>
          <w:t>[-0.032, 0.102],</w:t>
        </w:r>
      </w:ins>
      <w:ins w:id="1694" w:author="Billy Mitchell" w:date="2023-11-08T12:34:00Z">
        <w:r>
          <w:rPr>
            <w:bCs/>
            <w:szCs w:val="24"/>
          </w:rPr>
          <w:t xml:space="preserve"> </w:t>
        </w:r>
        <w:r w:rsidRPr="00A30203">
          <w:rPr>
            <w:bCs/>
            <w:i/>
            <w:iCs/>
            <w:szCs w:val="24"/>
            <w:rPrChange w:id="1695" w:author="Billy Mitchell" w:date="2023-11-08T23:27:00Z">
              <w:rPr>
                <w:bCs/>
                <w:szCs w:val="24"/>
              </w:rPr>
            </w:rPrChange>
          </w:rPr>
          <w:t xml:space="preserve">p </w:t>
        </w:r>
        <w:r>
          <w:rPr>
            <w:bCs/>
            <w:szCs w:val="24"/>
          </w:rPr>
          <w:t>= 0.3</w:t>
        </w:r>
      </w:ins>
      <w:ins w:id="1696" w:author="Billy Mitchell" w:date="2023-11-08T23:28:00Z">
        <w:r w:rsidR="00A30203">
          <w:rPr>
            <w:bCs/>
            <w:szCs w:val="24"/>
          </w:rPr>
          <w:t>0</w:t>
        </w:r>
      </w:ins>
      <w:ins w:id="1697" w:author="Billy Mitchell" w:date="2023-11-08T12:34:00Z">
        <w:r>
          <w:rPr>
            <w:bCs/>
            <w:szCs w:val="24"/>
          </w:rPr>
          <w:t>) or negatively (</w:t>
        </w:r>
        <w:r w:rsidRPr="00A30203">
          <w:rPr>
            <w:bCs/>
            <w:i/>
            <w:iCs/>
            <w:szCs w:val="24"/>
            <w:rPrChange w:id="1698" w:author="Billy Mitchell" w:date="2023-11-08T23:27:00Z">
              <w:rPr>
                <w:bCs/>
                <w:szCs w:val="24"/>
              </w:rPr>
            </w:rPrChange>
          </w:rPr>
          <w:t>b</w:t>
        </w:r>
        <w:r>
          <w:rPr>
            <w:bCs/>
            <w:szCs w:val="24"/>
          </w:rPr>
          <w:t xml:space="preserve"> = 0.047, </w:t>
        </w:r>
      </w:ins>
      <w:ins w:id="1699" w:author="Billy Mitchell" w:date="2023-11-08T23:28:00Z">
        <w:r w:rsidR="00A30203">
          <w:rPr>
            <w:bCs/>
            <w:i/>
            <w:iCs/>
            <w:szCs w:val="24"/>
          </w:rPr>
          <w:t xml:space="preserve">95% CI = </w:t>
        </w:r>
        <w:r w:rsidR="00A30203">
          <w:rPr>
            <w:bCs/>
            <w:szCs w:val="24"/>
          </w:rPr>
          <w:t>[-0.017, 0.112]</w:t>
        </w:r>
      </w:ins>
      <w:ins w:id="1700" w:author="Billy Mitchell" w:date="2023-11-08T12:34:00Z">
        <w:r>
          <w:rPr>
            <w:bCs/>
            <w:szCs w:val="24"/>
          </w:rPr>
          <w:t xml:space="preserve">, </w:t>
        </w:r>
        <w:r w:rsidRPr="00A30203">
          <w:rPr>
            <w:bCs/>
            <w:i/>
            <w:iCs/>
            <w:szCs w:val="24"/>
            <w:rPrChange w:id="1701" w:author="Billy Mitchell" w:date="2023-11-08T23:29:00Z">
              <w:rPr>
                <w:bCs/>
                <w:szCs w:val="24"/>
              </w:rPr>
            </w:rPrChange>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ins>
      <w:ins w:id="1702" w:author="Billy Mitchell" w:date="2023-11-08T23:30:00Z">
        <w:r w:rsidR="00A30203" w:rsidRPr="00A30203">
          <w:rPr>
            <w:bCs/>
            <w:i/>
            <w:iCs/>
            <w:szCs w:val="24"/>
          </w:rPr>
          <w:t>b =</w:t>
        </w:r>
      </w:ins>
      <w:ins w:id="1703" w:author="Billy Mitchell" w:date="2023-11-08T12:34:00Z">
        <w:r>
          <w:rPr>
            <w:bCs/>
            <w:szCs w:val="24"/>
          </w:rPr>
          <w:t xml:space="preserve"> -0.000, </w:t>
        </w:r>
      </w:ins>
      <w:ins w:id="1704" w:author="Billy Mitchell" w:date="2023-11-08T23:30:00Z">
        <w:r w:rsidR="00A30203">
          <w:rPr>
            <w:bCs/>
            <w:i/>
            <w:iCs/>
            <w:szCs w:val="24"/>
          </w:rPr>
          <w:t>95% CI =</w:t>
        </w:r>
        <w:r w:rsidR="00A30203" w:rsidRPr="00A30203">
          <w:rPr>
            <w:bCs/>
            <w:szCs w:val="24"/>
            <w:rPrChange w:id="1705" w:author="Billy Mitchell" w:date="2023-11-08T23:30:00Z">
              <w:rPr>
                <w:bCs/>
                <w:i/>
                <w:iCs/>
                <w:szCs w:val="24"/>
              </w:rPr>
            </w:rPrChange>
          </w:rPr>
          <w:t>[</w:t>
        </w:r>
      </w:ins>
      <w:ins w:id="1706" w:author="Billy Mitchell" w:date="2023-11-08T23:32:00Z">
        <w:r w:rsidR="00A30203">
          <w:rPr>
            <w:bCs/>
            <w:szCs w:val="24"/>
          </w:rPr>
          <w:t>-0.003</w:t>
        </w:r>
      </w:ins>
      <w:ins w:id="1707" w:author="Billy Mitchell" w:date="2023-11-08T23:30:00Z">
        <w:r w:rsidR="00A30203">
          <w:rPr>
            <w:bCs/>
            <w:szCs w:val="24"/>
          </w:rPr>
          <w:t>,</w:t>
        </w:r>
      </w:ins>
      <w:ins w:id="1708" w:author="Billy Mitchell" w:date="2023-11-08T23:32:00Z">
        <w:r w:rsidR="00A30203">
          <w:rPr>
            <w:bCs/>
            <w:szCs w:val="24"/>
          </w:rPr>
          <w:t xml:space="preserve"> 0.002</w:t>
        </w:r>
      </w:ins>
      <w:ins w:id="1709" w:author="Billy Mitchell" w:date="2023-11-08T23:30:00Z">
        <w:r w:rsidR="00A30203">
          <w:rPr>
            <w:bCs/>
            <w:szCs w:val="24"/>
          </w:rPr>
          <w:t xml:space="preserve"> ]</w:t>
        </w:r>
      </w:ins>
      <w:ins w:id="1710" w:author="Billy Mitchell" w:date="2023-11-08T12:34:00Z">
        <w:r>
          <w:rPr>
            <w:bCs/>
            <w:szCs w:val="24"/>
          </w:rPr>
          <w:t xml:space="preserve">, </w:t>
        </w:r>
      </w:ins>
      <w:ins w:id="1711" w:author="Billy Mitchell" w:date="2023-11-08T23:30:00Z">
        <w:r w:rsidR="00A30203" w:rsidRPr="00A30203">
          <w:rPr>
            <w:bCs/>
            <w:i/>
            <w:iCs/>
            <w:szCs w:val="24"/>
          </w:rPr>
          <w:t>p =</w:t>
        </w:r>
      </w:ins>
      <w:ins w:id="1712" w:author="Billy Mitchell" w:date="2023-11-08T12:34:00Z">
        <w:r>
          <w:rPr>
            <w:bCs/>
            <w:szCs w:val="24"/>
          </w:rPr>
          <w:t xml:space="preserve"> 0.629), thrill-seeking (</w:t>
        </w:r>
      </w:ins>
      <w:ins w:id="1713" w:author="Billy Mitchell" w:date="2023-11-08T23:30:00Z">
        <w:r w:rsidR="00A30203" w:rsidRPr="00A30203">
          <w:rPr>
            <w:bCs/>
            <w:i/>
            <w:iCs/>
            <w:szCs w:val="24"/>
          </w:rPr>
          <w:t>b =</w:t>
        </w:r>
      </w:ins>
      <w:ins w:id="1714" w:author="Billy Mitchell" w:date="2023-11-08T12:34:00Z">
        <w:r>
          <w:rPr>
            <w:bCs/>
            <w:szCs w:val="24"/>
          </w:rPr>
          <w:t xml:space="preserve"> -0.000, </w:t>
        </w:r>
      </w:ins>
      <w:ins w:id="1715" w:author="Billy Mitchell" w:date="2023-11-08T23:31:00Z">
        <w:r w:rsidR="00A30203">
          <w:rPr>
            <w:bCs/>
            <w:i/>
            <w:iCs/>
            <w:szCs w:val="24"/>
          </w:rPr>
          <w:t>95% CI =</w:t>
        </w:r>
        <w:r w:rsidR="00A30203" w:rsidRPr="00E9258A">
          <w:rPr>
            <w:bCs/>
            <w:szCs w:val="24"/>
          </w:rPr>
          <w:t>[</w:t>
        </w:r>
      </w:ins>
      <w:ins w:id="1716" w:author="Billy Mitchell" w:date="2023-11-08T23:32:00Z">
        <w:r w:rsidR="00A30203">
          <w:rPr>
            <w:bCs/>
            <w:szCs w:val="24"/>
          </w:rPr>
          <w:t>-0.003</w:t>
        </w:r>
      </w:ins>
      <w:ins w:id="1717" w:author="Billy Mitchell" w:date="2023-11-08T23:31:00Z">
        <w:r w:rsidR="00A30203">
          <w:rPr>
            <w:bCs/>
            <w:szCs w:val="24"/>
          </w:rPr>
          <w:t>,</w:t>
        </w:r>
      </w:ins>
      <w:ins w:id="1718" w:author="Billy Mitchell" w:date="2023-11-08T23:32:00Z">
        <w:r w:rsidR="00A30203">
          <w:rPr>
            <w:bCs/>
            <w:szCs w:val="24"/>
          </w:rPr>
          <w:t xml:space="preserve"> 0.002</w:t>
        </w:r>
      </w:ins>
      <w:ins w:id="1719" w:author="Billy Mitchell" w:date="2023-11-08T23:31:00Z">
        <w:r w:rsidR="00A30203">
          <w:rPr>
            <w:bCs/>
            <w:szCs w:val="24"/>
          </w:rPr>
          <w:t>]</w:t>
        </w:r>
      </w:ins>
      <w:ins w:id="1720" w:author="Billy Mitchell" w:date="2023-11-08T12:34:00Z">
        <w:r>
          <w:rPr>
            <w:bCs/>
            <w:szCs w:val="24"/>
          </w:rPr>
          <w:t xml:space="preserve">, </w:t>
        </w:r>
      </w:ins>
      <w:ins w:id="1721" w:author="Billy Mitchell" w:date="2023-11-08T23:30:00Z">
        <w:r w:rsidR="00A30203" w:rsidRPr="00A30203">
          <w:rPr>
            <w:bCs/>
            <w:i/>
            <w:iCs/>
            <w:szCs w:val="24"/>
          </w:rPr>
          <w:t>p =</w:t>
        </w:r>
      </w:ins>
      <w:ins w:id="1722" w:author="Billy Mitchell" w:date="2023-11-08T12:34:00Z">
        <w:r>
          <w:rPr>
            <w:bCs/>
            <w:szCs w:val="24"/>
          </w:rPr>
          <w:t xml:space="preserve"> 0.801), novelty-seeking (</w:t>
        </w:r>
      </w:ins>
      <w:ins w:id="1723" w:author="Billy Mitchell" w:date="2023-11-08T23:30:00Z">
        <w:r w:rsidR="00A30203" w:rsidRPr="00A30203">
          <w:rPr>
            <w:bCs/>
            <w:i/>
            <w:iCs/>
            <w:szCs w:val="24"/>
          </w:rPr>
          <w:t>b =</w:t>
        </w:r>
      </w:ins>
      <w:ins w:id="1724" w:author="Billy Mitchell" w:date="2023-11-08T12:34:00Z">
        <w:r>
          <w:rPr>
            <w:bCs/>
            <w:szCs w:val="24"/>
          </w:rPr>
          <w:t xml:space="preserve"> 0.001, </w:t>
        </w:r>
      </w:ins>
      <w:ins w:id="1725" w:author="Billy Mitchell" w:date="2023-11-08T23:31:00Z">
        <w:r w:rsidR="00A30203">
          <w:rPr>
            <w:bCs/>
            <w:i/>
            <w:iCs/>
            <w:szCs w:val="24"/>
          </w:rPr>
          <w:t>95% CI =</w:t>
        </w:r>
        <w:r w:rsidR="00A30203" w:rsidRPr="00E9258A">
          <w:rPr>
            <w:bCs/>
            <w:szCs w:val="24"/>
          </w:rPr>
          <w:t>[</w:t>
        </w:r>
      </w:ins>
      <w:ins w:id="1726" w:author="Billy Mitchell" w:date="2023-11-08T23:32:00Z">
        <w:r w:rsidR="00A30203">
          <w:rPr>
            <w:bCs/>
            <w:szCs w:val="24"/>
          </w:rPr>
          <w:t>-0.002</w:t>
        </w:r>
      </w:ins>
      <w:ins w:id="1727" w:author="Billy Mitchell" w:date="2023-11-08T23:31:00Z">
        <w:r w:rsidR="00A30203">
          <w:rPr>
            <w:bCs/>
            <w:szCs w:val="24"/>
          </w:rPr>
          <w:t xml:space="preserve">, </w:t>
        </w:r>
      </w:ins>
      <w:ins w:id="1728" w:author="Billy Mitchell" w:date="2023-11-08T23:32:00Z">
        <w:r w:rsidR="00A30203">
          <w:rPr>
            <w:bCs/>
            <w:szCs w:val="24"/>
          </w:rPr>
          <w:t>0.004</w:t>
        </w:r>
      </w:ins>
      <w:ins w:id="1729" w:author="Billy Mitchell" w:date="2023-11-08T23:31:00Z">
        <w:r w:rsidR="00A30203">
          <w:rPr>
            <w:bCs/>
            <w:szCs w:val="24"/>
          </w:rPr>
          <w:t>]</w:t>
        </w:r>
      </w:ins>
      <w:ins w:id="1730" w:author="Billy Mitchell" w:date="2023-11-08T12:34:00Z">
        <w:r>
          <w:rPr>
            <w:bCs/>
            <w:szCs w:val="24"/>
          </w:rPr>
          <w:t xml:space="preserve">, </w:t>
        </w:r>
      </w:ins>
      <w:ins w:id="1731" w:author="Billy Mitchell" w:date="2023-11-08T23:30:00Z">
        <w:r w:rsidR="00A30203" w:rsidRPr="00A30203">
          <w:rPr>
            <w:bCs/>
            <w:i/>
            <w:iCs/>
            <w:szCs w:val="24"/>
          </w:rPr>
          <w:t>p =</w:t>
        </w:r>
      </w:ins>
      <w:ins w:id="1732" w:author="Billy Mitchell" w:date="2023-11-08T12:34:00Z">
        <w:r>
          <w:rPr>
            <w:bCs/>
            <w:szCs w:val="24"/>
          </w:rPr>
          <w:t xml:space="preserve"> 0.454), peer influence (</w:t>
        </w:r>
      </w:ins>
      <w:ins w:id="1733" w:author="Billy Mitchell" w:date="2023-11-08T23:30:00Z">
        <w:r w:rsidR="00A30203" w:rsidRPr="00A30203">
          <w:rPr>
            <w:bCs/>
            <w:i/>
            <w:iCs/>
            <w:szCs w:val="24"/>
          </w:rPr>
          <w:t>b =</w:t>
        </w:r>
      </w:ins>
      <w:ins w:id="1734" w:author="Billy Mitchell" w:date="2023-11-08T12:34:00Z">
        <w:r>
          <w:rPr>
            <w:bCs/>
            <w:szCs w:val="24"/>
          </w:rPr>
          <w:t xml:space="preserve"> 0.001, </w:t>
        </w:r>
      </w:ins>
      <w:ins w:id="1735" w:author="Billy Mitchell" w:date="2023-11-08T23:31:00Z">
        <w:r w:rsidR="00A30203">
          <w:rPr>
            <w:bCs/>
            <w:i/>
            <w:iCs/>
            <w:szCs w:val="24"/>
          </w:rPr>
          <w:t>95% CI =</w:t>
        </w:r>
        <w:r w:rsidR="00A30203" w:rsidRPr="00E9258A">
          <w:rPr>
            <w:bCs/>
            <w:szCs w:val="24"/>
          </w:rPr>
          <w:t>[</w:t>
        </w:r>
      </w:ins>
      <w:ins w:id="1736" w:author="Billy Mitchell" w:date="2023-11-08T23:32:00Z">
        <w:r w:rsidR="00A30203">
          <w:rPr>
            <w:bCs/>
            <w:szCs w:val="24"/>
          </w:rPr>
          <w:t xml:space="preserve"> -0.002</w:t>
        </w:r>
      </w:ins>
      <w:ins w:id="1737" w:author="Billy Mitchell" w:date="2023-11-08T23:31:00Z">
        <w:r w:rsidR="00A30203">
          <w:rPr>
            <w:bCs/>
            <w:szCs w:val="24"/>
          </w:rPr>
          <w:t xml:space="preserve">, </w:t>
        </w:r>
      </w:ins>
      <w:ins w:id="1738" w:author="Billy Mitchell" w:date="2023-11-08T23:33:00Z">
        <w:r w:rsidR="00A30203">
          <w:rPr>
            <w:bCs/>
            <w:szCs w:val="24"/>
          </w:rPr>
          <w:t>0.003</w:t>
        </w:r>
      </w:ins>
      <w:ins w:id="1739" w:author="Billy Mitchell" w:date="2023-11-08T23:31:00Z">
        <w:r w:rsidR="00A30203">
          <w:rPr>
            <w:bCs/>
            <w:szCs w:val="24"/>
          </w:rPr>
          <w:t>]</w:t>
        </w:r>
      </w:ins>
      <w:ins w:id="1740" w:author="Billy Mitchell" w:date="2023-11-08T12:34:00Z">
        <w:r>
          <w:rPr>
            <w:bCs/>
            <w:szCs w:val="24"/>
          </w:rPr>
          <w:t xml:space="preserve">, </w:t>
        </w:r>
      </w:ins>
      <w:ins w:id="1741" w:author="Billy Mitchell" w:date="2023-11-08T23:30:00Z">
        <w:r w:rsidR="00A30203" w:rsidRPr="00A30203">
          <w:rPr>
            <w:bCs/>
            <w:i/>
            <w:iCs/>
            <w:szCs w:val="24"/>
          </w:rPr>
          <w:t>p =</w:t>
        </w:r>
      </w:ins>
      <w:ins w:id="1742" w:author="Billy Mitchell" w:date="2023-11-08T12:34:00Z">
        <w:r>
          <w:rPr>
            <w:bCs/>
            <w:szCs w:val="24"/>
          </w:rPr>
          <w:t xml:space="preserve"> 0.595), boredom (</w:t>
        </w:r>
      </w:ins>
      <w:ins w:id="1743" w:author="Billy Mitchell" w:date="2023-11-08T23:30:00Z">
        <w:r w:rsidR="00A30203" w:rsidRPr="00A30203">
          <w:rPr>
            <w:bCs/>
            <w:i/>
            <w:iCs/>
            <w:szCs w:val="24"/>
          </w:rPr>
          <w:t>b =</w:t>
        </w:r>
      </w:ins>
      <w:ins w:id="1744" w:author="Billy Mitchell" w:date="2023-11-08T12:34:00Z">
        <w:r>
          <w:rPr>
            <w:bCs/>
            <w:szCs w:val="24"/>
          </w:rPr>
          <w:t xml:space="preserve"> -0.001, </w:t>
        </w:r>
      </w:ins>
      <w:ins w:id="1745" w:author="Billy Mitchell" w:date="2023-11-08T23:31:00Z">
        <w:r w:rsidR="00A30203">
          <w:rPr>
            <w:bCs/>
            <w:i/>
            <w:iCs/>
            <w:szCs w:val="24"/>
          </w:rPr>
          <w:t>95% CI =</w:t>
        </w:r>
        <w:r w:rsidR="00A30203" w:rsidRPr="00E9258A">
          <w:rPr>
            <w:bCs/>
            <w:szCs w:val="24"/>
          </w:rPr>
          <w:t>[</w:t>
        </w:r>
      </w:ins>
      <w:ins w:id="1746" w:author="Billy Mitchell" w:date="2023-11-08T23:33:00Z">
        <w:r w:rsidR="00A30203">
          <w:rPr>
            <w:bCs/>
            <w:szCs w:val="24"/>
          </w:rPr>
          <w:t xml:space="preserve"> -0.004</w:t>
        </w:r>
      </w:ins>
      <w:ins w:id="1747" w:author="Billy Mitchell" w:date="2023-11-08T23:31:00Z">
        <w:r w:rsidR="00A30203">
          <w:rPr>
            <w:bCs/>
            <w:szCs w:val="24"/>
          </w:rPr>
          <w:t xml:space="preserve">, </w:t>
        </w:r>
      </w:ins>
      <w:ins w:id="1748" w:author="Billy Mitchell" w:date="2023-11-08T23:33:00Z">
        <w:r w:rsidR="00A30203">
          <w:rPr>
            <w:bCs/>
            <w:szCs w:val="24"/>
          </w:rPr>
          <w:t>0.001</w:t>
        </w:r>
      </w:ins>
      <w:ins w:id="1749" w:author="Billy Mitchell" w:date="2023-11-08T23:31:00Z">
        <w:r w:rsidR="00A30203">
          <w:rPr>
            <w:bCs/>
            <w:szCs w:val="24"/>
          </w:rPr>
          <w:t>]</w:t>
        </w:r>
      </w:ins>
      <w:ins w:id="1750" w:author="Billy Mitchell" w:date="2023-11-08T12:34:00Z">
        <w:r>
          <w:rPr>
            <w:bCs/>
            <w:szCs w:val="24"/>
          </w:rPr>
          <w:t xml:space="preserve">, </w:t>
        </w:r>
      </w:ins>
      <w:ins w:id="1751" w:author="Billy Mitchell" w:date="2023-11-08T23:30:00Z">
        <w:r w:rsidR="00A30203" w:rsidRPr="00A30203">
          <w:rPr>
            <w:bCs/>
            <w:i/>
            <w:iCs/>
            <w:szCs w:val="24"/>
          </w:rPr>
          <w:t>p =</w:t>
        </w:r>
      </w:ins>
      <w:ins w:id="1752" w:author="Billy Mitchell" w:date="2023-11-08T12:34:00Z">
        <w:r>
          <w:rPr>
            <w:bCs/>
            <w:szCs w:val="24"/>
          </w:rPr>
          <w:t xml:space="preserve"> 0.341), contributing to science (</w:t>
        </w:r>
      </w:ins>
      <w:ins w:id="1753" w:author="Billy Mitchell" w:date="2023-11-08T23:30:00Z">
        <w:r w:rsidR="00A30203" w:rsidRPr="00A30203">
          <w:rPr>
            <w:bCs/>
            <w:i/>
            <w:iCs/>
            <w:szCs w:val="24"/>
          </w:rPr>
          <w:t>b =</w:t>
        </w:r>
      </w:ins>
      <w:ins w:id="1754" w:author="Billy Mitchell" w:date="2023-11-08T12:34:00Z">
        <w:r>
          <w:rPr>
            <w:bCs/>
            <w:szCs w:val="24"/>
          </w:rPr>
          <w:t xml:space="preserve"> 0.000, </w:t>
        </w:r>
      </w:ins>
      <w:ins w:id="1755" w:author="Billy Mitchell" w:date="2023-11-08T23:31:00Z">
        <w:r w:rsidR="00A30203">
          <w:rPr>
            <w:bCs/>
            <w:i/>
            <w:iCs/>
            <w:szCs w:val="24"/>
          </w:rPr>
          <w:t>95% CI =</w:t>
        </w:r>
        <w:r w:rsidR="00A30203" w:rsidRPr="00E9258A">
          <w:rPr>
            <w:bCs/>
            <w:szCs w:val="24"/>
          </w:rPr>
          <w:t>[</w:t>
        </w:r>
      </w:ins>
      <w:ins w:id="1756" w:author="Billy Mitchell" w:date="2023-11-08T23:33:00Z">
        <w:r w:rsidR="00A30203">
          <w:rPr>
            <w:bCs/>
            <w:szCs w:val="24"/>
          </w:rPr>
          <w:t>-0.002</w:t>
        </w:r>
      </w:ins>
      <w:ins w:id="1757" w:author="Billy Mitchell" w:date="2023-11-08T23:31:00Z">
        <w:r w:rsidR="00A30203">
          <w:rPr>
            <w:bCs/>
            <w:szCs w:val="24"/>
          </w:rPr>
          <w:t>,</w:t>
        </w:r>
      </w:ins>
      <w:ins w:id="1758" w:author="Billy Mitchell" w:date="2023-11-08T23:33:00Z">
        <w:r w:rsidR="00A30203">
          <w:rPr>
            <w:bCs/>
            <w:szCs w:val="24"/>
          </w:rPr>
          <w:t xml:space="preserve"> 0.002</w:t>
        </w:r>
      </w:ins>
      <w:ins w:id="1759" w:author="Billy Mitchell" w:date="2023-11-08T23:31:00Z">
        <w:r w:rsidR="00A30203">
          <w:rPr>
            <w:bCs/>
            <w:szCs w:val="24"/>
          </w:rPr>
          <w:t>]</w:t>
        </w:r>
      </w:ins>
      <w:ins w:id="1760" w:author="Billy Mitchell" w:date="2023-11-08T12:34:00Z">
        <w:r>
          <w:rPr>
            <w:bCs/>
            <w:szCs w:val="24"/>
          </w:rPr>
          <w:t xml:space="preserve">, </w:t>
        </w:r>
      </w:ins>
      <w:ins w:id="1761" w:author="Billy Mitchell" w:date="2023-11-08T23:30:00Z">
        <w:r w:rsidR="00A30203" w:rsidRPr="00A30203">
          <w:rPr>
            <w:bCs/>
            <w:i/>
            <w:iCs/>
            <w:szCs w:val="24"/>
          </w:rPr>
          <w:t>p =</w:t>
        </w:r>
      </w:ins>
      <w:ins w:id="1762" w:author="Billy Mitchell" w:date="2023-11-08T12:34:00Z">
        <w:r>
          <w:rPr>
            <w:bCs/>
            <w:szCs w:val="24"/>
          </w:rPr>
          <w:t xml:space="preserve"> 0.858), and seeking a challenge (</w:t>
        </w:r>
      </w:ins>
      <w:ins w:id="1763" w:author="Billy Mitchell" w:date="2023-11-08T23:30:00Z">
        <w:r w:rsidR="00A30203" w:rsidRPr="00A30203">
          <w:rPr>
            <w:bCs/>
            <w:i/>
            <w:iCs/>
            <w:szCs w:val="24"/>
          </w:rPr>
          <w:t>b =</w:t>
        </w:r>
      </w:ins>
      <w:ins w:id="1764" w:author="Billy Mitchell" w:date="2023-11-08T12:34:00Z">
        <w:r>
          <w:rPr>
            <w:bCs/>
            <w:szCs w:val="24"/>
          </w:rPr>
          <w:t xml:space="preserve"> 0.000, </w:t>
        </w:r>
      </w:ins>
      <w:ins w:id="1765" w:author="Billy Mitchell" w:date="2023-11-08T23:31:00Z">
        <w:r w:rsidR="00A30203">
          <w:rPr>
            <w:bCs/>
            <w:i/>
            <w:iCs/>
            <w:szCs w:val="24"/>
          </w:rPr>
          <w:t>95% CI =</w:t>
        </w:r>
        <w:r w:rsidR="00A30203" w:rsidRPr="00E9258A">
          <w:rPr>
            <w:bCs/>
            <w:szCs w:val="24"/>
          </w:rPr>
          <w:t>[</w:t>
        </w:r>
      </w:ins>
      <w:ins w:id="1766" w:author="Billy Mitchell" w:date="2023-11-08T23:33:00Z">
        <w:r w:rsidR="00A30203">
          <w:rPr>
            <w:bCs/>
            <w:szCs w:val="24"/>
          </w:rPr>
          <w:t xml:space="preserve"> -0.003, 0.002</w:t>
        </w:r>
      </w:ins>
      <w:ins w:id="1767" w:author="Billy Mitchell" w:date="2023-11-08T23:31:00Z">
        <w:r w:rsidR="00A30203">
          <w:rPr>
            <w:bCs/>
            <w:szCs w:val="24"/>
          </w:rPr>
          <w:t>]</w:t>
        </w:r>
      </w:ins>
      <w:ins w:id="1768" w:author="Billy Mitchell" w:date="2023-11-08T12:34:00Z">
        <w:r>
          <w:rPr>
            <w:bCs/>
            <w:szCs w:val="24"/>
          </w:rPr>
          <w:t xml:space="preserve">, </w:t>
        </w:r>
      </w:ins>
      <w:ins w:id="1769" w:author="Billy Mitchell" w:date="2023-11-08T23:30:00Z">
        <w:r w:rsidR="00A30203" w:rsidRPr="00A30203">
          <w:rPr>
            <w:bCs/>
            <w:i/>
            <w:iCs/>
            <w:szCs w:val="24"/>
          </w:rPr>
          <w:t>p =</w:t>
        </w:r>
      </w:ins>
      <w:ins w:id="1770" w:author="Billy Mitchell" w:date="2023-11-08T12:34:00Z">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ins>
      <w:ins w:id="1771" w:author="Billy Mitchell" w:date="2023-11-08T23:30:00Z">
        <w:r w:rsidR="00A30203" w:rsidRPr="00A30203">
          <w:rPr>
            <w:bCs/>
            <w:i/>
            <w:iCs/>
            <w:szCs w:val="24"/>
          </w:rPr>
          <w:t>b =</w:t>
        </w:r>
      </w:ins>
      <w:ins w:id="1772" w:author="Billy Mitchell" w:date="2023-11-08T12:34:00Z">
        <w:r>
          <w:rPr>
            <w:bCs/>
            <w:szCs w:val="24"/>
          </w:rPr>
          <w:t xml:space="preserve"> -0.012, </w:t>
        </w:r>
      </w:ins>
      <w:ins w:id="1773" w:author="Billy Mitchell" w:date="2023-11-08T23:31:00Z">
        <w:r w:rsidR="00A30203">
          <w:rPr>
            <w:bCs/>
            <w:i/>
            <w:iCs/>
            <w:szCs w:val="24"/>
          </w:rPr>
          <w:t>95% CI =</w:t>
        </w:r>
        <w:r w:rsidR="00A30203" w:rsidRPr="00E9258A">
          <w:rPr>
            <w:bCs/>
            <w:szCs w:val="24"/>
          </w:rPr>
          <w:t>[</w:t>
        </w:r>
      </w:ins>
      <w:ins w:id="1774" w:author="Billy Mitchell" w:date="2023-11-08T23:34:00Z">
        <w:r w:rsidR="0022476E">
          <w:rPr>
            <w:bCs/>
            <w:szCs w:val="24"/>
          </w:rPr>
          <w:t>-0.0</w:t>
        </w:r>
      </w:ins>
      <w:ins w:id="1775" w:author="Billy Mitchell" w:date="2023-11-08T23:35:00Z">
        <w:r w:rsidR="0022476E">
          <w:rPr>
            <w:bCs/>
            <w:szCs w:val="24"/>
          </w:rPr>
          <w:t>50</w:t>
        </w:r>
      </w:ins>
      <w:ins w:id="1776" w:author="Billy Mitchell" w:date="2023-11-08T23:31:00Z">
        <w:r w:rsidR="00A30203">
          <w:rPr>
            <w:bCs/>
            <w:szCs w:val="24"/>
          </w:rPr>
          <w:t xml:space="preserve">, </w:t>
        </w:r>
      </w:ins>
      <w:ins w:id="1777" w:author="Billy Mitchell" w:date="2023-11-08T23:34:00Z">
        <w:r w:rsidR="0022476E">
          <w:rPr>
            <w:bCs/>
            <w:szCs w:val="24"/>
          </w:rPr>
          <w:t>0.</w:t>
        </w:r>
      </w:ins>
      <w:ins w:id="1778" w:author="Billy Mitchell" w:date="2023-11-08T23:35:00Z">
        <w:r w:rsidR="0022476E">
          <w:rPr>
            <w:bCs/>
            <w:szCs w:val="24"/>
          </w:rPr>
          <w:t>027</w:t>
        </w:r>
      </w:ins>
      <w:ins w:id="1779" w:author="Billy Mitchell" w:date="2023-11-08T23:31:00Z">
        <w:r w:rsidR="00A30203">
          <w:rPr>
            <w:bCs/>
            <w:szCs w:val="24"/>
          </w:rPr>
          <w:t>]</w:t>
        </w:r>
      </w:ins>
      <w:ins w:id="1780" w:author="Billy Mitchell" w:date="2023-11-08T12:34:00Z">
        <w:r>
          <w:rPr>
            <w:bCs/>
            <w:szCs w:val="24"/>
          </w:rPr>
          <w:t xml:space="preserve">, </w:t>
        </w:r>
      </w:ins>
      <w:ins w:id="1781" w:author="Billy Mitchell" w:date="2023-11-08T23:30:00Z">
        <w:r w:rsidR="00A30203" w:rsidRPr="00A30203">
          <w:rPr>
            <w:bCs/>
            <w:i/>
            <w:iCs/>
            <w:szCs w:val="24"/>
          </w:rPr>
          <w:t>p =</w:t>
        </w:r>
      </w:ins>
      <w:ins w:id="1782" w:author="Billy Mitchell" w:date="2023-11-08T12:34:00Z">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ins>
      <w:ins w:id="1783" w:author="Billy Mitchell" w:date="2023-11-08T23:30:00Z">
        <w:r w:rsidR="00A30203" w:rsidRPr="00A30203">
          <w:rPr>
            <w:bCs/>
            <w:i/>
            <w:iCs/>
            <w:szCs w:val="24"/>
          </w:rPr>
          <w:t>b =</w:t>
        </w:r>
      </w:ins>
      <w:ins w:id="1784" w:author="Billy Mitchell" w:date="2023-11-08T12:34:00Z">
        <w:r>
          <w:rPr>
            <w:bCs/>
            <w:szCs w:val="24"/>
          </w:rPr>
          <w:t xml:space="preserve"> 0.021, </w:t>
        </w:r>
      </w:ins>
      <w:ins w:id="1785" w:author="Billy Mitchell" w:date="2023-11-08T23:31:00Z">
        <w:r w:rsidR="00A30203">
          <w:rPr>
            <w:bCs/>
            <w:i/>
            <w:iCs/>
            <w:szCs w:val="24"/>
          </w:rPr>
          <w:t>95% CI =</w:t>
        </w:r>
        <w:r w:rsidR="00A30203" w:rsidRPr="00E9258A">
          <w:rPr>
            <w:bCs/>
            <w:szCs w:val="24"/>
          </w:rPr>
          <w:t>[</w:t>
        </w:r>
      </w:ins>
      <w:ins w:id="1786" w:author="Billy Mitchell" w:date="2023-11-08T23:34:00Z">
        <w:r w:rsidR="0022476E">
          <w:rPr>
            <w:bCs/>
            <w:szCs w:val="24"/>
          </w:rPr>
          <w:t xml:space="preserve"> </w:t>
        </w:r>
      </w:ins>
      <w:ins w:id="1787" w:author="Billy Mitchell" w:date="2023-11-08T23:35:00Z">
        <w:r w:rsidR="0022476E">
          <w:rPr>
            <w:bCs/>
            <w:szCs w:val="24"/>
          </w:rPr>
          <w:t>-0.024</w:t>
        </w:r>
      </w:ins>
      <w:ins w:id="1788" w:author="Billy Mitchell" w:date="2023-11-08T23:31:00Z">
        <w:r w:rsidR="00A30203">
          <w:rPr>
            <w:bCs/>
            <w:szCs w:val="24"/>
          </w:rPr>
          <w:t xml:space="preserve">, </w:t>
        </w:r>
      </w:ins>
      <w:ins w:id="1789" w:author="Billy Mitchell" w:date="2023-11-08T23:35:00Z">
        <w:r w:rsidR="0022476E">
          <w:rPr>
            <w:bCs/>
            <w:szCs w:val="24"/>
          </w:rPr>
          <w:t>0.066</w:t>
        </w:r>
      </w:ins>
      <w:ins w:id="1790" w:author="Billy Mitchell" w:date="2023-11-08T23:31:00Z">
        <w:r w:rsidR="00A30203">
          <w:rPr>
            <w:bCs/>
            <w:szCs w:val="24"/>
          </w:rPr>
          <w:t>]</w:t>
        </w:r>
      </w:ins>
      <w:ins w:id="1791" w:author="Billy Mitchell" w:date="2023-11-08T12:34:00Z">
        <w:r>
          <w:rPr>
            <w:bCs/>
            <w:szCs w:val="24"/>
          </w:rPr>
          <w:t xml:space="preserve">, </w:t>
        </w:r>
      </w:ins>
      <w:ins w:id="1792" w:author="Billy Mitchell" w:date="2023-11-08T23:30:00Z">
        <w:r w:rsidR="00A30203" w:rsidRPr="00A30203">
          <w:rPr>
            <w:bCs/>
            <w:i/>
            <w:iCs/>
            <w:szCs w:val="24"/>
          </w:rPr>
          <w:t>p =</w:t>
        </w:r>
      </w:ins>
      <w:ins w:id="1793" w:author="Billy Mitchell" w:date="2023-11-08T12:34:00Z">
        <w:r>
          <w:rPr>
            <w:bCs/>
            <w:szCs w:val="24"/>
          </w:rPr>
          <w:t xml:space="preserve"> 0.35)</w:t>
        </w:r>
        <w:r w:rsidRPr="0095040B">
          <w:rPr>
            <w:bCs/>
            <w:szCs w:val="24"/>
          </w:rPr>
          <w:t>, sex</w:t>
        </w:r>
        <w:r>
          <w:rPr>
            <w:bCs/>
            <w:szCs w:val="24"/>
          </w:rPr>
          <w:t xml:space="preserve"> (t(73) = 1.54,</w:t>
        </w:r>
      </w:ins>
      <w:ins w:id="1794" w:author="Billy Mitchell" w:date="2023-11-08T23:36:00Z">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ins>
      <w:ins w:id="1795" w:author="Billy Mitchell" w:date="2023-11-08T12:34:00Z">
        <w:r>
          <w:rPr>
            <w:bCs/>
            <w:szCs w:val="24"/>
          </w:rPr>
          <w:t xml:space="preserve"> </w:t>
        </w:r>
      </w:ins>
      <w:ins w:id="1796" w:author="Billy Mitchell" w:date="2023-11-08T23:30:00Z">
        <w:r w:rsidR="00A30203" w:rsidRPr="00A30203">
          <w:rPr>
            <w:bCs/>
            <w:i/>
            <w:iCs/>
            <w:szCs w:val="24"/>
          </w:rPr>
          <w:t>p =</w:t>
        </w:r>
      </w:ins>
      <w:ins w:id="1797" w:author="Billy Mitchell" w:date="2023-11-08T12:34:00Z">
        <w:r>
          <w:rPr>
            <w:bCs/>
            <w:szCs w:val="24"/>
          </w:rPr>
          <w:t xml:space="preserve"> 0.13)</w:t>
        </w:r>
        <w:r w:rsidRPr="0095040B">
          <w:rPr>
            <w:bCs/>
            <w:szCs w:val="24"/>
          </w:rPr>
          <w:t>, age</w:t>
        </w:r>
        <w:r>
          <w:rPr>
            <w:bCs/>
            <w:szCs w:val="24"/>
          </w:rPr>
          <w:t xml:space="preserve"> (</w:t>
        </w:r>
      </w:ins>
      <w:ins w:id="1798" w:author="Billy Mitchell" w:date="2023-11-08T23:30:00Z">
        <w:r w:rsidR="00A30203" w:rsidRPr="00A30203">
          <w:rPr>
            <w:bCs/>
            <w:i/>
            <w:iCs/>
            <w:szCs w:val="24"/>
          </w:rPr>
          <w:t>b =</w:t>
        </w:r>
      </w:ins>
      <w:ins w:id="1799" w:author="Billy Mitchell" w:date="2023-11-08T12:34:00Z">
        <w:r>
          <w:rPr>
            <w:bCs/>
            <w:szCs w:val="24"/>
          </w:rPr>
          <w:t xml:space="preserve"> 0.000, </w:t>
        </w:r>
      </w:ins>
      <w:ins w:id="1800" w:author="Billy Mitchell" w:date="2023-11-08T23:31:00Z">
        <w:r w:rsidR="00A30203">
          <w:rPr>
            <w:bCs/>
            <w:i/>
            <w:iCs/>
            <w:szCs w:val="24"/>
          </w:rPr>
          <w:t>95% CI =</w:t>
        </w:r>
        <w:r w:rsidR="00A30203" w:rsidRPr="00E9258A">
          <w:rPr>
            <w:bCs/>
            <w:szCs w:val="24"/>
          </w:rPr>
          <w:t>[</w:t>
        </w:r>
      </w:ins>
      <w:ins w:id="1801" w:author="Billy Mitchell" w:date="2023-11-08T23:36:00Z">
        <w:r w:rsidR="0022476E">
          <w:rPr>
            <w:bCs/>
            <w:szCs w:val="24"/>
          </w:rPr>
          <w:t>-0.024</w:t>
        </w:r>
      </w:ins>
      <w:ins w:id="1802" w:author="Billy Mitchell" w:date="2023-11-08T23:31:00Z">
        <w:r w:rsidR="00A30203">
          <w:rPr>
            <w:bCs/>
            <w:szCs w:val="24"/>
          </w:rPr>
          <w:t xml:space="preserve">, </w:t>
        </w:r>
      </w:ins>
      <w:ins w:id="1803" w:author="Billy Mitchell" w:date="2023-11-08T23:36:00Z">
        <w:r w:rsidR="0022476E">
          <w:rPr>
            <w:bCs/>
            <w:szCs w:val="24"/>
          </w:rPr>
          <w:t>0.023</w:t>
        </w:r>
      </w:ins>
      <w:ins w:id="1804" w:author="Billy Mitchell" w:date="2023-11-08T23:31:00Z">
        <w:r w:rsidR="00A30203">
          <w:rPr>
            <w:bCs/>
            <w:szCs w:val="24"/>
          </w:rPr>
          <w:t>]</w:t>
        </w:r>
      </w:ins>
      <w:ins w:id="1805" w:author="Billy Mitchell" w:date="2023-11-08T12:34:00Z">
        <w:r>
          <w:rPr>
            <w:bCs/>
            <w:szCs w:val="24"/>
          </w:rPr>
          <w:t xml:space="preserve">, </w:t>
        </w:r>
      </w:ins>
      <w:ins w:id="1806" w:author="Billy Mitchell" w:date="2023-11-08T23:30:00Z">
        <w:r w:rsidR="00A30203" w:rsidRPr="00A30203">
          <w:rPr>
            <w:bCs/>
            <w:i/>
            <w:iCs/>
            <w:szCs w:val="24"/>
          </w:rPr>
          <w:t>p =</w:t>
        </w:r>
      </w:ins>
      <w:ins w:id="1807" w:author="Billy Mitchell" w:date="2023-11-08T12:34:00Z">
        <w:r>
          <w:rPr>
            <w:bCs/>
            <w:szCs w:val="24"/>
          </w:rPr>
          <w:t xml:space="preserve"> 0.98)</w:t>
        </w:r>
        <w:r w:rsidRPr="0095040B">
          <w:rPr>
            <w:bCs/>
            <w:szCs w:val="24"/>
          </w:rPr>
          <w:t>, depression</w:t>
        </w:r>
        <w:r>
          <w:rPr>
            <w:bCs/>
            <w:szCs w:val="24"/>
          </w:rPr>
          <w:t xml:space="preserve"> (</w:t>
        </w:r>
      </w:ins>
      <w:ins w:id="1808" w:author="Billy Mitchell" w:date="2023-11-08T23:30:00Z">
        <w:r w:rsidR="00A30203" w:rsidRPr="00A30203">
          <w:rPr>
            <w:bCs/>
            <w:i/>
            <w:iCs/>
            <w:szCs w:val="24"/>
          </w:rPr>
          <w:t>b =</w:t>
        </w:r>
      </w:ins>
      <w:ins w:id="1809" w:author="Billy Mitchell" w:date="2023-11-08T12:34:00Z">
        <w:r>
          <w:rPr>
            <w:bCs/>
            <w:szCs w:val="24"/>
          </w:rPr>
          <w:t xml:space="preserve"> </w:t>
        </w:r>
      </w:ins>
      <w:ins w:id="1810" w:author="Billy Mitchell" w:date="2023-11-08T23:40:00Z">
        <w:r w:rsidR="0022476E">
          <w:rPr>
            <w:bCs/>
            <w:szCs w:val="24"/>
          </w:rPr>
          <w:t>-</w:t>
        </w:r>
      </w:ins>
      <w:ins w:id="1811" w:author="Billy Mitchell" w:date="2023-11-08T12:34:00Z">
        <w:r>
          <w:rPr>
            <w:bCs/>
            <w:szCs w:val="24"/>
          </w:rPr>
          <w:t>0.0</w:t>
        </w:r>
      </w:ins>
      <w:ins w:id="1812" w:author="Billy Mitchell" w:date="2023-11-08T23:40:00Z">
        <w:r w:rsidR="0022476E">
          <w:rPr>
            <w:bCs/>
            <w:szCs w:val="24"/>
          </w:rPr>
          <w:t>04</w:t>
        </w:r>
      </w:ins>
      <w:ins w:id="1813" w:author="Billy Mitchell" w:date="2023-11-08T12:34:00Z">
        <w:r>
          <w:rPr>
            <w:bCs/>
            <w:szCs w:val="24"/>
          </w:rPr>
          <w:t xml:space="preserve">, </w:t>
        </w:r>
      </w:ins>
      <w:ins w:id="1814" w:author="Billy Mitchell" w:date="2023-11-08T23:31:00Z">
        <w:r w:rsidR="00A30203">
          <w:rPr>
            <w:bCs/>
            <w:i/>
            <w:iCs/>
            <w:szCs w:val="24"/>
          </w:rPr>
          <w:t>95% CI =</w:t>
        </w:r>
        <w:r w:rsidR="00A30203" w:rsidRPr="00E9258A">
          <w:rPr>
            <w:bCs/>
            <w:szCs w:val="24"/>
          </w:rPr>
          <w:t>[</w:t>
        </w:r>
      </w:ins>
      <w:ins w:id="1815" w:author="Billy Mitchell" w:date="2023-11-08T23:43:00Z">
        <w:r w:rsidR="0022476E">
          <w:rPr>
            <w:bCs/>
            <w:szCs w:val="24"/>
          </w:rPr>
          <w:t>-0.024</w:t>
        </w:r>
      </w:ins>
      <w:ins w:id="1816" w:author="Billy Mitchell" w:date="2023-11-08T23:31:00Z">
        <w:r w:rsidR="00A30203">
          <w:rPr>
            <w:bCs/>
            <w:szCs w:val="24"/>
          </w:rPr>
          <w:t xml:space="preserve">, </w:t>
        </w:r>
      </w:ins>
      <w:ins w:id="1817" w:author="Billy Mitchell" w:date="2023-11-08T23:43:00Z">
        <w:r w:rsidR="0022476E">
          <w:rPr>
            <w:bCs/>
            <w:szCs w:val="24"/>
          </w:rPr>
          <w:t>0.016</w:t>
        </w:r>
      </w:ins>
      <w:ins w:id="1818" w:author="Billy Mitchell" w:date="2023-11-08T23:31:00Z">
        <w:r w:rsidR="00A30203">
          <w:rPr>
            <w:bCs/>
            <w:szCs w:val="24"/>
          </w:rPr>
          <w:t>]</w:t>
        </w:r>
      </w:ins>
      <w:ins w:id="1819" w:author="Billy Mitchell" w:date="2023-11-08T12:34:00Z">
        <w:r>
          <w:rPr>
            <w:bCs/>
            <w:szCs w:val="24"/>
          </w:rPr>
          <w:t xml:space="preserve">, </w:t>
        </w:r>
      </w:ins>
      <w:ins w:id="1820" w:author="Billy Mitchell" w:date="2023-11-08T23:30:00Z">
        <w:r w:rsidR="00A30203" w:rsidRPr="00A30203">
          <w:rPr>
            <w:bCs/>
            <w:i/>
            <w:iCs/>
            <w:szCs w:val="24"/>
          </w:rPr>
          <w:t>p =</w:t>
        </w:r>
      </w:ins>
      <w:ins w:id="1821" w:author="Billy Mitchell" w:date="2023-11-08T12:34:00Z">
        <w:r>
          <w:rPr>
            <w:bCs/>
            <w:szCs w:val="24"/>
          </w:rPr>
          <w:t xml:space="preserve"> 0.</w:t>
        </w:r>
      </w:ins>
      <w:ins w:id="1822" w:author="Billy Mitchell" w:date="2023-11-08T23:40:00Z">
        <w:r w:rsidR="0022476E">
          <w:rPr>
            <w:bCs/>
            <w:szCs w:val="24"/>
          </w:rPr>
          <w:t>70</w:t>
        </w:r>
      </w:ins>
      <w:ins w:id="1823" w:author="Billy Mitchell" w:date="2023-11-08T12:34:00Z">
        <w:r>
          <w:rPr>
            <w:bCs/>
            <w:szCs w:val="24"/>
          </w:rPr>
          <w:t>),</w:t>
        </w:r>
        <w:r w:rsidRPr="0095040B">
          <w:rPr>
            <w:bCs/>
            <w:szCs w:val="24"/>
          </w:rPr>
          <w:t xml:space="preserve"> anxiety</w:t>
        </w:r>
        <w:r>
          <w:rPr>
            <w:bCs/>
            <w:szCs w:val="24"/>
          </w:rPr>
          <w:t xml:space="preserve"> (</w:t>
        </w:r>
      </w:ins>
      <w:ins w:id="1824" w:author="Billy Mitchell" w:date="2023-11-08T23:30:00Z">
        <w:r w:rsidR="00A30203" w:rsidRPr="00A30203">
          <w:rPr>
            <w:bCs/>
            <w:i/>
            <w:iCs/>
            <w:szCs w:val="24"/>
          </w:rPr>
          <w:t>b =</w:t>
        </w:r>
      </w:ins>
      <w:ins w:id="1825" w:author="Billy Mitchell" w:date="2023-11-08T12:34:00Z">
        <w:r>
          <w:rPr>
            <w:bCs/>
            <w:szCs w:val="24"/>
          </w:rPr>
          <w:t xml:space="preserve"> 0.0</w:t>
        </w:r>
      </w:ins>
      <w:ins w:id="1826" w:author="Billy Mitchell" w:date="2023-11-08T23:40:00Z">
        <w:r w:rsidR="0022476E">
          <w:rPr>
            <w:bCs/>
            <w:szCs w:val="24"/>
          </w:rPr>
          <w:t>00</w:t>
        </w:r>
      </w:ins>
      <w:ins w:id="1827" w:author="Billy Mitchell" w:date="2023-11-08T12:34:00Z">
        <w:r>
          <w:rPr>
            <w:bCs/>
            <w:szCs w:val="24"/>
          </w:rPr>
          <w:t xml:space="preserve">, </w:t>
        </w:r>
      </w:ins>
      <w:ins w:id="1828" w:author="Billy Mitchell" w:date="2023-11-08T23:31:00Z">
        <w:r w:rsidR="00A30203">
          <w:rPr>
            <w:bCs/>
            <w:i/>
            <w:iCs/>
            <w:szCs w:val="24"/>
          </w:rPr>
          <w:t>95% CI =</w:t>
        </w:r>
        <w:r w:rsidR="00A30203" w:rsidRPr="00E9258A">
          <w:rPr>
            <w:bCs/>
            <w:szCs w:val="24"/>
          </w:rPr>
          <w:t>[</w:t>
        </w:r>
      </w:ins>
      <w:ins w:id="1829" w:author="Billy Mitchell" w:date="2023-11-08T23:43:00Z">
        <w:r w:rsidR="0022476E">
          <w:rPr>
            <w:bCs/>
            <w:szCs w:val="24"/>
          </w:rPr>
          <w:t>-0.009</w:t>
        </w:r>
      </w:ins>
      <w:ins w:id="1830" w:author="Billy Mitchell" w:date="2023-11-08T23:31:00Z">
        <w:r w:rsidR="00A30203">
          <w:rPr>
            <w:bCs/>
            <w:szCs w:val="24"/>
          </w:rPr>
          <w:t xml:space="preserve">, </w:t>
        </w:r>
      </w:ins>
      <w:ins w:id="1831" w:author="Billy Mitchell" w:date="2023-11-08T23:43:00Z">
        <w:r w:rsidR="0022476E">
          <w:rPr>
            <w:bCs/>
            <w:szCs w:val="24"/>
          </w:rPr>
          <w:t>0.008</w:t>
        </w:r>
      </w:ins>
      <w:ins w:id="1832" w:author="Billy Mitchell" w:date="2023-11-08T23:31:00Z">
        <w:r w:rsidR="00A30203">
          <w:rPr>
            <w:bCs/>
            <w:szCs w:val="24"/>
          </w:rPr>
          <w:t>]</w:t>
        </w:r>
      </w:ins>
      <w:ins w:id="1833" w:author="Billy Mitchell" w:date="2023-11-08T12:34:00Z">
        <w:r>
          <w:rPr>
            <w:bCs/>
            <w:szCs w:val="24"/>
          </w:rPr>
          <w:t xml:space="preserve">, </w:t>
        </w:r>
      </w:ins>
      <w:ins w:id="1834" w:author="Billy Mitchell" w:date="2023-11-08T23:30:00Z">
        <w:r w:rsidR="00A30203" w:rsidRPr="00A30203">
          <w:rPr>
            <w:bCs/>
            <w:i/>
            <w:iCs/>
            <w:szCs w:val="24"/>
          </w:rPr>
          <w:t>p =</w:t>
        </w:r>
      </w:ins>
      <w:ins w:id="1835" w:author="Billy Mitchell" w:date="2023-11-08T12:34:00Z">
        <w:r>
          <w:rPr>
            <w:bCs/>
            <w:szCs w:val="24"/>
          </w:rPr>
          <w:t xml:space="preserve"> 0.</w:t>
        </w:r>
      </w:ins>
      <w:ins w:id="1836" w:author="Billy Mitchell" w:date="2023-11-08T23:41:00Z">
        <w:r w:rsidR="0022476E">
          <w:rPr>
            <w:bCs/>
            <w:szCs w:val="24"/>
          </w:rPr>
          <w:t>97</w:t>
        </w:r>
      </w:ins>
      <w:ins w:id="1837" w:author="Billy Mitchell" w:date="2023-11-08T12:34:00Z">
        <w:r>
          <w:rPr>
            <w:bCs/>
            <w:szCs w:val="24"/>
          </w:rPr>
          <w:t>)</w:t>
        </w:r>
        <w:r w:rsidRPr="0095040B">
          <w:rPr>
            <w:bCs/>
            <w:szCs w:val="24"/>
          </w:rPr>
          <w:t>, intolerance of uncertaint</w:t>
        </w:r>
        <w:r>
          <w:rPr>
            <w:bCs/>
            <w:szCs w:val="24"/>
          </w:rPr>
          <w:t>y (</w:t>
        </w:r>
      </w:ins>
      <w:ins w:id="1838" w:author="Billy Mitchell" w:date="2023-11-08T23:30:00Z">
        <w:r w:rsidR="00A30203" w:rsidRPr="00A30203">
          <w:rPr>
            <w:bCs/>
            <w:i/>
            <w:iCs/>
            <w:szCs w:val="24"/>
          </w:rPr>
          <w:t>b =</w:t>
        </w:r>
      </w:ins>
      <w:ins w:id="1839" w:author="Billy Mitchell" w:date="2023-11-08T12:34:00Z">
        <w:r>
          <w:rPr>
            <w:bCs/>
            <w:szCs w:val="24"/>
          </w:rPr>
          <w:t xml:space="preserve"> 0.0</w:t>
        </w:r>
      </w:ins>
      <w:ins w:id="1840" w:author="Billy Mitchell" w:date="2023-11-08T23:41:00Z">
        <w:r w:rsidR="0022476E">
          <w:rPr>
            <w:bCs/>
            <w:szCs w:val="24"/>
          </w:rPr>
          <w:t>00</w:t>
        </w:r>
      </w:ins>
      <w:ins w:id="1841" w:author="Billy Mitchell" w:date="2023-11-08T12:34:00Z">
        <w:r>
          <w:rPr>
            <w:bCs/>
            <w:szCs w:val="24"/>
          </w:rPr>
          <w:t xml:space="preserve">, </w:t>
        </w:r>
      </w:ins>
      <w:ins w:id="1842" w:author="Billy Mitchell" w:date="2023-11-08T23:31:00Z">
        <w:r w:rsidR="00A30203">
          <w:rPr>
            <w:bCs/>
            <w:i/>
            <w:iCs/>
            <w:szCs w:val="24"/>
          </w:rPr>
          <w:t>95% CI =</w:t>
        </w:r>
        <w:r w:rsidR="00A30203" w:rsidRPr="00E9258A">
          <w:rPr>
            <w:bCs/>
            <w:szCs w:val="24"/>
          </w:rPr>
          <w:t>[</w:t>
        </w:r>
      </w:ins>
      <w:ins w:id="1843" w:author="Billy Mitchell" w:date="2023-11-08T23:43:00Z">
        <w:r w:rsidR="0022476E">
          <w:rPr>
            <w:bCs/>
            <w:szCs w:val="24"/>
          </w:rPr>
          <w:t>-0.005</w:t>
        </w:r>
      </w:ins>
      <w:ins w:id="1844" w:author="Billy Mitchell" w:date="2023-11-08T23:31:00Z">
        <w:r w:rsidR="00A30203">
          <w:rPr>
            <w:bCs/>
            <w:szCs w:val="24"/>
          </w:rPr>
          <w:t xml:space="preserve">, </w:t>
        </w:r>
      </w:ins>
      <w:ins w:id="1845" w:author="Billy Mitchell" w:date="2023-11-08T23:44:00Z">
        <w:r w:rsidR="0022476E">
          <w:rPr>
            <w:bCs/>
            <w:szCs w:val="24"/>
          </w:rPr>
          <w:t>0.006</w:t>
        </w:r>
      </w:ins>
      <w:ins w:id="1846" w:author="Billy Mitchell" w:date="2023-11-08T23:31:00Z">
        <w:r w:rsidR="00A30203">
          <w:rPr>
            <w:bCs/>
            <w:szCs w:val="24"/>
          </w:rPr>
          <w:t>]</w:t>
        </w:r>
      </w:ins>
      <w:ins w:id="1847" w:author="Billy Mitchell" w:date="2023-11-08T12:34:00Z">
        <w:r>
          <w:rPr>
            <w:bCs/>
            <w:szCs w:val="24"/>
          </w:rPr>
          <w:t xml:space="preserve">, </w:t>
        </w:r>
      </w:ins>
      <w:ins w:id="1848" w:author="Billy Mitchell" w:date="2023-11-08T23:30:00Z">
        <w:r w:rsidR="00A30203" w:rsidRPr="00A30203">
          <w:rPr>
            <w:bCs/>
            <w:i/>
            <w:iCs/>
            <w:szCs w:val="24"/>
          </w:rPr>
          <w:t>p =</w:t>
        </w:r>
      </w:ins>
      <w:ins w:id="1849" w:author="Billy Mitchell" w:date="2023-11-08T12:34:00Z">
        <w:r>
          <w:rPr>
            <w:bCs/>
            <w:szCs w:val="24"/>
          </w:rPr>
          <w:t xml:space="preserve"> 0.</w:t>
        </w:r>
      </w:ins>
      <w:ins w:id="1850" w:author="Billy Mitchell" w:date="2023-11-08T23:41:00Z">
        <w:r w:rsidR="0022476E">
          <w:rPr>
            <w:bCs/>
            <w:szCs w:val="24"/>
          </w:rPr>
          <w:t>92</w:t>
        </w:r>
      </w:ins>
      <w:ins w:id="1851" w:author="Billy Mitchell" w:date="2023-11-08T12:34:00Z">
        <w:r>
          <w:rPr>
            <w:bCs/>
            <w:szCs w:val="24"/>
          </w:rPr>
          <w:t>)</w:t>
        </w:r>
        <w:r w:rsidRPr="0095040B">
          <w:rPr>
            <w:bCs/>
            <w:szCs w:val="24"/>
          </w:rPr>
          <w:t xml:space="preserve">, </w:t>
        </w:r>
        <w:r>
          <w:rPr>
            <w:bCs/>
            <w:szCs w:val="24"/>
          </w:rPr>
          <w:t>tendency to use reappraisal (</w:t>
        </w:r>
      </w:ins>
      <w:ins w:id="1852" w:author="Billy Mitchell" w:date="2023-11-08T23:30:00Z">
        <w:r w:rsidR="00A30203" w:rsidRPr="00A30203">
          <w:rPr>
            <w:bCs/>
            <w:i/>
            <w:iCs/>
            <w:szCs w:val="24"/>
          </w:rPr>
          <w:t>b =</w:t>
        </w:r>
      </w:ins>
      <w:ins w:id="1853" w:author="Billy Mitchell" w:date="2023-11-08T12:34:00Z">
        <w:r>
          <w:rPr>
            <w:bCs/>
            <w:szCs w:val="24"/>
          </w:rPr>
          <w:t xml:space="preserve"> 0.0</w:t>
        </w:r>
      </w:ins>
      <w:ins w:id="1854" w:author="Billy Mitchell" w:date="2023-11-08T23:41:00Z">
        <w:r w:rsidR="0022476E">
          <w:rPr>
            <w:bCs/>
            <w:szCs w:val="24"/>
          </w:rPr>
          <w:t>00</w:t>
        </w:r>
      </w:ins>
      <w:ins w:id="1855" w:author="Billy Mitchell" w:date="2023-11-08T12:34:00Z">
        <w:r>
          <w:rPr>
            <w:bCs/>
            <w:szCs w:val="24"/>
          </w:rPr>
          <w:t xml:space="preserve">, </w:t>
        </w:r>
      </w:ins>
      <w:ins w:id="1856" w:author="Billy Mitchell" w:date="2023-11-08T23:31:00Z">
        <w:r w:rsidR="00A30203">
          <w:rPr>
            <w:bCs/>
            <w:i/>
            <w:iCs/>
            <w:szCs w:val="24"/>
          </w:rPr>
          <w:t>95% CI =</w:t>
        </w:r>
        <w:r w:rsidR="00A30203" w:rsidRPr="00E9258A">
          <w:rPr>
            <w:bCs/>
            <w:szCs w:val="24"/>
          </w:rPr>
          <w:t>[</w:t>
        </w:r>
      </w:ins>
      <w:ins w:id="1857" w:author="Billy Mitchell" w:date="2023-11-08T23:44:00Z">
        <w:r w:rsidR="006C26B9">
          <w:rPr>
            <w:bCs/>
            <w:szCs w:val="24"/>
          </w:rPr>
          <w:t>-</w:t>
        </w:r>
        <w:r w:rsidR="0022476E">
          <w:rPr>
            <w:bCs/>
            <w:szCs w:val="24"/>
          </w:rPr>
          <w:t>0.012</w:t>
        </w:r>
      </w:ins>
      <w:ins w:id="1858" w:author="Billy Mitchell" w:date="2023-11-08T23:31:00Z">
        <w:r w:rsidR="00A30203">
          <w:rPr>
            <w:bCs/>
            <w:szCs w:val="24"/>
          </w:rPr>
          <w:t xml:space="preserve">, </w:t>
        </w:r>
      </w:ins>
      <w:ins w:id="1859" w:author="Billy Mitchell" w:date="2023-11-08T23:44:00Z">
        <w:r w:rsidR="006C26B9">
          <w:rPr>
            <w:bCs/>
            <w:szCs w:val="24"/>
          </w:rPr>
          <w:t>0.013</w:t>
        </w:r>
      </w:ins>
      <w:ins w:id="1860" w:author="Billy Mitchell" w:date="2023-11-08T23:31:00Z">
        <w:r w:rsidR="00A30203">
          <w:rPr>
            <w:bCs/>
            <w:szCs w:val="24"/>
          </w:rPr>
          <w:t>]</w:t>
        </w:r>
      </w:ins>
      <w:ins w:id="1861" w:author="Billy Mitchell" w:date="2023-11-08T12:34:00Z">
        <w:r>
          <w:rPr>
            <w:bCs/>
            <w:szCs w:val="24"/>
          </w:rPr>
          <w:t xml:space="preserve">, </w:t>
        </w:r>
      </w:ins>
      <w:ins w:id="1862" w:author="Billy Mitchell" w:date="2023-11-08T23:30:00Z">
        <w:r w:rsidR="00A30203" w:rsidRPr="00A30203">
          <w:rPr>
            <w:bCs/>
            <w:i/>
            <w:iCs/>
            <w:szCs w:val="24"/>
          </w:rPr>
          <w:t>p =</w:t>
        </w:r>
      </w:ins>
      <w:ins w:id="1863" w:author="Billy Mitchell" w:date="2023-11-08T12:34:00Z">
        <w:r>
          <w:rPr>
            <w:bCs/>
            <w:szCs w:val="24"/>
          </w:rPr>
          <w:t xml:space="preserve"> 0.</w:t>
        </w:r>
      </w:ins>
      <w:ins w:id="1864" w:author="Billy Mitchell" w:date="2023-11-08T23:41:00Z">
        <w:r w:rsidR="0022476E">
          <w:rPr>
            <w:bCs/>
            <w:szCs w:val="24"/>
          </w:rPr>
          <w:t>97</w:t>
        </w:r>
      </w:ins>
      <w:ins w:id="1865" w:author="Billy Mitchell" w:date="2023-11-08T12:34:00Z">
        <w:r>
          <w:rPr>
            <w:bCs/>
            <w:szCs w:val="24"/>
          </w:rPr>
          <w:t>) or suppression (</w:t>
        </w:r>
      </w:ins>
      <w:ins w:id="1866" w:author="Billy Mitchell" w:date="2023-11-08T23:30:00Z">
        <w:r w:rsidR="00A30203" w:rsidRPr="00A30203">
          <w:rPr>
            <w:bCs/>
            <w:i/>
            <w:iCs/>
            <w:szCs w:val="24"/>
          </w:rPr>
          <w:t>b =</w:t>
        </w:r>
      </w:ins>
      <w:ins w:id="1867" w:author="Billy Mitchell" w:date="2023-11-08T12:34:00Z">
        <w:r>
          <w:rPr>
            <w:bCs/>
            <w:szCs w:val="24"/>
          </w:rPr>
          <w:t xml:space="preserve"> 0.0</w:t>
        </w:r>
      </w:ins>
      <w:ins w:id="1868" w:author="Billy Mitchell" w:date="2023-11-08T23:41:00Z">
        <w:r w:rsidR="0022476E">
          <w:rPr>
            <w:bCs/>
            <w:szCs w:val="24"/>
          </w:rPr>
          <w:t>02</w:t>
        </w:r>
      </w:ins>
      <w:ins w:id="1869" w:author="Billy Mitchell" w:date="2023-11-08T12:34:00Z">
        <w:r>
          <w:rPr>
            <w:bCs/>
            <w:szCs w:val="24"/>
          </w:rPr>
          <w:t xml:space="preserve">, </w:t>
        </w:r>
      </w:ins>
      <w:ins w:id="1870" w:author="Billy Mitchell" w:date="2023-11-08T23:31:00Z">
        <w:r w:rsidR="00A30203">
          <w:rPr>
            <w:bCs/>
            <w:i/>
            <w:iCs/>
            <w:szCs w:val="24"/>
          </w:rPr>
          <w:t>95% CI =</w:t>
        </w:r>
        <w:r w:rsidR="00A30203" w:rsidRPr="00E9258A">
          <w:rPr>
            <w:bCs/>
            <w:szCs w:val="24"/>
          </w:rPr>
          <w:t>[</w:t>
        </w:r>
      </w:ins>
      <w:ins w:id="1871" w:author="Billy Mitchell" w:date="2023-11-08T23:44:00Z">
        <w:r w:rsidR="006C26B9">
          <w:rPr>
            <w:bCs/>
            <w:szCs w:val="24"/>
          </w:rPr>
          <w:t>-</w:t>
        </w:r>
      </w:ins>
      <w:ins w:id="1872" w:author="Billy Mitchell" w:date="2023-11-08T23:45:00Z">
        <w:r w:rsidR="006C26B9">
          <w:rPr>
            <w:bCs/>
            <w:szCs w:val="24"/>
          </w:rPr>
          <w:t>0.011</w:t>
        </w:r>
      </w:ins>
      <w:ins w:id="1873" w:author="Billy Mitchell" w:date="2023-11-08T23:31:00Z">
        <w:r w:rsidR="00A30203">
          <w:rPr>
            <w:bCs/>
            <w:szCs w:val="24"/>
          </w:rPr>
          <w:t>,</w:t>
        </w:r>
      </w:ins>
      <w:ins w:id="1874" w:author="Billy Mitchell" w:date="2023-11-08T23:45:00Z">
        <w:r w:rsidR="006C26B9">
          <w:rPr>
            <w:bCs/>
            <w:szCs w:val="24"/>
          </w:rPr>
          <w:t xml:space="preserve"> 0.015</w:t>
        </w:r>
      </w:ins>
      <w:ins w:id="1875" w:author="Billy Mitchell" w:date="2023-11-08T23:31:00Z">
        <w:del w:id="1876" w:author="chelsea helion" w:date="2023-11-10T18:45:00Z">
          <w:r w:rsidR="00A30203" w:rsidDel="00E17274">
            <w:rPr>
              <w:bCs/>
              <w:szCs w:val="24"/>
            </w:rPr>
            <w:delText xml:space="preserve"> </w:delText>
          </w:r>
        </w:del>
        <w:r w:rsidR="00A30203">
          <w:rPr>
            <w:bCs/>
            <w:szCs w:val="24"/>
          </w:rPr>
          <w:t>]</w:t>
        </w:r>
      </w:ins>
      <w:ins w:id="1877" w:author="Billy Mitchell" w:date="2023-11-08T12:34:00Z">
        <w:r>
          <w:rPr>
            <w:bCs/>
            <w:szCs w:val="24"/>
          </w:rPr>
          <w:t xml:space="preserve">, </w:t>
        </w:r>
      </w:ins>
      <w:ins w:id="1878" w:author="Billy Mitchell" w:date="2023-11-08T23:30:00Z">
        <w:r w:rsidR="00A30203" w:rsidRPr="00A30203">
          <w:rPr>
            <w:bCs/>
            <w:i/>
            <w:iCs/>
            <w:szCs w:val="24"/>
          </w:rPr>
          <w:t>p =</w:t>
        </w:r>
      </w:ins>
      <w:ins w:id="1879" w:author="Billy Mitchell" w:date="2023-11-08T12:34:00Z">
        <w:r>
          <w:rPr>
            <w:bCs/>
            <w:szCs w:val="24"/>
          </w:rPr>
          <w:t xml:space="preserve"> 0.</w:t>
        </w:r>
      </w:ins>
      <w:ins w:id="1880" w:author="Billy Mitchell" w:date="2023-11-08T23:41:00Z">
        <w:r w:rsidR="0022476E">
          <w:rPr>
            <w:bCs/>
            <w:szCs w:val="24"/>
          </w:rPr>
          <w:t>76</w:t>
        </w:r>
      </w:ins>
      <w:ins w:id="1881" w:author="Billy Mitchell" w:date="2023-11-08T12:34:00Z">
        <w:r>
          <w:rPr>
            <w:bCs/>
            <w:szCs w:val="24"/>
          </w:rPr>
          <w:t>)</w:t>
        </w:r>
        <w:r w:rsidRPr="0095040B">
          <w:rPr>
            <w:bCs/>
            <w:szCs w:val="24"/>
          </w:rPr>
          <w:t>, time of day</w:t>
        </w:r>
        <w:r>
          <w:rPr>
            <w:bCs/>
            <w:szCs w:val="24"/>
          </w:rPr>
          <w:t xml:space="preserve"> (</w:t>
        </w:r>
        <w:r w:rsidRPr="0022476E">
          <w:rPr>
            <w:bCs/>
            <w:i/>
            <w:iCs/>
            <w:szCs w:val="24"/>
            <w:rPrChange w:id="1882" w:author="Billy Mitchell" w:date="2023-11-08T23:41:00Z">
              <w:rPr>
                <w:bCs/>
                <w:szCs w:val="24"/>
              </w:rPr>
            </w:rPrChange>
          </w:rPr>
          <w:t>F</w:t>
        </w:r>
        <w:r>
          <w:rPr>
            <w:bCs/>
            <w:szCs w:val="24"/>
          </w:rPr>
          <w:t xml:space="preserve">(2,73) = 0.04, </w:t>
        </w:r>
      </w:ins>
      <w:ins w:id="1883" w:author="Billy Mitchell" w:date="2023-11-08T23:30:00Z">
        <w:r w:rsidR="00A30203" w:rsidRPr="00A30203">
          <w:rPr>
            <w:bCs/>
            <w:i/>
            <w:iCs/>
            <w:szCs w:val="24"/>
          </w:rPr>
          <w:t>p =</w:t>
        </w:r>
      </w:ins>
      <w:ins w:id="1884" w:author="Billy Mitchell" w:date="2023-11-08T12:34:00Z">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22476E">
          <w:rPr>
            <w:bCs/>
            <w:i/>
            <w:iCs/>
            <w:szCs w:val="24"/>
            <w:rPrChange w:id="1885" w:author="Billy Mitchell" w:date="2023-11-08T23:41:00Z">
              <w:rPr>
                <w:bCs/>
                <w:szCs w:val="24"/>
              </w:rPr>
            </w:rPrChange>
          </w:rPr>
          <w:t>t</w:t>
        </w:r>
        <w:r>
          <w:rPr>
            <w:bCs/>
            <w:szCs w:val="24"/>
          </w:rPr>
          <w:t xml:space="preserve">(60) = -0.40, </w:t>
        </w:r>
      </w:ins>
      <w:ins w:id="1886" w:author="Billy Mitchell" w:date="2023-11-08T23:30:00Z">
        <w:r w:rsidR="00A30203" w:rsidRPr="00A30203">
          <w:rPr>
            <w:bCs/>
            <w:i/>
            <w:iCs/>
            <w:szCs w:val="24"/>
          </w:rPr>
          <w:t>p =</w:t>
        </w:r>
      </w:ins>
      <w:ins w:id="1887" w:author="Billy Mitchell" w:date="2023-11-08T12:34:00Z">
        <w:r>
          <w:rPr>
            <w:bCs/>
            <w:szCs w:val="24"/>
          </w:rPr>
          <w:t xml:space="preserve"> 0.700)</w:t>
        </w:r>
      </w:ins>
      <w:ins w:id="1888" w:author="Billy Mitchell" w:date="2023-11-08T20:16:00Z">
        <w:r w:rsidR="00831F04">
          <w:rPr>
            <w:bCs/>
            <w:szCs w:val="24"/>
          </w:rPr>
          <w:t xml:space="preserve">, or which </w:t>
        </w:r>
        <w:r w:rsidR="00831F04">
          <w:rPr>
            <w:szCs w:val="24"/>
          </w:rPr>
          <w:t>group participants traversed the haunted house with (</w:t>
        </w:r>
        <w:r w:rsidR="00831F04" w:rsidRPr="0022476E">
          <w:rPr>
            <w:i/>
            <w:iCs/>
            <w:szCs w:val="24"/>
            <w:rPrChange w:id="1889" w:author="Billy Mitchell" w:date="2023-11-08T23:41:00Z">
              <w:rPr>
                <w:szCs w:val="24"/>
              </w:rPr>
            </w:rPrChange>
          </w:rPr>
          <w:t>F</w:t>
        </w:r>
        <w:r w:rsidR="00831F04">
          <w:rPr>
            <w:szCs w:val="24"/>
          </w:rPr>
          <w:t xml:space="preserve">(30,45) = 0.93, </w:t>
        </w:r>
      </w:ins>
      <w:ins w:id="1890" w:author="Billy Mitchell" w:date="2023-11-08T23:30:00Z">
        <w:r w:rsidR="00A30203" w:rsidRPr="00A30203">
          <w:rPr>
            <w:i/>
            <w:iCs/>
            <w:szCs w:val="24"/>
          </w:rPr>
          <w:t>p =</w:t>
        </w:r>
      </w:ins>
      <w:ins w:id="1891" w:author="Billy Mitchell" w:date="2023-11-08T20:16:00Z">
        <w:r w:rsidR="00831F04">
          <w:rPr>
            <w:szCs w:val="24"/>
          </w:rPr>
          <w:t xml:space="preserve"> 0.57). </w:t>
        </w:r>
      </w:ins>
      <w:ins w:id="1892"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893" w:author="Billy Mitchell" w:date="2023-11-08T12:36:00Z"/>
          <w:b/>
          <w:bCs/>
          <w:szCs w:val="24"/>
          <w:rPrChange w:id="1894" w:author="Billy Mitchell" w:date="2023-11-08T12:37:00Z">
            <w:rPr>
              <w:del w:id="1895" w:author="Billy Mitchell" w:date="2023-11-08T12:36:00Z"/>
              <w:szCs w:val="24"/>
            </w:rPr>
          </w:rPrChange>
        </w:rPr>
      </w:pPr>
    </w:p>
    <w:p w14:paraId="4AA22AC5" w14:textId="074C550F" w:rsidR="00B07DD0" w:rsidRPr="00B07DD0" w:rsidDel="00E17274" w:rsidRDefault="003A18DB" w:rsidP="003A18DB">
      <w:pPr>
        <w:spacing w:after="0" w:line="480" w:lineRule="auto"/>
        <w:ind w:left="0" w:firstLine="720"/>
        <w:rPr>
          <w:ins w:id="1896" w:author="Billy Mitchell" w:date="2023-11-10T03:52:00Z"/>
          <w:del w:id="1897" w:author="chelsea helion" w:date="2023-11-10T18:46:00Z"/>
          <w:szCs w:val="24"/>
        </w:rPr>
      </w:pPr>
      <w:ins w:id="1898" w:author="Billy Mitchell" w:date="2023-11-08T12:37:00Z">
        <w:r w:rsidRPr="003A18DB">
          <w:rPr>
            <w:b/>
            <w:bCs/>
            <w:szCs w:val="24"/>
            <w:rPrChange w:id="1899" w:author="Billy Mitchell" w:date="2023-11-08T12:37:00Z">
              <w:rPr>
                <w:szCs w:val="24"/>
              </w:rPr>
            </w:rPrChange>
          </w:rPr>
          <w:t>Multiverse approach also failed to explain strategy usage.</w:t>
        </w:r>
      </w:ins>
      <w:ins w:id="1900" w:author="Billy Mitchell" w:date="2023-11-10T02:21:00Z">
        <w:r w:rsidR="009C0B1F">
          <w:rPr>
            <w:szCs w:val="24"/>
          </w:rPr>
          <w:t xml:space="preserve"> </w:t>
        </w:r>
      </w:ins>
      <w:del w:id="1901" w:author="Billy Mitchell" w:date="2023-11-10T02:21:00Z">
        <w:r w:rsidR="0043765F" w:rsidRPr="003A18DB" w:rsidDel="009C0B1F">
          <w:rPr>
            <w:szCs w:val="24"/>
          </w:rPr>
          <w:delText>However,</w:delText>
        </w:r>
        <w:r w:rsidR="0043765F" w:rsidDel="009C0B1F">
          <w:rPr>
            <w:szCs w:val="24"/>
          </w:rPr>
          <w:delText xml:space="preserve"> w</w:delText>
        </w:r>
      </w:del>
      <w:ins w:id="1902" w:author="Billy Mitchell" w:date="2023-11-10T02:21:00Z">
        <w:r w:rsidR="009C0B1F">
          <w:rPr>
            <w:szCs w:val="24"/>
          </w:rPr>
          <w:t>W</w:t>
        </w:r>
      </w:ins>
      <w:r w:rsidR="0043765F">
        <w:rPr>
          <w:szCs w:val="24"/>
        </w:rPr>
        <w:t xml:space="preserve">e expanded </w:t>
      </w:r>
      <w:ins w:id="1903" w:author="Billy Mitchell" w:date="2023-11-10T02:21:00Z">
        <w:r w:rsidR="009C0B1F">
          <w:rPr>
            <w:szCs w:val="24"/>
          </w:rPr>
          <w:t xml:space="preserve">the scope of our primary analyses </w:t>
        </w:r>
      </w:ins>
      <w:del w:id="1904" w:author="Billy Mitchell" w:date="2023-11-10T02:21:00Z">
        <w:r w:rsidR="0043765F" w:rsidDel="009C0B1F">
          <w:rPr>
            <w:szCs w:val="24"/>
          </w:rPr>
          <w:delText xml:space="preserve">our scope </w:delText>
        </w:r>
      </w:del>
      <w:r w:rsidR="0043765F">
        <w:rPr>
          <w:szCs w:val="24"/>
        </w:rPr>
        <w:t>and conducted</w:t>
      </w:r>
      <w:del w:id="1905" w:author="Billy Mitchell" w:date="2023-11-10T02:21:00Z">
        <w:r w:rsidR="0043765F" w:rsidDel="009C0B1F">
          <w:rPr>
            <w:szCs w:val="24"/>
          </w:rPr>
          <w:delText xml:space="preserve"> an</w:delText>
        </w:r>
      </w:del>
      <w:r w:rsidR="0043765F">
        <w:rPr>
          <w:szCs w:val="24"/>
        </w:rPr>
        <w:t xml:space="preserve"> additional explora</w:t>
      </w:r>
      <w:r w:rsidR="004D2275" w:rsidRPr="004D2275">
        <w:rPr>
          <w:szCs w:val="24"/>
        </w:rPr>
        <w:t>tory</w:t>
      </w:r>
      <w:r w:rsidR="004D2275">
        <w:rPr>
          <w:szCs w:val="24"/>
        </w:rPr>
        <w:t xml:space="preserve"> analys</w:t>
      </w:r>
      <w:ins w:id="1906" w:author="Billy Mitchell" w:date="2023-11-10T02:21:00Z">
        <w:r w:rsidR="009C0B1F">
          <w:rPr>
            <w:szCs w:val="24"/>
          </w:rPr>
          <w:t>e</w:t>
        </w:r>
      </w:ins>
      <w:del w:id="1907" w:author="Billy Mitchell" w:date="2023-11-10T02:21:00Z">
        <w:r w:rsidR="0043765F" w:rsidDel="009C0B1F">
          <w:rPr>
            <w:szCs w:val="24"/>
          </w:rPr>
          <w:delText>i</w:delText>
        </w:r>
      </w:del>
      <w:r w:rsidR="0043765F">
        <w:rPr>
          <w:szCs w:val="24"/>
        </w:rPr>
        <w:t xml:space="preserve">s </w:t>
      </w:r>
      <w:r w:rsidR="004D2275">
        <w:rPr>
          <w:szCs w:val="24"/>
        </w:rPr>
        <w:t xml:space="preserve">to determine whether a stronger association between strategy </w:t>
      </w:r>
      <w:ins w:id="1908" w:author="Billy Mitchell" w:date="2023-11-13T19:23:00Z">
        <w:r w:rsidR="00131503">
          <w:rPr>
            <w:szCs w:val="24"/>
          </w:rPr>
          <w:t>usage</w:t>
        </w:r>
      </w:ins>
      <w:del w:id="1909" w:author="Billy Mitchell" w:date="2023-11-13T19:23:00Z">
        <w:r w:rsidR="004D2275" w:rsidDel="00131503">
          <w:rPr>
            <w:szCs w:val="24"/>
          </w:rPr>
          <w:delText>choice</w:delText>
        </w:r>
      </w:del>
      <w:r w:rsidR="004D2275">
        <w:rPr>
          <w:szCs w:val="24"/>
        </w:rPr>
        <w:t xml:space="preserve"> and affective intensity</w:t>
      </w:r>
      <w:r w:rsidR="008E6857">
        <w:rPr>
          <w:szCs w:val="24"/>
        </w:rPr>
        <w:t xml:space="preserve"> could be found</w:t>
      </w:r>
      <w:r w:rsidR="004D2275">
        <w:rPr>
          <w:szCs w:val="24"/>
        </w:rPr>
        <w:t xml:space="preserve"> using</w:t>
      </w:r>
      <w:ins w:id="1910" w:author="Billy Mitchell" w:date="2023-11-10T02:22:00Z">
        <w:r w:rsidR="009C0B1F">
          <w:rPr>
            <w:szCs w:val="24"/>
          </w:rPr>
          <w:t xml:space="preserve"> different</w:t>
        </w:r>
      </w:ins>
      <w:del w:id="1911" w:author="Billy Mitchell" w:date="2023-11-10T02:22:00Z">
        <w:r w:rsidR="004D2275" w:rsidDel="009C0B1F">
          <w:rPr>
            <w:szCs w:val="24"/>
          </w:rPr>
          <w:delText xml:space="preserve"> a broader</w:delText>
        </w:r>
      </w:del>
      <w:r w:rsidR="004D2275">
        <w:rPr>
          <w:szCs w:val="24"/>
        </w:rPr>
        <w:t xml:space="preserve"> </w:t>
      </w:r>
      <w:ins w:id="1912" w:author="Billy Mitchell" w:date="2023-11-10T02:22:00Z">
        <w:r w:rsidR="009C0B1F">
          <w:rPr>
            <w:szCs w:val="24"/>
          </w:rPr>
          <w:t>inclusion criteria</w:t>
        </w:r>
      </w:ins>
      <w:del w:id="1913" w:author="Billy Mitchell" w:date="2023-11-10T02:22:00Z">
        <w:r w:rsidR="004D2275" w:rsidDel="009C0B1F">
          <w:rPr>
            <w:szCs w:val="24"/>
          </w:rPr>
          <w:delText>categorization schema</w:delText>
        </w:r>
      </w:del>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ins w:id="1914" w:author="Billy Mitchell" w:date="2023-11-10T03:52:00Z">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w:t>
        </w:r>
      </w:ins>
      <w:ins w:id="1915" w:author="Billy Mitchell" w:date="2023-11-10T03:53:00Z">
        <w:r w:rsidR="00B07DD0">
          <w:rPr>
            <w:szCs w:val="24"/>
          </w:rPr>
          <w:t xml:space="preserve">Details and results of this analysis can be found in the </w:t>
        </w:r>
        <w:r w:rsidR="00B07DD0">
          <w:rPr>
            <w:b/>
            <w:bCs/>
            <w:szCs w:val="24"/>
          </w:rPr>
          <w:t>Supplementary Materials</w:t>
        </w:r>
        <w:r w:rsidR="00B07DD0">
          <w:rPr>
            <w:szCs w:val="24"/>
          </w:rPr>
          <w:t xml:space="preserve">. </w:t>
        </w:r>
      </w:ins>
    </w:p>
    <w:p w14:paraId="3333DB82" w14:textId="5C15A070" w:rsidR="00D93AE7" w:rsidRPr="003A18DB" w:rsidDel="0014196C" w:rsidRDefault="004D2275" w:rsidP="003A18DB">
      <w:pPr>
        <w:spacing w:after="0" w:line="480" w:lineRule="auto"/>
        <w:ind w:left="0" w:firstLine="720"/>
        <w:rPr>
          <w:del w:id="1916" w:author="Billy Mitchell" w:date="2023-11-13T13:42:00Z"/>
          <w:b/>
          <w:bCs/>
          <w:szCs w:val="24"/>
          <w:rPrChange w:id="1917" w:author="Billy Mitchell" w:date="2023-11-08T12:37:00Z">
            <w:rPr>
              <w:del w:id="1918" w:author="Billy Mitchell" w:date="2023-11-13T13:42:00Z"/>
              <w:szCs w:val="24"/>
            </w:rPr>
          </w:rPrChange>
        </w:rPr>
      </w:pPr>
      <w:del w:id="1919" w:author="Billy Mitchell" w:date="2023-11-13T13:42:00Z">
        <w:r w:rsidDel="0014196C">
          <w:rPr>
            <w:szCs w:val="24"/>
          </w:rPr>
          <w:delText xml:space="preserve">. </w:delText>
        </w:r>
        <w:r w:rsidR="002E68CC" w:rsidDel="0014196C">
          <w:rPr>
            <w:szCs w:val="24"/>
          </w:rPr>
          <w:delText>Expanding ou</w:delText>
        </w:r>
      </w:del>
      <w:del w:id="1920" w:author="Billy Mitchell" w:date="2023-11-13T13:39:00Z">
        <w:r w:rsidR="002E68CC" w:rsidDel="0014196C">
          <w:rPr>
            <w:szCs w:val="24"/>
          </w:rPr>
          <w:delText>r groups</w:delText>
        </w:r>
      </w:del>
      <w:del w:id="1921" w:author="Billy Mitchell" w:date="2023-11-13T13:42:00Z">
        <w:r w:rsidDel="0014196C">
          <w:rPr>
            <w:szCs w:val="24"/>
          </w:rPr>
          <w:delText xml:space="preserve"> </w:delText>
        </w:r>
        <w:r w:rsidR="002E68CC" w:rsidDel="0014196C">
          <w:rPr>
            <w:szCs w:val="24"/>
          </w:rPr>
          <w:delText xml:space="preserve">yielded </w:delText>
        </w:r>
        <w:r w:rsidDel="0014196C">
          <w:rPr>
            <w:szCs w:val="24"/>
          </w:rPr>
          <w:delText>a</w:delText>
        </w:r>
        <w:r w:rsidR="002E68CC" w:rsidDel="0014196C">
          <w:rPr>
            <w:szCs w:val="24"/>
          </w:rPr>
          <w:delText xml:space="preserve"> subset of </w:delText>
        </w:r>
        <w:r w:rsidR="0043765F" w:rsidDel="0014196C">
          <w:rPr>
            <w:szCs w:val="24"/>
          </w:rPr>
          <w:delText>360</w:delText>
        </w:r>
        <w:r w:rsidRPr="004D2275" w:rsidDel="0014196C">
          <w:rPr>
            <w:szCs w:val="24"/>
          </w:rPr>
          <w:delText xml:space="preserve"> observations in which a negative emotion was downregulated by ei</w:delText>
        </w:r>
        <w:r w:rsidR="002E68CC" w:rsidDel="0014196C">
          <w:rPr>
            <w:szCs w:val="24"/>
          </w:rPr>
          <w:delText>ther disengagement or engagement strategy</w:delText>
        </w:r>
        <w:r w:rsidRPr="004D2275" w:rsidDel="0014196C">
          <w:rPr>
            <w:szCs w:val="24"/>
          </w:rPr>
          <w:delText xml:space="preserve">. </w:delText>
        </w:r>
        <w:r w:rsidR="002E68CC" w:rsidDel="0014196C">
          <w:rPr>
            <w:szCs w:val="24"/>
          </w:rPr>
          <w:delText xml:space="preserve">These observations </w:delText>
        </w:r>
        <w:r w:rsidR="0043765F" w:rsidDel="0014196C">
          <w:rPr>
            <w:szCs w:val="24"/>
          </w:rPr>
          <w:delText xml:space="preserve">were </w:delText>
        </w:r>
        <w:r w:rsidR="002E68CC" w:rsidDel="0014196C">
          <w:rPr>
            <w:szCs w:val="24"/>
          </w:rPr>
          <w:delText xml:space="preserve">reported by </w:delText>
        </w:r>
        <w:r w:rsidR="0043765F" w:rsidDel="0014196C">
          <w:rPr>
            <w:szCs w:val="24"/>
          </w:rPr>
          <w:delText>89</w:delText>
        </w:r>
        <w:r w:rsidRPr="004D2275" w:rsidDel="0014196C">
          <w:rPr>
            <w:szCs w:val="24"/>
          </w:rPr>
          <w:delText xml:space="preserve"> par</w:delText>
        </w:r>
        <w:r w:rsidR="002E68CC" w:rsidDel="0014196C">
          <w:rPr>
            <w:szCs w:val="24"/>
          </w:rPr>
          <w:delText>ticipants. Of the</w:delText>
        </w:r>
        <w:r w:rsidRPr="004D2275" w:rsidDel="0014196C">
          <w:rPr>
            <w:szCs w:val="24"/>
          </w:rPr>
          <w:delText xml:space="preserve"> tota</w:delText>
        </w:r>
        <w:r w:rsidR="002E68CC" w:rsidDel="0014196C">
          <w:rPr>
            <w:szCs w:val="24"/>
          </w:rPr>
          <w:delText xml:space="preserve">l observations, </w:delText>
        </w:r>
        <w:r w:rsidR="0043765F" w:rsidDel="0014196C">
          <w:rPr>
            <w:szCs w:val="24"/>
          </w:rPr>
          <w:delText>237</w:delText>
        </w:r>
        <w:r w:rsidR="002E68CC" w:rsidDel="0014196C">
          <w:rPr>
            <w:szCs w:val="24"/>
          </w:rPr>
          <w:delText xml:space="preserve"> (65.</w:delText>
        </w:r>
        <w:r w:rsidR="0043765F" w:rsidDel="0014196C">
          <w:rPr>
            <w:szCs w:val="24"/>
          </w:rPr>
          <w:delText>8</w:delText>
        </w:r>
        <w:r w:rsidRPr="004D2275" w:rsidDel="0014196C">
          <w:rPr>
            <w:szCs w:val="24"/>
          </w:rPr>
          <w:delText>0%) reported using distraction</w:delText>
        </w:r>
        <w:r w:rsidR="002E68CC" w:rsidDel="0014196C">
          <w:rPr>
            <w:szCs w:val="24"/>
          </w:rPr>
          <w:delText xml:space="preserve"> or suppression</w:delText>
        </w:r>
        <w:r w:rsidRPr="004D2275" w:rsidDel="0014196C">
          <w:rPr>
            <w:szCs w:val="24"/>
          </w:rPr>
          <w:delText xml:space="preserve"> to regulate their emotions. The average emotional in</w:delText>
        </w:r>
        <w:r w:rsidR="002E68CC" w:rsidDel="0014196C">
          <w:rPr>
            <w:szCs w:val="24"/>
          </w:rPr>
          <w:delText>tensity of observations was 2.</w:delText>
        </w:r>
        <w:r w:rsidR="0043765F" w:rsidDel="0014196C">
          <w:rPr>
            <w:szCs w:val="24"/>
          </w:rPr>
          <w:delText>40</w:delText>
        </w:r>
        <w:r w:rsidRPr="004D2275" w:rsidDel="0014196C">
          <w:rPr>
            <w:szCs w:val="24"/>
          </w:rPr>
          <w:delText>.</w:delText>
        </w:r>
        <w:r w:rsidR="00021D66" w:rsidDel="0014196C">
          <w:rPr>
            <w:szCs w:val="24"/>
          </w:rPr>
          <w:delText xml:space="preserve"> However, our best performing </w:delText>
        </w:r>
        <w:r w:rsidR="00021D66" w:rsidRPr="00021D66" w:rsidDel="0014196C">
          <w:rPr>
            <w:szCs w:val="24"/>
          </w:rPr>
          <w:delText>non-null model, including only intensity as a fixed effect (</w:delText>
        </w:r>
        <w:r w:rsidR="00021D66" w:rsidRPr="00831F04" w:rsidDel="0014196C">
          <w:rPr>
            <w:i/>
            <w:iCs/>
            <w:szCs w:val="24"/>
            <w:rPrChange w:id="1922" w:author="Billy Mitchell" w:date="2023-11-08T20:22:00Z">
              <w:rPr>
                <w:szCs w:val="24"/>
              </w:rPr>
            </w:rPrChange>
          </w:rPr>
          <w:delText>p</w:delText>
        </w:r>
        <w:r w:rsidR="00021D66" w:rsidRPr="00021D66" w:rsidDel="0014196C">
          <w:rPr>
            <w:szCs w:val="24"/>
          </w:rPr>
          <w:delText xml:space="preserve"> = 0.</w:delText>
        </w:r>
        <w:r w:rsidR="00021D66" w:rsidDel="0014196C">
          <w:rPr>
            <w:szCs w:val="24"/>
          </w:rPr>
          <w:delText>3</w:delText>
        </w:r>
        <w:r w:rsidR="006D2182" w:rsidDel="0014196C">
          <w:rPr>
            <w:szCs w:val="24"/>
          </w:rPr>
          <w:delText>2</w:delText>
        </w:r>
        <w:r w:rsidR="00021D66" w:rsidRPr="00021D66" w:rsidDel="0014196C">
          <w:rPr>
            <w:szCs w:val="24"/>
          </w:rPr>
          <w:delText xml:space="preserve"> when compared to null), </w:delText>
        </w:r>
        <w:r w:rsidR="00021D66" w:rsidDel="0014196C">
          <w:rPr>
            <w:szCs w:val="24"/>
          </w:rPr>
          <w:delText xml:space="preserve">again </w:delText>
        </w:r>
        <w:r w:rsidR="00021D66" w:rsidRPr="00021D66" w:rsidDel="0014196C">
          <w:rPr>
            <w:szCs w:val="24"/>
          </w:rPr>
          <w:delText>failed to demonstrate that emotional intensity had predictive utility towards usage</w:delText>
        </w:r>
      </w:del>
      <w:ins w:id="1923" w:author="Billy Mitchell [2]" w:date="2023-11-07T13:06:00Z">
        <w:del w:id="1924" w:author="Billy Mitchell" w:date="2023-11-13T13:42:00Z">
          <w:r w:rsidR="00097D65" w:rsidDel="0014196C">
            <w:rPr>
              <w:szCs w:val="24"/>
            </w:rPr>
            <w:delText>did not find an association between emotional intensity and strategy usage</w:delText>
          </w:r>
        </w:del>
        <w:del w:id="1925" w:author="Billy Mitchell" w:date="2023-11-08T12:38:00Z">
          <w:r w:rsidR="00097D65" w:rsidDel="003A18DB">
            <w:rPr>
              <w:szCs w:val="24"/>
            </w:rPr>
            <w:delText>a</w:delText>
          </w:r>
        </w:del>
      </w:ins>
      <w:del w:id="1926" w:author="Billy Mitchell" w:date="2023-11-13T13:42:00Z">
        <w:r w:rsidR="00021D66" w:rsidRPr="00021D66" w:rsidDel="0014196C">
          <w:rPr>
            <w:szCs w:val="24"/>
          </w:rPr>
          <w:delText xml:space="preserve"> (</w:delText>
        </w:r>
        <w:r w:rsidR="00021D66" w:rsidRPr="00831F04" w:rsidDel="0014196C">
          <w:rPr>
            <w:i/>
            <w:iCs/>
            <w:szCs w:val="24"/>
            <w:rPrChange w:id="1927" w:author="Billy Mitchell" w:date="2023-11-08T20:23:00Z">
              <w:rPr>
                <w:szCs w:val="24"/>
              </w:rPr>
            </w:rPrChange>
          </w:rPr>
          <w:delText>OR</w:delText>
        </w:r>
        <w:r w:rsidR="00021D66" w:rsidRPr="00021D66" w:rsidDel="0014196C">
          <w:rPr>
            <w:szCs w:val="24"/>
          </w:rPr>
          <w:delText xml:space="preserve"> = 1.</w:delText>
        </w:r>
        <w:r w:rsidR="00021D66" w:rsidDel="0014196C">
          <w:rPr>
            <w:szCs w:val="24"/>
          </w:rPr>
          <w:delText>1</w:delText>
        </w:r>
        <w:r w:rsidR="006D2182" w:rsidDel="0014196C">
          <w:rPr>
            <w:szCs w:val="24"/>
          </w:rPr>
          <w:delText>8</w:delText>
        </w:r>
        <w:r w:rsidR="00021D66" w:rsidRPr="00021D66" w:rsidDel="0014196C">
          <w:rPr>
            <w:szCs w:val="24"/>
          </w:rPr>
          <w:delText xml:space="preserve">, </w:delText>
        </w:r>
        <w:r w:rsidR="00021D66" w:rsidRPr="00831F04" w:rsidDel="0014196C">
          <w:rPr>
            <w:i/>
            <w:iCs/>
            <w:szCs w:val="24"/>
            <w:rPrChange w:id="1928" w:author="Billy Mitchell" w:date="2023-11-08T20:23:00Z">
              <w:rPr>
                <w:szCs w:val="24"/>
              </w:rPr>
            </w:rPrChange>
          </w:rPr>
          <w:delText>95% CI</w:delText>
        </w:r>
        <w:r w:rsidR="00021D66" w:rsidRPr="00021D66" w:rsidDel="0014196C">
          <w:rPr>
            <w:szCs w:val="24"/>
          </w:rPr>
          <w:delText xml:space="preserve"> = [0.</w:delText>
        </w:r>
        <w:r w:rsidR="00021D66" w:rsidDel="0014196C">
          <w:rPr>
            <w:szCs w:val="24"/>
          </w:rPr>
          <w:delText>8</w:delText>
        </w:r>
        <w:r w:rsidR="006D2182" w:rsidDel="0014196C">
          <w:rPr>
            <w:szCs w:val="24"/>
          </w:rPr>
          <w:delText>5</w:delText>
        </w:r>
        <w:r w:rsidR="00021D66" w:rsidRPr="00021D66" w:rsidDel="0014196C">
          <w:rPr>
            <w:szCs w:val="24"/>
          </w:rPr>
          <w:delText>, 1.</w:delText>
        </w:r>
        <w:r w:rsidR="006D2182" w:rsidDel="0014196C">
          <w:rPr>
            <w:szCs w:val="24"/>
          </w:rPr>
          <w:delText>63</w:delText>
        </w:r>
        <w:r w:rsidR="00021D66" w:rsidRPr="00021D66" w:rsidDel="0014196C">
          <w:rPr>
            <w:szCs w:val="24"/>
          </w:rPr>
          <w:delText xml:space="preserve">], </w:delText>
        </w:r>
        <w:r w:rsidR="00021D66" w:rsidRPr="00831F04" w:rsidDel="0014196C">
          <w:rPr>
            <w:i/>
            <w:iCs/>
            <w:szCs w:val="24"/>
            <w:rPrChange w:id="1929" w:author="Billy Mitchell" w:date="2023-11-08T20:23:00Z">
              <w:rPr>
                <w:szCs w:val="24"/>
              </w:rPr>
            </w:rPrChange>
          </w:rPr>
          <w:delText>p</w:delText>
        </w:r>
        <w:r w:rsidR="00021D66" w:rsidRPr="00021D66" w:rsidDel="0014196C">
          <w:rPr>
            <w:szCs w:val="24"/>
          </w:rPr>
          <w:delText xml:space="preserve"> = 0.</w:delText>
        </w:r>
        <w:r w:rsidR="00021D66" w:rsidDel="0014196C">
          <w:rPr>
            <w:szCs w:val="24"/>
          </w:rPr>
          <w:delText>3</w:delText>
        </w:r>
        <w:r w:rsidR="006D2182" w:rsidDel="0014196C">
          <w:rPr>
            <w:szCs w:val="24"/>
          </w:rPr>
          <w:delText>2</w:delText>
        </w:r>
        <w:r w:rsidR="00021D66" w:rsidRPr="00021D66" w:rsidDel="0014196C">
          <w:rPr>
            <w:szCs w:val="24"/>
          </w:rPr>
          <w:delText>).</w:delText>
        </w:r>
        <w:r w:rsidR="00804B41" w:rsidDel="0014196C">
          <w:rPr>
            <w:szCs w:val="24"/>
          </w:rPr>
          <w:delText xml:space="preserve"> Again, though not significant, this statistic suggests that </w:delText>
        </w:r>
        <w:r w:rsidR="00804B41" w:rsidRPr="00804B41" w:rsidDel="0014196C">
          <w:rPr>
            <w:szCs w:val="24"/>
          </w:rPr>
          <w:delText>every one standard deviation unit increase in emotional intensity</w:delText>
        </w:r>
        <w:r w:rsidR="00804B41" w:rsidDel="0014196C">
          <w:rPr>
            <w:szCs w:val="24"/>
          </w:rPr>
          <w:delText xml:space="preserve"> increases </w:delText>
        </w:r>
        <w:r w:rsidR="00804B41" w:rsidRPr="00804B41" w:rsidDel="0014196C">
          <w:rPr>
            <w:szCs w:val="24"/>
          </w:rPr>
          <w:delText xml:space="preserve">the odds of choosing </w:delText>
        </w:r>
        <w:r w:rsidR="00804B41" w:rsidDel="0014196C">
          <w:rPr>
            <w:szCs w:val="24"/>
          </w:rPr>
          <w:delText xml:space="preserve">a disengagement strategy </w:delText>
        </w:r>
        <w:r w:rsidR="00804B41" w:rsidRPr="00804B41" w:rsidDel="0014196C">
          <w:rPr>
            <w:szCs w:val="24"/>
          </w:rPr>
          <w:delText xml:space="preserve">by approximately </w:delText>
        </w:r>
        <w:r w:rsidR="00804B41" w:rsidDel="0014196C">
          <w:rPr>
            <w:szCs w:val="24"/>
          </w:rPr>
          <w:delText>18</w:delText>
        </w:r>
        <w:r w:rsidR="00804B41" w:rsidRPr="00804B41" w:rsidDel="0014196C">
          <w:rPr>
            <w:szCs w:val="24"/>
          </w:rPr>
          <w:delText>%</w:delText>
        </w:r>
        <w:r w:rsidR="00804B41" w:rsidDel="0014196C">
          <w:rPr>
            <w:szCs w:val="24"/>
          </w:rPr>
          <w:delText>.</w:delText>
        </w:r>
      </w:del>
    </w:p>
    <w:p w14:paraId="70129D27" w14:textId="0DC71084" w:rsidR="00EB6E76" w:rsidDel="003A18DB" w:rsidRDefault="00EB6E76">
      <w:pPr>
        <w:spacing w:after="0" w:line="480" w:lineRule="auto"/>
        <w:rPr>
          <w:del w:id="1930" w:author="Billy Mitchell" w:date="2023-11-08T12:37:00Z"/>
          <w:szCs w:val="24"/>
        </w:rPr>
        <w:pPrChange w:id="1931" w:author="Billy Mitchell" w:date="2023-11-08T12:38:00Z">
          <w:pPr>
            <w:spacing w:after="0" w:line="480" w:lineRule="auto"/>
            <w:ind w:left="0" w:firstLine="720"/>
          </w:pPr>
        </w:pPrChange>
      </w:pPr>
      <w:del w:id="1932" w:author="Billy Mitchell" w:date="2023-11-08T12:37:00Z">
        <w:r w:rsidDel="003A18DB">
          <w:rPr>
            <w:b/>
            <w:bCs/>
            <w:noProof/>
            <w:szCs w:val="24"/>
          </w:rPr>
          <mc:AlternateContent>
            <mc:Choice Requires="wpg">
              <w:drawing>
                <wp:anchor distT="0" distB="0" distL="114300" distR="114300" simplePos="0" relativeHeight="251651072" behindDoc="0" locked="0" layoutInCell="1" allowOverlap="1" wp14:anchorId="4D881855" wp14:editId="77F0E4D0">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51072;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eINmw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kwB&#10;tAztTMtlmt1vuFxuVzul1u13vF5vV7vl9v1/wGBwWDwmFw2HxGJxWLxmNx0HgIC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&#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&#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blc7pdbtd7xeb1e75fb9f8BgcFg8JhcNh5pAQIA/4EAIJBYN&#10;B4RCYVC4ZDYdD4hEYlE4pFYtF4xGY1G45HY9H5BIZFI5JJZNJ5RKZVK5ZLZdL5hMZlM5pNZtN5xO&#10;Z1O55PZ9P6BQaFQ6JRaNR6RSaVS6ZTadT6hUalU6pVatV6xWa1W65Xa9C4E/6/Y7JZbNZ7RabVa7&#10;Zbbdb7hcblc7pdbtd7xeb1e75fb9f8BgcFg8JhcNh5pAQ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24"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933" w:author="Billy Mitchell" w:date="2023-11-08T12:38:00Z"/>
          <w:szCs w:val="24"/>
        </w:rPr>
        <w:pPrChange w:id="1934" w:author="Billy Mitchell" w:date="2023-11-08T12:38:00Z">
          <w:pPr>
            <w:spacing w:after="0" w:line="480" w:lineRule="auto"/>
            <w:ind w:left="0" w:firstLine="720"/>
          </w:pPr>
        </w:pPrChange>
      </w:pPr>
    </w:p>
    <w:p w14:paraId="6A00A1E3" w14:textId="4B8602D2" w:rsidR="009B3741" w:rsidDel="0014196C" w:rsidRDefault="006D2182" w:rsidP="009B3741">
      <w:pPr>
        <w:spacing w:after="0" w:line="480" w:lineRule="auto"/>
        <w:ind w:left="0" w:firstLine="720"/>
        <w:rPr>
          <w:del w:id="1935" w:author="Billy Mitchell" w:date="2023-11-13T13:42:00Z"/>
          <w:szCs w:val="24"/>
        </w:rPr>
      </w:pPr>
      <w:del w:id="1936" w:author="Billy Mitchell" w:date="2023-11-13T13:42:00Z">
        <w:r w:rsidDel="0014196C">
          <w:rPr>
            <w:szCs w:val="24"/>
          </w:rPr>
          <w:delTex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delText>
        </w:r>
        <w:r w:rsidR="009B3741" w:rsidDel="0014196C">
          <w:rPr>
            <w:szCs w:val="24"/>
          </w:rPr>
          <w:delTex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w:delText>
        </w:r>
      </w:del>
      <w:del w:id="1937" w:author="Billy Mitchell" w:date="2023-11-10T03:43:00Z">
        <w:r w:rsidR="009B3741" w:rsidDel="002A387B">
          <w:rPr>
            <w:szCs w:val="24"/>
          </w:rPr>
          <w:delText>traditional</w:delText>
        </w:r>
      </w:del>
      <w:del w:id="1938" w:author="Billy Mitchell" w:date="2023-11-13T13:42:00Z">
        <w:r w:rsidR="009B3741" w:rsidDel="0014196C">
          <w:rPr>
            <w:szCs w:val="24"/>
          </w:rPr>
          <w:delText xml:space="preserve"> statistical thresholds of significance in model fit (</w:delText>
        </w:r>
        <w:r w:rsidR="009B3741" w:rsidRPr="00831F04" w:rsidDel="0014196C">
          <w:rPr>
            <w:i/>
            <w:iCs/>
            <w:szCs w:val="24"/>
            <w:rPrChange w:id="1939" w:author="Billy Mitchell" w:date="2023-11-08T20:23:00Z">
              <w:rPr>
                <w:szCs w:val="24"/>
              </w:rPr>
            </w:rPrChange>
          </w:rPr>
          <w:delText>ICC</w:delText>
        </w:r>
        <w:r w:rsidR="009B3741" w:rsidDel="0014196C">
          <w:rPr>
            <w:szCs w:val="24"/>
          </w:rPr>
          <w:delText xml:space="preserve"> = 0.37; </w:delText>
        </w:r>
        <w:r w:rsidR="009B3741" w:rsidRPr="00831F04" w:rsidDel="0014196C">
          <w:rPr>
            <w:i/>
            <w:iCs/>
            <w:szCs w:val="24"/>
            <w:rPrChange w:id="1940" w:author="Billy Mitchell" w:date="2023-11-08T20:23:00Z">
              <w:rPr>
                <w:szCs w:val="24"/>
              </w:rPr>
            </w:rPrChange>
          </w:rPr>
          <w:delText>p</w:delText>
        </w:r>
        <w:r w:rsidR="009B3741" w:rsidDel="0014196C">
          <w:rPr>
            <w:szCs w:val="24"/>
          </w:rPr>
          <w:delText xml:space="preserve">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delText>
        </w:r>
        <w:r w:rsidR="009B3741" w:rsidRPr="00831F04" w:rsidDel="0014196C">
          <w:rPr>
            <w:i/>
            <w:iCs/>
            <w:szCs w:val="24"/>
            <w:rPrChange w:id="1941" w:author="Billy Mitchell" w:date="2023-11-08T20:23:00Z">
              <w:rPr>
                <w:szCs w:val="24"/>
              </w:rPr>
            </w:rPrChange>
          </w:rPr>
          <w:delText>OR</w:delText>
        </w:r>
        <w:r w:rsidR="009B3741" w:rsidRPr="00021D66" w:rsidDel="0014196C">
          <w:rPr>
            <w:szCs w:val="24"/>
          </w:rPr>
          <w:delText xml:space="preserve"> = 1</w:delText>
        </w:r>
        <w:r w:rsidR="009B3741" w:rsidDel="0014196C">
          <w:rPr>
            <w:szCs w:val="24"/>
          </w:rPr>
          <w:delText>.42</w:delText>
        </w:r>
        <w:r w:rsidR="009B3741" w:rsidRPr="00021D66" w:rsidDel="0014196C">
          <w:rPr>
            <w:szCs w:val="24"/>
          </w:rPr>
          <w:delText xml:space="preserve">, </w:delText>
        </w:r>
        <w:r w:rsidR="009B3741" w:rsidRPr="00831F04" w:rsidDel="0014196C">
          <w:rPr>
            <w:i/>
            <w:iCs/>
            <w:szCs w:val="24"/>
            <w:rPrChange w:id="1942" w:author="Billy Mitchell" w:date="2023-11-08T20:23:00Z">
              <w:rPr>
                <w:szCs w:val="24"/>
              </w:rPr>
            </w:rPrChange>
          </w:rPr>
          <w:delText>95% CI</w:delText>
        </w:r>
        <w:r w:rsidR="009B3741" w:rsidRPr="00021D66" w:rsidDel="0014196C">
          <w:rPr>
            <w:szCs w:val="24"/>
          </w:rPr>
          <w:delText xml:space="preserve"> = [</w:delText>
        </w:r>
        <w:r w:rsidR="009B3741" w:rsidDel="0014196C">
          <w:rPr>
            <w:szCs w:val="24"/>
          </w:rPr>
          <w:delText>1.03</w:delText>
        </w:r>
        <w:r w:rsidR="009B3741" w:rsidRPr="00021D66" w:rsidDel="0014196C">
          <w:rPr>
            <w:szCs w:val="24"/>
          </w:rPr>
          <w:delText>, 1.</w:delText>
        </w:r>
        <w:r w:rsidR="009B3741" w:rsidDel="0014196C">
          <w:rPr>
            <w:szCs w:val="24"/>
          </w:rPr>
          <w:delText>98</w:delText>
        </w:r>
        <w:r w:rsidR="009B3741" w:rsidRPr="00021D66" w:rsidDel="0014196C">
          <w:rPr>
            <w:szCs w:val="24"/>
          </w:rPr>
          <w:delText xml:space="preserve">], </w:delText>
        </w:r>
        <w:r w:rsidR="009B3741" w:rsidRPr="00831F04" w:rsidDel="0014196C">
          <w:rPr>
            <w:i/>
            <w:iCs/>
            <w:szCs w:val="24"/>
            <w:rPrChange w:id="1943" w:author="Billy Mitchell" w:date="2023-11-08T20:23:00Z">
              <w:rPr>
                <w:szCs w:val="24"/>
              </w:rPr>
            </w:rPrChange>
          </w:rPr>
          <w:delText>p</w:delText>
        </w:r>
        <w:r w:rsidR="009B3741" w:rsidRPr="00021D66" w:rsidDel="0014196C">
          <w:rPr>
            <w:szCs w:val="24"/>
          </w:rPr>
          <w:delText xml:space="preserve"> = 0.</w:delText>
        </w:r>
        <w:r w:rsidR="009B3741" w:rsidDel="0014196C">
          <w:rPr>
            <w:szCs w:val="24"/>
          </w:rPr>
          <w:delText xml:space="preserve">04). The model composition, comparison and results of all of these models can be found in </w:delText>
        </w:r>
        <w:r w:rsidR="009B3741" w:rsidRPr="009B3741" w:rsidDel="0014196C">
          <w:rPr>
            <w:b/>
            <w:bCs/>
            <w:szCs w:val="24"/>
          </w:rPr>
          <w:delText>Table 1</w:delText>
        </w:r>
        <w:r w:rsidR="009B3741" w:rsidDel="0014196C">
          <w:rPr>
            <w:szCs w:val="24"/>
          </w:rPr>
          <w:delText>.</w:delText>
        </w:r>
      </w:del>
    </w:p>
    <w:p w14:paraId="23FBDFDE" w14:textId="14A3CF65" w:rsidR="00D93AE7" w:rsidRPr="00D93AE7" w:rsidDel="007335E6" w:rsidRDefault="00B720B2" w:rsidP="009B3741">
      <w:pPr>
        <w:spacing w:after="0" w:line="480" w:lineRule="auto"/>
        <w:ind w:left="0" w:firstLine="720"/>
        <w:rPr>
          <w:del w:id="1944" w:author="Billy Mitchell" w:date="2023-11-10T02:33:00Z"/>
          <w:szCs w:val="24"/>
        </w:rPr>
      </w:pPr>
      <w:del w:id="1945" w:author="Billy Mitchell" w:date="2023-11-10T02:33:00Z">
        <w:r w:rsidRPr="008C7178" w:rsidDel="007335E6">
          <w:rPr>
            <w:b/>
            <w:szCs w:val="24"/>
          </w:rPr>
          <w:delText xml:space="preserve">Regulatory strategy </w:delText>
        </w:r>
        <w:r w:rsidR="00E21AFA" w:rsidDel="007335E6">
          <w:rPr>
            <w:b/>
            <w:szCs w:val="24"/>
          </w:rPr>
          <w:delText>usage</w:delText>
        </w:r>
        <w:r w:rsidR="00E21AFA" w:rsidRPr="008C7178" w:rsidDel="007335E6">
          <w:rPr>
            <w:b/>
            <w:szCs w:val="24"/>
          </w:rPr>
          <w:delText xml:space="preserve"> </w:delText>
        </w:r>
        <w:r w:rsidRPr="008C7178" w:rsidDel="007335E6">
          <w:rPr>
            <w:b/>
            <w:szCs w:val="24"/>
          </w:rPr>
          <w:delText xml:space="preserve">and intensity interact to predict regulatory success. </w:delText>
        </w:r>
        <w:r w:rsidRPr="008C7178" w:rsidDel="007335E6">
          <w:rPr>
            <w:szCs w:val="24"/>
          </w:rPr>
          <w:delText>Following our emotional intensity analyses, we</w:delText>
        </w:r>
        <w:r w:rsidR="00CB34D6" w:rsidDel="007335E6">
          <w:rPr>
            <w:szCs w:val="24"/>
          </w:rPr>
          <w:delText xml:space="preserve"> explored how strategy usage moderated the relationship between intensity and success,</w:delText>
        </w:r>
        <w:r w:rsidRPr="008C7178" w:rsidDel="007335E6">
          <w:rPr>
            <w:szCs w:val="24"/>
          </w:rPr>
          <w:delText xml:space="preserve"> </w:delText>
        </w:r>
        <w:r w:rsidR="007053D8" w:rsidDel="007335E6">
          <w:rPr>
            <w:szCs w:val="24"/>
          </w:rPr>
          <w:delText xml:space="preserve">as </w:delText>
        </w:r>
        <w:r w:rsidRPr="008C7178" w:rsidDel="007335E6">
          <w:rPr>
            <w:szCs w:val="24"/>
          </w:rPr>
          <w:delText>high-intensity events using distraction should more successfully regulate emotions than high-intensity events using reappraisal</w:delText>
        </w:r>
        <w:r w:rsidR="0047236C" w:rsidDel="007335E6">
          <w:rPr>
            <w:szCs w:val="24"/>
          </w:rPr>
          <w:delText xml:space="preserve"> </w:delText>
        </w:r>
        <w:r w:rsidR="0047236C" w:rsidDel="007335E6">
          <w:rPr>
            <w:szCs w:val="24"/>
          </w:rPr>
          <w:fldChar w:fldCharType="begin"/>
        </w:r>
        <w:r w:rsidR="007B47B5" w:rsidDel="007335E6">
          <w:rPr>
            <w:szCs w:val="24"/>
          </w:rPr>
          <w:del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delInstrText>
        </w:r>
        <w:r w:rsidR="0047236C" w:rsidDel="007335E6">
          <w:rPr>
            <w:szCs w:val="24"/>
          </w:rPr>
          <w:fldChar w:fldCharType="separate"/>
        </w:r>
        <w:r w:rsidR="0047236C" w:rsidRPr="0047236C" w:rsidDel="007335E6">
          <w:delText>(Sheppes et al., 2011)</w:delText>
        </w:r>
        <w:r w:rsidR="0047236C" w:rsidDel="007335E6">
          <w:rPr>
            <w:szCs w:val="24"/>
          </w:rPr>
          <w:fldChar w:fldCharType="end"/>
        </w:r>
        <w:r w:rsidRPr="008C7178" w:rsidDel="007335E6">
          <w:rPr>
            <w:szCs w:val="24"/>
          </w:rPr>
          <w:delText>. After constructing a series of multilevel linear models and again following an information theoretic approach, we found that our best-performing model did indeed include an interaction between strategy usage and emotional intensity (</w:delText>
        </w:r>
        <w:r w:rsidRPr="00831F04" w:rsidDel="007335E6">
          <w:rPr>
            <w:i/>
            <w:iCs/>
            <w:szCs w:val="24"/>
            <w:rPrChange w:id="1946" w:author="Billy Mitchell" w:date="2023-11-08T20:23:00Z">
              <w:rPr>
                <w:szCs w:val="24"/>
              </w:rPr>
            </w:rPrChange>
          </w:rPr>
          <w:delText>ICC</w:delText>
        </w:r>
        <w:r w:rsidRPr="008C7178" w:rsidDel="007335E6">
          <w:rPr>
            <w:szCs w:val="24"/>
          </w:rPr>
          <w:delText xml:space="preserve"> = 0.42, </w:delText>
        </w:r>
        <w:r w:rsidRPr="00831F04" w:rsidDel="007335E6">
          <w:rPr>
            <w:i/>
            <w:iCs/>
            <w:szCs w:val="24"/>
            <w:rPrChange w:id="1947" w:author="Billy Mitchell" w:date="2023-11-08T20:23:00Z">
              <w:rPr>
                <w:szCs w:val="24"/>
              </w:rPr>
            </w:rPrChange>
          </w:rPr>
          <w:delText>p</w:delText>
        </w:r>
        <w:r w:rsidRPr="008C7178" w:rsidDel="007335E6">
          <w:rPr>
            <w:szCs w:val="24"/>
          </w:rPr>
          <w:delText xml:space="preserve"> = 0.003) and found that interaction to be significant (</w:delText>
        </w:r>
        <w:r w:rsidRPr="00831F04" w:rsidDel="007335E6">
          <w:rPr>
            <w:i/>
            <w:iCs/>
            <w:szCs w:val="24"/>
            <w:rPrChange w:id="1948" w:author="Billy Mitchell" w:date="2023-11-08T20:23:00Z">
              <w:rPr>
                <w:szCs w:val="24"/>
              </w:rPr>
            </w:rPrChange>
          </w:rPr>
          <w:delText>β</w:delText>
        </w:r>
        <w:r w:rsidRPr="008C7178" w:rsidDel="007335E6">
          <w:rPr>
            <w:szCs w:val="24"/>
          </w:rPr>
          <w:delText xml:space="preserve"> = 0.25, </w:delText>
        </w:r>
        <w:r w:rsidRPr="00831F04" w:rsidDel="007335E6">
          <w:rPr>
            <w:i/>
            <w:iCs/>
            <w:szCs w:val="24"/>
            <w:rPrChange w:id="1949" w:author="Billy Mitchell" w:date="2023-11-08T20:23:00Z">
              <w:rPr>
                <w:szCs w:val="24"/>
              </w:rPr>
            </w:rPrChange>
          </w:rPr>
          <w:delText>95% CI</w:delText>
        </w:r>
        <w:r w:rsidRPr="008C7178" w:rsidDel="007335E6">
          <w:rPr>
            <w:szCs w:val="24"/>
          </w:rPr>
          <w:delText xml:space="preserve"> = [0.09, 0.42], </w:delText>
        </w:r>
        <w:r w:rsidRPr="00831F04" w:rsidDel="007335E6">
          <w:rPr>
            <w:i/>
            <w:iCs/>
            <w:szCs w:val="24"/>
            <w:rPrChange w:id="1950" w:author="Billy Mitchell" w:date="2023-11-08T20:23:00Z">
              <w:rPr>
                <w:szCs w:val="24"/>
              </w:rPr>
            </w:rPrChange>
          </w:rPr>
          <w:delText>p</w:delText>
        </w:r>
        <w:r w:rsidRPr="008C7178" w:rsidDel="007335E6">
          <w:rPr>
            <w:szCs w:val="24"/>
          </w:rPr>
          <w:delText xml:space="preserve"> = 0.003). However, a simple slopes analysis revealed a surprising finding: no relationship was observed between regulatory success and emotional intensity for events regulated via reappraisal (</w:delText>
        </w:r>
        <w:r w:rsidRPr="00831F04" w:rsidDel="007335E6">
          <w:rPr>
            <w:i/>
            <w:iCs/>
            <w:szCs w:val="24"/>
            <w:rPrChange w:id="1951" w:author="Billy Mitchell" w:date="2023-11-08T20:23:00Z">
              <w:rPr>
                <w:szCs w:val="24"/>
              </w:rPr>
            </w:rPrChange>
          </w:rPr>
          <w:delText>β</w:delText>
        </w:r>
        <w:r w:rsidRPr="008C7178" w:rsidDel="007335E6">
          <w:rPr>
            <w:szCs w:val="24"/>
          </w:rPr>
          <w:delText xml:space="preserve"> = -0.03, </w:delText>
        </w:r>
        <w:r w:rsidRPr="00831F04" w:rsidDel="007335E6">
          <w:rPr>
            <w:i/>
            <w:iCs/>
            <w:szCs w:val="24"/>
            <w:rPrChange w:id="1952" w:author="Billy Mitchell" w:date="2023-11-08T20:23:00Z">
              <w:rPr>
                <w:szCs w:val="24"/>
              </w:rPr>
            </w:rPrChange>
          </w:rPr>
          <w:delText>95% CI</w:delText>
        </w:r>
        <w:r w:rsidRPr="008C7178" w:rsidDel="007335E6">
          <w:rPr>
            <w:szCs w:val="24"/>
          </w:rPr>
          <w:delText xml:space="preserve"> = [-0.16, 0.10], </w:delText>
        </w:r>
        <w:r w:rsidRPr="00831F04" w:rsidDel="007335E6">
          <w:rPr>
            <w:i/>
            <w:iCs/>
            <w:szCs w:val="24"/>
            <w:rPrChange w:id="1953" w:author="Billy Mitchell" w:date="2023-11-08T20:23:00Z">
              <w:rPr>
                <w:szCs w:val="24"/>
              </w:rPr>
            </w:rPrChange>
          </w:rPr>
          <w:delText>p</w:delText>
        </w:r>
        <w:r w:rsidRPr="008C7178" w:rsidDel="007335E6">
          <w:rPr>
            <w:szCs w:val="24"/>
          </w:rPr>
          <w:delText xml:space="preserve"> = 0.70), but regulatory success was negatively associated with emotional intensity for distraction</w:delText>
        </w:r>
        <w:r w:rsidR="00D47FF3" w:rsidDel="007335E6">
          <w:rPr>
            <w:szCs w:val="24"/>
          </w:rPr>
          <w:delText>-</w:delText>
        </w:r>
        <w:r w:rsidRPr="008C7178" w:rsidDel="007335E6">
          <w:rPr>
            <w:szCs w:val="24"/>
          </w:rPr>
          <w:delText>regulated events (</w:delText>
        </w:r>
        <w:r w:rsidRPr="00831F04" w:rsidDel="007335E6">
          <w:rPr>
            <w:i/>
            <w:iCs/>
            <w:szCs w:val="24"/>
            <w:rPrChange w:id="1954" w:author="Billy Mitchell" w:date="2023-11-08T20:23:00Z">
              <w:rPr>
                <w:szCs w:val="24"/>
              </w:rPr>
            </w:rPrChange>
          </w:rPr>
          <w:delText>β</w:delText>
        </w:r>
        <w:r w:rsidRPr="008C7178" w:rsidDel="007335E6">
          <w:rPr>
            <w:szCs w:val="24"/>
          </w:rPr>
          <w:delText xml:space="preserve"> = -0.28, </w:delText>
        </w:r>
        <w:r w:rsidRPr="00831F04" w:rsidDel="007335E6">
          <w:rPr>
            <w:i/>
            <w:iCs/>
            <w:szCs w:val="24"/>
            <w:rPrChange w:id="1955" w:author="Billy Mitchell" w:date="2023-11-08T20:23:00Z">
              <w:rPr>
                <w:szCs w:val="24"/>
              </w:rPr>
            </w:rPrChange>
          </w:rPr>
          <w:delText>95% CI</w:delText>
        </w:r>
        <w:r w:rsidRPr="008C7178" w:rsidDel="007335E6">
          <w:rPr>
            <w:szCs w:val="24"/>
          </w:rPr>
          <w:delText xml:space="preserve"> = [-0.40, -0.16], </w:delText>
        </w:r>
        <w:r w:rsidRPr="00831F04" w:rsidDel="007335E6">
          <w:rPr>
            <w:i/>
            <w:iCs/>
            <w:szCs w:val="24"/>
            <w:rPrChange w:id="1956" w:author="Billy Mitchell" w:date="2023-11-08T20:23:00Z">
              <w:rPr>
                <w:szCs w:val="24"/>
              </w:rPr>
            </w:rPrChange>
          </w:rPr>
          <w:delText>p</w:delText>
        </w:r>
        <w:r w:rsidRPr="008C7178" w:rsidDel="007335E6">
          <w:rPr>
            <w:szCs w:val="24"/>
          </w:rPr>
          <w:delText xml:space="preserve"> &lt; 0.001)</w:delText>
        </w:r>
        <w:r w:rsidR="00EB0294" w:rsidDel="007335E6">
          <w:rPr>
            <w:szCs w:val="24"/>
          </w:rPr>
          <w:delText xml:space="preserve"> </w:delText>
        </w:r>
        <w:r w:rsidR="00EB0294" w:rsidDel="007335E6">
          <w:delText>(</w:delText>
        </w:r>
        <w:r w:rsidR="00EB0294" w:rsidDel="007335E6">
          <w:rPr>
            <w:b/>
            <w:bCs/>
          </w:rPr>
          <w:delText xml:space="preserve">Fig. </w:delText>
        </w:r>
      </w:del>
      <w:del w:id="1957" w:author="Billy Mitchell" w:date="2023-11-08T19:12:00Z">
        <w:r w:rsidR="00EB0294" w:rsidDel="00372E6A">
          <w:rPr>
            <w:b/>
            <w:bCs/>
          </w:rPr>
          <w:delText>3</w:delText>
        </w:r>
      </w:del>
      <w:del w:id="1958" w:author="Billy Mitchell" w:date="2023-11-10T02:33:00Z">
        <w:r w:rsidR="00EB0294" w:rsidRPr="00EB0294" w:rsidDel="007335E6">
          <w:delText>)</w:delText>
        </w:r>
        <w:r w:rsidRPr="008C7178" w:rsidDel="007335E6">
          <w:rPr>
            <w:szCs w:val="24"/>
          </w:rPr>
          <w:delText xml:space="preserve">. </w:delText>
        </w:r>
        <w:r w:rsidR="00804B41" w:rsidDel="007335E6">
          <w:rPr>
            <w:szCs w:val="24"/>
          </w:rPr>
          <w:delText xml:space="preserve">In other words, each standard deviation unit increase in emotional intensity yielded a -0.28 standard deviation decrease in the reported success of distraction, but not reappraisal, as an emotion regulation strategy. </w:delText>
        </w:r>
      </w:del>
      <w:del w:id="1959" w:author="Billy Mitchell" w:date="2023-11-09T00:36:00Z">
        <w:r w:rsidRPr="008C7178" w:rsidDel="00117CAD">
          <w:rPr>
            <w:szCs w:val="24"/>
          </w:rPr>
          <w:delText xml:space="preserve">As such, </w:delText>
        </w:r>
      </w:del>
      <w:del w:id="1960" w:author="Billy Mitchell" w:date="2023-11-10T02:33:00Z">
        <w:r w:rsidRPr="008C7178" w:rsidDel="007335E6">
          <w:rPr>
            <w:szCs w:val="24"/>
          </w:rPr>
          <w:delText xml:space="preserve">our data </w:delText>
        </w:r>
        <w:r w:rsidR="00182F3C" w:rsidDel="007335E6">
          <w:rPr>
            <w:szCs w:val="24"/>
          </w:rPr>
          <w:delText xml:space="preserve">seems to </w:delText>
        </w:r>
      </w:del>
      <w:del w:id="1961" w:author="Billy Mitchell" w:date="2023-11-09T00:37:00Z">
        <w:r w:rsidR="00182F3C" w:rsidDel="00117CAD">
          <w:rPr>
            <w:szCs w:val="24"/>
          </w:rPr>
          <w:delText>suggest</w:delText>
        </w:r>
        <w:r w:rsidRPr="008C7178" w:rsidDel="00117CAD">
          <w:rPr>
            <w:szCs w:val="24"/>
          </w:rPr>
          <w:delText xml:space="preserve"> </w:delText>
        </w:r>
        <w:r w:rsidR="008E6857" w:rsidDel="00117CAD">
          <w:rPr>
            <w:szCs w:val="24"/>
          </w:rPr>
          <w:delText>the efficacy of using distraction within t</w:delText>
        </w:r>
      </w:del>
      <w:del w:id="1962" w:author="Billy Mitchell" w:date="2023-11-10T02:33:00Z">
        <w:r w:rsidR="008E6857" w:rsidDel="007335E6">
          <w:rPr>
            <w:szCs w:val="24"/>
          </w:rPr>
          <w:delText xml:space="preserve">his </w:delText>
        </w:r>
        <w:r w:rsidRPr="008C7178" w:rsidDel="007335E6">
          <w:rPr>
            <w:szCs w:val="24"/>
          </w:rPr>
          <w:delText xml:space="preserve">high-intensity, </w:delText>
        </w:r>
        <w:r w:rsidR="00170D09" w:rsidDel="007335E6">
          <w:rPr>
            <w:szCs w:val="24"/>
          </w:rPr>
          <w:delText>quasi-natural</w:delText>
        </w:r>
        <w:r w:rsidRPr="008C7178" w:rsidDel="007335E6">
          <w:rPr>
            <w:szCs w:val="24"/>
          </w:rPr>
          <w:delText>istic settin</w:delText>
        </w:r>
        <w:r w:rsidR="008E6857" w:rsidDel="007335E6">
          <w:rPr>
            <w:szCs w:val="24"/>
          </w:rPr>
          <w:delText>g</w:delText>
        </w:r>
      </w:del>
      <w:del w:id="1963" w:author="Billy Mitchell" w:date="2023-11-09T00:38:00Z">
        <w:r w:rsidR="008E6857" w:rsidDel="00117CAD">
          <w:rPr>
            <w:szCs w:val="24"/>
          </w:rPr>
          <w:delText xml:space="preserve"> to be of a lesser magnitude than what had been found</w:delText>
        </w:r>
        <w:r w:rsidR="00182F3C" w:rsidDel="00117CAD">
          <w:rPr>
            <w:szCs w:val="24"/>
          </w:rPr>
          <w:delText xml:space="preserve"> in lab studies wherein distraction was used.</w:delText>
        </w:r>
        <w:r w:rsidR="00EB6E76" w:rsidRPr="00EB6E76" w:rsidDel="00117CAD">
          <w:rPr>
            <w:b/>
            <w:noProof/>
            <w:szCs w:val="24"/>
          </w:rPr>
          <w:delText xml:space="preserve"> </w:delText>
        </w:r>
        <w:r w:rsidR="00EB6E76" w:rsidDel="00117CAD">
          <w:rPr>
            <w:b/>
            <w:noProof/>
            <w:szCs w:val="24"/>
          </w:rPr>
          <mc:AlternateContent>
            <mc:Choice Requires="wpg">
              <w:drawing>
                <wp:anchor distT="0" distB="0" distL="114300" distR="114300" simplePos="0" relativeHeight="251653120" behindDoc="0" locked="0" layoutInCell="1" allowOverlap="1" wp14:anchorId="687C4437" wp14:editId="49FE0A72">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964" w:author="Billy Mitchell" w:date="2023-11-08T19:12:00Z">
                                  <w:r>
                                    <w:rPr>
                                      <w:rFonts w:eastAsia="Calibri"/>
                                      <w:b/>
                                      <w:sz w:val="20"/>
                                      <w:szCs w:val="24"/>
                                    </w:rPr>
                                    <w:t>4</w:t>
                                  </w:r>
                                </w:ins>
                                <w:del w:id="1965"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966"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967"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53120;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3smEe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6"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968" w:author="Billy Mitchell" w:date="2023-11-08T19:12:00Z">
                            <w:r>
                              <w:rPr>
                                <w:rFonts w:eastAsia="Calibri"/>
                                <w:b/>
                                <w:sz w:val="20"/>
                                <w:szCs w:val="24"/>
                              </w:rPr>
                              <w:t>4</w:t>
                            </w:r>
                          </w:ins>
                          <w:del w:id="1969"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970"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971"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v:textbox>
                  </v:shape>
                  <w10:wrap type="topAndBottom" anchorx="margin"/>
                </v:group>
              </w:pict>
            </mc:Fallback>
          </mc:AlternateContent>
        </w:r>
      </w:del>
    </w:p>
    <w:p w14:paraId="06105DDA" w14:textId="288C7898" w:rsidR="0024610B" w:rsidDel="0014196C" w:rsidRDefault="0024610B">
      <w:pPr>
        <w:spacing w:after="160" w:line="259" w:lineRule="auto"/>
        <w:ind w:left="0" w:firstLine="0"/>
        <w:jc w:val="left"/>
        <w:rPr>
          <w:del w:id="1972" w:author="Billy Mitchell" w:date="2023-11-13T13:42:00Z"/>
          <w:b/>
          <w:szCs w:val="24"/>
        </w:rPr>
        <w:sectPr w:rsidR="0024610B" w:rsidDel="0014196C" w:rsidSect="0024610B">
          <w:headerReference w:type="even" r:id="rId27"/>
          <w:headerReference w:type="default" r:id="rId28"/>
          <w:headerReference w:type="first" r:id="rId29"/>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Change w:id="1975" w:author="Billy Mitchell" w:date="2023-11-10T02:31:00Z">
          <w:tblPr>
            <w:tblW w:w="19440" w:type="dxa"/>
            <w:tblLook w:val="04A0" w:firstRow="1" w:lastRow="0" w:firstColumn="1" w:lastColumn="0" w:noHBand="0" w:noVBand="1"/>
          </w:tblPr>
        </w:tblPrChange>
      </w:tblPr>
      <w:tblGrid>
        <w:gridCol w:w="1229"/>
        <w:gridCol w:w="1123"/>
        <w:gridCol w:w="2036"/>
        <w:gridCol w:w="2226"/>
        <w:gridCol w:w="1552"/>
        <w:gridCol w:w="1341"/>
        <w:gridCol w:w="1411"/>
        <w:gridCol w:w="1350"/>
        <w:gridCol w:w="1524"/>
        <w:gridCol w:w="1250"/>
        <w:gridCol w:w="2088"/>
        <w:gridCol w:w="686"/>
        <w:gridCol w:w="889"/>
        <w:gridCol w:w="918"/>
        <w:tblGridChange w:id="1976">
          <w:tblGrid>
            <w:gridCol w:w="1260"/>
            <w:gridCol w:w="1092"/>
            <w:gridCol w:w="2036"/>
            <w:gridCol w:w="5"/>
            <w:gridCol w:w="2221"/>
            <w:gridCol w:w="7"/>
            <w:gridCol w:w="1545"/>
            <w:gridCol w:w="14"/>
            <w:gridCol w:w="1327"/>
            <w:gridCol w:w="15"/>
            <w:gridCol w:w="1396"/>
            <w:gridCol w:w="16"/>
            <w:gridCol w:w="1334"/>
            <w:gridCol w:w="12"/>
            <w:gridCol w:w="5"/>
            <w:gridCol w:w="1507"/>
            <w:gridCol w:w="14"/>
            <w:gridCol w:w="5"/>
            <w:gridCol w:w="1231"/>
            <w:gridCol w:w="14"/>
            <w:gridCol w:w="3"/>
            <w:gridCol w:w="2071"/>
            <w:gridCol w:w="13"/>
            <w:gridCol w:w="673"/>
            <w:gridCol w:w="889"/>
            <w:gridCol w:w="115"/>
            <w:gridCol w:w="620"/>
            <w:gridCol w:w="183"/>
          </w:tblGrid>
        </w:tblGridChange>
      </w:tblGrid>
      <w:tr w:rsidR="007335E6" w:rsidRPr="007053D8" w:rsidDel="0014196C" w14:paraId="769BB9D5" w14:textId="54F55F46" w:rsidTr="007335E6">
        <w:trPr>
          <w:trHeight w:val="420"/>
          <w:del w:id="1977" w:author="Billy Mitchell" w:date="2023-11-13T13:42:00Z"/>
          <w:trPrChange w:id="1978" w:author="Billy Mitchell" w:date="2023-11-10T02:31:00Z">
            <w:trPr>
              <w:gridAfter w:val="0"/>
              <w:trHeight w:val="420"/>
            </w:trPr>
          </w:trPrChange>
        </w:trPr>
        <w:tc>
          <w:tcPr>
            <w:tcW w:w="8166" w:type="dxa"/>
            <w:gridSpan w:val="5"/>
            <w:tcBorders>
              <w:top w:val="single" w:sz="4" w:space="0" w:color="auto"/>
              <w:left w:val="nil"/>
              <w:bottom w:val="nil"/>
              <w:right w:val="nil"/>
            </w:tcBorders>
            <w:shd w:val="clear" w:color="auto" w:fill="auto"/>
            <w:noWrap/>
            <w:vAlign w:val="bottom"/>
            <w:hideMark/>
            <w:tcPrChange w:id="1979" w:author="Billy Mitchell" w:date="2023-11-10T02:31:00Z">
              <w:tcPr>
                <w:tcW w:w="8196" w:type="dxa"/>
                <w:gridSpan w:val="8"/>
                <w:tcBorders>
                  <w:top w:val="single" w:sz="4" w:space="0" w:color="auto"/>
                  <w:left w:val="nil"/>
                  <w:bottom w:val="nil"/>
                  <w:right w:val="nil"/>
                </w:tcBorders>
                <w:shd w:val="clear" w:color="auto" w:fill="auto"/>
                <w:noWrap/>
                <w:vAlign w:val="bottom"/>
                <w:hideMark/>
              </w:tcPr>
            </w:tcPrChange>
          </w:tcPr>
          <w:p w14:paraId="69EDCCCA" w14:textId="50E3277D" w:rsidR="007335E6" w:rsidRPr="007053D8" w:rsidDel="0014196C" w:rsidRDefault="007335E6" w:rsidP="00532284">
            <w:pPr>
              <w:spacing w:after="0" w:line="240" w:lineRule="auto"/>
              <w:ind w:left="0" w:firstLine="0"/>
              <w:jc w:val="center"/>
              <w:rPr>
                <w:del w:id="1980" w:author="Billy Mitchell" w:date="2023-11-13T13:42:00Z"/>
                <w:b/>
                <w:bCs/>
                <w:sz w:val="44"/>
                <w:szCs w:val="44"/>
              </w:rPr>
            </w:pPr>
            <w:del w:id="1981" w:author="Billy Mitchell" w:date="2023-11-13T13:42:00Z">
              <w:r w:rsidRPr="007053D8" w:rsidDel="0014196C">
                <w:rPr>
                  <w:b/>
                  <w:bCs/>
                  <w:sz w:val="44"/>
                  <w:szCs w:val="44"/>
                </w:rPr>
                <w:delText>Model Details</w:delText>
              </w:r>
            </w:del>
          </w:p>
        </w:tc>
        <w:tc>
          <w:tcPr>
            <w:tcW w:w="1341" w:type="dxa"/>
            <w:vMerge w:val="restart"/>
            <w:tcBorders>
              <w:top w:val="single" w:sz="4" w:space="0" w:color="auto"/>
              <w:left w:val="nil"/>
              <w:bottom w:val="single" w:sz="8" w:space="0" w:color="000000"/>
              <w:right w:val="nil"/>
            </w:tcBorders>
            <w:shd w:val="clear" w:color="auto" w:fill="auto"/>
            <w:vAlign w:val="center"/>
            <w:hideMark/>
            <w:tcPrChange w:id="1982" w:author="Billy Mitchell" w:date="2023-11-10T02:31:00Z">
              <w:tcPr>
                <w:tcW w:w="1344"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62D6475C" w14:textId="43A9DFBE" w:rsidR="007335E6" w:rsidRPr="007053D8" w:rsidDel="0014196C" w:rsidRDefault="007335E6" w:rsidP="00532284">
            <w:pPr>
              <w:spacing w:after="0" w:line="240" w:lineRule="auto"/>
              <w:ind w:left="0" w:firstLine="0"/>
              <w:jc w:val="center"/>
              <w:rPr>
                <w:del w:id="1983" w:author="Billy Mitchell" w:date="2023-11-13T13:42:00Z"/>
                <w:b/>
                <w:bCs/>
                <w:sz w:val="20"/>
                <w:szCs w:val="20"/>
              </w:rPr>
            </w:pPr>
            <w:del w:id="1984" w:author="Billy Mitchell" w:date="2023-11-13T13:42:00Z">
              <w:r w:rsidRPr="007053D8" w:rsidDel="0014196C">
                <w:rPr>
                  <w:b/>
                  <w:bCs/>
                  <w:sz w:val="20"/>
                  <w:szCs w:val="20"/>
                </w:rPr>
                <w:delText xml:space="preserve">Participants </w:delText>
              </w:r>
              <w:r w:rsidRPr="007053D8" w:rsidDel="0014196C">
                <w:rPr>
                  <w:sz w:val="20"/>
                  <w:szCs w:val="20"/>
                </w:rPr>
                <w:delText>(n)</w:delText>
              </w:r>
            </w:del>
          </w:p>
        </w:tc>
        <w:tc>
          <w:tcPr>
            <w:tcW w:w="1411" w:type="dxa"/>
            <w:vMerge w:val="restart"/>
            <w:tcBorders>
              <w:top w:val="single" w:sz="4" w:space="0" w:color="auto"/>
              <w:left w:val="nil"/>
              <w:bottom w:val="single" w:sz="8" w:space="0" w:color="000000"/>
              <w:right w:val="nil"/>
            </w:tcBorders>
            <w:shd w:val="clear" w:color="auto" w:fill="auto"/>
            <w:noWrap/>
            <w:vAlign w:val="center"/>
            <w:hideMark/>
            <w:tcPrChange w:id="1985" w:author="Billy Mitchell" w:date="2023-11-10T02:31:00Z">
              <w:tcPr>
                <w:tcW w:w="1414" w:type="dxa"/>
                <w:gridSpan w:val="2"/>
                <w:vMerge w:val="restart"/>
                <w:tcBorders>
                  <w:top w:val="single" w:sz="4" w:space="0" w:color="auto"/>
                  <w:left w:val="nil"/>
                  <w:bottom w:val="single" w:sz="8" w:space="0" w:color="000000"/>
                  <w:right w:val="nil"/>
                </w:tcBorders>
                <w:shd w:val="clear" w:color="auto" w:fill="auto"/>
                <w:noWrap/>
                <w:vAlign w:val="center"/>
                <w:hideMark/>
              </w:tcPr>
            </w:tcPrChange>
          </w:tcPr>
          <w:p w14:paraId="517C766D" w14:textId="079C02BC" w:rsidR="007335E6" w:rsidRPr="007053D8" w:rsidDel="0014196C" w:rsidRDefault="007335E6" w:rsidP="00532284">
            <w:pPr>
              <w:spacing w:after="0" w:line="240" w:lineRule="auto"/>
              <w:ind w:left="0" w:firstLine="0"/>
              <w:jc w:val="center"/>
              <w:rPr>
                <w:del w:id="1986" w:author="Billy Mitchell" w:date="2023-11-13T13:42:00Z"/>
                <w:b/>
                <w:bCs/>
                <w:sz w:val="20"/>
                <w:szCs w:val="20"/>
              </w:rPr>
            </w:pPr>
            <w:del w:id="1987" w:author="Billy Mitchell" w:date="2023-11-13T13:42:00Z">
              <w:r w:rsidRPr="007053D8" w:rsidDel="0014196C">
                <w:rPr>
                  <w:b/>
                  <w:bCs/>
                  <w:sz w:val="20"/>
                  <w:szCs w:val="20"/>
                </w:rPr>
                <w:delText>Observations</w:delText>
              </w:r>
            </w:del>
          </w:p>
        </w:tc>
        <w:tc>
          <w:tcPr>
            <w:tcW w:w="1350" w:type="dxa"/>
            <w:vMerge w:val="restart"/>
            <w:tcBorders>
              <w:top w:val="single" w:sz="4" w:space="0" w:color="auto"/>
              <w:left w:val="nil"/>
              <w:bottom w:val="single" w:sz="8" w:space="0" w:color="000000"/>
              <w:right w:val="nil"/>
            </w:tcBorders>
            <w:shd w:val="clear" w:color="auto" w:fill="auto"/>
            <w:noWrap/>
            <w:vAlign w:val="center"/>
            <w:hideMark/>
            <w:tcPrChange w:id="1988" w:author="Billy Mitchell" w:date="2023-11-10T02:31:00Z">
              <w:tcPr>
                <w:tcW w:w="1353" w:type="dxa"/>
                <w:gridSpan w:val="3"/>
                <w:vMerge w:val="restart"/>
                <w:tcBorders>
                  <w:top w:val="single" w:sz="4" w:space="0" w:color="auto"/>
                  <w:left w:val="nil"/>
                  <w:bottom w:val="single" w:sz="8" w:space="0" w:color="000000"/>
                  <w:right w:val="nil"/>
                </w:tcBorders>
                <w:shd w:val="clear" w:color="auto" w:fill="auto"/>
                <w:noWrap/>
                <w:vAlign w:val="center"/>
                <w:hideMark/>
              </w:tcPr>
            </w:tcPrChange>
          </w:tcPr>
          <w:p w14:paraId="2ED823EB" w14:textId="30120739" w:rsidR="007335E6" w:rsidRPr="007053D8" w:rsidDel="0014196C" w:rsidRDefault="007335E6" w:rsidP="00532284">
            <w:pPr>
              <w:spacing w:after="0" w:line="240" w:lineRule="auto"/>
              <w:ind w:left="0" w:firstLine="0"/>
              <w:jc w:val="center"/>
              <w:rPr>
                <w:del w:id="1989" w:author="Billy Mitchell" w:date="2023-11-13T13:42:00Z"/>
                <w:b/>
                <w:bCs/>
                <w:sz w:val="20"/>
                <w:szCs w:val="20"/>
              </w:rPr>
            </w:pPr>
            <w:del w:id="1990" w:author="Billy Mitchell" w:date="2023-11-13T13:42:00Z">
              <w:r w:rsidRPr="007053D8" w:rsidDel="0014196C">
                <w:rPr>
                  <w:b/>
                  <w:bCs/>
                  <w:sz w:val="20"/>
                  <w:szCs w:val="20"/>
                </w:rPr>
                <w:delText>Null ICC</w:delText>
              </w:r>
            </w:del>
          </w:p>
        </w:tc>
        <w:tc>
          <w:tcPr>
            <w:tcW w:w="1524" w:type="dxa"/>
            <w:vMerge w:val="restart"/>
            <w:tcBorders>
              <w:top w:val="single" w:sz="4" w:space="0" w:color="auto"/>
              <w:left w:val="nil"/>
              <w:bottom w:val="single" w:sz="8" w:space="0" w:color="000000"/>
              <w:right w:val="nil"/>
            </w:tcBorders>
            <w:shd w:val="clear" w:color="auto" w:fill="auto"/>
            <w:vAlign w:val="center"/>
            <w:hideMark/>
            <w:tcPrChange w:id="1991" w:author="Billy Mitchell" w:date="2023-11-10T02:31:00Z">
              <w:tcPr>
                <w:tcW w:w="1529" w:type="dxa"/>
                <w:gridSpan w:val="3"/>
                <w:vMerge w:val="restart"/>
                <w:tcBorders>
                  <w:top w:val="single" w:sz="4" w:space="0" w:color="auto"/>
                  <w:left w:val="nil"/>
                  <w:bottom w:val="single" w:sz="8" w:space="0" w:color="000000"/>
                  <w:right w:val="nil"/>
                </w:tcBorders>
                <w:shd w:val="clear" w:color="auto" w:fill="auto"/>
                <w:vAlign w:val="center"/>
                <w:hideMark/>
              </w:tcPr>
            </w:tcPrChange>
          </w:tcPr>
          <w:p w14:paraId="34E6AC90" w14:textId="348955E2" w:rsidR="007335E6" w:rsidRPr="007053D8" w:rsidDel="0014196C" w:rsidRDefault="007335E6" w:rsidP="00532284">
            <w:pPr>
              <w:spacing w:after="0" w:line="240" w:lineRule="auto"/>
              <w:ind w:left="0" w:firstLine="0"/>
              <w:jc w:val="center"/>
              <w:rPr>
                <w:del w:id="1992" w:author="Billy Mitchell" w:date="2023-11-13T13:42:00Z"/>
                <w:b/>
                <w:bCs/>
                <w:i/>
                <w:iCs/>
                <w:sz w:val="20"/>
                <w:szCs w:val="20"/>
              </w:rPr>
            </w:pPr>
            <w:del w:id="1993" w:author="Billy Mitchell" w:date="2023-11-13T13:42:00Z">
              <w:r w:rsidRPr="007053D8" w:rsidDel="0014196C">
                <w:rPr>
                  <w:b/>
                  <w:bCs/>
                  <w:sz w:val="20"/>
                  <w:szCs w:val="20"/>
                </w:rPr>
                <w:delText xml:space="preserve">Model Comparison </w:delText>
              </w:r>
              <w:r w:rsidRPr="007053D8" w:rsidDel="0014196C">
                <w:rPr>
                  <w:sz w:val="20"/>
                  <w:szCs w:val="20"/>
                </w:rPr>
                <w:delText>(</w:delText>
              </w:r>
              <w:r w:rsidRPr="007053D8" w:rsidDel="0014196C">
                <w:rPr>
                  <w:i/>
                  <w:iCs/>
                  <w:sz w:val="20"/>
                  <w:szCs w:val="20"/>
                </w:rPr>
                <w:delText>x</w:delText>
              </w:r>
              <w:r w:rsidRPr="007053D8" w:rsidDel="0014196C">
                <w:rPr>
                  <w:i/>
                  <w:iCs/>
                  <w:sz w:val="20"/>
                  <w:szCs w:val="20"/>
                  <w:vertAlign w:val="superscript"/>
                </w:rPr>
                <w:delText>2</w:delText>
              </w:r>
              <w:r w:rsidRPr="007053D8" w:rsidDel="0014196C">
                <w:rPr>
                  <w:sz w:val="20"/>
                  <w:szCs w:val="20"/>
                </w:rPr>
                <w:delText>)</w:delText>
              </w:r>
            </w:del>
          </w:p>
        </w:tc>
        <w:tc>
          <w:tcPr>
            <w:tcW w:w="1250" w:type="dxa"/>
            <w:vMerge w:val="restart"/>
            <w:tcBorders>
              <w:top w:val="single" w:sz="4" w:space="0" w:color="auto"/>
              <w:left w:val="nil"/>
              <w:right w:val="nil"/>
            </w:tcBorders>
            <w:vAlign w:val="center"/>
            <w:tcPrChange w:id="1994" w:author="Billy Mitchell" w:date="2023-11-10T02:31:00Z">
              <w:tcPr>
                <w:tcW w:w="1238" w:type="dxa"/>
                <w:gridSpan w:val="3"/>
                <w:vMerge w:val="restart"/>
                <w:tcBorders>
                  <w:top w:val="single" w:sz="4" w:space="0" w:color="auto"/>
                  <w:left w:val="nil"/>
                  <w:right w:val="nil"/>
                </w:tcBorders>
                <w:vAlign w:val="center"/>
              </w:tcPr>
            </w:tcPrChange>
          </w:tcPr>
          <w:p w14:paraId="3EF76C2C" w14:textId="76644430" w:rsidR="007335E6" w:rsidRPr="007053D8" w:rsidDel="0014196C" w:rsidRDefault="007335E6" w:rsidP="007335E6">
            <w:pPr>
              <w:spacing w:after="0" w:line="240" w:lineRule="auto"/>
              <w:ind w:left="0" w:firstLine="0"/>
              <w:jc w:val="center"/>
              <w:rPr>
                <w:del w:id="1995" w:author="Billy Mitchell" w:date="2023-11-13T13:42:00Z"/>
                <w:b/>
                <w:bCs/>
                <w:sz w:val="20"/>
                <w:szCs w:val="20"/>
              </w:rPr>
            </w:pPr>
          </w:p>
        </w:tc>
        <w:tc>
          <w:tcPr>
            <w:tcW w:w="2088" w:type="dxa"/>
            <w:vMerge w:val="restart"/>
            <w:tcBorders>
              <w:top w:val="single" w:sz="4" w:space="0" w:color="auto"/>
              <w:left w:val="nil"/>
              <w:bottom w:val="single" w:sz="8" w:space="0" w:color="000000"/>
              <w:right w:val="nil"/>
            </w:tcBorders>
            <w:shd w:val="clear" w:color="auto" w:fill="auto"/>
            <w:vAlign w:val="center"/>
            <w:hideMark/>
            <w:tcPrChange w:id="1996" w:author="Billy Mitchell" w:date="2023-11-10T02:31:00Z">
              <w:tcPr>
                <w:tcW w:w="2066"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1076E103" w14:textId="27F952F7" w:rsidR="007335E6" w:rsidRPr="007053D8" w:rsidDel="0014196C" w:rsidRDefault="007335E6">
            <w:pPr>
              <w:spacing w:after="0" w:line="240" w:lineRule="auto"/>
              <w:ind w:left="-106" w:firstLine="0"/>
              <w:jc w:val="center"/>
              <w:rPr>
                <w:del w:id="1997" w:author="Billy Mitchell" w:date="2023-11-13T13:42:00Z"/>
                <w:b/>
                <w:bCs/>
                <w:sz w:val="20"/>
                <w:szCs w:val="20"/>
              </w:rPr>
              <w:pPrChange w:id="1998" w:author="Billy Mitchell" w:date="2023-11-10T02:29:00Z">
                <w:pPr>
                  <w:spacing w:after="0" w:line="240" w:lineRule="auto"/>
                  <w:ind w:left="0" w:firstLine="0"/>
                  <w:jc w:val="center"/>
                </w:pPr>
              </w:pPrChange>
            </w:pPr>
            <w:del w:id="1999" w:author="Billy Mitchell" w:date="2023-11-10T02:27:00Z">
              <w:r w:rsidRPr="007053D8" w:rsidDel="007335E6">
                <w:rPr>
                  <w:b/>
                  <w:bCs/>
                  <w:sz w:val="20"/>
                  <w:szCs w:val="20"/>
                </w:rPr>
                <w:delText>Model Significance</w:delText>
              </w:r>
            </w:del>
          </w:p>
        </w:tc>
        <w:tc>
          <w:tcPr>
            <w:tcW w:w="2493" w:type="dxa"/>
            <w:gridSpan w:val="3"/>
            <w:tcBorders>
              <w:top w:val="single" w:sz="4" w:space="0" w:color="auto"/>
              <w:left w:val="nil"/>
              <w:bottom w:val="nil"/>
              <w:right w:val="nil"/>
            </w:tcBorders>
            <w:shd w:val="clear" w:color="auto" w:fill="auto"/>
            <w:noWrap/>
            <w:vAlign w:val="bottom"/>
            <w:hideMark/>
            <w:tcPrChange w:id="2000" w:author="Billy Mitchell" w:date="2023-11-10T02:31:00Z">
              <w:tcPr>
                <w:tcW w:w="2300" w:type="dxa"/>
                <w:gridSpan w:val="4"/>
                <w:tcBorders>
                  <w:top w:val="single" w:sz="4" w:space="0" w:color="auto"/>
                  <w:left w:val="nil"/>
                  <w:bottom w:val="nil"/>
                  <w:right w:val="nil"/>
                </w:tcBorders>
                <w:shd w:val="clear" w:color="auto" w:fill="auto"/>
                <w:noWrap/>
                <w:vAlign w:val="bottom"/>
                <w:hideMark/>
              </w:tcPr>
            </w:tcPrChange>
          </w:tcPr>
          <w:p w14:paraId="3BA2FB9E" w14:textId="01C746D7" w:rsidR="007335E6" w:rsidRPr="007053D8" w:rsidDel="0014196C" w:rsidRDefault="007335E6" w:rsidP="00532284">
            <w:pPr>
              <w:spacing w:after="0" w:line="240" w:lineRule="auto"/>
              <w:ind w:left="0" w:firstLine="0"/>
              <w:jc w:val="center"/>
              <w:rPr>
                <w:del w:id="2001" w:author="Billy Mitchell" w:date="2023-11-13T13:42:00Z"/>
                <w:b/>
                <w:bCs/>
                <w:sz w:val="20"/>
                <w:szCs w:val="20"/>
              </w:rPr>
            </w:pPr>
            <w:del w:id="2002" w:author="Billy Mitchell" w:date="2023-11-13T13:42:00Z">
              <w:r w:rsidRPr="007053D8" w:rsidDel="0014196C">
                <w:rPr>
                  <w:b/>
                  <w:bCs/>
                  <w:sz w:val="20"/>
                  <w:szCs w:val="20"/>
                </w:rPr>
                <w:delText>Affective Intensity (z)</w:delText>
              </w:r>
            </w:del>
          </w:p>
        </w:tc>
      </w:tr>
      <w:tr w:rsidR="007335E6" w:rsidRPr="007053D8" w:rsidDel="0014196C" w14:paraId="08582F12" w14:textId="773A04A2" w:rsidTr="007335E6">
        <w:trPr>
          <w:trHeight w:val="585"/>
          <w:del w:id="2003" w:author="Billy Mitchell" w:date="2023-11-13T13:42:00Z"/>
        </w:trPr>
        <w:tc>
          <w:tcPr>
            <w:tcW w:w="2352" w:type="dxa"/>
            <w:gridSpan w:val="2"/>
            <w:tcBorders>
              <w:top w:val="nil"/>
              <w:left w:val="nil"/>
              <w:bottom w:val="single" w:sz="8" w:space="0" w:color="auto"/>
              <w:right w:val="nil"/>
            </w:tcBorders>
            <w:shd w:val="clear" w:color="auto" w:fill="auto"/>
            <w:noWrap/>
            <w:vAlign w:val="bottom"/>
            <w:hideMark/>
          </w:tcPr>
          <w:p w14:paraId="4F350DA0" w14:textId="29AD6A8F" w:rsidR="007335E6" w:rsidRPr="007053D8" w:rsidDel="0014196C" w:rsidRDefault="007335E6" w:rsidP="00532284">
            <w:pPr>
              <w:spacing w:after="0" w:line="240" w:lineRule="auto"/>
              <w:ind w:left="0" w:firstLine="0"/>
              <w:jc w:val="center"/>
              <w:rPr>
                <w:del w:id="2004" w:author="Billy Mitchell" w:date="2023-11-13T13:42:00Z"/>
                <w:i/>
                <w:iCs/>
                <w:sz w:val="20"/>
                <w:szCs w:val="20"/>
              </w:rPr>
            </w:pPr>
            <w:del w:id="2005" w:author="Billy Mitchell" w:date="2023-11-13T13:42:00Z">
              <w:r w:rsidRPr="007053D8" w:rsidDel="0014196C">
                <w:rPr>
                  <w:i/>
                  <w:iCs/>
                  <w:sz w:val="20"/>
                  <w:szCs w:val="20"/>
                </w:rPr>
                <w:delText>Outcome</w:delText>
              </w:r>
            </w:del>
          </w:p>
        </w:tc>
        <w:tc>
          <w:tcPr>
            <w:tcW w:w="2036" w:type="dxa"/>
            <w:tcBorders>
              <w:top w:val="nil"/>
              <w:left w:val="nil"/>
              <w:bottom w:val="single" w:sz="8" w:space="0" w:color="auto"/>
              <w:right w:val="nil"/>
            </w:tcBorders>
            <w:shd w:val="clear" w:color="auto" w:fill="auto"/>
            <w:noWrap/>
            <w:vAlign w:val="bottom"/>
            <w:hideMark/>
          </w:tcPr>
          <w:p w14:paraId="415886AC" w14:textId="5EFE50D1" w:rsidR="007335E6" w:rsidRPr="007053D8" w:rsidDel="0014196C" w:rsidRDefault="007335E6" w:rsidP="00532284">
            <w:pPr>
              <w:spacing w:after="0" w:line="240" w:lineRule="auto"/>
              <w:ind w:left="0" w:firstLine="0"/>
              <w:jc w:val="center"/>
              <w:rPr>
                <w:del w:id="2006" w:author="Billy Mitchell" w:date="2023-11-13T13:42:00Z"/>
                <w:i/>
                <w:iCs/>
                <w:sz w:val="20"/>
                <w:szCs w:val="20"/>
              </w:rPr>
            </w:pPr>
            <w:del w:id="2007" w:author="Billy Mitchell" w:date="2023-11-13T13:42:00Z">
              <w:r w:rsidRPr="007053D8" w:rsidDel="0014196C">
                <w:rPr>
                  <w:i/>
                  <w:iCs/>
                  <w:sz w:val="20"/>
                  <w:szCs w:val="20"/>
                </w:rPr>
                <w:delText>Emotions Included</w:delText>
              </w:r>
            </w:del>
          </w:p>
        </w:tc>
        <w:tc>
          <w:tcPr>
            <w:tcW w:w="2226" w:type="dxa"/>
            <w:tcBorders>
              <w:top w:val="nil"/>
              <w:left w:val="nil"/>
              <w:bottom w:val="single" w:sz="8" w:space="0" w:color="auto"/>
              <w:right w:val="nil"/>
            </w:tcBorders>
            <w:shd w:val="clear" w:color="auto" w:fill="auto"/>
            <w:noWrap/>
            <w:vAlign w:val="bottom"/>
            <w:hideMark/>
          </w:tcPr>
          <w:p w14:paraId="7C333C43" w14:textId="140BE990" w:rsidR="007335E6" w:rsidRPr="007053D8" w:rsidDel="0014196C" w:rsidRDefault="007335E6" w:rsidP="00532284">
            <w:pPr>
              <w:spacing w:after="0" w:line="240" w:lineRule="auto"/>
              <w:ind w:left="0" w:firstLine="0"/>
              <w:jc w:val="center"/>
              <w:rPr>
                <w:del w:id="2008" w:author="Billy Mitchell" w:date="2023-11-13T13:42:00Z"/>
                <w:i/>
                <w:iCs/>
                <w:sz w:val="20"/>
                <w:szCs w:val="20"/>
              </w:rPr>
            </w:pPr>
            <w:del w:id="2009" w:author="Billy Mitchell" w:date="2023-11-13T13:42:00Z">
              <w:r w:rsidRPr="007053D8" w:rsidDel="0014196C">
                <w:rPr>
                  <w:i/>
                  <w:iCs/>
                  <w:sz w:val="20"/>
                  <w:szCs w:val="20"/>
                </w:rPr>
                <w:delText>Data Collection Time</w:delText>
              </w:r>
            </w:del>
          </w:p>
        </w:tc>
        <w:tc>
          <w:tcPr>
            <w:tcW w:w="1552" w:type="dxa"/>
            <w:tcBorders>
              <w:top w:val="nil"/>
              <w:left w:val="nil"/>
              <w:bottom w:val="single" w:sz="8" w:space="0" w:color="auto"/>
              <w:right w:val="nil"/>
            </w:tcBorders>
            <w:shd w:val="clear" w:color="auto" w:fill="auto"/>
            <w:noWrap/>
            <w:vAlign w:val="bottom"/>
            <w:hideMark/>
          </w:tcPr>
          <w:p w14:paraId="549BD6FE" w14:textId="43914CB1" w:rsidR="007335E6" w:rsidRPr="007053D8" w:rsidDel="0014196C" w:rsidRDefault="007335E6" w:rsidP="00532284">
            <w:pPr>
              <w:spacing w:after="0" w:line="240" w:lineRule="auto"/>
              <w:ind w:left="0" w:firstLine="0"/>
              <w:jc w:val="center"/>
              <w:rPr>
                <w:del w:id="2010" w:author="Billy Mitchell" w:date="2023-11-13T13:42:00Z"/>
                <w:i/>
                <w:iCs/>
                <w:sz w:val="20"/>
                <w:szCs w:val="20"/>
              </w:rPr>
            </w:pPr>
            <w:del w:id="2011" w:author="Billy Mitchell" w:date="2023-11-13T13:42:00Z">
              <w:r w:rsidRPr="007053D8" w:rsidDel="0014196C">
                <w:rPr>
                  <w:i/>
                  <w:iCs/>
                  <w:sz w:val="20"/>
                  <w:szCs w:val="20"/>
                </w:rPr>
                <w:delText xml:space="preserve">Covariates </w:delText>
              </w:r>
              <w:r w:rsidRPr="007053D8" w:rsidDel="0014196C">
                <w:rPr>
                  <w:sz w:val="20"/>
                  <w:szCs w:val="20"/>
                  <w:vertAlign w:val="superscript"/>
                </w:rPr>
                <w:delText>†</w:delText>
              </w:r>
            </w:del>
          </w:p>
        </w:tc>
        <w:tc>
          <w:tcPr>
            <w:tcW w:w="1341" w:type="dxa"/>
            <w:vMerge/>
            <w:tcBorders>
              <w:top w:val="single" w:sz="4" w:space="0" w:color="auto"/>
              <w:left w:val="nil"/>
              <w:bottom w:val="single" w:sz="8" w:space="0" w:color="000000"/>
              <w:right w:val="nil"/>
            </w:tcBorders>
            <w:vAlign w:val="center"/>
            <w:hideMark/>
          </w:tcPr>
          <w:p w14:paraId="7993A377" w14:textId="3837FE3D" w:rsidR="007335E6" w:rsidRPr="007053D8" w:rsidDel="0014196C" w:rsidRDefault="007335E6" w:rsidP="00532284">
            <w:pPr>
              <w:spacing w:after="0" w:line="240" w:lineRule="auto"/>
              <w:ind w:left="0" w:firstLine="0"/>
              <w:jc w:val="left"/>
              <w:rPr>
                <w:del w:id="2012" w:author="Billy Mitchell" w:date="2023-11-13T13:42:00Z"/>
                <w:b/>
                <w:bCs/>
                <w:sz w:val="20"/>
                <w:szCs w:val="20"/>
              </w:rPr>
            </w:pPr>
          </w:p>
        </w:tc>
        <w:tc>
          <w:tcPr>
            <w:tcW w:w="1411" w:type="dxa"/>
            <w:vMerge/>
            <w:tcBorders>
              <w:top w:val="single" w:sz="4" w:space="0" w:color="auto"/>
              <w:left w:val="nil"/>
              <w:bottom w:val="single" w:sz="8" w:space="0" w:color="000000"/>
              <w:right w:val="nil"/>
            </w:tcBorders>
            <w:vAlign w:val="center"/>
            <w:hideMark/>
          </w:tcPr>
          <w:p w14:paraId="2FF2FA3A" w14:textId="57213F21" w:rsidR="007335E6" w:rsidRPr="007053D8" w:rsidDel="0014196C" w:rsidRDefault="007335E6" w:rsidP="00532284">
            <w:pPr>
              <w:spacing w:after="0" w:line="240" w:lineRule="auto"/>
              <w:ind w:left="0" w:firstLine="0"/>
              <w:jc w:val="left"/>
              <w:rPr>
                <w:del w:id="2013" w:author="Billy Mitchell" w:date="2023-11-13T13:42:00Z"/>
                <w:b/>
                <w:bCs/>
                <w:sz w:val="20"/>
                <w:szCs w:val="20"/>
              </w:rPr>
            </w:pPr>
          </w:p>
        </w:tc>
        <w:tc>
          <w:tcPr>
            <w:tcW w:w="1350" w:type="dxa"/>
            <w:vMerge/>
            <w:tcBorders>
              <w:top w:val="single" w:sz="4" w:space="0" w:color="auto"/>
              <w:left w:val="nil"/>
              <w:bottom w:val="single" w:sz="8" w:space="0" w:color="000000"/>
              <w:right w:val="nil"/>
            </w:tcBorders>
            <w:vAlign w:val="center"/>
            <w:hideMark/>
          </w:tcPr>
          <w:p w14:paraId="17764F6D" w14:textId="317FAE14" w:rsidR="007335E6" w:rsidRPr="007053D8" w:rsidDel="0014196C" w:rsidRDefault="007335E6" w:rsidP="00532284">
            <w:pPr>
              <w:spacing w:after="0" w:line="240" w:lineRule="auto"/>
              <w:ind w:left="0" w:firstLine="0"/>
              <w:jc w:val="left"/>
              <w:rPr>
                <w:del w:id="2014" w:author="Billy Mitchell" w:date="2023-11-13T13:42:00Z"/>
                <w:b/>
                <w:bCs/>
                <w:sz w:val="20"/>
                <w:szCs w:val="20"/>
              </w:rPr>
            </w:pPr>
          </w:p>
        </w:tc>
        <w:tc>
          <w:tcPr>
            <w:tcW w:w="1524" w:type="dxa"/>
            <w:vMerge/>
            <w:tcBorders>
              <w:top w:val="single" w:sz="4" w:space="0" w:color="auto"/>
              <w:left w:val="nil"/>
              <w:bottom w:val="single" w:sz="8" w:space="0" w:color="000000"/>
              <w:right w:val="nil"/>
            </w:tcBorders>
            <w:vAlign w:val="center"/>
            <w:hideMark/>
          </w:tcPr>
          <w:p w14:paraId="30D1BF99" w14:textId="0A460DFC" w:rsidR="007335E6" w:rsidRPr="007053D8" w:rsidDel="0014196C" w:rsidRDefault="007335E6" w:rsidP="00532284">
            <w:pPr>
              <w:spacing w:after="0" w:line="240" w:lineRule="auto"/>
              <w:ind w:left="0" w:firstLine="0"/>
              <w:jc w:val="left"/>
              <w:rPr>
                <w:del w:id="2015" w:author="Billy Mitchell" w:date="2023-11-13T13:42:00Z"/>
                <w:b/>
                <w:bCs/>
                <w:i/>
                <w:iCs/>
                <w:sz w:val="20"/>
                <w:szCs w:val="20"/>
              </w:rPr>
            </w:pPr>
          </w:p>
        </w:tc>
        <w:tc>
          <w:tcPr>
            <w:tcW w:w="1250" w:type="dxa"/>
            <w:vMerge/>
            <w:tcBorders>
              <w:left w:val="nil"/>
              <w:bottom w:val="single" w:sz="8" w:space="0" w:color="000000"/>
              <w:right w:val="nil"/>
            </w:tcBorders>
          </w:tcPr>
          <w:p w14:paraId="02DA0B24" w14:textId="3C93326C" w:rsidR="007335E6" w:rsidRPr="007053D8" w:rsidDel="0014196C" w:rsidRDefault="007335E6" w:rsidP="00532284">
            <w:pPr>
              <w:spacing w:after="0" w:line="240" w:lineRule="auto"/>
              <w:ind w:left="0" w:firstLine="0"/>
              <w:jc w:val="left"/>
              <w:rPr>
                <w:del w:id="2016" w:author="Billy Mitchell" w:date="2023-11-13T13:42:00Z"/>
                <w:b/>
                <w:bCs/>
                <w:sz w:val="20"/>
                <w:szCs w:val="20"/>
              </w:rPr>
            </w:pPr>
          </w:p>
        </w:tc>
        <w:tc>
          <w:tcPr>
            <w:tcW w:w="2088" w:type="dxa"/>
            <w:vMerge/>
            <w:tcBorders>
              <w:top w:val="single" w:sz="4" w:space="0" w:color="auto"/>
              <w:left w:val="nil"/>
              <w:bottom w:val="single" w:sz="8" w:space="0" w:color="000000"/>
              <w:right w:val="nil"/>
            </w:tcBorders>
            <w:vAlign w:val="center"/>
            <w:hideMark/>
          </w:tcPr>
          <w:p w14:paraId="79B0107E" w14:textId="760223B6" w:rsidR="007335E6" w:rsidRPr="007053D8" w:rsidDel="0014196C" w:rsidRDefault="007335E6" w:rsidP="00532284">
            <w:pPr>
              <w:spacing w:after="0" w:line="240" w:lineRule="auto"/>
              <w:ind w:left="0" w:firstLine="0"/>
              <w:jc w:val="left"/>
              <w:rPr>
                <w:del w:id="2017" w:author="Billy Mitchell" w:date="2023-11-13T13:42:00Z"/>
                <w:b/>
                <w:bCs/>
                <w:sz w:val="20"/>
                <w:szCs w:val="20"/>
              </w:rPr>
            </w:pPr>
          </w:p>
        </w:tc>
        <w:tc>
          <w:tcPr>
            <w:tcW w:w="686" w:type="dxa"/>
            <w:tcBorders>
              <w:top w:val="nil"/>
              <w:left w:val="nil"/>
              <w:bottom w:val="single" w:sz="8" w:space="0" w:color="auto"/>
              <w:right w:val="nil"/>
            </w:tcBorders>
            <w:shd w:val="clear" w:color="auto" w:fill="auto"/>
            <w:vAlign w:val="center"/>
            <w:hideMark/>
          </w:tcPr>
          <w:p w14:paraId="7275AFA6" w14:textId="490DE248" w:rsidR="007335E6" w:rsidRPr="007053D8" w:rsidDel="0014196C" w:rsidRDefault="007335E6" w:rsidP="00532284">
            <w:pPr>
              <w:spacing w:after="0" w:line="240" w:lineRule="auto"/>
              <w:ind w:left="0" w:firstLine="0"/>
              <w:jc w:val="center"/>
              <w:rPr>
                <w:del w:id="2018" w:author="Billy Mitchell" w:date="2023-11-13T13:42:00Z"/>
                <w:i/>
                <w:iCs/>
                <w:sz w:val="20"/>
                <w:szCs w:val="20"/>
              </w:rPr>
            </w:pPr>
            <w:del w:id="2019" w:author="Billy Mitchell" w:date="2023-11-13T13:42:00Z">
              <w:r w:rsidRPr="007053D8" w:rsidDel="0014196C">
                <w:rPr>
                  <w:i/>
                  <w:iCs/>
                  <w:sz w:val="20"/>
                  <w:szCs w:val="20"/>
                </w:rPr>
                <w:delText>Odds Ratio</w:delText>
              </w:r>
            </w:del>
          </w:p>
        </w:tc>
        <w:tc>
          <w:tcPr>
            <w:tcW w:w="889" w:type="dxa"/>
            <w:tcBorders>
              <w:top w:val="nil"/>
              <w:left w:val="nil"/>
              <w:bottom w:val="single" w:sz="8" w:space="0" w:color="auto"/>
              <w:right w:val="nil"/>
            </w:tcBorders>
            <w:shd w:val="clear" w:color="auto" w:fill="auto"/>
            <w:vAlign w:val="center"/>
            <w:hideMark/>
          </w:tcPr>
          <w:p w14:paraId="27E07981" w14:textId="2E069975" w:rsidR="007335E6" w:rsidRPr="007053D8" w:rsidDel="0014196C" w:rsidRDefault="007335E6" w:rsidP="00532284">
            <w:pPr>
              <w:spacing w:after="0" w:line="240" w:lineRule="auto"/>
              <w:ind w:left="0" w:firstLine="0"/>
              <w:jc w:val="center"/>
              <w:rPr>
                <w:del w:id="2020" w:author="Billy Mitchell" w:date="2023-11-13T13:42:00Z"/>
                <w:i/>
                <w:iCs/>
                <w:sz w:val="20"/>
                <w:szCs w:val="20"/>
              </w:rPr>
            </w:pPr>
            <w:del w:id="2021" w:author="Billy Mitchell" w:date="2023-11-13T13:42:00Z">
              <w:r w:rsidRPr="007053D8" w:rsidDel="0014196C">
                <w:rPr>
                  <w:i/>
                  <w:iCs/>
                  <w:sz w:val="20"/>
                  <w:szCs w:val="20"/>
                </w:rPr>
                <w:delText>Lower Bound ^</w:delText>
              </w:r>
            </w:del>
          </w:p>
        </w:tc>
        <w:tc>
          <w:tcPr>
            <w:tcW w:w="918" w:type="dxa"/>
            <w:tcBorders>
              <w:top w:val="nil"/>
              <w:left w:val="nil"/>
              <w:bottom w:val="single" w:sz="8" w:space="0" w:color="auto"/>
              <w:right w:val="nil"/>
            </w:tcBorders>
            <w:shd w:val="clear" w:color="auto" w:fill="auto"/>
            <w:vAlign w:val="center"/>
            <w:hideMark/>
          </w:tcPr>
          <w:p w14:paraId="69A209A0" w14:textId="1F6B6CCF" w:rsidR="007335E6" w:rsidRPr="007053D8" w:rsidDel="0014196C" w:rsidRDefault="007335E6" w:rsidP="00532284">
            <w:pPr>
              <w:spacing w:after="0" w:line="240" w:lineRule="auto"/>
              <w:ind w:left="0" w:firstLine="0"/>
              <w:jc w:val="center"/>
              <w:rPr>
                <w:del w:id="2022" w:author="Billy Mitchell" w:date="2023-11-13T13:42:00Z"/>
                <w:i/>
                <w:iCs/>
                <w:sz w:val="20"/>
                <w:szCs w:val="20"/>
              </w:rPr>
            </w:pPr>
            <w:del w:id="2023" w:author="Billy Mitchell" w:date="2023-11-13T13:42:00Z">
              <w:r w:rsidRPr="007053D8" w:rsidDel="0014196C">
                <w:rPr>
                  <w:i/>
                  <w:iCs/>
                  <w:sz w:val="20"/>
                  <w:szCs w:val="20"/>
                </w:rPr>
                <w:delText>Upper Bound ^</w:delText>
              </w:r>
            </w:del>
          </w:p>
        </w:tc>
      </w:tr>
      <w:tr w:rsidR="0014196C" w:rsidRPr="007053D8" w:rsidDel="0014196C" w14:paraId="4DABFCDB" w14:textId="77777777" w:rsidTr="007335E6">
        <w:trPr>
          <w:trHeight w:val="360"/>
          <w:del w:id="2024"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3A128740" w14:textId="6AA27C7D" w:rsidR="007335E6" w:rsidRPr="007053D8" w:rsidDel="0014196C" w:rsidRDefault="007335E6" w:rsidP="007335E6">
            <w:pPr>
              <w:spacing w:after="0" w:line="240" w:lineRule="auto"/>
              <w:ind w:left="0" w:firstLine="0"/>
              <w:jc w:val="center"/>
              <w:rPr>
                <w:del w:id="2025" w:author="Billy Mitchell" w:date="2023-11-13T13:42:00Z"/>
                <w:sz w:val="22"/>
              </w:rPr>
            </w:pPr>
            <w:del w:id="2026"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73DB878D" w14:textId="5E50466C" w:rsidR="007335E6" w:rsidRPr="007053D8" w:rsidDel="0014196C" w:rsidRDefault="007335E6" w:rsidP="007335E6">
            <w:pPr>
              <w:spacing w:after="0" w:line="240" w:lineRule="auto"/>
              <w:ind w:left="0" w:firstLine="0"/>
              <w:jc w:val="center"/>
              <w:rPr>
                <w:del w:id="2027" w:author="Billy Mitchell" w:date="2023-11-13T13:42:00Z"/>
                <w:sz w:val="22"/>
              </w:rPr>
            </w:pPr>
            <w:del w:id="2028"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47EC1C3E" w14:textId="50111547" w:rsidR="007335E6" w:rsidRPr="007053D8" w:rsidDel="0014196C" w:rsidRDefault="007335E6" w:rsidP="007335E6">
            <w:pPr>
              <w:spacing w:after="0" w:line="240" w:lineRule="auto"/>
              <w:ind w:left="0" w:firstLine="0"/>
              <w:jc w:val="center"/>
              <w:rPr>
                <w:del w:id="2029" w:author="Billy Mitchell" w:date="2023-11-13T13:42:00Z"/>
                <w:sz w:val="22"/>
              </w:rPr>
            </w:pPr>
            <w:del w:id="2030"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48043F47" w14:textId="16C0E086" w:rsidR="007335E6" w:rsidRPr="007053D8" w:rsidDel="0014196C" w:rsidRDefault="007335E6" w:rsidP="007335E6">
            <w:pPr>
              <w:spacing w:after="0" w:line="240" w:lineRule="auto"/>
              <w:ind w:left="0" w:firstLine="0"/>
              <w:jc w:val="center"/>
              <w:rPr>
                <w:del w:id="2031" w:author="Billy Mitchell" w:date="2023-11-13T13:42:00Z"/>
                <w:sz w:val="22"/>
              </w:rPr>
            </w:pPr>
            <w:del w:id="2032"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65FC6EF1" w14:textId="36DD13CF" w:rsidR="007335E6" w:rsidRPr="007053D8" w:rsidDel="0014196C" w:rsidRDefault="007335E6" w:rsidP="007335E6">
            <w:pPr>
              <w:spacing w:after="0" w:line="240" w:lineRule="auto"/>
              <w:ind w:left="0" w:firstLine="0"/>
              <w:jc w:val="center"/>
              <w:rPr>
                <w:del w:id="2033" w:author="Billy Mitchell" w:date="2023-11-13T13:42:00Z"/>
                <w:sz w:val="22"/>
              </w:rPr>
            </w:pPr>
            <w:del w:id="2034" w:author="Billy Mitchell" w:date="2023-11-13T13:42:00Z">
              <w:r w:rsidRPr="007053D8" w:rsidDel="0014196C">
                <w:rPr>
                  <w:sz w:val="22"/>
                </w:rPr>
                <w:delText>90</w:delText>
              </w:r>
            </w:del>
          </w:p>
        </w:tc>
        <w:tc>
          <w:tcPr>
            <w:tcW w:w="1411" w:type="dxa"/>
            <w:vMerge w:val="restart"/>
            <w:tcBorders>
              <w:top w:val="nil"/>
              <w:left w:val="nil"/>
              <w:bottom w:val="single" w:sz="4" w:space="0" w:color="000000"/>
              <w:right w:val="nil"/>
            </w:tcBorders>
            <w:shd w:val="clear" w:color="auto" w:fill="auto"/>
            <w:noWrap/>
            <w:vAlign w:val="center"/>
            <w:hideMark/>
          </w:tcPr>
          <w:p w14:paraId="2038FFD3" w14:textId="70E1F6BD" w:rsidR="007335E6" w:rsidRPr="007053D8" w:rsidDel="0014196C" w:rsidRDefault="007335E6" w:rsidP="007335E6">
            <w:pPr>
              <w:spacing w:after="0" w:line="240" w:lineRule="auto"/>
              <w:ind w:left="0" w:firstLine="0"/>
              <w:jc w:val="center"/>
              <w:rPr>
                <w:del w:id="2035" w:author="Billy Mitchell" w:date="2023-11-13T13:42:00Z"/>
                <w:sz w:val="22"/>
              </w:rPr>
            </w:pPr>
            <w:del w:id="2036" w:author="Billy Mitchell" w:date="2023-11-13T13:42:00Z">
              <w:r w:rsidRPr="007053D8" w:rsidDel="0014196C">
                <w:rPr>
                  <w:sz w:val="22"/>
                </w:rPr>
                <w:delText>397</w:delText>
              </w:r>
            </w:del>
          </w:p>
        </w:tc>
        <w:tc>
          <w:tcPr>
            <w:tcW w:w="1350" w:type="dxa"/>
            <w:vMerge w:val="restart"/>
            <w:tcBorders>
              <w:top w:val="nil"/>
              <w:left w:val="nil"/>
              <w:bottom w:val="single" w:sz="4" w:space="0" w:color="000000"/>
              <w:right w:val="nil"/>
            </w:tcBorders>
            <w:shd w:val="clear" w:color="auto" w:fill="auto"/>
            <w:noWrap/>
            <w:vAlign w:val="center"/>
            <w:hideMark/>
          </w:tcPr>
          <w:p w14:paraId="45BB0730" w14:textId="1562AE47" w:rsidR="007335E6" w:rsidRPr="007053D8" w:rsidDel="0014196C" w:rsidRDefault="007335E6" w:rsidP="007335E6">
            <w:pPr>
              <w:spacing w:after="0" w:line="240" w:lineRule="auto"/>
              <w:ind w:left="0" w:firstLine="0"/>
              <w:jc w:val="center"/>
              <w:rPr>
                <w:del w:id="2037" w:author="Billy Mitchell" w:date="2023-11-13T13:42:00Z"/>
                <w:sz w:val="22"/>
              </w:rPr>
            </w:pPr>
            <w:del w:id="2038" w:author="Billy Mitchell" w:date="2023-11-13T13:42:00Z">
              <w:r w:rsidRPr="007053D8" w:rsidDel="0014196C">
                <w:rPr>
                  <w:sz w:val="22"/>
                </w:rPr>
                <w:delText>0.34</w:delText>
              </w:r>
            </w:del>
          </w:p>
        </w:tc>
        <w:tc>
          <w:tcPr>
            <w:tcW w:w="1524" w:type="dxa"/>
            <w:tcBorders>
              <w:top w:val="nil"/>
              <w:left w:val="nil"/>
              <w:bottom w:val="nil"/>
              <w:right w:val="nil"/>
            </w:tcBorders>
            <w:shd w:val="clear" w:color="000000" w:fill="D9D9D9"/>
            <w:noWrap/>
            <w:vAlign w:val="center"/>
            <w:hideMark/>
          </w:tcPr>
          <w:p w14:paraId="330F857E" w14:textId="6474534F" w:rsidR="007335E6" w:rsidRPr="007053D8" w:rsidDel="0014196C" w:rsidRDefault="007335E6" w:rsidP="007335E6">
            <w:pPr>
              <w:spacing w:after="0" w:line="240" w:lineRule="auto"/>
              <w:ind w:left="0" w:firstLine="0"/>
              <w:jc w:val="center"/>
              <w:rPr>
                <w:del w:id="2039" w:author="Billy Mitchell" w:date="2023-11-13T13:42:00Z"/>
                <w:sz w:val="22"/>
              </w:rPr>
            </w:pPr>
            <w:del w:id="2040"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9AB15E3" w14:textId="4D455EBE" w:rsidR="007335E6" w:rsidRPr="007053D8" w:rsidDel="0014196C" w:rsidRDefault="007335E6" w:rsidP="007335E6">
            <w:pPr>
              <w:spacing w:after="0" w:line="240" w:lineRule="auto"/>
              <w:ind w:left="0" w:firstLine="0"/>
              <w:jc w:val="center"/>
              <w:rPr>
                <w:del w:id="2041"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7581106E" w14:textId="69BF5B82" w:rsidR="007335E6" w:rsidRPr="007053D8" w:rsidDel="0014196C" w:rsidRDefault="007335E6" w:rsidP="007335E6">
            <w:pPr>
              <w:spacing w:after="0" w:line="240" w:lineRule="auto"/>
              <w:ind w:left="0" w:firstLine="0"/>
              <w:jc w:val="center"/>
              <w:rPr>
                <w:del w:id="2042" w:author="Billy Mitchell" w:date="2023-11-13T13:42:00Z"/>
                <w:sz w:val="22"/>
              </w:rPr>
            </w:pPr>
            <w:del w:id="2043"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73604E1C" w14:textId="76638021" w:rsidR="007335E6" w:rsidRPr="007053D8" w:rsidDel="0014196C" w:rsidRDefault="007335E6" w:rsidP="007335E6">
            <w:pPr>
              <w:spacing w:after="0" w:line="240" w:lineRule="auto"/>
              <w:ind w:left="0" w:firstLine="0"/>
              <w:jc w:val="center"/>
              <w:rPr>
                <w:del w:id="2044" w:author="Billy Mitchell" w:date="2023-11-13T13:42:00Z"/>
                <w:sz w:val="22"/>
              </w:rPr>
            </w:pPr>
            <w:del w:id="2045" w:author="Billy Mitchell" w:date="2023-11-13T13:42:00Z">
              <w:r w:rsidRPr="007053D8" w:rsidDel="0014196C">
                <w:rPr>
                  <w:sz w:val="22"/>
                </w:rPr>
                <w:delText>1.27</w:delText>
              </w:r>
            </w:del>
          </w:p>
        </w:tc>
        <w:tc>
          <w:tcPr>
            <w:tcW w:w="889" w:type="dxa"/>
            <w:tcBorders>
              <w:top w:val="nil"/>
              <w:left w:val="nil"/>
              <w:bottom w:val="nil"/>
              <w:right w:val="nil"/>
            </w:tcBorders>
            <w:shd w:val="clear" w:color="000000" w:fill="D9D9D9"/>
            <w:noWrap/>
            <w:vAlign w:val="center"/>
            <w:hideMark/>
          </w:tcPr>
          <w:p w14:paraId="50A175A4" w14:textId="7FF743A7" w:rsidR="007335E6" w:rsidRPr="007053D8" w:rsidDel="0014196C" w:rsidRDefault="007335E6" w:rsidP="007335E6">
            <w:pPr>
              <w:spacing w:after="0" w:line="240" w:lineRule="auto"/>
              <w:ind w:left="0" w:firstLine="0"/>
              <w:jc w:val="center"/>
              <w:rPr>
                <w:del w:id="2046" w:author="Billy Mitchell" w:date="2023-11-13T13:42:00Z"/>
                <w:sz w:val="22"/>
              </w:rPr>
            </w:pPr>
            <w:del w:id="2047" w:author="Billy Mitchell" w:date="2023-11-13T13:42:00Z">
              <w:r w:rsidRPr="007053D8" w:rsidDel="0014196C">
                <w:rPr>
                  <w:sz w:val="22"/>
                </w:rPr>
                <w:delText>0.93</w:delText>
              </w:r>
            </w:del>
          </w:p>
        </w:tc>
        <w:tc>
          <w:tcPr>
            <w:tcW w:w="918" w:type="dxa"/>
            <w:tcBorders>
              <w:top w:val="nil"/>
              <w:left w:val="nil"/>
              <w:bottom w:val="nil"/>
              <w:right w:val="nil"/>
            </w:tcBorders>
            <w:shd w:val="clear" w:color="000000" w:fill="D9D9D9"/>
            <w:noWrap/>
            <w:vAlign w:val="center"/>
            <w:hideMark/>
          </w:tcPr>
          <w:p w14:paraId="5D2AFCF4" w14:textId="203D9D2C" w:rsidR="007335E6" w:rsidRPr="007053D8" w:rsidDel="0014196C" w:rsidRDefault="007335E6" w:rsidP="007335E6">
            <w:pPr>
              <w:spacing w:after="0" w:line="240" w:lineRule="auto"/>
              <w:ind w:left="0" w:firstLine="0"/>
              <w:jc w:val="center"/>
              <w:rPr>
                <w:del w:id="2048" w:author="Billy Mitchell" w:date="2023-11-13T13:42:00Z"/>
                <w:sz w:val="22"/>
              </w:rPr>
            </w:pPr>
            <w:del w:id="2049" w:author="Billy Mitchell" w:date="2023-11-13T13:42:00Z">
              <w:r w:rsidRPr="007053D8" w:rsidDel="0014196C">
                <w:rPr>
                  <w:sz w:val="22"/>
                </w:rPr>
                <w:delText>1.73</w:delText>
              </w:r>
            </w:del>
          </w:p>
        </w:tc>
      </w:tr>
      <w:tr w:rsidR="007335E6" w:rsidRPr="007053D8" w:rsidDel="0014196C" w14:paraId="20827663" w14:textId="718930F0" w:rsidTr="007335E6">
        <w:tblPrEx>
          <w:tblPrExChange w:id="2050" w:author="Billy Mitchell" w:date="2023-11-10T02:31:00Z">
            <w:tblPrEx>
              <w:tblW w:w="19620" w:type="dxa"/>
            </w:tblPrEx>
          </w:tblPrExChange>
        </w:tblPrEx>
        <w:trPr>
          <w:trHeight w:val="360"/>
          <w:del w:id="2051" w:author="Billy Mitchell" w:date="2023-11-13T13:42:00Z"/>
          <w:trPrChange w:id="2052"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053" w:author="Billy Mitchell" w:date="2023-11-10T02:31:00Z">
              <w:tcPr>
                <w:tcW w:w="2352" w:type="dxa"/>
                <w:gridSpan w:val="2"/>
                <w:vMerge/>
                <w:tcBorders>
                  <w:top w:val="nil"/>
                  <w:left w:val="nil"/>
                  <w:bottom w:val="single" w:sz="4" w:space="0" w:color="000000"/>
                  <w:right w:val="nil"/>
                </w:tcBorders>
                <w:vAlign w:val="center"/>
                <w:hideMark/>
              </w:tcPr>
            </w:tcPrChange>
          </w:tcPr>
          <w:p w14:paraId="38BFFCAD" w14:textId="3F6F1A53" w:rsidR="007335E6" w:rsidRPr="007053D8" w:rsidDel="0014196C" w:rsidRDefault="007335E6" w:rsidP="007335E6">
            <w:pPr>
              <w:spacing w:after="0" w:line="240" w:lineRule="auto"/>
              <w:ind w:left="0" w:firstLine="0"/>
              <w:jc w:val="left"/>
              <w:rPr>
                <w:del w:id="2054" w:author="Billy Mitchell" w:date="2023-11-13T13:42:00Z"/>
                <w:sz w:val="22"/>
              </w:rPr>
            </w:pPr>
          </w:p>
        </w:tc>
        <w:tc>
          <w:tcPr>
            <w:tcW w:w="2036" w:type="dxa"/>
            <w:vMerge/>
            <w:tcBorders>
              <w:top w:val="nil"/>
              <w:left w:val="nil"/>
              <w:bottom w:val="single" w:sz="4" w:space="0" w:color="000000"/>
              <w:right w:val="nil"/>
            </w:tcBorders>
            <w:vAlign w:val="center"/>
            <w:hideMark/>
            <w:tcPrChange w:id="2055" w:author="Billy Mitchell" w:date="2023-11-10T02:31:00Z">
              <w:tcPr>
                <w:tcW w:w="2036" w:type="dxa"/>
                <w:vMerge/>
                <w:tcBorders>
                  <w:top w:val="nil"/>
                  <w:left w:val="nil"/>
                  <w:bottom w:val="single" w:sz="4" w:space="0" w:color="000000"/>
                  <w:right w:val="nil"/>
                </w:tcBorders>
                <w:vAlign w:val="center"/>
                <w:hideMark/>
              </w:tcPr>
            </w:tcPrChange>
          </w:tcPr>
          <w:p w14:paraId="384D4307" w14:textId="2451A8F6" w:rsidR="007335E6" w:rsidRPr="007053D8" w:rsidDel="0014196C" w:rsidRDefault="007335E6" w:rsidP="007335E6">
            <w:pPr>
              <w:spacing w:after="0" w:line="240" w:lineRule="auto"/>
              <w:ind w:left="0" w:firstLine="0"/>
              <w:jc w:val="left"/>
              <w:rPr>
                <w:del w:id="2056" w:author="Billy Mitchell" w:date="2023-11-13T13:42:00Z"/>
                <w:sz w:val="22"/>
              </w:rPr>
            </w:pPr>
          </w:p>
        </w:tc>
        <w:tc>
          <w:tcPr>
            <w:tcW w:w="2226" w:type="dxa"/>
            <w:vMerge/>
            <w:tcBorders>
              <w:top w:val="nil"/>
              <w:left w:val="nil"/>
              <w:bottom w:val="single" w:sz="4" w:space="0" w:color="000000"/>
              <w:right w:val="nil"/>
            </w:tcBorders>
            <w:vAlign w:val="center"/>
            <w:hideMark/>
            <w:tcPrChange w:id="2057" w:author="Billy Mitchell" w:date="2023-11-10T02:31:00Z">
              <w:tcPr>
                <w:tcW w:w="2226" w:type="dxa"/>
                <w:gridSpan w:val="2"/>
                <w:vMerge/>
                <w:tcBorders>
                  <w:top w:val="nil"/>
                  <w:left w:val="nil"/>
                  <w:bottom w:val="single" w:sz="4" w:space="0" w:color="000000"/>
                  <w:right w:val="nil"/>
                </w:tcBorders>
                <w:vAlign w:val="center"/>
                <w:hideMark/>
              </w:tcPr>
            </w:tcPrChange>
          </w:tcPr>
          <w:p w14:paraId="071136A4" w14:textId="6BCBB1CB" w:rsidR="007335E6" w:rsidRPr="007053D8" w:rsidDel="0014196C" w:rsidRDefault="007335E6" w:rsidP="007335E6">
            <w:pPr>
              <w:spacing w:after="0" w:line="240" w:lineRule="auto"/>
              <w:ind w:left="0" w:firstLine="0"/>
              <w:jc w:val="left"/>
              <w:rPr>
                <w:del w:id="2058"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059"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3A69F5EA" w14:textId="7B46C421" w:rsidR="007335E6" w:rsidRPr="007053D8" w:rsidDel="0014196C" w:rsidRDefault="007335E6" w:rsidP="007335E6">
            <w:pPr>
              <w:spacing w:after="0" w:line="240" w:lineRule="auto"/>
              <w:ind w:left="0" w:firstLine="0"/>
              <w:jc w:val="center"/>
              <w:rPr>
                <w:del w:id="2060" w:author="Billy Mitchell" w:date="2023-11-13T13:42:00Z"/>
                <w:sz w:val="22"/>
              </w:rPr>
            </w:pPr>
            <w:del w:id="2061"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062" w:author="Billy Mitchell" w:date="2023-11-10T02:31:00Z">
              <w:tcPr>
                <w:tcW w:w="1341" w:type="dxa"/>
                <w:gridSpan w:val="2"/>
                <w:vMerge/>
                <w:tcBorders>
                  <w:top w:val="nil"/>
                  <w:left w:val="nil"/>
                  <w:bottom w:val="single" w:sz="4" w:space="0" w:color="000000"/>
                  <w:right w:val="nil"/>
                </w:tcBorders>
                <w:vAlign w:val="center"/>
                <w:hideMark/>
              </w:tcPr>
            </w:tcPrChange>
          </w:tcPr>
          <w:p w14:paraId="0E0BDEAA" w14:textId="64DF2B36" w:rsidR="007335E6" w:rsidRPr="007053D8" w:rsidDel="0014196C" w:rsidRDefault="007335E6" w:rsidP="007335E6">
            <w:pPr>
              <w:spacing w:after="0" w:line="240" w:lineRule="auto"/>
              <w:ind w:left="0" w:firstLine="0"/>
              <w:jc w:val="left"/>
              <w:rPr>
                <w:del w:id="2063" w:author="Billy Mitchell" w:date="2023-11-13T13:42:00Z"/>
                <w:sz w:val="22"/>
              </w:rPr>
            </w:pPr>
          </w:p>
        </w:tc>
        <w:tc>
          <w:tcPr>
            <w:tcW w:w="1411" w:type="dxa"/>
            <w:vMerge/>
            <w:tcBorders>
              <w:top w:val="nil"/>
              <w:left w:val="nil"/>
              <w:bottom w:val="single" w:sz="4" w:space="0" w:color="000000"/>
              <w:right w:val="nil"/>
            </w:tcBorders>
            <w:vAlign w:val="center"/>
            <w:hideMark/>
            <w:tcPrChange w:id="2064" w:author="Billy Mitchell" w:date="2023-11-10T02:31:00Z">
              <w:tcPr>
                <w:tcW w:w="1411" w:type="dxa"/>
                <w:gridSpan w:val="2"/>
                <w:vMerge/>
                <w:tcBorders>
                  <w:top w:val="nil"/>
                  <w:left w:val="nil"/>
                  <w:bottom w:val="single" w:sz="4" w:space="0" w:color="000000"/>
                  <w:right w:val="nil"/>
                </w:tcBorders>
                <w:vAlign w:val="center"/>
                <w:hideMark/>
              </w:tcPr>
            </w:tcPrChange>
          </w:tcPr>
          <w:p w14:paraId="7869CC43" w14:textId="60899A58" w:rsidR="007335E6" w:rsidRPr="007053D8" w:rsidDel="0014196C" w:rsidRDefault="007335E6" w:rsidP="007335E6">
            <w:pPr>
              <w:spacing w:after="0" w:line="240" w:lineRule="auto"/>
              <w:ind w:left="0" w:firstLine="0"/>
              <w:jc w:val="left"/>
              <w:rPr>
                <w:del w:id="2065" w:author="Billy Mitchell" w:date="2023-11-13T13:42:00Z"/>
                <w:sz w:val="22"/>
              </w:rPr>
            </w:pPr>
          </w:p>
        </w:tc>
        <w:tc>
          <w:tcPr>
            <w:tcW w:w="1350" w:type="dxa"/>
            <w:vMerge/>
            <w:tcBorders>
              <w:top w:val="nil"/>
              <w:left w:val="nil"/>
              <w:bottom w:val="single" w:sz="4" w:space="0" w:color="000000"/>
              <w:right w:val="nil"/>
            </w:tcBorders>
            <w:vAlign w:val="center"/>
            <w:hideMark/>
            <w:tcPrChange w:id="2066" w:author="Billy Mitchell" w:date="2023-11-10T02:31:00Z">
              <w:tcPr>
                <w:tcW w:w="1350" w:type="dxa"/>
                <w:gridSpan w:val="2"/>
                <w:vMerge/>
                <w:tcBorders>
                  <w:top w:val="nil"/>
                  <w:left w:val="nil"/>
                  <w:bottom w:val="single" w:sz="4" w:space="0" w:color="000000"/>
                  <w:right w:val="nil"/>
                </w:tcBorders>
                <w:vAlign w:val="center"/>
                <w:hideMark/>
              </w:tcPr>
            </w:tcPrChange>
          </w:tcPr>
          <w:p w14:paraId="0DCE2280" w14:textId="19F3191B" w:rsidR="007335E6" w:rsidRPr="007053D8" w:rsidDel="0014196C" w:rsidRDefault="007335E6" w:rsidP="007335E6">
            <w:pPr>
              <w:spacing w:after="0" w:line="240" w:lineRule="auto"/>
              <w:ind w:left="0" w:firstLine="0"/>
              <w:jc w:val="left"/>
              <w:rPr>
                <w:del w:id="2067"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068"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380E3B3A" w14:textId="7180D0A6" w:rsidR="007335E6" w:rsidRPr="007053D8" w:rsidDel="0014196C" w:rsidRDefault="007335E6" w:rsidP="007335E6">
            <w:pPr>
              <w:spacing w:after="0" w:line="240" w:lineRule="auto"/>
              <w:ind w:left="0" w:firstLine="0"/>
              <w:jc w:val="center"/>
              <w:rPr>
                <w:del w:id="2069" w:author="Billy Mitchell" w:date="2023-11-13T13:42:00Z"/>
                <w:sz w:val="22"/>
              </w:rPr>
            </w:pPr>
            <w:del w:id="2070" w:author="Billy Mitchell" w:date="2023-11-13T13:42:00Z">
              <w:r w:rsidRPr="007053D8" w:rsidDel="0014196C">
                <w:rPr>
                  <w:sz w:val="22"/>
                </w:rPr>
                <w:delText>2.64</w:delText>
              </w:r>
            </w:del>
          </w:p>
        </w:tc>
        <w:tc>
          <w:tcPr>
            <w:tcW w:w="1250" w:type="dxa"/>
            <w:tcBorders>
              <w:top w:val="nil"/>
              <w:left w:val="nil"/>
              <w:bottom w:val="single" w:sz="4" w:space="0" w:color="auto"/>
              <w:right w:val="nil"/>
            </w:tcBorders>
            <w:vAlign w:val="center"/>
            <w:tcPrChange w:id="2071" w:author="Billy Mitchell" w:date="2023-11-10T02:31:00Z">
              <w:tcPr>
                <w:tcW w:w="1249" w:type="dxa"/>
                <w:gridSpan w:val="3"/>
                <w:tcBorders>
                  <w:top w:val="nil"/>
                  <w:left w:val="nil"/>
                  <w:bottom w:val="single" w:sz="4" w:space="0" w:color="auto"/>
                  <w:right w:val="nil"/>
                </w:tcBorders>
                <w:vAlign w:val="center"/>
              </w:tcPr>
            </w:tcPrChange>
          </w:tcPr>
          <w:p w14:paraId="7E2176F6" w14:textId="7C0D1D0B" w:rsidR="007335E6" w:rsidRPr="007053D8" w:rsidDel="0014196C" w:rsidRDefault="007335E6" w:rsidP="007335E6">
            <w:pPr>
              <w:spacing w:after="0" w:line="240" w:lineRule="auto"/>
              <w:ind w:left="0" w:firstLine="0"/>
              <w:jc w:val="center"/>
              <w:rPr>
                <w:del w:id="2072"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073"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1502F8CA" w14:textId="1B9A6D49" w:rsidR="007335E6" w:rsidRPr="007053D8" w:rsidDel="0014196C" w:rsidRDefault="007335E6" w:rsidP="007335E6">
            <w:pPr>
              <w:spacing w:after="0" w:line="240" w:lineRule="auto"/>
              <w:ind w:left="0" w:firstLine="0"/>
              <w:jc w:val="center"/>
              <w:rPr>
                <w:del w:id="2074" w:author="Billy Mitchell" w:date="2023-11-13T13:42:00Z"/>
                <w:sz w:val="22"/>
              </w:rPr>
            </w:pPr>
            <w:del w:id="2075" w:author="Billy Mitchell" w:date="2023-11-13T13:42:00Z">
              <w:r w:rsidRPr="007053D8" w:rsidDel="0014196C">
                <w:rPr>
                  <w:sz w:val="22"/>
                </w:rPr>
                <w:delText>0.</w:delText>
              </w:r>
            </w:del>
            <w:del w:id="2076"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2077"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2E0F1342" w14:textId="7A73E91C" w:rsidR="007335E6" w:rsidRPr="007053D8" w:rsidDel="0014196C" w:rsidRDefault="007335E6" w:rsidP="007335E6">
            <w:pPr>
              <w:spacing w:after="0" w:line="240" w:lineRule="auto"/>
              <w:ind w:left="0" w:firstLine="0"/>
              <w:jc w:val="center"/>
              <w:rPr>
                <w:del w:id="2078" w:author="Billy Mitchell" w:date="2023-11-13T13:42:00Z"/>
                <w:sz w:val="22"/>
              </w:rPr>
            </w:pPr>
            <w:del w:id="2079" w:author="Billy Mitchell" w:date="2023-11-13T13:42:00Z">
              <w:r w:rsidRPr="007053D8" w:rsidDel="0014196C">
                <w:rPr>
                  <w:sz w:val="22"/>
                </w:rPr>
                <w:delText>1.28</w:delText>
              </w:r>
            </w:del>
          </w:p>
        </w:tc>
        <w:tc>
          <w:tcPr>
            <w:tcW w:w="889" w:type="dxa"/>
            <w:tcBorders>
              <w:top w:val="nil"/>
              <w:left w:val="nil"/>
              <w:bottom w:val="single" w:sz="4" w:space="0" w:color="auto"/>
              <w:right w:val="nil"/>
            </w:tcBorders>
            <w:shd w:val="clear" w:color="auto" w:fill="auto"/>
            <w:noWrap/>
            <w:vAlign w:val="center"/>
            <w:hideMark/>
            <w:tcPrChange w:id="2080"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3629575" w14:textId="0D6E4862" w:rsidR="007335E6" w:rsidRPr="007053D8" w:rsidDel="0014196C" w:rsidRDefault="007335E6" w:rsidP="007335E6">
            <w:pPr>
              <w:spacing w:after="0" w:line="240" w:lineRule="auto"/>
              <w:ind w:left="0" w:firstLine="0"/>
              <w:jc w:val="center"/>
              <w:rPr>
                <w:del w:id="2081" w:author="Billy Mitchell" w:date="2023-11-13T13:42:00Z"/>
                <w:sz w:val="22"/>
              </w:rPr>
            </w:pPr>
            <w:del w:id="2082" w:author="Billy Mitchell" w:date="2023-11-13T13:42:00Z">
              <w:r w:rsidRPr="007053D8" w:rsidDel="0014196C">
                <w:rPr>
                  <w:sz w:val="22"/>
                </w:rPr>
                <w:delText>0.95</w:delText>
              </w:r>
            </w:del>
          </w:p>
        </w:tc>
        <w:tc>
          <w:tcPr>
            <w:tcW w:w="918" w:type="dxa"/>
            <w:tcBorders>
              <w:top w:val="nil"/>
              <w:left w:val="nil"/>
              <w:bottom w:val="single" w:sz="4" w:space="0" w:color="auto"/>
              <w:right w:val="nil"/>
            </w:tcBorders>
            <w:shd w:val="clear" w:color="auto" w:fill="auto"/>
            <w:noWrap/>
            <w:vAlign w:val="center"/>
            <w:hideMark/>
            <w:tcPrChange w:id="2083"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80C721C" w14:textId="345665B9" w:rsidR="007335E6" w:rsidRPr="007053D8" w:rsidDel="0014196C" w:rsidRDefault="007335E6" w:rsidP="007335E6">
            <w:pPr>
              <w:spacing w:after="0" w:line="240" w:lineRule="auto"/>
              <w:ind w:left="0" w:firstLine="0"/>
              <w:jc w:val="center"/>
              <w:rPr>
                <w:del w:id="2084" w:author="Billy Mitchell" w:date="2023-11-13T13:42:00Z"/>
                <w:sz w:val="22"/>
              </w:rPr>
            </w:pPr>
            <w:del w:id="2085" w:author="Billy Mitchell" w:date="2023-11-13T13:42:00Z">
              <w:r w:rsidRPr="007053D8" w:rsidDel="0014196C">
                <w:rPr>
                  <w:sz w:val="22"/>
                </w:rPr>
                <w:delText>1.71</w:delText>
              </w:r>
            </w:del>
          </w:p>
        </w:tc>
      </w:tr>
      <w:tr w:rsidR="0014196C" w:rsidRPr="007053D8" w:rsidDel="0014196C" w14:paraId="5A1044A9" w14:textId="77777777" w:rsidTr="007335E6">
        <w:trPr>
          <w:trHeight w:val="360"/>
          <w:del w:id="2086"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4804821D" w14:textId="7AA85C40" w:rsidR="007335E6" w:rsidRPr="007053D8" w:rsidDel="0014196C" w:rsidRDefault="007335E6" w:rsidP="007335E6">
            <w:pPr>
              <w:spacing w:after="0" w:line="240" w:lineRule="auto"/>
              <w:ind w:left="0" w:firstLine="0"/>
              <w:jc w:val="center"/>
              <w:rPr>
                <w:del w:id="2087" w:author="Billy Mitchell" w:date="2023-11-13T13:42:00Z"/>
                <w:sz w:val="22"/>
              </w:rPr>
            </w:pPr>
            <w:del w:id="2088"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70007DAE" w14:textId="07559372" w:rsidR="007335E6" w:rsidRPr="007053D8" w:rsidDel="0014196C" w:rsidRDefault="007335E6" w:rsidP="007335E6">
            <w:pPr>
              <w:spacing w:after="0" w:line="240" w:lineRule="auto"/>
              <w:ind w:left="0" w:firstLine="0"/>
              <w:jc w:val="center"/>
              <w:rPr>
                <w:del w:id="2089" w:author="Billy Mitchell" w:date="2023-11-13T13:42:00Z"/>
                <w:sz w:val="22"/>
              </w:rPr>
            </w:pPr>
            <w:del w:id="2090"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5DE272AC" w14:textId="7D42B12E" w:rsidR="007335E6" w:rsidRPr="007053D8" w:rsidDel="0014196C" w:rsidRDefault="007335E6" w:rsidP="007335E6">
            <w:pPr>
              <w:spacing w:after="0" w:line="240" w:lineRule="auto"/>
              <w:ind w:left="0" w:firstLine="0"/>
              <w:jc w:val="center"/>
              <w:rPr>
                <w:del w:id="2091" w:author="Billy Mitchell" w:date="2023-11-13T13:42:00Z"/>
                <w:sz w:val="22"/>
              </w:rPr>
            </w:pPr>
            <w:del w:id="2092"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53561111" w14:textId="06C5185E" w:rsidR="007335E6" w:rsidRPr="007053D8" w:rsidDel="0014196C" w:rsidRDefault="007335E6" w:rsidP="007335E6">
            <w:pPr>
              <w:spacing w:after="0" w:line="240" w:lineRule="auto"/>
              <w:ind w:left="0" w:firstLine="0"/>
              <w:jc w:val="center"/>
              <w:rPr>
                <w:del w:id="2093" w:author="Billy Mitchell" w:date="2023-11-13T13:42:00Z"/>
                <w:sz w:val="22"/>
              </w:rPr>
            </w:pPr>
            <w:del w:id="2094"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7D99830" w14:textId="289B2663" w:rsidR="007335E6" w:rsidRPr="007053D8" w:rsidDel="0014196C" w:rsidRDefault="007335E6" w:rsidP="007335E6">
            <w:pPr>
              <w:spacing w:after="0" w:line="240" w:lineRule="auto"/>
              <w:ind w:left="0" w:firstLine="0"/>
              <w:jc w:val="center"/>
              <w:rPr>
                <w:del w:id="2095" w:author="Billy Mitchell" w:date="2023-11-13T13:42:00Z"/>
                <w:sz w:val="22"/>
              </w:rPr>
            </w:pPr>
            <w:del w:id="2096" w:author="Billy Mitchell" w:date="2023-11-13T13:42:00Z">
              <w:r w:rsidRPr="007053D8" w:rsidDel="0014196C">
                <w:rPr>
                  <w:sz w:val="22"/>
                </w:rPr>
                <w:delText>89</w:delText>
              </w:r>
            </w:del>
          </w:p>
        </w:tc>
        <w:tc>
          <w:tcPr>
            <w:tcW w:w="1411" w:type="dxa"/>
            <w:vMerge w:val="restart"/>
            <w:tcBorders>
              <w:top w:val="nil"/>
              <w:left w:val="nil"/>
              <w:bottom w:val="single" w:sz="4" w:space="0" w:color="000000"/>
              <w:right w:val="nil"/>
            </w:tcBorders>
            <w:shd w:val="clear" w:color="auto" w:fill="auto"/>
            <w:noWrap/>
            <w:vAlign w:val="center"/>
            <w:hideMark/>
          </w:tcPr>
          <w:p w14:paraId="61B02933" w14:textId="561BE4A1" w:rsidR="007335E6" w:rsidRPr="007053D8" w:rsidDel="0014196C" w:rsidRDefault="007335E6" w:rsidP="007335E6">
            <w:pPr>
              <w:spacing w:after="0" w:line="240" w:lineRule="auto"/>
              <w:ind w:left="0" w:firstLine="0"/>
              <w:jc w:val="center"/>
              <w:rPr>
                <w:del w:id="2097" w:author="Billy Mitchell" w:date="2023-11-13T13:42:00Z"/>
                <w:sz w:val="22"/>
              </w:rPr>
            </w:pPr>
            <w:del w:id="2098" w:author="Billy Mitchell" w:date="2023-11-13T13:42:00Z">
              <w:r w:rsidRPr="007053D8" w:rsidDel="0014196C">
                <w:rPr>
                  <w:sz w:val="22"/>
                </w:rPr>
                <w:delText>360</w:delText>
              </w:r>
            </w:del>
          </w:p>
        </w:tc>
        <w:tc>
          <w:tcPr>
            <w:tcW w:w="1350" w:type="dxa"/>
            <w:vMerge w:val="restart"/>
            <w:tcBorders>
              <w:top w:val="nil"/>
              <w:left w:val="nil"/>
              <w:bottom w:val="single" w:sz="4" w:space="0" w:color="000000"/>
              <w:right w:val="nil"/>
            </w:tcBorders>
            <w:shd w:val="clear" w:color="auto" w:fill="auto"/>
            <w:noWrap/>
            <w:vAlign w:val="center"/>
            <w:hideMark/>
          </w:tcPr>
          <w:p w14:paraId="3E297978" w14:textId="452BAF30" w:rsidR="007335E6" w:rsidRPr="007053D8" w:rsidDel="0014196C" w:rsidRDefault="007335E6" w:rsidP="007335E6">
            <w:pPr>
              <w:spacing w:after="0" w:line="240" w:lineRule="auto"/>
              <w:ind w:left="0" w:firstLine="0"/>
              <w:jc w:val="center"/>
              <w:rPr>
                <w:del w:id="2099" w:author="Billy Mitchell" w:date="2023-11-13T13:42:00Z"/>
                <w:sz w:val="22"/>
              </w:rPr>
            </w:pPr>
            <w:del w:id="2100" w:author="Billy Mitchell" w:date="2023-11-13T13:42:00Z">
              <w:r w:rsidRPr="007053D8" w:rsidDel="0014196C">
                <w:rPr>
                  <w:sz w:val="22"/>
                </w:rPr>
                <w:delText>0.36</w:delText>
              </w:r>
            </w:del>
          </w:p>
        </w:tc>
        <w:tc>
          <w:tcPr>
            <w:tcW w:w="1524" w:type="dxa"/>
            <w:tcBorders>
              <w:top w:val="nil"/>
              <w:left w:val="nil"/>
              <w:bottom w:val="nil"/>
              <w:right w:val="nil"/>
            </w:tcBorders>
            <w:shd w:val="clear" w:color="000000" w:fill="D9D9D9"/>
            <w:noWrap/>
            <w:vAlign w:val="center"/>
            <w:hideMark/>
          </w:tcPr>
          <w:p w14:paraId="5825D8AB" w14:textId="08C93AC4" w:rsidR="007335E6" w:rsidRPr="007053D8" w:rsidDel="0014196C" w:rsidRDefault="007335E6" w:rsidP="007335E6">
            <w:pPr>
              <w:spacing w:after="0" w:line="240" w:lineRule="auto"/>
              <w:ind w:left="0" w:firstLine="0"/>
              <w:jc w:val="center"/>
              <w:rPr>
                <w:del w:id="2101" w:author="Billy Mitchell" w:date="2023-11-13T13:42:00Z"/>
                <w:sz w:val="22"/>
              </w:rPr>
            </w:pPr>
            <w:del w:id="2102"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283BE7C7" w14:textId="73D4F9EA" w:rsidR="007335E6" w:rsidRPr="007053D8" w:rsidDel="0014196C" w:rsidRDefault="007335E6" w:rsidP="007335E6">
            <w:pPr>
              <w:spacing w:after="0" w:line="240" w:lineRule="auto"/>
              <w:ind w:left="0" w:firstLine="0"/>
              <w:jc w:val="center"/>
              <w:rPr>
                <w:del w:id="2103"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3EF5FD6D" w14:textId="123D6174" w:rsidR="007335E6" w:rsidRPr="007053D8" w:rsidDel="0014196C" w:rsidRDefault="007335E6" w:rsidP="007335E6">
            <w:pPr>
              <w:spacing w:after="0" w:line="240" w:lineRule="auto"/>
              <w:ind w:left="0" w:firstLine="0"/>
              <w:jc w:val="center"/>
              <w:rPr>
                <w:del w:id="2104" w:author="Billy Mitchell" w:date="2023-11-13T13:42:00Z"/>
                <w:sz w:val="22"/>
              </w:rPr>
            </w:pPr>
            <w:del w:id="2105"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7E080840" w14:textId="712604BA" w:rsidR="007335E6" w:rsidRPr="007053D8" w:rsidDel="0014196C" w:rsidRDefault="007335E6" w:rsidP="007335E6">
            <w:pPr>
              <w:spacing w:after="0" w:line="240" w:lineRule="auto"/>
              <w:ind w:left="0" w:firstLine="0"/>
              <w:jc w:val="center"/>
              <w:rPr>
                <w:del w:id="2106" w:author="Billy Mitchell" w:date="2023-11-13T13:42:00Z"/>
                <w:sz w:val="22"/>
              </w:rPr>
            </w:pPr>
            <w:del w:id="2107" w:author="Billy Mitchell" w:date="2023-11-13T13:42:00Z">
              <w:r w:rsidRPr="007053D8" w:rsidDel="0014196C">
                <w:rPr>
                  <w:sz w:val="22"/>
                </w:rPr>
                <w:delText>1.17</w:delText>
              </w:r>
            </w:del>
          </w:p>
        </w:tc>
        <w:tc>
          <w:tcPr>
            <w:tcW w:w="889" w:type="dxa"/>
            <w:tcBorders>
              <w:top w:val="nil"/>
              <w:left w:val="nil"/>
              <w:bottom w:val="nil"/>
              <w:right w:val="nil"/>
            </w:tcBorders>
            <w:shd w:val="clear" w:color="000000" w:fill="D9D9D9"/>
            <w:noWrap/>
            <w:vAlign w:val="center"/>
            <w:hideMark/>
          </w:tcPr>
          <w:p w14:paraId="15316E4C" w14:textId="6CC851D0" w:rsidR="007335E6" w:rsidRPr="007053D8" w:rsidDel="0014196C" w:rsidRDefault="007335E6" w:rsidP="007335E6">
            <w:pPr>
              <w:spacing w:after="0" w:line="240" w:lineRule="auto"/>
              <w:ind w:left="0" w:firstLine="0"/>
              <w:jc w:val="center"/>
              <w:rPr>
                <w:del w:id="2108" w:author="Billy Mitchell" w:date="2023-11-13T13:42:00Z"/>
                <w:sz w:val="22"/>
              </w:rPr>
            </w:pPr>
            <w:del w:id="2109" w:author="Billy Mitchell" w:date="2023-11-13T13:42:00Z">
              <w:r w:rsidRPr="007053D8" w:rsidDel="0014196C">
                <w:rPr>
                  <w:sz w:val="22"/>
                </w:rPr>
                <w:delText>0.83</w:delText>
              </w:r>
            </w:del>
          </w:p>
        </w:tc>
        <w:tc>
          <w:tcPr>
            <w:tcW w:w="918" w:type="dxa"/>
            <w:tcBorders>
              <w:top w:val="nil"/>
              <w:left w:val="nil"/>
              <w:bottom w:val="nil"/>
              <w:right w:val="nil"/>
            </w:tcBorders>
            <w:shd w:val="clear" w:color="000000" w:fill="D9D9D9"/>
            <w:noWrap/>
            <w:vAlign w:val="center"/>
            <w:hideMark/>
          </w:tcPr>
          <w:p w14:paraId="24611494" w14:textId="4014BDEB" w:rsidR="007335E6" w:rsidRPr="007053D8" w:rsidDel="0014196C" w:rsidRDefault="007335E6" w:rsidP="007335E6">
            <w:pPr>
              <w:spacing w:after="0" w:line="240" w:lineRule="auto"/>
              <w:ind w:left="0" w:firstLine="0"/>
              <w:jc w:val="center"/>
              <w:rPr>
                <w:del w:id="2110" w:author="Billy Mitchell" w:date="2023-11-13T13:42:00Z"/>
                <w:sz w:val="22"/>
              </w:rPr>
            </w:pPr>
            <w:del w:id="2111" w:author="Billy Mitchell" w:date="2023-11-13T13:42:00Z">
              <w:r w:rsidRPr="007053D8" w:rsidDel="0014196C">
                <w:rPr>
                  <w:sz w:val="22"/>
                </w:rPr>
                <w:delText>1.64</w:delText>
              </w:r>
            </w:del>
          </w:p>
        </w:tc>
      </w:tr>
      <w:tr w:rsidR="007335E6" w:rsidRPr="007053D8" w:rsidDel="0014196C" w14:paraId="6B6EDD21" w14:textId="64AF9DF0" w:rsidTr="007335E6">
        <w:tblPrEx>
          <w:tblPrExChange w:id="2112" w:author="Billy Mitchell" w:date="2023-11-10T02:31:00Z">
            <w:tblPrEx>
              <w:tblW w:w="19620" w:type="dxa"/>
            </w:tblPrEx>
          </w:tblPrExChange>
        </w:tblPrEx>
        <w:trPr>
          <w:trHeight w:val="360"/>
          <w:del w:id="2113" w:author="Billy Mitchell" w:date="2023-11-13T13:42:00Z"/>
          <w:trPrChange w:id="2114"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115" w:author="Billy Mitchell" w:date="2023-11-10T02:31:00Z">
              <w:tcPr>
                <w:tcW w:w="2352" w:type="dxa"/>
                <w:gridSpan w:val="2"/>
                <w:vMerge/>
                <w:tcBorders>
                  <w:top w:val="nil"/>
                  <w:left w:val="nil"/>
                  <w:bottom w:val="single" w:sz="4" w:space="0" w:color="000000"/>
                  <w:right w:val="nil"/>
                </w:tcBorders>
                <w:vAlign w:val="center"/>
                <w:hideMark/>
              </w:tcPr>
            </w:tcPrChange>
          </w:tcPr>
          <w:p w14:paraId="519C6E36" w14:textId="42890847" w:rsidR="007335E6" w:rsidRPr="007053D8" w:rsidDel="0014196C" w:rsidRDefault="007335E6" w:rsidP="007335E6">
            <w:pPr>
              <w:spacing w:after="0" w:line="240" w:lineRule="auto"/>
              <w:ind w:left="0" w:firstLine="0"/>
              <w:jc w:val="left"/>
              <w:rPr>
                <w:del w:id="2116" w:author="Billy Mitchell" w:date="2023-11-13T13:42:00Z"/>
                <w:sz w:val="22"/>
              </w:rPr>
            </w:pPr>
          </w:p>
        </w:tc>
        <w:tc>
          <w:tcPr>
            <w:tcW w:w="2036" w:type="dxa"/>
            <w:vMerge/>
            <w:tcBorders>
              <w:top w:val="nil"/>
              <w:left w:val="nil"/>
              <w:bottom w:val="single" w:sz="4" w:space="0" w:color="000000"/>
              <w:right w:val="nil"/>
            </w:tcBorders>
            <w:vAlign w:val="center"/>
            <w:hideMark/>
            <w:tcPrChange w:id="2117" w:author="Billy Mitchell" w:date="2023-11-10T02:31:00Z">
              <w:tcPr>
                <w:tcW w:w="2036" w:type="dxa"/>
                <w:vMerge/>
                <w:tcBorders>
                  <w:top w:val="nil"/>
                  <w:left w:val="nil"/>
                  <w:bottom w:val="single" w:sz="4" w:space="0" w:color="000000"/>
                  <w:right w:val="nil"/>
                </w:tcBorders>
                <w:vAlign w:val="center"/>
                <w:hideMark/>
              </w:tcPr>
            </w:tcPrChange>
          </w:tcPr>
          <w:p w14:paraId="793D014E" w14:textId="1E0F6D47" w:rsidR="007335E6" w:rsidRPr="007053D8" w:rsidDel="0014196C" w:rsidRDefault="007335E6" w:rsidP="007335E6">
            <w:pPr>
              <w:spacing w:after="0" w:line="240" w:lineRule="auto"/>
              <w:ind w:left="0" w:firstLine="0"/>
              <w:jc w:val="left"/>
              <w:rPr>
                <w:del w:id="2118" w:author="Billy Mitchell" w:date="2023-11-13T13:42:00Z"/>
                <w:sz w:val="22"/>
              </w:rPr>
            </w:pPr>
          </w:p>
        </w:tc>
        <w:tc>
          <w:tcPr>
            <w:tcW w:w="2226" w:type="dxa"/>
            <w:vMerge/>
            <w:tcBorders>
              <w:top w:val="nil"/>
              <w:left w:val="nil"/>
              <w:bottom w:val="single" w:sz="4" w:space="0" w:color="000000"/>
              <w:right w:val="nil"/>
            </w:tcBorders>
            <w:vAlign w:val="center"/>
            <w:hideMark/>
            <w:tcPrChange w:id="2119" w:author="Billy Mitchell" w:date="2023-11-10T02:31:00Z">
              <w:tcPr>
                <w:tcW w:w="2226" w:type="dxa"/>
                <w:gridSpan w:val="2"/>
                <w:vMerge/>
                <w:tcBorders>
                  <w:top w:val="nil"/>
                  <w:left w:val="nil"/>
                  <w:bottom w:val="single" w:sz="4" w:space="0" w:color="000000"/>
                  <w:right w:val="nil"/>
                </w:tcBorders>
                <w:vAlign w:val="center"/>
                <w:hideMark/>
              </w:tcPr>
            </w:tcPrChange>
          </w:tcPr>
          <w:p w14:paraId="3467F88F" w14:textId="50DFFC55" w:rsidR="007335E6" w:rsidRPr="007053D8" w:rsidDel="0014196C" w:rsidRDefault="007335E6" w:rsidP="007335E6">
            <w:pPr>
              <w:spacing w:after="0" w:line="240" w:lineRule="auto"/>
              <w:ind w:left="0" w:firstLine="0"/>
              <w:jc w:val="left"/>
              <w:rPr>
                <w:del w:id="2120"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121"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3B75D18" w14:textId="20CEBC73" w:rsidR="007335E6" w:rsidRPr="007053D8" w:rsidDel="0014196C" w:rsidRDefault="007335E6" w:rsidP="007335E6">
            <w:pPr>
              <w:spacing w:after="0" w:line="240" w:lineRule="auto"/>
              <w:ind w:left="0" w:firstLine="0"/>
              <w:jc w:val="center"/>
              <w:rPr>
                <w:del w:id="2122" w:author="Billy Mitchell" w:date="2023-11-13T13:42:00Z"/>
                <w:sz w:val="22"/>
              </w:rPr>
            </w:pPr>
            <w:del w:id="2123"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124" w:author="Billy Mitchell" w:date="2023-11-10T02:31:00Z">
              <w:tcPr>
                <w:tcW w:w="1341" w:type="dxa"/>
                <w:gridSpan w:val="2"/>
                <w:vMerge/>
                <w:tcBorders>
                  <w:top w:val="nil"/>
                  <w:left w:val="nil"/>
                  <w:bottom w:val="single" w:sz="4" w:space="0" w:color="000000"/>
                  <w:right w:val="nil"/>
                </w:tcBorders>
                <w:vAlign w:val="center"/>
                <w:hideMark/>
              </w:tcPr>
            </w:tcPrChange>
          </w:tcPr>
          <w:p w14:paraId="7C7B1EB5" w14:textId="36204598" w:rsidR="007335E6" w:rsidRPr="007053D8" w:rsidDel="0014196C" w:rsidRDefault="007335E6" w:rsidP="007335E6">
            <w:pPr>
              <w:spacing w:after="0" w:line="240" w:lineRule="auto"/>
              <w:ind w:left="0" w:firstLine="0"/>
              <w:jc w:val="left"/>
              <w:rPr>
                <w:del w:id="2125" w:author="Billy Mitchell" w:date="2023-11-13T13:42:00Z"/>
                <w:sz w:val="22"/>
              </w:rPr>
            </w:pPr>
          </w:p>
        </w:tc>
        <w:tc>
          <w:tcPr>
            <w:tcW w:w="1411" w:type="dxa"/>
            <w:vMerge/>
            <w:tcBorders>
              <w:top w:val="nil"/>
              <w:left w:val="nil"/>
              <w:bottom w:val="single" w:sz="4" w:space="0" w:color="000000"/>
              <w:right w:val="nil"/>
            </w:tcBorders>
            <w:vAlign w:val="center"/>
            <w:hideMark/>
            <w:tcPrChange w:id="2126" w:author="Billy Mitchell" w:date="2023-11-10T02:31:00Z">
              <w:tcPr>
                <w:tcW w:w="1411" w:type="dxa"/>
                <w:gridSpan w:val="2"/>
                <w:vMerge/>
                <w:tcBorders>
                  <w:top w:val="nil"/>
                  <w:left w:val="nil"/>
                  <w:bottom w:val="single" w:sz="4" w:space="0" w:color="000000"/>
                  <w:right w:val="nil"/>
                </w:tcBorders>
                <w:vAlign w:val="center"/>
                <w:hideMark/>
              </w:tcPr>
            </w:tcPrChange>
          </w:tcPr>
          <w:p w14:paraId="1A56006A" w14:textId="0F1AAC71" w:rsidR="007335E6" w:rsidRPr="007053D8" w:rsidDel="0014196C" w:rsidRDefault="007335E6" w:rsidP="007335E6">
            <w:pPr>
              <w:spacing w:after="0" w:line="240" w:lineRule="auto"/>
              <w:ind w:left="0" w:firstLine="0"/>
              <w:jc w:val="left"/>
              <w:rPr>
                <w:del w:id="2127" w:author="Billy Mitchell" w:date="2023-11-13T13:42:00Z"/>
                <w:sz w:val="22"/>
              </w:rPr>
            </w:pPr>
          </w:p>
        </w:tc>
        <w:tc>
          <w:tcPr>
            <w:tcW w:w="1350" w:type="dxa"/>
            <w:vMerge/>
            <w:tcBorders>
              <w:top w:val="nil"/>
              <w:left w:val="nil"/>
              <w:bottom w:val="single" w:sz="4" w:space="0" w:color="000000"/>
              <w:right w:val="nil"/>
            </w:tcBorders>
            <w:vAlign w:val="center"/>
            <w:hideMark/>
            <w:tcPrChange w:id="2128" w:author="Billy Mitchell" w:date="2023-11-10T02:31:00Z">
              <w:tcPr>
                <w:tcW w:w="1350" w:type="dxa"/>
                <w:gridSpan w:val="2"/>
                <w:vMerge/>
                <w:tcBorders>
                  <w:top w:val="nil"/>
                  <w:left w:val="nil"/>
                  <w:bottom w:val="single" w:sz="4" w:space="0" w:color="000000"/>
                  <w:right w:val="nil"/>
                </w:tcBorders>
                <w:vAlign w:val="center"/>
                <w:hideMark/>
              </w:tcPr>
            </w:tcPrChange>
          </w:tcPr>
          <w:p w14:paraId="705AA351" w14:textId="0D5624D3" w:rsidR="007335E6" w:rsidRPr="007053D8" w:rsidDel="0014196C" w:rsidRDefault="007335E6" w:rsidP="007335E6">
            <w:pPr>
              <w:spacing w:after="0" w:line="240" w:lineRule="auto"/>
              <w:ind w:left="0" w:firstLine="0"/>
              <w:jc w:val="left"/>
              <w:rPr>
                <w:del w:id="2129"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130"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0385F32" w14:textId="7BCFEEAF" w:rsidR="007335E6" w:rsidRPr="007053D8" w:rsidDel="0014196C" w:rsidRDefault="007335E6" w:rsidP="007335E6">
            <w:pPr>
              <w:spacing w:after="0" w:line="240" w:lineRule="auto"/>
              <w:ind w:left="0" w:firstLine="0"/>
              <w:jc w:val="center"/>
              <w:rPr>
                <w:del w:id="2131" w:author="Billy Mitchell" w:date="2023-11-13T13:42:00Z"/>
                <w:sz w:val="22"/>
              </w:rPr>
            </w:pPr>
            <w:del w:id="2132" w:author="Billy Mitchell" w:date="2023-11-13T13:42:00Z">
              <w:r w:rsidRPr="007053D8" w:rsidDel="0014196C">
                <w:rPr>
                  <w:sz w:val="22"/>
                </w:rPr>
                <w:delText>0.98</w:delText>
              </w:r>
            </w:del>
          </w:p>
        </w:tc>
        <w:tc>
          <w:tcPr>
            <w:tcW w:w="1250" w:type="dxa"/>
            <w:tcBorders>
              <w:top w:val="nil"/>
              <w:left w:val="nil"/>
              <w:bottom w:val="single" w:sz="4" w:space="0" w:color="auto"/>
              <w:right w:val="nil"/>
            </w:tcBorders>
            <w:vAlign w:val="center"/>
            <w:tcPrChange w:id="2133" w:author="Billy Mitchell" w:date="2023-11-10T02:31:00Z">
              <w:tcPr>
                <w:tcW w:w="1249" w:type="dxa"/>
                <w:gridSpan w:val="3"/>
                <w:tcBorders>
                  <w:top w:val="nil"/>
                  <w:left w:val="nil"/>
                  <w:bottom w:val="single" w:sz="4" w:space="0" w:color="auto"/>
                  <w:right w:val="nil"/>
                </w:tcBorders>
                <w:vAlign w:val="center"/>
              </w:tcPr>
            </w:tcPrChange>
          </w:tcPr>
          <w:p w14:paraId="77FE6CE9" w14:textId="131236E9" w:rsidR="007335E6" w:rsidRPr="007053D8" w:rsidDel="0014196C" w:rsidRDefault="007335E6" w:rsidP="007335E6">
            <w:pPr>
              <w:spacing w:after="0" w:line="240" w:lineRule="auto"/>
              <w:ind w:left="0" w:firstLine="0"/>
              <w:jc w:val="center"/>
              <w:rPr>
                <w:del w:id="2134"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135"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DA8FC45" w14:textId="44FEA046" w:rsidR="007335E6" w:rsidRPr="007053D8" w:rsidDel="0014196C" w:rsidRDefault="007335E6" w:rsidP="007335E6">
            <w:pPr>
              <w:spacing w:after="0" w:line="240" w:lineRule="auto"/>
              <w:ind w:left="0" w:firstLine="0"/>
              <w:jc w:val="center"/>
              <w:rPr>
                <w:del w:id="2136" w:author="Billy Mitchell" w:date="2023-11-13T13:42:00Z"/>
                <w:sz w:val="22"/>
              </w:rPr>
            </w:pPr>
            <w:del w:id="2137" w:author="Billy Mitchell" w:date="2023-11-10T02:27: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2138"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6E2CD9E" w14:textId="72AC968B" w:rsidR="007335E6" w:rsidRPr="007053D8" w:rsidDel="0014196C" w:rsidRDefault="007335E6" w:rsidP="007335E6">
            <w:pPr>
              <w:spacing w:after="0" w:line="240" w:lineRule="auto"/>
              <w:ind w:left="0" w:firstLine="0"/>
              <w:jc w:val="center"/>
              <w:rPr>
                <w:del w:id="2139" w:author="Billy Mitchell" w:date="2023-11-13T13:42:00Z"/>
                <w:sz w:val="22"/>
              </w:rPr>
            </w:pPr>
            <w:del w:id="2140" w:author="Billy Mitchell" w:date="2023-11-13T13:42:00Z">
              <w:r w:rsidRPr="007053D8" w:rsidDel="0014196C">
                <w:rPr>
                  <w:sz w:val="22"/>
                </w:rPr>
                <w:delText>1.18</w:delText>
              </w:r>
            </w:del>
          </w:p>
        </w:tc>
        <w:tc>
          <w:tcPr>
            <w:tcW w:w="889" w:type="dxa"/>
            <w:tcBorders>
              <w:top w:val="nil"/>
              <w:left w:val="nil"/>
              <w:bottom w:val="single" w:sz="4" w:space="0" w:color="auto"/>
              <w:right w:val="nil"/>
            </w:tcBorders>
            <w:shd w:val="clear" w:color="auto" w:fill="auto"/>
            <w:noWrap/>
            <w:vAlign w:val="center"/>
            <w:hideMark/>
            <w:tcPrChange w:id="2141"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5F6E543" w14:textId="5A576CB4" w:rsidR="007335E6" w:rsidRPr="007053D8" w:rsidDel="0014196C" w:rsidRDefault="007335E6" w:rsidP="007335E6">
            <w:pPr>
              <w:spacing w:after="0" w:line="240" w:lineRule="auto"/>
              <w:ind w:left="0" w:firstLine="0"/>
              <w:jc w:val="center"/>
              <w:rPr>
                <w:del w:id="2142" w:author="Billy Mitchell" w:date="2023-11-13T13:42:00Z"/>
                <w:sz w:val="22"/>
              </w:rPr>
            </w:pPr>
            <w:del w:id="2143" w:author="Billy Mitchell" w:date="2023-11-13T13:42:00Z">
              <w:r w:rsidRPr="007053D8" w:rsidDel="0014196C">
                <w:rPr>
                  <w:sz w:val="22"/>
                </w:rPr>
                <w:delText>0.85</w:delText>
              </w:r>
            </w:del>
          </w:p>
        </w:tc>
        <w:tc>
          <w:tcPr>
            <w:tcW w:w="918" w:type="dxa"/>
            <w:tcBorders>
              <w:top w:val="nil"/>
              <w:left w:val="nil"/>
              <w:bottom w:val="single" w:sz="4" w:space="0" w:color="auto"/>
              <w:right w:val="nil"/>
            </w:tcBorders>
            <w:shd w:val="clear" w:color="auto" w:fill="auto"/>
            <w:noWrap/>
            <w:vAlign w:val="center"/>
            <w:hideMark/>
            <w:tcPrChange w:id="2144"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2BC62464" w14:textId="71D71E3A" w:rsidR="007335E6" w:rsidRPr="007053D8" w:rsidDel="0014196C" w:rsidRDefault="007335E6" w:rsidP="007335E6">
            <w:pPr>
              <w:spacing w:after="0" w:line="240" w:lineRule="auto"/>
              <w:ind w:left="0" w:firstLine="0"/>
              <w:jc w:val="center"/>
              <w:rPr>
                <w:del w:id="2145" w:author="Billy Mitchell" w:date="2023-11-13T13:42:00Z"/>
                <w:sz w:val="22"/>
              </w:rPr>
            </w:pPr>
            <w:del w:id="2146" w:author="Billy Mitchell" w:date="2023-11-13T13:42:00Z">
              <w:r w:rsidRPr="007053D8" w:rsidDel="0014196C">
                <w:rPr>
                  <w:sz w:val="22"/>
                </w:rPr>
                <w:delText>1.63</w:delText>
              </w:r>
            </w:del>
          </w:p>
        </w:tc>
      </w:tr>
      <w:tr w:rsidR="0014196C" w:rsidRPr="007053D8" w:rsidDel="0014196C" w14:paraId="3D26DED6" w14:textId="77777777" w:rsidTr="007335E6">
        <w:trPr>
          <w:trHeight w:val="360"/>
          <w:del w:id="2147"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17261BCC" w14:textId="1815D11B" w:rsidR="007335E6" w:rsidRPr="007053D8" w:rsidDel="0014196C" w:rsidRDefault="007335E6" w:rsidP="007335E6">
            <w:pPr>
              <w:spacing w:after="0" w:line="240" w:lineRule="auto"/>
              <w:ind w:left="0" w:firstLine="0"/>
              <w:jc w:val="center"/>
              <w:rPr>
                <w:del w:id="2148" w:author="Billy Mitchell" w:date="2023-11-13T13:42:00Z"/>
                <w:sz w:val="22"/>
              </w:rPr>
            </w:pPr>
            <w:del w:id="2149"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2C052EA9" w14:textId="6336D8AF" w:rsidR="007335E6" w:rsidRPr="007053D8" w:rsidDel="0014196C" w:rsidRDefault="007335E6" w:rsidP="007335E6">
            <w:pPr>
              <w:spacing w:after="0" w:line="240" w:lineRule="auto"/>
              <w:ind w:left="0" w:firstLine="0"/>
              <w:jc w:val="center"/>
              <w:rPr>
                <w:del w:id="2150" w:author="Billy Mitchell" w:date="2023-11-13T13:42:00Z"/>
                <w:sz w:val="22"/>
              </w:rPr>
            </w:pPr>
            <w:del w:id="2151"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5DDBE328" w14:textId="55767BD4" w:rsidR="007335E6" w:rsidRPr="007053D8" w:rsidDel="0014196C" w:rsidRDefault="007335E6" w:rsidP="007335E6">
            <w:pPr>
              <w:spacing w:after="0" w:line="240" w:lineRule="auto"/>
              <w:ind w:left="0" w:firstLine="0"/>
              <w:jc w:val="center"/>
              <w:rPr>
                <w:del w:id="2152" w:author="Billy Mitchell" w:date="2023-11-13T13:42:00Z"/>
                <w:sz w:val="22"/>
              </w:rPr>
            </w:pPr>
            <w:del w:id="2153"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57A66699" w14:textId="71BDDB74" w:rsidR="007335E6" w:rsidRPr="007053D8" w:rsidDel="0014196C" w:rsidRDefault="007335E6" w:rsidP="007335E6">
            <w:pPr>
              <w:spacing w:after="0" w:line="240" w:lineRule="auto"/>
              <w:ind w:left="0" w:firstLine="0"/>
              <w:jc w:val="center"/>
              <w:rPr>
                <w:del w:id="2154" w:author="Billy Mitchell" w:date="2023-11-13T13:42:00Z"/>
                <w:sz w:val="22"/>
              </w:rPr>
            </w:pPr>
            <w:del w:id="2155"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5BAD918" w14:textId="51A9BA2B" w:rsidR="007335E6" w:rsidRPr="007053D8" w:rsidDel="0014196C" w:rsidRDefault="007335E6" w:rsidP="007335E6">
            <w:pPr>
              <w:spacing w:after="0" w:line="240" w:lineRule="auto"/>
              <w:ind w:left="0" w:firstLine="0"/>
              <w:jc w:val="center"/>
              <w:rPr>
                <w:del w:id="2156" w:author="Billy Mitchell" w:date="2023-11-13T13:42:00Z"/>
                <w:sz w:val="22"/>
              </w:rPr>
            </w:pPr>
            <w:del w:id="2157" w:author="Billy Mitchell" w:date="2023-11-13T13:42:00Z">
              <w:r w:rsidRPr="007053D8" w:rsidDel="0014196C">
                <w:rPr>
                  <w:sz w:val="22"/>
                </w:rPr>
                <w:delText>78</w:delText>
              </w:r>
            </w:del>
          </w:p>
        </w:tc>
        <w:tc>
          <w:tcPr>
            <w:tcW w:w="1411" w:type="dxa"/>
            <w:vMerge w:val="restart"/>
            <w:tcBorders>
              <w:top w:val="nil"/>
              <w:left w:val="nil"/>
              <w:bottom w:val="single" w:sz="4" w:space="0" w:color="000000"/>
              <w:right w:val="nil"/>
            </w:tcBorders>
            <w:shd w:val="clear" w:color="auto" w:fill="auto"/>
            <w:noWrap/>
            <w:vAlign w:val="center"/>
            <w:hideMark/>
          </w:tcPr>
          <w:p w14:paraId="0C273B93" w14:textId="025BD816" w:rsidR="007335E6" w:rsidRPr="007053D8" w:rsidDel="0014196C" w:rsidRDefault="007335E6" w:rsidP="007335E6">
            <w:pPr>
              <w:spacing w:after="0" w:line="240" w:lineRule="auto"/>
              <w:ind w:left="0" w:firstLine="0"/>
              <w:jc w:val="center"/>
              <w:rPr>
                <w:del w:id="2158" w:author="Billy Mitchell" w:date="2023-11-13T13:42:00Z"/>
                <w:sz w:val="22"/>
              </w:rPr>
            </w:pPr>
            <w:del w:id="2159" w:author="Billy Mitchell" w:date="2023-11-13T13:42:00Z">
              <w:r w:rsidRPr="007053D8" w:rsidDel="0014196C">
                <w:rPr>
                  <w:sz w:val="22"/>
                </w:rPr>
                <w:delText>328</w:delText>
              </w:r>
            </w:del>
          </w:p>
        </w:tc>
        <w:tc>
          <w:tcPr>
            <w:tcW w:w="1350" w:type="dxa"/>
            <w:vMerge w:val="restart"/>
            <w:tcBorders>
              <w:top w:val="nil"/>
              <w:left w:val="nil"/>
              <w:bottom w:val="single" w:sz="4" w:space="0" w:color="000000"/>
              <w:right w:val="nil"/>
            </w:tcBorders>
            <w:shd w:val="clear" w:color="auto" w:fill="auto"/>
            <w:noWrap/>
            <w:vAlign w:val="center"/>
            <w:hideMark/>
          </w:tcPr>
          <w:p w14:paraId="58251F50" w14:textId="1D6BEA27" w:rsidR="007335E6" w:rsidRPr="007053D8" w:rsidDel="0014196C" w:rsidRDefault="007335E6" w:rsidP="007335E6">
            <w:pPr>
              <w:spacing w:after="0" w:line="240" w:lineRule="auto"/>
              <w:ind w:left="0" w:firstLine="0"/>
              <w:jc w:val="center"/>
              <w:rPr>
                <w:del w:id="2160" w:author="Billy Mitchell" w:date="2023-11-13T13:42:00Z"/>
                <w:sz w:val="22"/>
              </w:rPr>
            </w:pPr>
            <w:del w:id="2161" w:author="Billy Mitchell" w:date="2023-11-13T13:42:00Z">
              <w:r w:rsidRPr="007053D8" w:rsidDel="0014196C">
                <w:rPr>
                  <w:sz w:val="22"/>
                </w:rPr>
                <w:delText>0.37</w:delText>
              </w:r>
            </w:del>
          </w:p>
        </w:tc>
        <w:tc>
          <w:tcPr>
            <w:tcW w:w="1524" w:type="dxa"/>
            <w:tcBorders>
              <w:top w:val="nil"/>
              <w:left w:val="nil"/>
              <w:bottom w:val="nil"/>
              <w:right w:val="nil"/>
            </w:tcBorders>
            <w:shd w:val="clear" w:color="000000" w:fill="D9D9D9"/>
            <w:noWrap/>
            <w:vAlign w:val="center"/>
            <w:hideMark/>
          </w:tcPr>
          <w:p w14:paraId="232F20A6" w14:textId="1136B41F" w:rsidR="007335E6" w:rsidRPr="007053D8" w:rsidDel="0014196C" w:rsidRDefault="007335E6" w:rsidP="007335E6">
            <w:pPr>
              <w:spacing w:after="0" w:line="240" w:lineRule="auto"/>
              <w:ind w:left="0" w:firstLine="0"/>
              <w:jc w:val="center"/>
              <w:rPr>
                <w:del w:id="2162" w:author="Billy Mitchell" w:date="2023-11-13T13:42:00Z"/>
                <w:sz w:val="22"/>
              </w:rPr>
            </w:pPr>
            <w:del w:id="2163"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362CA2E5" w14:textId="34AB63DC" w:rsidR="007335E6" w:rsidRPr="007053D8" w:rsidDel="0014196C" w:rsidRDefault="007335E6" w:rsidP="007335E6">
            <w:pPr>
              <w:spacing w:after="0" w:line="240" w:lineRule="auto"/>
              <w:ind w:left="0" w:firstLine="0"/>
              <w:jc w:val="center"/>
              <w:rPr>
                <w:del w:id="2164"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620438F3" w14:textId="08B3248C" w:rsidR="007335E6" w:rsidRPr="007053D8" w:rsidDel="0014196C" w:rsidRDefault="007335E6" w:rsidP="007335E6">
            <w:pPr>
              <w:spacing w:after="0" w:line="240" w:lineRule="auto"/>
              <w:ind w:left="0" w:firstLine="0"/>
              <w:jc w:val="center"/>
              <w:rPr>
                <w:del w:id="2165" w:author="Billy Mitchell" w:date="2023-11-13T13:42:00Z"/>
                <w:sz w:val="22"/>
              </w:rPr>
            </w:pPr>
            <w:del w:id="2166"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5709A867" w14:textId="6A9E554E" w:rsidR="007335E6" w:rsidRPr="007053D8" w:rsidDel="0014196C" w:rsidRDefault="007335E6" w:rsidP="007335E6">
            <w:pPr>
              <w:spacing w:after="0" w:line="240" w:lineRule="auto"/>
              <w:ind w:left="0" w:firstLine="0"/>
              <w:jc w:val="center"/>
              <w:rPr>
                <w:del w:id="2167" w:author="Billy Mitchell" w:date="2023-11-13T13:42:00Z"/>
                <w:sz w:val="22"/>
              </w:rPr>
            </w:pPr>
            <w:del w:id="2168" w:author="Billy Mitchell" w:date="2023-11-13T13:42:00Z">
              <w:r w:rsidRPr="007053D8" w:rsidDel="0014196C">
                <w:rPr>
                  <w:sz w:val="22"/>
                </w:rPr>
                <w:delText>1.45</w:delText>
              </w:r>
            </w:del>
          </w:p>
        </w:tc>
        <w:tc>
          <w:tcPr>
            <w:tcW w:w="889" w:type="dxa"/>
            <w:tcBorders>
              <w:top w:val="nil"/>
              <w:left w:val="nil"/>
              <w:bottom w:val="nil"/>
              <w:right w:val="nil"/>
            </w:tcBorders>
            <w:shd w:val="clear" w:color="000000" w:fill="D9D9D9"/>
            <w:noWrap/>
            <w:vAlign w:val="center"/>
            <w:hideMark/>
          </w:tcPr>
          <w:p w14:paraId="288E675D" w14:textId="21AD3F6E" w:rsidR="007335E6" w:rsidRPr="007053D8" w:rsidDel="0014196C" w:rsidRDefault="007335E6" w:rsidP="007335E6">
            <w:pPr>
              <w:spacing w:after="0" w:line="240" w:lineRule="auto"/>
              <w:ind w:left="0" w:firstLine="0"/>
              <w:jc w:val="center"/>
              <w:rPr>
                <w:del w:id="2169" w:author="Billy Mitchell" w:date="2023-11-13T13:42:00Z"/>
                <w:sz w:val="22"/>
              </w:rPr>
            </w:pPr>
            <w:del w:id="2170" w:author="Billy Mitchell" w:date="2023-11-13T13:42:00Z">
              <w:r w:rsidRPr="007053D8" w:rsidDel="0014196C">
                <w:rPr>
                  <w:sz w:val="22"/>
                </w:rPr>
                <w:delText>1.03</w:delText>
              </w:r>
            </w:del>
          </w:p>
        </w:tc>
        <w:tc>
          <w:tcPr>
            <w:tcW w:w="918" w:type="dxa"/>
            <w:tcBorders>
              <w:top w:val="nil"/>
              <w:left w:val="nil"/>
              <w:bottom w:val="nil"/>
              <w:right w:val="nil"/>
            </w:tcBorders>
            <w:shd w:val="clear" w:color="000000" w:fill="D9D9D9"/>
            <w:noWrap/>
            <w:vAlign w:val="center"/>
            <w:hideMark/>
          </w:tcPr>
          <w:p w14:paraId="7A201C7E" w14:textId="25DBC619" w:rsidR="007335E6" w:rsidRPr="007053D8" w:rsidDel="0014196C" w:rsidRDefault="007335E6" w:rsidP="007335E6">
            <w:pPr>
              <w:spacing w:after="0" w:line="240" w:lineRule="auto"/>
              <w:ind w:left="0" w:firstLine="0"/>
              <w:jc w:val="center"/>
              <w:rPr>
                <w:del w:id="2171" w:author="Billy Mitchell" w:date="2023-11-13T13:42:00Z"/>
                <w:sz w:val="22"/>
              </w:rPr>
            </w:pPr>
            <w:del w:id="2172" w:author="Billy Mitchell" w:date="2023-11-13T13:42:00Z">
              <w:r w:rsidRPr="007053D8" w:rsidDel="0014196C">
                <w:rPr>
                  <w:sz w:val="22"/>
                </w:rPr>
                <w:delText>2.05</w:delText>
              </w:r>
            </w:del>
          </w:p>
        </w:tc>
      </w:tr>
      <w:tr w:rsidR="007335E6" w:rsidRPr="007053D8" w:rsidDel="0014196C" w14:paraId="1B262DAB" w14:textId="73A4BFB8" w:rsidTr="007335E6">
        <w:tblPrEx>
          <w:tblPrExChange w:id="2173" w:author="Billy Mitchell" w:date="2023-11-10T02:31:00Z">
            <w:tblPrEx>
              <w:tblW w:w="19620" w:type="dxa"/>
            </w:tblPrEx>
          </w:tblPrExChange>
        </w:tblPrEx>
        <w:trPr>
          <w:trHeight w:val="360"/>
          <w:del w:id="2174" w:author="Billy Mitchell" w:date="2023-11-13T13:42:00Z"/>
          <w:trPrChange w:id="2175"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176" w:author="Billy Mitchell" w:date="2023-11-10T02:31:00Z">
              <w:tcPr>
                <w:tcW w:w="2352" w:type="dxa"/>
                <w:gridSpan w:val="2"/>
                <w:vMerge/>
                <w:tcBorders>
                  <w:top w:val="nil"/>
                  <w:left w:val="nil"/>
                  <w:bottom w:val="single" w:sz="4" w:space="0" w:color="000000"/>
                  <w:right w:val="nil"/>
                </w:tcBorders>
                <w:vAlign w:val="center"/>
                <w:hideMark/>
              </w:tcPr>
            </w:tcPrChange>
          </w:tcPr>
          <w:p w14:paraId="2EC6CDB5" w14:textId="1AA9673D" w:rsidR="007335E6" w:rsidRPr="007053D8" w:rsidDel="0014196C" w:rsidRDefault="007335E6" w:rsidP="007335E6">
            <w:pPr>
              <w:spacing w:after="0" w:line="240" w:lineRule="auto"/>
              <w:ind w:left="0" w:firstLine="0"/>
              <w:jc w:val="left"/>
              <w:rPr>
                <w:del w:id="2177" w:author="Billy Mitchell" w:date="2023-11-13T13:42:00Z"/>
                <w:sz w:val="22"/>
              </w:rPr>
            </w:pPr>
          </w:p>
        </w:tc>
        <w:tc>
          <w:tcPr>
            <w:tcW w:w="2036" w:type="dxa"/>
            <w:vMerge/>
            <w:tcBorders>
              <w:top w:val="nil"/>
              <w:left w:val="nil"/>
              <w:bottom w:val="single" w:sz="4" w:space="0" w:color="000000"/>
              <w:right w:val="nil"/>
            </w:tcBorders>
            <w:vAlign w:val="center"/>
            <w:hideMark/>
            <w:tcPrChange w:id="2178" w:author="Billy Mitchell" w:date="2023-11-10T02:31:00Z">
              <w:tcPr>
                <w:tcW w:w="2036" w:type="dxa"/>
                <w:vMerge/>
                <w:tcBorders>
                  <w:top w:val="nil"/>
                  <w:left w:val="nil"/>
                  <w:bottom w:val="single" w:sz="4" w:space="0" w:color="000000"/>
                  <w:right w:val="nil"/>
                </w:tcBorders>
                <w:vAlign w:val="center"/>
                <w:hideMark/>
              </w:tcPr>
            </w:tcPrChange>
          </w:tcPr>
          <w:p w14:paraId="1BCE6170" w14:textId="6FEA48A1" w:rsidR="007335E6" w:rsidRPr="007053D8" w:rsidDel="0014196C" w:rsidRDefault="007335E6" w:rsidP="007335E6">
            <w:pPr>
              <w:spacing w:after="0" w:line="240" w:lineRule="auto"/>
              <w:ind w:left="0" w:firstLine="0"/>
              <w:jc w:val="left"/>
              <w:rPr>
                <w:del w:id="2179" w:author="Billy Mitchell" w:date="2023-11-13T13:42:00Z"/>
                <w:sz w:val="22"/>
              </w:rPr>
            </w:pPr>
          </w:p>
        </w:tc>
        <w:tc>
          <w:tcPr>
            <w:tcW w:w="2226" w:type="dxa"/>
            <w:vMerge/>
            <w:tcBorders>
              <w:top w:val="nil"/>
              <w:left w:val="nil"/>
              <w:bottom w:val="single" w:sz="4" w:space="0" w:color="000000"/>
              <w:right w:val="nil"/>
            </w:tcBorders>
            <w:vAlign w:val="center"/>
            <w:hideMark/>
            <w:tcPrChange w:id="2180" w:author="Billy Mitchell" w:date="2023-11-10T02:31:00Z">
              <w:tcPr>
                <w:tcW w:w="2226" w:type="dxa"/>
                <w:gridSpan w:val="2"/>
                <w:vMerge/>
                <w:tcBorders>
                  <w:top w:val="nil"/>
                  <w:left w:val="nil"/>
                  <w:bottom w:val="single" w:sz="4" w:space="0" w:color="000000"/>
                  <w:right w:val="nil"/>
                </w:tcBorders>
                <w:vAlign w:val="center"/>
                <w:hideMark/>
              </w:tcPr>
            </w:tcPrChange>
          </w:tcPr>
          <w:p w14:paraId="577CC081" w14:textId="09F12E8B" w:rsidR="007335E6" w:rsidRPr="007053D8" w:rsidDel="0014196C" w:rsidRDefault="007335E6" w:rsidP="007335E6">
            <w:pPr>
              <w:spacing w:after="0" w:line="240" w:lineRule="auto"/>
              <w:ind w:left="0" w:firstLine="0"/>
              <w:jc w:val="left"/>
              <w:rPr>
                <w:del w:id="2181"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182"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67F20541" w14:textId="2207B0C0" w:rsidR="007335E6" w:rsidRPr="007053D8" w:rsidDel="0014196C" w:rsidRDefault="007335E6" w:rsidP="007335E6">
            <w:pPr>
              <w:spacing w:after="0" w:line="240" w:lineRule="auto"/>
              <w:ind w:left="0" w:firstLine="0"/>
              <w:jc w:val="center"/>
              <w:rPr>
                <w:del w:id="2183" w:author="Billy Mitchell" w:date="2023-11-13T13:42:00Z"/>
                <w:sz w:val="22"/>
              </w:rPr>
            </w:pPr>
            <w:del w:id="2184"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185" w:author="Billy Mitchell" w:date="2023-11-10T02:31:00Z">
              <w:tcPr>
                <w:tcW w:w="1341" w:type="dxa"/>
                <w:gridSpan w:val="2"/>
                <w:vMerge/>
                <w:tcBorders>
                  <w:top w:val="nil"/>
                  <w:left w:val="nil"/>
                  <w:bottom w:val="single" w:sz="4" w:space="0" w:color="000000"/>
                  <w:right w:val="nil"/>
                </w:tcBorders>
                <w:vAlign w:val="center"/>
                <w:hideMark/>
              </w:tcPr>
            </w:tcPrChange>
          </w:tcPr>
          <w:p w14:paraId="4AC07A23" w14:textId="1C146C13" w:rsidR="007335E6" w:rsidRPr="007053D8" w:rsidDel="0014196C" w:rsidRDefault="007335E6" w:rsidP="007335E6">
            <w:pPr>
              <w:spacing w:after="0" w:line="240" w:lineRule="auto"/>
              <w:ind w:left="0" w:firstLine="0"/>
              <w:jc w:val="left"/>
              <w:rPr>
                <w:del w:id="2186" w:author="Billy Mitchell" w:date="2023-11-13T13:42:00Z"/>
                <w:sz w:val="22"/>
              </w:rPr>
            </w:pPr>
          </w:p>
        </w:tc>
        <w:tc>
          <w:tcPr>
            <w:tcW w:w="1411" w:type="dxa"/>
            <w:vMerge/>
            <w:tcBorders>
              <w:top w:val="nil"/>
              <w:left w:val="nil"/>
              <w:bottom w:val="single" w:sz="4" w:space="0" w:color="000000"/>
              <w:right w:val="nil"/>
            </w:tcBorders>
            <w:vAlign w:val="center"/>
            <w:hideMark/>
            <w:tcPrChange w:id="2187" w:author="Billy Mitchell" w:date="2023-11-10T02:31:00Z">
              <w:tcPr>
                <w:tcW w:w="1411" w:type="dxa"/>
                <w:gridSpan w:val="2"/>
                <w:vMerge/>
                <w:tcBorders>
                  <w:top w:val="nil"/>
                  <w:left w:val="nil"/>
                  <w:bottom w:val="single" w:sz="4" w:space="0" w:color="000000"/>
                  <w:right w:val="nil"/>
                </w:tcBorders>
                <w:vAlign w:val="center"/>
                <w:hideMark/>
              </w:tcPr>
            </w:tcPrChange>
          </w:tcPr>
          <w:p w14:paraId="551A5D4A" w14:textId="5682E2D4" w:rsidR="007335E6" w:rsidRPr="007053D8" w:rsidDel="0014196C" w:rsidRDefault="007335E6" w:rsidP="007335E6">
            <w:pPr>
              <w:spacing w:after="0" w:line="240" w:lineRule="auto"/>
              <w:ind w:left="0" w:firstLine="0"/>
              <w:jc w:val="left"/>
              <w:rPr>
                <w:del w:id="2188" w:author="Billy Mitchell" w:date="2023-11-13T13:42:00Z"/>
                <w:sz w:val="22"/>
              </w:rPr>
            </w:pPr>
          </w:p>
        </w:tc>
        <w:tc>
          <w:tcPr>
            <w:tcW w:w="1350" w:type="dxa"/>
            <w:vMerge/>
            <w:tcBorders>
              <w:top w:val="nil"/>
              <w:left w:val="nil"/>
              <w:bottom w:val="single" w:sz="4" w:space="0" w:color="000000"/>
              <w:right w:val="nil"/>
            </w:tcBorders>
            <w:vAlign w:val="center"/>
            <w:hideMark/>
            <w:tcPrChange w:id="2189" w:author="Billy Mitchell" w:date="2023-11-10T02:31:00Z">
              <w:tcPr>
                <w:tcW w:w="1350" w:type="dxa"/>
                <w:gridSpan w:val="2"/>
                <w:vMerge/>
                <w:tcBorders>
                  <w:top w:val="nil"/>
                  <w:left w:val="nil"/>
                  <w:bottom w:val="single" w:sz="4" w:space="0" w:color="000000"/>
                  <w:right w:val="nil"/>
                </w:tcBorders>
                <w:vAlign w:val="center"/>
                <w:hideMark/>
              </w:tcPr>
            </w:tcPrChange>
          </w:tcPr>
          <w:p w14:paraId="6F79D225" w14:textId="7644B541" w:rsidR="007335E6" w:rsidRPr="007053D8" w:rsidDel="0014196C" w:rsidRDefault="007335E6" w:rsidP="007335E6">
            <w:pPr>
              <w:spacing w:after="0" w:line="240" w:lineRule="auto"/>
              <w:ind w:left="0" w:firstLine="0"/>
              <w:jc w:val="left"/>
              <w:rPr>
                <w:del w:id="2190"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191"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2F7FD5B8" w14:textId="73748538" w:rsidR="007335E6" w:rsidRPr="007053D8" w:rsidDel="0014196C" w:rsidRDefault="007335E6" w:rsidP="007335E6">
            <w:pPr>
              <w:spacing w:after="0" w:line="240" w:lineRule="auto"/>
              <w:ind w:left="0" w:firstLine="0"/>
              <w:jc w:val="center"/>
              <w:rPr>
                <w:del w:id="2192" w:author="Billy Mitchell" w:date="2023-11-13T13:42:00Z"/>
                <w:sz w:val="22"/>
              </w:rPr>
            </w:pPr>
            <w:del w:id="2193" w:author="Billy Mitchell" w:date="2023-11-13T13:42:00Z">
              <w:r w:rsidRPr="007053D8" w:rsidDel="0014196C">
                <w:rPr>
                  <w:sz w:val="22"/>
                </w:rPr>
                <w:delText>4.45</w:delText>
              </w:r>
            </w:del>
          </w:p>
        </w:tc>
        <w:tc>
          <w:tcPr>
            <w:tcW w:w="1250" w:type="dxa"/>
            <w:tcBorders>
              <w:top w:val="nil"/>
              <w:left w:val="nil"/>
              <w:bottom w:val="single" w:sz="4" w:space="0" w:color="auto"/>
              <w:right w:val="nil"/>
            </w:tcBorders>
            <w:vAlign w:val="center"/>
            <w:tcPrChange w:id="2194" w:author="Billy Mitchell" w:date="2023-11-10T02:31:00Z">
              <w:tcPr>
                <w:tcW w:w="1249" w:type="dxa"/>
                <w:gridSpan w:val="3"/>
                <w:tcBorders>
                  <w:top w:val="nil"/>
                  <w:left w:val="nil"/>
                  <w:bottom w:val="single" w:sz="4" w:space="0" w:color="auto"/>
                  <w:right w:val="nil"/>
                </w:tcBorders>
                <w:vAlign w:val="center"/>
              </w:tcPr>
            </w:tcPrChange>
          </w:tcPr>
          <w:p w14:paraId="5790C60F" w14:textId="0413C8B7" w:rsidR="007335E6" w:rsidRPr="007053D8" w:rsidDel="0014196C" w:rsidRDefault="007335E6" w:rsidP="007335E6">
            <w:pPr>
              <w:spacing w:after="0" w:line="240" w:lineRule="auto"/>
              <w:ind w:left="0" w:firstLine="0"/>
              <w:jc w:val="center"/>
              <w:rPr>
                <w:del w:id="2195"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196"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636CC7C" w14:textId="4793A648" w:rsidR="007335E6" w:rsidRPr="007053D8" w:rsidDel="0014196C" w:rsidRDefault="007335E6" w:rsidP="007335E6">
            <w:pPr>
              <w:spacing w:after="0" w:line="240" w:lineRule="auto"/>
              <w:ind w:left="0" w:firstLine="0"/>
              <w:jc w:val="center"/>
              <w:rPr>
                <w:del w:id="2197" w:author="Billy Mitchell" w:date="2023-11-13T13:42:00Z"/>
                <w:sz w:val="22"/>
              </w:rPr>
            </w:pPr>
            <w:del w:id="2198" w:author="Billy Mitchell" w:date="2023-11-13T13:42:00Z">
              <w:r w:rsidRPr="007053D8" w:rsidDel="0014196C">
                <w:rPr>
                  <w:sz w:val="22"/>
                </w:rPr>
                <w:delText>0.</w:delText>
              </w:r>
            </w:del>
            <w:del w:id="2199" w:author="Billy Mitchell" w:date="2023-11-10T02:27:00Z">
              <w:r w:rsidRPr="007053D8" w:rsidDel="007335E6">
                <w:rPr>
                  <w:sz w:val="22"/>
                </w:rPr>
                <w:delText>04 *</w:delText>
              </w:r>
            </w:del>
          </w:p>
        </w:tc>
        <w:tc>
          <w:tcPr>
            <w:tcW w:w="686" w:type="dxa"/>
            <w:tcBorders>
              <w:top w:val="nil"/>
              <w:left w:val="nil"/>
              <w:bottom w:val="single" w:sz="4" w:space="0" w:color="auto"/>
              <w:right w:val="nil"/>
            </w:tcBorders>
            <w:shd w:val="clear" w:color="auto" w:fill="auto"/>
            <w:noWrap/>
            <w:vAlign w:val="center"/>
            <w:hideMark/>
            <w:tcPrChange w:id="2200"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F4F8652" w14:textId="01CD2874" w:rsidR="007335E6" w:rsidRPr="007053D8" w:rsidDel="0014196C" w:rsidRDefault="007335E6" w:rsidP="007335E6">
            <w:pPr>
              <w:spacing w:after="0" w:line="240" w:lineRule="auto"/>
              <w:ind w:left="0" w:firstLine="0"/>
              <w:jc w:val="center"/>
              <w:rPr>
                <w:del w:id="2201" w:author="Billy Mitchell" w:date="2023-11-13T13:42:00Z"/>
                <w:sz w:val="22"/>
              </w:rPr>
            </w:pPr>
            <w:del w:id="2202" w:author="Billy Mitchell" w:date="2023-11-13T13:42:00Z">
              <w:r w:rsidRPr="007053D8" w:rsidDel="0014196C">
                <w:rPr>
                  <w:sz w:val="22"/>
                </w:rPr>
                <w:delText>1.42</w:delText>
              </w:r>
            </w:del>
          </w:p>
        </w:tc>
        <w:tc>
          <w:tcPr>
            <w:tcW w:w="889" w:type="dxa"/>
            <w:tcBorders>
              <w:top w:val="nil"/>
              <w:left w:val="nil"/>
              <w:bottom w:val="single" w:sz="4" w:space="0" w:color="auto"/>
              <w:right w:val="nil"/>
            </w:tcBorders>
            <w:shd w:val="clear" w:color="auto" w:fill="auto"/>
            <w:noWrap/>
            <w:vAlign w:val="center"/>
            <w:hideMark/>
            <w:tcPrChange w:id="2203"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8E0A006" w14:textId="2425CF93" w:rsidR="007335E6" w:rsidRPr="007053D8" w:rsidDel="0014196C" w:rsidRDefault="007335E6" w:rsidP="007335E6">
            <w:pPr>
              <w:spacing w:after="0" w:line="240" w:lineRule="auto"/>
              <w:ind w:left="0" w:firstLine="0"/>
              <w:jc w:val="center"/>
              <w:rPr>
                <w:del w:id="2204" w:author="Billy Mitchell" w:date="2023-11-13T13:42:00Z"/>
                <w:sz w:val="22"/>
              </w:rPr>
            </w:pPr>
            <w:del w:id="2205" w:author="Billy Mitchell" w:date="2023-11-13T13:42:00Z">
              <w:r w:rsidRPr="007053D8" w:rsidDel="0014196C">
                <w:rPr>
                  <w:sz w:val="22"/>
                </w:rPr>
                <w:delText>1.03</w:delText>
              </w:r>
            </w:del>
          </w:p>
        </w:tc>
        <w:tc>
          <w:tcPr>
            <w:tcW w:w="918" w:type="dxa"/>
            <w:tcBorders>
              <w:top w:val="nil"/>
              <w:left w:val="nil"/>
              <w:bottom w:val="single" w:sz="4" w:space="0" w:color="auto"/>
              <w:right w:val="nil"/>
            </w:tcBorders>
            <w:shd w:val="clear" w:color="auto" w:fill="auto"/>
            <w:noWrap/>
            <w:vAlign w:val="center"/>
            <w:hideMark/>
            <w:tcPrChange w:id="2206"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C67F4C6" w14:textId="5F9F0C39" w:rsidR="007335E6" w:rsidRPr="007053D8" w:rsidDel="0014196C" w:rsidRDefault="007335E6" w:rsidP="007335E6">
            <w:pPr>
              <w:spacing w:after="0" w:line="240" w:lineRule="auto"/>
              <w:ind w:left="0" w:firstLine="0"/>
              <w:jc w:val="center"/>
              <w:rPr>
                <w:del w:id="2207" w:author="Billy Mitchell" w:date="2023-11-13T13:42:00Z"/>
                <w:sz w:val="22"/>
              </w:rPr>
            </w:pPr>
            <w:del w:id="2208" w:author="Billy Mitchell" w:date="2023-11-13T13:42:00Z">
              <w:r w:rsidRPr="007053D8" w:rsidDel="0014196C">
                <w:rPr>
                  <w:sz w:val="22"/>
                </w:rPr>
                <w:delText>1.98</w:delText>
              </w:r>
            </w:del>
          </w:p>
        </w:tc>
      </w:tr>
      <w:tr w:rsidR="0014196C" w:rsidRPr="007053D8" w:rsidDel="0014196C" w14:paraId="173F909C" w14:textId="77777777" w:rsidTr="007335E6">
        <w:trPr>
          <w:trHeight w:val="360"/>
          <w:del w:id="2209"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22B2B584" w14:textId="6BC48A12" w:rsidR="007335E6" w:rsidRPr="007053D8" w:rsidDel="0014196C" w:rsidRDefault="007335E6" w:rsidP="007335E6">
            <w:pPr>
              <w:spacing w:after="0" w:line="240" w:lineRule="auto"/>
              <w:ind w:left="0" w:firstLine="0"/>
              <w:jc w:val="center"/>
              <w:rPr>
                <w:del w:id="2210" w:author="Billy Mitchell" w:date="2023-11-13T13:42:00Z"/>
                <w:sz w:val="22"/>
              </w:rPr>
            </w:pPr>
            <w:del w:id="2211"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3CEA4BDD" w14:textId="702AFDF9" w:rsidR="007335E6" w:rsidRPr="007053D8" w:rsidDel="0014196C" w:rsidRDefault="007335E6" w:rsidP="007335E6">
            <w:pPr>
              <w:spacing w:after="0" w:line="240" w:lineRule="auto"/>
              <w:ind w:left="0" w:firstLine="0"/>
              <w:jc w:val="center"/>
              <w:rPr>
                <w:del w:id="2212" w:author="Billy Mitchell" w:date="2023-11-13T13:42:00Z"/>
                <w:sz w:val="22"/>
              </w:rPr>
            </w:pPr>
            <w:del w:id="2213"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036D3EFF" w14:textId="0563DF51" w:rsidR="007335E6" w:rsidRPr="007053D8" w:rsidDel="0014196C" w:rsidRDefault="007335E6" w:rsidP="007335E6">
            <w:pPr>
              <w:spacing w:after="0" w:line="240" w:lineRule="auto"/>
              <w:ind w:left="0" w:firstLine="0"/>
              <w:jc w:val="center"/>
              <w:rPr>
                <w:del w:id="2214" w:author="Billy Mitchell" w:date="2023-11-13T13:42:00Z"/>
                <w:sz w:val="22"/>
              </w:rPr>
            </w:pPr>
            <w:del w:id="2215"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11166AB9" w14:textId="7DB545AD" w:rsidR="007335E6" w:rsidRPr="007053D8" w:rsidDel="0014196C" w:rsidRDefault="007335E6" w:rsidP="007335E6">
            <w:pPr>
              <w:spacing w:after="0" w:line="240" w:lineRule="auto"/>
              <w:ind w:left="0" w:firstLine="0"/>
              <w:jc w:val="center"/>
              <w:rPr>
                <w:del w:id="2216" w:author="Billy Mitchell" w:date="2023-11-13T13:42:00Z"/>
                <w:sz w:val="22"/>
              </w:rPr>
            </w:pPr>
            <w:del w:id="2217"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408E385" w14:textId="4373D593" w:rsidR="007335E6" w:rsidRPr="007053D8" w:rsidDel="0014196C" w:rsidRDefault="007335E6" w:rsidP="007335E6">
            <w:pPr>
              <w:spacing w:after="0" w:line="240" w:lineRule="auto"/>
              <w:ind w:left="0" w:firstLine="0"/>
              <w:jc w:val="center"/>
              <w:rPr>
                <w:del w:id="2218" w:author="Billy Mitchell" w:date="2023-11-13T13:42:00Z"/>
                <w:sz w:val="22"/>
              </w:rPr>
            </w:pPr>
            <w:del w:id="2219" w:author="Billy Mitchell" w:date="2023-11-13T13:42:00Z">
              <w:r w:rsidRPr="007053D8" w:rsidDel="0014196C">
                <w:rPr>
                  <w:sz w:val="22"/>
                </w:rPr>
                <w:delText>77</w:delText>
              </w:r>
            </w:del>
          </w:p>
        </w:tc>
        <w:tc>
          <w:tcPr>
            <w:tcW w:w="1411" w:type="dxa"/>
            <w:vMerge w:val="restart"/>
            <w:tcBorders>
              <w:top w:val="nil"/>
              <w:left w:val="nil"/>
              <w:bottom w:val="single" w:sz="4" w:space="0" w:color="000000"/>
              <w:right w:val="nil"/>
            </w:tcBorders>
            <w:shd w:val="clear" w:color="auto" w:fill="auto"/>
            <w:noWrap/>
            <w:vAlign w:val="center"/>
            <w:hideMark/>
          </w:tcPr>
          <w:p w14:paraId="040D3485" w14:textId="0797CA81" w:rsidR="007335E6" w:rsidRPr="007053D8" w:rsidDel="0014196C" w:rsidRDefault="007335E6" w:rsidP="007335E6">
            <w:pPr>
              <w:spacing w:after="0" w:line="240" w:lineRule="auto"/>
              <w:ind w:left="0" w:firstLine="0"/>
              <w:jc w:val="center"/>
              <w:rPr>
                <w:del w:id="2220" w:author="Billy Mitchell" w:date="2023-11-13T13:42:00Z"/>
                <w:sz w:val="22"/>
              </w:rPr>
            </w:pPr>
            <w:del w:id="2221" w:author="Billy Mitchell" w:date="2023-11-13T13:42:00Z">
              <w:r w:rsidRPr="007053D8" w:rsidDel="0014196C">
                <w:rPr>
                  <w:sz w:val="22"/>
                </w:rPr>
                <w:delText>298</w:delText>
              </w:r>
            </w:del>
          </w:p>
        </w:tc>
        <w:tc>
          <w:tcPr>
            <w:tcW w:w="1350" w:type="dxa"/>
            <w:vMerge w:val="restart"/>
            <w:tcBorders>
              <w:top w:val="nil"/>
              <w:left w:val="nil"/>
              <w:bottom w:val="single" w:sz="4" w:space="0" w:color="000000"/>
              <w:right w:val="nil"/>
            </w:tcBorders>
            <w:shd w:val="clear" w:color="auto" w:fill="auto"/>
            <w:noWrap/>
            <w:vAlign w:val="center"/>
            <w:hideMark/>
          </w:tcPr>
          <w:p w14:paraId="09A48592" w14:textId="7264C6F9" w:rsidR="007335E6" w:rsidRPr="007053D8" w:rsidDel="0014196C" w:rsidRDefault="007335E6" w:rsidP="007335E6">
            <w:pPr>
              <w:spacing w:after="0" w:line="240" w:lineRule="auto"/>
              <w:ind w:left="0" w:firstLine="0"/>
              <w:jc w:val="center"/>
              <w:rPr>
                <w:del w:id="2222" w:author="Billy Mitchell" w:date="2023-11-13T13:42:00Z"/>
                <w:sz w:val="22"/>
              </w:rPr>
            </w:pPr>
            <w:del w:id="2223" w:author="Billy Mitchell" w:date="2023-11-13T13:42:00Z">
              <w:r w:rsidRPr="007053D8" w:rsidDel="0014196C">
                <w:rPr>
                  <w:sz w:val="22"/>
                </w:rPr>
                <w:delText>0.40</w:delText>
              </w:r>
            </w:del>
          </w:p>
        </w:tc>
        <w:tc>
          <w:tcPr>
            <w:tcW w:w="1524" w:type="dxa"/>
            <w:tcBorders>
              <w:top w:val="nil"/>
              <w:left w:val="nil"/>
              <w:bottom w:val="nil"/>
              <w:right w:val="nil"/>
            </w:tcBorders>
            <w:shd w:val="clear" w:color="000000" w:fill="D9D9D9"/>
            <w:noWrap/>
            <w:vAlign w:val="center"/>
            <w:hideMark/>
          </w:tcPr>
          <w:p w14:paraId="07A4EECF" w14:textId="65DCC83D" w:rsidR="007335E6" w:rsidRPr="007053D8" w:rsidDel="0014196C" w:rsidRDefault="007335E6" w:rsidP="007335E6">
            <w:pPr>
              <w:spacing w:after="0" w:line="240" w:lineRule="auto"/>
              <w:ind w:left="0" w:firstLine="0"/>
              <w:jc w:val="center"/>
              <w:rPr>
                <w:del w:id="2224" w:author="Billy Mitchell" w:date="2023-11-13T13:42:00Z"/>
                <w:sz w:val="22"/>
              </w:rPr>
            </w:pPr>
            <w:del w:id="2225"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AB32D18" w14:textId="6CCF8558" w:rsidR="007335E6" w:rsidRPr="007053D8" w:rsidDel="0014196C" w:rsidRDefault="007335E6" w:rsidP="007335E6">
            <w:pPr>
              <w:spacing w:after="0" w:line="240" w:lineRule="auto"/>
              <w:ind w:left="0" w:firstLine="0"/>
              <w:jc w:val="center"/>
              <w:rPr>
                <w:del w:id="2226"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5D6A3A96" w14:textId="3333C50D" w:rsidR="007335E6" w:rsidRPr="007053D8" w:rsidDel="0014196C" w:rsidRDefault="007335E6" w:rsidP="007335E6">
            <w:pPr>
              <w:spacing w:after="0" w:line="240" w:lineRule="auto"/>
              <w:ind w:left="0" w:firstLine="0"/>
              <w:jc w:val="center"/>
              <w:rPr>
                <w:del w:id="2227" w:author="Billy Mitchell" w:date="2023-11-13T13:42:00Z"/>
                <w:sz w:val="22"/>
              </w:rPr>
            </w:pPr>
            <w:del w:id="2228"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4F567FF5" w14:textId="047A61AF" w:rsidR="007335E6" w:rsidRPr="007053D8" w:rsidDel="0014196C" w:rsidRDefault="007335E6" w:rsidP="007335E6">
            <w:pPr>
              <w:spacing w:after="0" w:line="240" w:lineRule="auto"/>
              <w:ind w:left="0" w:firstLine="0"/>
              <w:jc w:val="center"/>
              <w:rPr>
                <w:del w:id="2229" w:author="Billy Mitchell" w:date="2023-11-13T13:42:00Z"/>
                <w:sz w:val="22"/>
              </w:rPr>
            </w:pPr>
            <w:del w:id="2230" w:author="Billy Mitchell" w:date="2023-11-13T13:42:00Z">
              <w:r w:rsidRPr="007053D8" w:rsidDel="0014196C">
                <w:rPr>
                  <w:sz w:val="22"/>
                </w:rPr>
                <w:delText>1.38</w:delText>
              </w:r>
            </w:del>
          </w:p>
        </w:tc>
        <w:tc>
          <w:tcPr>
            <w:tcW w:w="889" w:type="dxa"/>
            <w:tcBorders>
              <w:top w:val="nil"/>
              <w:left w:val="nil"/>
              <w:bottom w:val="nil"/>
              <w:right w:val="nil"/>
            </w:tcBorders>
            <w:shd w:val="clear" w:color="000000" w:fill="D9D9D9"/>
            <w:noWrap/>
            <w:vAlign w:val="center"/>
            <w:hideMark/>
          </w:tcPr>
          <w:p w14:paraId="4477B052" w14:textId="7CA3BFED" w:rsidR="007335E6" w:rsidRPr="007053D8" w:rsidDel="0014196C" w:rsidRDefault="007335E6" w:rsidP="007335E6">
            <w:pPr>
              <w:spacing w:after="0" w:line="240" w:lineRule="auto"/>
              <w:ind w:left="0" w:firstLine="0"/>
              <w:jc w:val="center"/>
              <w:rPr>
                <w:del w:id="2231" w:author="Billy Mitchell" w:date="2023-11-13T13:42:00Z"/>
                <w:sz w:val="22"/>
              </w:rPr>
            </w:pPr>
            <w:del w:id="2232" w:author="Billy Mitchell" w:date="2023-11-13T13:42:00Z">
              <w:r w:rsidRPr="007053D8" w:rsidDel="0014196C">
                <w:rPr>
                  <w:sz w:val="22"/>
                </w:rPr>
                <w:delText>0.95</w:delText>
              </w:r>
            </w:del>
          </w:p>
        </w:tc>
        <w:tc>
          <w:tcPr>
            <w:tcW w:w="918" w:type="dxa"/>
            <w:tcBorders>
              <w:top w:val="nil"/>
              <w:left w:val="nil"/>
              <w:bottom w:val="nil"/>
              <w:right w:val="nil"/>
            </w:tcBorders>
            <w:shd w:val="clear" w:color="000000" w:fill="D9D9D9"/>
            <w:noWrap/>
            <w:vAlign w:val="center"/>
            <w:hideMark/>
          </w:tcPr>
          <w:p w14:paraId="3EB41D38" w14:textId="6EB0E011" w:rsidR="007335E6" w:rsidRPr="007053D8" w:rsidDel="0014196C" w:rsidRDefault="007335E6" w:rsidP="007335E6">
            <w:pPr>
              <w:spacing w:after="0" w:line="240" w:lineRule="auto"/>
              <w:ind w:left="0" w:firstLine="0"/>
              <w:jc w:val="center"/>
              <w:rPr>
                <w:del w:id="2233" w:author="Billy Mitchell" w:date="2023-11-13T13:42:00Z"/>
                <w:sz w:val="22"/>
              </w:rPr>
            </w:pPr>
            <w:del w:id="2234" w:author="Billy Mitchell" w:date="2023-11-13T13:42:00Z">
              <w:r w:rsidRPr="007053D8" w:rsidDel="0014196C">
                <w:rPr>
                  <w:sz w:val="22"/>
                </w:rPr>
                <w:delText>1.99</w:delText>
              </w:r>
            </w:del>
          </w:p>
        </w:tc>
      </w:tr>
      <w:tr w:rsidR="007335E6" w:rsidRPr="007053D8" w:rsidDel="0014196C" w14:paraId="6BBD1610" w14:textId="76E044CF" w:rsidTr="007335E6">
        <w:tblPrEx>
          <w:tblPrExChange w:id="2235" w:author="Billy Mitchell" w:date="2023-11-10T02:31:00Z">
            <w:tblPrEx>
              <w:tblW w:w="19620" w:type="dxa"/>
            </w:tblPrEx>
          </w:tblPrExChange>
        </w:tblPrEx>
        <w:trPr>
          <w:trHeight w:val="360"/>
          <w:del w:id="2236" w:author="Billy Mitchell" w:date="2023-11-13T13:42:00Z"/>
          <w:trPrChange w:id="2237"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238" w:author="Billy Mitchell" w:date="2023-11-10T02:31:00Z">
              <w:tcPr>
                <w:tcW w:w="2352" w:type="dxa"/>
                <w:gridSpan w:val="2"/>
                <w:vMerge/>
                <w:tcBorders>
                  <w:top w:val="nil"/>
                  <w:left w:val="nil"/>
                  <w:bottom w:val="single" w:sz="4" w:space="0" w:color="000000"/>
                  <w:right w:val="nil"/>
                </w:tcBorders>
                <w:vAlign w:val="center"/>
                <w:hideMark/>
              </w:tcPr>
            </w:tcPrChange>
          </w:tcPr>
          <w:p w14:paraId="7109C549" w14:textId="5853EA67" w:rsidR="007335E6" w:rsidRPr="007053D8" w:rsidDel="0014196C" w:rsidRDefault="007335E6" w:rsidP="007335E6">
            <w:pPr>
              <w:spacing w:after="0" w:line="240" w:lineRule="auto"/>
              <w:ind w:left="0" w:firstLine="0"/>
              <w:jc w:val="left"/>
              <w:rPr>
                <w:del w:id="2239" w:author="Billy Mitchell" w:date="2023-11-13T13:42:00Z"/>
                <w:sz w:val="22"/>
              </w:rPr>
            </w:pPr>
          </w:p>
        </w:tc>
        <w:tc>
          <w:tcPr>
            <w:tcW w:w="2036" w:type="dxa"/>
            <w:vMerge/>
            <w:tcBorders>
              <w:top w:val="nil"/>
              <w:left w:val="nil"/>
              <w:bottom w:val="single" w:sz="4" w:space="0" w:color="000000"/>
              <w:right w:val="nil"/>
            </w:tcBorders>
            <w:vAlign w:val="center"/>
            <w:hideMark/>
            <w:tcPrChange w:id="2240" w:author="Billy Mitchell" w:date="2023-11-10T02:31:00Z">
              <w:tcPr>
                <w:tcW w:w="2036" w:type="dxa"/>
                <w:vMerge/>
                <w:tcBorders>
                  <w:top w:val="nil"/>
                  <w:left w:val="nil"/>
                  <w:bottom w:val="single" w:sz="4" w:space="0" w:color="000000"/>
                  <w:right w:val="nil"/>
                </w:tcBorders>
                <w:vAlign w:val="center"/>
                <w:hideMark/>
              </w:tcPr>
            </w:tcPrChange>
          </w:tcPr>
          <w:p w14:paraId="1EE27FB3" w14:textId="26544B2F" w:rsidR="007335E6" w:rsidRPr="007053D8" w:rsidDel="0014196C" w:rsidRDefault="007335E6" w:rsidP="007335E6">
            <w:pPr>
              <w:spacing w:after="0" w:line="240" w:lineRule="auto"/>
              <w:ind w:left="0" w:firstLine="0"/>
              <w:jc w:val="left"/>
              <w:rPr>
                <w:del w:id="2241" w:author="Billy Mitchell" w:date="2023-11-13T13:42:00Z"/>
                <w:sz w:val="22"/>
              </w:rPr>
            </w:pPr>
          </w:p>
        </w:tc>
        <w:tc>
          <w:tcPr>
            <w:tcW w:w="2226" w:type="dxa"/>
            <w:vMerge/>
            <w:tcBorders>
              <w:top w:val="nil"/>
              <w:left w:val="nil"/>
              <w:bottom w:val="single" w:sz="4" w:space="0" w:color="000000"/>
              <w:right w:val="nil"/>
            </w:tcBorders>
            <w:vAlign w:val="center"/>
            <w:hideMark/>
            <w:tcPrChange w:id="2242" w:author="Billy Mitchell" w:date="2023-11-10T02:31:00Z">
              <w:tcPr>
                <w:tcW w:w="2226" w:type="dxa"/>
                <w:gridSpan w:val="2"/>
                <w:vMerge/>
                <w:tcBorders>
                  <w:top w:val="nil"/>
                  <w:left w:val="nil"/>
                  <w:bottom w:val="single" w:sz="4" w:space="0" w:color="000000"/>
                  <w:right w:val="nil"/>
                </w:tcBorders>
                <w:vAlign w:val="center"/>
                <w:hideMark/>
              </w:tcPr>
            </w:tcPrChange>
          </w:tcPr>
          <w:p w14:paraId="7249CB5E" w14:textId="0AD514C8" w:rsidR="007335E6" w:rsidRPr="007053D8" w:rsidDel="0014196C" w:rsidRDefault="007335E6" w:rsidP="007335E6">
            <w:pPr>
              <w:spacing w:after="0" w:line="240" w:lineRule="auto"/>
              <w:ind w:left="0" w:firstLine="0"/>
              <w:jc w:val="left"/>
              <w:rPr>
                <w:del w:id="2243"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244"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40BD115" w14:textId="0CB7F3B1" w:rsidR="007335E6" w:rsidRPr="007053D8" w:rsidDel="0014196C" w:rsidRDefault="007335E6" w:rsidP="007335E6">
            <w:pPr>
              <w:spacing w:after="0" w:line="240" w:lineRule="auto"/>
              <w:ind w:left="0" w:firstLine="0"/>
              <w:jc w:val="center"/>
              <w:rPr>
                <w:del w:id="2245" w:author="Billy Mitchell" w:date="2023-11-13T13:42:00Z"/>
                <w:sz w:val="22"/>
              </w:rPr>
            </w:pPr>
            <w:del w:id="2246"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247" w:author="Billy Mitchell" w:date="2023-11-10T02:31:00Z">
              <w:tcPr>
                <w:tcW w:w="1341" w:type="dxa"/>
                <w:gridSpan w:val="2"/>
                <w:vMerge/>
                <w:tcBorders>
                  <w:top w:val="nil"/>
                  <w:left w:val="nil"/>
                  <w:bottom w:val="single" w:sz="4" w:space="0" w:color="000000"/>
                  <w:right w:val="nil"/>
                </w:tcBorders>
                <w:vAlign w:val="center"/>
                <w:hideMark/>
              </w:tcPr>
            </w:tcPrChange>
          </w:tcPr>
          <w:p w14:paraId="2460D6E4" w14:textId="080C7637" w:rsidR="007335E6" w:rsidRPr="007053D8" w:rsidDel="0014196C" w:rsidRDefault="007335E6" w:rsidP="007335E6">
            <w:pPr>
              <w:spacing w:after="0" w:line="240" w:lineRule="auto"/>
              <w:ind w:left="0" w:firstLine="0"/>
              <w:jc w:val="left"/>
              <w:rPr>
                <w:del w:id="2248" w:author="Billy Mitchell" w:date="2023-11-13T13:42:00Z"/>
                <w:sz w:val="22"/>
              </w:rPr>
            </w:pPr>
          </w:p>
        </w:tc>
        <w:tc>
          <w:tcPr>
            <w:tcW w:w="1411" w:type="dxa"/>
            <w:vMerge/>
            <w:tcBorders>
              <w:top w:val="nil"/>
              <w:left w:val="nil"/>
              <w:bottom w:val="single" w:sz="4" w:space="0" w:color="000000"/>
              <w:right w:val="nil"/>
            </w:tcBorders>
            <w:vAlign w:val="center"/>
            <w:hideMark/>
            <w:tcPrChange w:id="2249" w:author="Billy Mitchell" w:date="2023-11-10T02:31:00Z">
              <w:tcPr>
                <w:tcW w:w="1411" w:type="dxa"/>
                <w:gridSpan w:val="2"/>
                <w:vMerge/>
                <w:tcBorders>
                  <w:top w:val="nil"/>
                  <w:left w:val="nil"/>
                  <w:bottom w:val="single" w:sz="4" w:space="0" w:color="000000"/>
                  <w:right w:val="nil"/>
                </w:tcBorders>
                <w:vAlign w:val="center"/>
                <w:hideMark/>
              </w:tcPr>
            </w:tcPrChange>
          </w:tcPr>
          <w:p w14:paraId="3220AE83" w14:textId="611FD633" w:rsidR="007335E6" w:rsidRPr="007053D8" w:rsidDel="0014196C" w:rsidRDefault="007335E6" w:rsidP="007335E6">
            <w:pPr>
              <w:spacing w:after="0" w:line="240" w:lineRule="auto"/>
              <w:ind w:left="0" w:firstLine="0"/>
              <w:jc w:val="left"/>
              <w:rPr>
                <w:del w:id="2250" w:author="Billy Mitchell" w:date="2023-11-13T13:42:00Z"/>
                <w:sz w:val="22"/>
              </w:rPr>
            </w:pPr>
          </w:p>
        </w:tc>
        <w:tc>
          <w:tcPr>
            <w:tcW w:w="1350" w:type="dxa"/>
            <w:vMerge/>
            <w:tcBorders>
              <w:top w:val="nil"/>
              <w:left w:val="nil"/>
              <w:bottom w:val="single" w:sz="4" w:space="0" w:color="000000"/>
              <w:right w:val="nil"/>
            </w:tcBorders>
            <w:vAlign w:val="center"/>
            <w:hideMark/>
            <w:tcPrChange w:id="2251" w:author="Billy Mitchell" w:date="2023-11-10T02:31:00Z">
              <w:tcPr>
                <w:tcW w:w="1350" w:type="dxa"/>
                <w:gridSpan w:val="2"/>
                <w:vMerge/>
                <w:tcBorders>
                  <w:top w:val="nil"/>
                  <w:left w:val="nil"/>
                  <w:bottom w:val="single" w:sz="4" w:space="0" w:color="000000"/>
                  <w:right w:val="nil"/>
                </w:tcBorders>
                <w:vAlign w:val="center"/>
                <w:hideMark/>
              </w:tcPr>
            </w:tcPrChange>
          </w:tcPr>
          <w:p w14:paraId="2AD3AE95" w14:textId="1D69418A" w:rsidR="007335E6" w:rsidRPr="007053D8" w:rsidDel="0014196C" w:rsidRDefault="007335E6" w:rsidP="007335E6">
            <w:pPr>
              <w:spacing w:after="0" w:line="240" w:lineRule="auto"/>
              <w:ind w:left="0" w:firstLine="0"/>
              <w:jc w:val="left"/>
              <w:rPr>
                <w:del w:id="2252"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253"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5DD5F8D" w14:textId="3822E323" w:rsidR="007335E6" w:rsidRPr="007053D8" w:rsidDel="0014196C" w:rsidRDefault="007335E6" w:rsidP="007335E6">
            <w:pPr>
              <w:spacing w:after="0" w:line="240" w:lineRule="auto"/>
              <w:ind w:left="0" w:firstLine="0"/>
              <w:jc w:val="center"/>
              <w:rPr>
                <w:del w:id="2254" w:author="Billy Mitchell" w:date="2023-11-13T13:42:00Z"/>
                <w:sz w:val="22"/>
              </w:rPr>
            </w:pPr>
            <w:del w:id="2255" w:author="Billy Mitchell" w:date="2023-11-13T13:42:00Z">
              <w:r w:rsidRPr="007053D8" w:rsidDel="0014196C">
                <w:rPr>
                  <w:sz w:val="22"/>
                </w:rPr>
                <w:delText>2.70</w:delText>
              </w:r>
            </w:del>
          </w:p>
        </w:tc>
        <w:tc>
          <w:tcPr>
            <w:tcW w:w="1250" w:type="dxa"/>
            <w:tcBorders>
              <w:top w:val="nil"/>
              <w:left w:val="nil"/>
              <w:bottom w:val="single" w:sz="4" w:space="0" w:color="auto"/>
              <w:right w:val="nil"/>
            </w:tcBorders>
            <w:vAlign w:val="center"/>
            <w:tcPrChange w:id="2256" w:author="Billy Mitchell" w:date="2023-11-10T02:31:00Z">
              <w:tcPr>
                <w:tcW w:w="1249" w:type="dxa"/>
                <w:gridSpan w:val="3"/>
                <w:tcBorders>
                  <w:top w:val="nil"/>
                  <w:left w:val="nil"/>
                  <w:bottom w:val="single" w:sz="4" w:space="0" w:color="auto"/>
                  <w:right w:val="nil"/>
                </w:tcBorders>
                <w:vAlign w:val="center"/>
              </w:tcPr>
            </w:tcPrChange>
          </w:tcPr>
          <w:p w14:paraId="1AFBDA30" w14:textId="4EA275E6" w:rsidR="007335E6" w:rsidRPr="007053D8" w:rsidDel="0014196C" w:rsidRDefault="007335E6" w:rsidP="007335E6">
            <w:pPr>
              <w:spacing w:after="0" w:line="240" w:lineRule="auto"/>
              <w:ind w:left="0" w:firstLine="0"/>
              <w:jc w:val="center"/>
              <w:rPr>
                <w:del w:id="2257"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258"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8A75A65" w14:textId="356CBED0" w:rsidR="007335E6" w:rsidRPr="007053D8" w:rsidDel="0014196C" w:rsidRDefault="007335E6" w:rsidP="007335E6">
            <w:pPr>
              <w:spacing w:after="0" w:line="240" w:lineRule="auto"/>
              <w:ind w:left="0" w:firstLine="0"/>
              <w:jc w:val="center"/>
              <w:rPr>
                <w:del w:id="2259" w:author="Billy Mitchell" w:date="2023-11-13T13:42:00Z"/>
                <w:sz w:val="22"/>
              </w:rPr>
            </w:pPr>
            <w:del w:id="2260" w:author="Billy Mitchell" w:date="2023-11-13T13:42:00Z">
              <w:r w:rsidRPr="007053D8" w:rsidDel="0014196C">
                <w:rPr>
                  <w:sz w:val="22"/>
                </w:rPr>
                <w:delText>0.</w:delText>
              </w:r>
            </w:del>
            <w:del w:id="2261"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2262"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743BB0A" w14:textId="7D239B3F" w:rsidR="007335E6" w:rsidRPr="007053D8" w:rsidDel="0014196C" w:rsidRDefault="007335E6" w:rsidP="007335E6">
            <w:pPr>
              <w:spacing w:after="0" w:line="240" w:lineRule="auto"/>
              <w:ind w:left="0" w:firstLine="0"/>
              <w:jc w:val="center"/>
              <w:rPr>
                <w:del w:id="2263" w:author="Billy Mitchell" w:date="2023-11-13T13:42:00Z"/>
                <w:sz w:val="22"/>
              </w:rPr>
            </w:pPr>
            <w:del w:id="2264" w:author="Billy Mitchell" w:date="2023-11-13T13:42:00Z">
              <w:r w:rsidRPr="007053D8" w:rsidDel="0014196C">
                <w:rPr>
                  <w:sz w:val="22"/>
                </w:rPr>
                <w:delText>1.36</w:delText>
              </w:r>
            </w:del>
          </w:p>
        </w:tc>
        <w:tc>
          <w:tcPr>
            <w:tcW w:w="889" w:type="dxa"/>
            <w:tcBorders>
              <w:top w:val="nil"/>
              <w:left w:val="nil"/>
              <w:bottom w:val="single" w:sz="4" w:space="0" w:color="auto"/>
              <w:right w:val="nil"/>
            </w:tcBorders>
            <w:shd w:val="clear" w:color="auto" w:fill="auto"/>
            <w:noWrap/>
            <w:vAlign w:val="center"/>
            <w:hideMark/>
            <w:tcPrChange w:id="2265"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C6B737A" w14:textId="73C6221A" w:rsidR="007335E6" w:rsidRPr="007053D8" w:rsidDel="0014196C" w:rsidRDefault="007335E6" w:rsidP="007335E6">
            <w:pPr>
              <w:spacing w:after="0" w:line="240" w:lineRule="auto"/>
              <w:ind w:left="0" w:firstLine="0"/>
              <w:jc w:val="center"/>
              <w:rPr>
                <w:del w:id="2266" w:author="Billy Mitchell" w:date="2023-11-13T13:42:00Z"/>
                <w:sz w:val="22"/>
              </w:rPr>
            </w:pPr>
            <w:del w:id="2267" w:author="Billy Mitchell" w:date="2023-11-13T13:42:00Z">
              <w:r w:rsidRPr="007053D8" w:rsidDel="0014196C">
                <w:rPr>
                  <w:sz w:val="22"/>
                </w:rPr>
                <w:delText>0.95</w:delText>
              </w:r>
            </w:del>
          </w:p>
        </w:tc>
        <w:tc>
          <w:tcPr>
            <w:tcW w:w="918" w:type="dxa"/>
            <w:tcBorders>
              <w:top w:val="nil"/>
              <w:left w:val="nil"/>
              <w:bottom w:val="single" w:sz="4" w:space="0" w:color="auto"/>
              <w:right w:val="nil"/>
            </w:tcBorders>
            <w:shd w:val="clear" w:color="auto" w:fill="auto"/>
            <w:noWrap/>
            <w:vAlign w:val="center"/>
            <w:hideMark/>
            <w:tcPrChange w:id="2268"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13A1179" w14:textId="7E78AF0B" w:rsidR="007335E6" w:rsidRPr="007053D8" w:rsidDel="0014196C" w:rsidRDefault="007335E6" w:rsidP="007335E6">
            <w:pPr>
              <w:spacing w:after="0" w:line="240" w:lineRule="auto"/>
              <w:ind w:left="0" w:firstLine="0"/>
              <w:jc w:val="center"/>
              <w:rPr>
                <w:del w:id="2269" w:author="Billy Mitchell" w:date="2023-11-13T13:42:00Z"/>
                <w:sz w:val="22"/>
              </w:rPr>
            </w:pPr>
            <w:del w:id="2270" w:author="Billy Mitchell" w:date="2023-11-13T13:42:00Z">
              <w:r w:rsidRPr="007053D8" w:rsidDel="0014196C">
                <w:rPr>
                  <w:sz w:val="22"/>
                </w:rPr>
                <w:delText>1.95</w:delText>
              </w:r>
            </w:del>
          </w:p>
        </w:tc>
      </w:tr>
      <w:tr w:rsidR="0014196C" w:rsidRPr="007053D8" w:rsidDel="0014196C" w14:paraId="7C9B747B" w14:textId="77777777" w:rsidTr="007335E6">
        <w:trPr>
          <w:trHeight w:val="360"/>
          <w:del w:id="2271"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50044C1D" w14:textId="26D0F9CA" w:rsidR="007335E6" w:rsidRPr="007053D8" w:rsidDel="0014196C" w:rsidRDefault="007335E6" w:rsidP="007335E6">
            <w:pPr>
              <w:spacing w:after="0" w:line="240" w:lineRule="auto"/>
              <w:ind w:left="0" w:firstLine="0"/>
              <w:jc w:val="center"/>
              <w:rPr>
                <w:del w:id="2272" w:author="Billy Mitchell" w:date="2023-11-13T13:42:00Z"/>
                <w:sz w:val="22"/>
              </w:rPr>
            </w:pPr>
            <w:del w:id="2273"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4FE8C861" w14:textId="6487F6D3" w:rsidR="007335E6" w:rsidRPr="007053D8" w:rsidDel="0014196C" w:rsidRDefault="007335E6" w:rsidP="007335E6">
            <w:pPr>
              <w:spacing w:after="0" w:line="240" w:lineRule="auto"/>
              <w:ind w:left="0" w:firstLine="0"/>
              <w:jc w:val="center"/>
              <w:rPr>
                <w:del w:id="2274" w:author="Billy Mitchell" w:date="2023-11-13T13:42:00Z"/>
                <w:sz w:val="22"/>
              </w:rPr>
            </w:pPr>
            <w:del w:id="2275"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305C14E5" w14:textId="6EAEC359" w:rsidR="007335E6" w:rsidRPr="007053D8" w:rsidDel="0014196C" w:rsidRDefault="007335E6" w:rsidP="007335E6">
            <w:pPr>
              <w:spacing w:after="0" w:line="240" w:lineRule="auto"/>
              <w:ind w:left="0" w:firstLine="0"/>
              <w:jc w:val="center"/>
              <w:rPr>
                <w:del w:id="2276" w:author="Billy Mitchell" w:date="2023-11-13T13:42:00Z"/>
                <w:sz w:val="22"/>
              </w:rPr>
            </w:pPr>
            <w:del w:id="2277"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579A5EFF" w14:textId="42800250" w:rsidR="007335E6" w:rsidRPr="007053D8" w:rsidDel="0014196C" w:rsidRDefault="007335E6" w:rsidP="007335E6">
            <w:pPr>
              <w:spacing w:after="0" w:line="240" w:lineRule="auto"/>
              <w:ind w:left="0" w:firstLine="0"/>
              <w:jc w:val="center"/>
              <w:rPr>
                <w:del w:id="2278" w:author="Billy Mitchell" w:date="2023-11-13T13:42:00Z"/>
                <w:sz w:val="22"/>
              </w:rPr>
            </w:pPr>
            <w:del w:id="2279"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583B3341" w14:textId="58E6603C" w:rsidR="007335E6" w:rsidRPr="007053D8" w:rsidDel="0014196C" w:rsidRDefault="007335E6" w:rsidP="007335E6">
            <w:pPr>
              <w:spacing w:after="0" w:line="240" w:lineRule="auto"/>
              <w:ind w:left="0" w:firstLine="0"/>
              <w:jc w:val="center"/>
              <w:rPr>
                <w:del w:id="2280" w:author="Billy Mitchell" w:date="2023-11-13T13:42:00Z"/>
                <w:sz w:val="22"/>
              </w:rPr>
            </w:pPr>
            <w:del w:id="2281" w:author="Billy Mitchell" w:date="2023-11-13T13:42:00Z">
              <w:r w:rsidRPr="007053D8" w:rsidDel="0014196C">
                <w:rPr>
                  <w:sz w:val="22"/>
                </w:rPr>
                <w:delText>79</w:delText>
              </w:r>
            </w:del>
          </w:p>
        </w:tc>
        <w:tc>
          <w:tcPr>
            <w:tcW w:w="1411" w:type="dxa"/>
            <w:vMerge w:val="restart"/>
            <w:tcBorders>
              <w:top w:val="nil"/>
              <w:left w:val="nil"/>
              <w:bottom w:val="single" w:sz="4" w:space="0" w:color="000000"/>
              <w:right w:val="nil"/>
            </w:tcBorders>
            <w:shd w:val="clear" w:color="auto" w:fill="auto"/>
            <w:noWrap/>
            <w:vAlign w:val="center"/>
            <w:hideMark/>
          </w:tcPr>
          <w:p w14:paraId="722A1D8D" w14:textId="34C4F719" w:rsidR="007335E6" w:rsidRPr="007053D8" w:rsidDel="0014196C" w:rsidRDefault="007335E6" w:rsidP="007335E6">
            <w:pPr>
              <w:spacing w:after="0" w:line="240" w:lineRule="auto"/>
              <w:ind w:left="0" w:firstLine="0"/>
              <w:jc w:val="center"/>
              <w:rPr>
                <w:del w:id="2282" w:author="Billy Mitchell" w:date="2023-11-13T13:42:00Z"/>
                <w:sz w:val="22"/>
              </w:rPr>
            </w:pPr>
            <w:del w:id="2283" w:author="Billy Mitchell" w:date="2023-11-13T13:42:00Z">
              <w:r w:rsidRPr="007053D8" w:rsidDel="0014196C">
                <w:rPr>
                  <w:sz w:val="22"/>
                </w:rPr>
                <w:delText>213</w:delText>
              </w:r>
            </w:del>
          </w:p>
        </w:tc>
        <w:tc>
          <w:tcPr>
            <w:tcW w:w="1350" w:type="dxa"/>
            <w:vMerge w:val="restart"/>
            <w:tcBorders>
              <w:top w:val="nil"/>
              <w:left w:val="nil"/>
              <w:bottom w:val="single" w:sz="4" w:space="0" w:color="000000"/>
              <w:right w:val="nil"/>
            </w:tcBorders>
            <w:shd w:val="clear" w:color="auto" w:fill="auto"/>
            <w:noWrap/>
            <w:vAlign w:val="center"/>
            <w:hideMark/>
          </w:tcPr>
          <w:p w14:paraId="54BC9B5D" w14:textId="094F7055" w:rsidR="007335E6" w:rsidRPr="007053D8" w:rsidDel="0014196C" w:rsidRDefault="007335E6" w:rsidP="007335E6">
            <w:pPr>
              <w:spacing w:after="0" w:line="240" w:lineRule="auto"/>
              <w:ind w:left="0" w:firstLine="0"/>
              <w:jc w:val="center"/>
              <w:rPr>
                <w:del w:id="2284" w:author="Billy Mitchell" w:date="2023-11-13T13:42:00Z"/>
                <w:sz w:val="22"/>
              </w:rPr>
            </w:pPr>
            <w:del w:id="2285" w:author="Billy Mitchell" w:date="2023-11-13T13:42:00Z">
              <w:r w:rsidRPr="007053D8" w:rsidDel="0014196C">
                <w:rPr>
                  <w:sz w:val="22"/>
                </w:rPr>
                <w:delText>0.42</w:delText>
              </w:r>
            </w:del>
          </w:p>
        </w:tc>
        <w:tc>
          <w:tcPr>
            <w:tcW w:w="1524" w:type="dxa"/>
            <w:tcBorders>
              <w:top w:val="nil"/>
              <w:left w:val="nil"/>
              <w:bottom w:val="nil"/>
              <w:right w:val="nil"/>
            </w:tcBorders>
            <w:shd w:val="clear" w:color="000000" w:fill="D9D9D9"/>
            <w:noWrap/>
            <w:vAlign w:val="center"/>
            <w:hideMark/>
          </w:tcPr>
          <w:p w14:paraId="62A12369" w14:textId="3EAE0FBC" w:rsidR="007335E6" w:rsidRPr="007053D8" w:rsidDel="0014196C" w:rsidRDefault="007335E6" w:rsidP="007335E6">
            <w:pPr>
              <w:spacing w:after="0" w:line="240" w:lineRule="auto"/>
              <w:ind w:left="0" w:firstLine="0"/>
              <w:jc w:val="center"/>
              <w:rPr>
                <w:del w:id="2286" w:author="Billy Mitchell" w:date="2023-11-13T13:42:00Z"/>
                <w:sz w:val="22"/>
              </w:rPr>
            </w:pPr>
            <w:del w:id="2287"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2B311DD6" w14:textId="76C85A56" w:rsidR="007335E6" w:rsidRPr="007053D8" w:rsidDel="0014196C" w:rsidRDefault="007335E6" w:rsidP="007335E6">
            <w:pPr>
              <w:spacing w:after="0" w:line="240" w:lineRule="auto"/>
              <w:ind w:left="0" w:firstLine="0"/>
              <w:jc w:val="center"/>
              <w:rPr>
                <w:del w:id="2288"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5AD8712C" w14:textId="1B773083" w:rsidR="007335E6" w:rsidRPr="007053D8" w:rsidDel="0014196C" w:rsidRDefault="007335E6" w:rsidP="007335E6">
            <w:pPr>
              <w:spacing w:after="0" w:line="240" w:lineRule="auto"/>
              <w:ind w:left="0" w:firstLine="0"/>
              <w:jc w:val="center"/>
              <w:rPr>
                <w:del w:id="2289" w:author="Billy Mitchell" w:date="2023-11-13T13:42:00Z"/>
                <w:sz w:val="22"/>
              </w:rPr>
            </w:pPr>
            <w:del w:id="2290"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C7A92C1" w14:textId="2564C154" w:rsidR="007335E6" w:rsidRPr="007053D8" w:rsidDel="0014196C" w:rsidRDefault="007335E6" w:rsidP="007335E6">
            <w:pPr>
              <w:spacing w:after="0" w:line="240" w:lineRule="auto"/>
              <w:ind w:left="0" w:firstLine="0"/>
              <w:jc w:val="center"/>
              <w:rPr>
                <w:del w:id="2291" w:author="Billy Mitchell" w:date="2023-11-13T13:42:00Z"/>
                <w:sz w:val="22"/>
              </w:rPr>
            </w:pPr>
            <w:del w:id="2292" w:author="Billy Mitchell" w:date="2023-11-13T13:42:00Z">
              <w:r w:rsidRPr="007053D8" w:rsidDel="0014196C">
                <w:rPr>
                  <w:sz w:val="22"/>
                </w:rPr>
                <w:delText>1.02</w:delText>
              </w:r>
            </w:del>
          </w:p>
        </w:tc>
        <w:tc>
          <w:tcPr>
            <w:tcW w:w="889" w:type="dxa"/>
            <w:tcBorders>
              <w:top w:val="nil"/>
              <w:left w:val="nil"/>
              <w:bottom w:val="nil"/>
              <w:right w:val="nil"/>
            </w:tcBorders>
            <w:shd w:val="clear" w:color="000000" w:fill="D9D9D9"/>
            <w:noWrap/>
            <w:vAlign w:val="center"/>
            <w:hideMark/>
          </w:tcPr>
          <w:p w14:paraId="455CD3EC" w14:textId="72D3A44E" w:rsidR="007335E6" w:rsidRPr="007053D8" w:rsidDel="0014196C" w:rsidRDefault="007335E6" w:rsidP="007335E6">
            <w:pPr>
              <w:spacing w:after="0" w:line="240" w:lineRule="auto"/>
              <w:ind w:left="0" w:firstLine="0"/>
              <w:jc w:val="center"/>
              <w:rPr>
                <w:del w:id="2293" w:author="Billy Mitchell" w:date="2023-11-13T13:42:00Z"/>
                <w:sz w:val="22"/>
              </w:rPr>
            </w:pPr>
            <w:del w:id="2294" w:author="Billy Mitchell" w:date="2023-11-13T13:42:00Z">
              <w:r w:rsidRPr="007053D8" w:rsidDel="0014196C">
                <w:rPr>
                  <w:sz w:val="22"/>
                </w:rPr>
                <w:delText>0.65</w:delText>
              </w:r>
            </w:del>
          </w:p>
        </w:tc>
        <w:tc>
          <w:tcPr>
            <w:tcW w:w="918" w:type="dxa"/>
            <w:tcBorders>
              <w:top w:val="nil"/>
              <w:left w:val="nil"/>
              <w:bottom w:val="nil"/>
              <w:right w:val="nil"/>
            </w:tcBorders>
            <w:shd w:val="clear" w:color="000000" w:fill="D9D9D9"/>
            <w:noWrap/>
            <w:vAlign w:val="center"/>
            <w:hideMark/>
          </w:tcPr>
          <w:p w14:paraId="153AEE76" w14:textId="5D90E0E2" w:rsidR="007335E6" w:rsidRPr="007053D8" w:rsidDel="0014196C" w:rsidRDefault="007335E6" w:rsidP="007335E6">
            <w:pPr>
              <w:spacing w:after="0" w:line="240" w:lineRule="auto"/>
              <w:ind w:left="0" w:firstLine="0"/>
              <w:jc w:val="center"/>
              <w:rPr>
                <w:del w:id="2295" w:author="Billy Mitchell" w:date="2023-11-13T13:42:00Z"/>
                <w:sz w:val="22"/>
              </w:rPr>
            </w:pPr>
            <w:del w:id="2296" w:author="Billy Mitchell" w:date="2023-11-13T13:42:00Z">
              <w:r w:rsidRPr="007053D8" w:rsidDel="0014196C">
                <w:rPr>
                  <w:sz w:val="22"/>
                </w:rPr>
                <w:delText>1.58</w:delText>
              </w:r>
            </w:del>
          </w:p>
        </w:tc>
      </w:tr>
      <w:tr w:rsidR="007335E6" w:rsidRPr="007053D8" w:rsidDel="0014196C" w14:paraId="753F24AC" w14:textId="6EFEFCBD" w:rsidTr="007335E6">
        <w:tblPrEx>
          <w:tblPrExChange w:id="2297" w:author="Billy Mitchell" w:date="2023-11-10T02:31:00Z">
            <w:tblPrEx>
              <w:tblW w:w="19620" w:type="dxa"/>
            </w:tblPrEx>
          </w:tblPrExChange>
        </w:tblPrEx>
        <w:trPr>
          <w:trHeight w:val="360"/>
          <w:del w:id="2298" w:author="Billy Mitchell" w:date="2023-11-13T13:42:00Z"/>
          <w:trPrChange w:id="2299"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300" w:author="Billy Mitchell" w:date="2023-11-10T02:31:00Z">
              <w:tcPr>
                <w:tcW w:w="2352" w:type="dxa"/>
                <w:gridSpan w:val="2"/>
                <w:vMerge/>
                <w:tcBorders>
                  <w:top w:val="nil"/>
                  <w:left w:val="nil"/>
                  <w:bottom w:val="single" w:sz="4" w:space="0" w:color="000000"/>
                  <w:right w:val="nil"/>
                </w:tcBorders>
                <w:vAlign w:val="center"/>
                <w:hideMark/>
              </w:tcPr>
            </w:tcPrChange>
          </w:tcPr>
          <w:p w14:paraId="385C861D" w14:textId="79A0C59F" w:rsidR="007335E6" w:rsidRPr="007053D8" w:rsidDel="0014196C" w:rsidRDefault="007335E6" w:rsidP="007335E6">
            <w:pPr>
              <w:spacing w:after="0" w:line="240" w:lineRule="auto"/>
              <w:ind w:left="0" w:firstLine="0"/>
              <w:jc w:val="left"/>
              <w:rPr>
                <w:del w:id="2301" w:author="Billy Mitchell" w:date="2023-11-13T13:42:00Z"/>
                <w:sz w:val="22"/>
              </w:rPr>
            </w:pPr>
          </w:p>
        </w:tc>
        <w:tc>
          <w:tcPr>
            <w:tcW w:w="2036" w:type="dxa"/>
            <w:vMerge/>
            <w:tcBorders>
              <w:top w:val="nil"/>
              <w:left w:val="nil"/>
              <w:bottom w:val="single" w:sz="4" w:space="0" w:color="000000"/>
              <w:right w:val="nil"/>
            </w:tcBorders>
            <w:vAlign w:val="center"/>
            <w:hideMark/>
            <w:tcPrChange w:id="2302" w:author="Billy Mitchell" w:date="2023-11-10T02:31:00Z">
              <w:tcPr>
                <w:tcW w:w="2036" w:type="dxa"/>
                <w:vMerge/>
                <w:tcBorders>
                  <w:top w:val="nil"/>
                  <w:left w:val="nil"/>
                  <w:bottom w:val="single" w:sz="4" w:space="0" w:color="000000"/>
                  <w:right w:val="nil"/>
                </w:tcBorders>
                <w:vAlign w:val="center"/>
                <w:hideMark/>
              </w:tcPr>
            </w:tcPrChange>
          </w:tcPr>
          <w:p w14:paraId="5091D775" w14:textId="27CA5528" w:rsidR="007335E6" w:rsidRPr="007053D8" w:rsidDel="0014196C" w:rsidRDefault="007335E6" w:rsidP="007335E6">
            <w:pPr>
              <w:spacing w:after="0" w:line="240" w:lineRule="auto"/>
              <w:ind w:left="0" w:firstLine="0"/>
              <w:jc w:val="left"/>
              <w:rPr>
                <w:del w:id="2303" w:author="Billy Mitchell" w:date="2023-11-13T13:42:00Z"/>
                <w:sz w:val="22"/>
              </w:rPr>
            </w:pPr>
          </w:p>
        </w:tc>
        <w:tc>
          <w:tcPr>
            <w:tcW w:w="2226" w:type="dxa"/>
            <w:vMerge/>
            <w:tcBorders>
              <w:top w:val="nil"/>
              <w:left w:val="nil"/>
              <w:bottom w:val="single" w:sz="4" w:space="0" w:color="000000"/>
              <w:right w:val="nil"/>
            </w:tcBorders>
            <w:vAlign w:val="center"/>
            <w:hideMark/>
            <w:tcPrChange w:id="2304" w:author="Billy Mitchell" w:date="2023-11-10T02:31:00Z">
              <w:tcPr>
                <w:tcW w:w="2226" w:type="dxa"/>
                <w:gridSpan w:val="2"/>
                <w:vMerge/>
                <w:tcBorders>
                  <w:top w:val="nil"/>
                  <w:left w:val="nil"/>
                  <w:bottom w:val="single" w:sz="4" w:space="0" w:color="000000"/>
                  <w:right w:val="nil"/>
                </w:tcBorders>
                <w:vAlign w:val="center"/>
                <w:hideMark/>
              </w:tcPr>
            </w:tcPrChange>
          </w:tcPr>
          <w:p w14:paraId="060383F1" w14:textId="1831A4B1" w:rsidR="007335E6" w:rsidRPr="007053D8" w:rsidDel="0014196C" w:rsidRDefault="007335E6" w:rsidP="007335E6">
            <w:pPr>
              <w:spacing w:after="0" w:line="240" w:lineRule="auto"/>
              <w:ind w:left="0" w:firstLine="0"/>
              <w:jc w:val="left"/>
              <w:rPr>
                <w:del w:id="2305"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306"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FE95F42" w14:textId="4FB111A4" w:rsidR="007335E6" w:rsidRPr="007053D8" w:rsidDel="0014196C" w:rsidRDefault="007335E6" w:rsidP="007335E6">
            <w:pPr>
              <w:spacing w:after="0" w:line="240" w:lineRule="auto"/>
              <w:ind w:left="0" w:firstLine="0"/>
              <w:jc w:val="center"/>
              <w:rPr>
                <w:del w:id="2307" w:author="Billy Mitchell" w:date="2023-11-13T13:42:00Z"/>
                <w:sz w:val="22"/>
              </w:rPr>
            </w:pPr>
            <w:del w:id="2308"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309" w:author="Billy Mitchell" w:date="2023-11-10T02:31:00Z">
              <w:tcPr>
                <w:tcW w:w="1341" w:type="dxa"/>
                <w:gridSpan w:val="2"/>
                <w:vMerge/>
                <w:tcBorders>
                  <w:top w:val="nil"/>
                  <w:left w:val="nil"/>
                  <w:bottom w:val="single" w:sz="4" w:space="0" w:color="000000"/>
                  <w:right w:val="nil"/>
                </w:tcBorders>
                <w:vAlign w:val="center"/>
                <w:hideMark/>
              </w:tcPr>
            </w:tcPrChange>
          </w:tcPr>
          <w:p w14:paraId="46F85559" w14:textId="56FE9A7E" w:rsidR="007335E6" w:rsidRPr="007053D8" w:rsidDel="0014196C" w:rsidRDefault="007335E6" w:rsidP="007335E6">
            <w:pPr>
              <w:spacing w:after="0" w:line="240" w:lineRule="auto"/>
              <w:ind w:left="0" w:firstLine="0"/>
              <w:jc w:val="left"/>
              <w:rPr>
                <w:del w:id="2310" w:author="Billy Mitchell" w:date="2023-11-13T13:42:00Z"/>
                <w:sz w:val="22"/>
              </w:rPr>
            </w:pPr>
          </w:p>
        </w:tc>
        <w:tc>
          <w:tcPr>
            <w:tcW w:w="1411" w:type="dxa"/>
            <w:vMerge/>
            <w:tcBorders>
              <w:top w:val="nil"/>
              <w:left w:val="nil"/>
              <w:bottom w:val="single" w:sz="4" w:space="0" w:color="000000"/>
              <w:right w:val="nil"/>
            </w:tcBorders>
            <w:vAlign w:val="center"/>
            <w:hideMark/>
            <w:tcPrChange w:id="2311" w:author="Billy Mitchell" w:date="2023-11-10T02:31:00Z">
              <w:tcPr>
                <w:tcW w:w="1411" w:type="dxa"/>
                <w:gridSpan w:val="2"/>
                <w:vMerge/>
                <w:tcBorders>
                  <w:top w:val="nil"/>
                  <w:left w:val="nil"/>
                  <w:bottom w:val="single" w:sz="4" w:space="0" w:color="000000"/>
                  <w:right w:val="nil"/>
                </w:tcBorders>
                <w:vAlign w:val="center"/>
                <w:hideMark/>
              </w:tcPr>
            </w:tcPrChange>
          </w:tcPr>
          <w:p w14:paraId="3FEF002A" w14:textId="0079AC6B" w:rsidR="007335E6" w:rsidRPr="007053D8" w:rsidDel="0014196C" w:rsidRDefault="007335E6" w:rsidP="007335E6">
            <w:pPr>
              <w:spacing w:after="0" w:line="240" w:lineRule="auto"/>
              <w:ind w:left="0" w:firstLine="0"/>
              <w:jc w:val="left"/>
              <w:rPr>
                <w:del w:id="2312" w:author="Billy Mitchell" w:date="2023-11-13T13:42:00Z"/>
                <w:sz w:val="22"/>
              </w:rPr>
            </w:pPr>
          </w:p>
        </w:tc>
        <w:tc>
          <w:tcPr>
            <w:tcW w:w="1350" w:type="dxa"/>
            <w:vMerge/>
            <w:tcBorders>
              <w:top w:val="nil"/>
              <w:left w:val="nil"/>
              <w:bottom w:val="single" w:sz="4" w:space="0" w:color="000000"/>
              <w:right w:val="nil"/>
            </w:tcBorders>
            <w:vAlign w:val="center"/>
            <w:hideMark/>
            <w:tcPrChange w:id="2313" w:author="Billy Mitchell" w:date="2023-11-10T02:31:00Z">
              <w:tcPr>
                <w:tcW w:w="1350" w:type="dxa"/>
                <w:gridSpan w:val="2"/>
                <w:vMerge/>
                <w:tcBorders>
                  <w:top w:val="nil"/>
                  <w:left w:val="nil"/>
                  <w:bottom w:val="single" w:sz="4" w:space="0" w:color="000000"/>
                  <w:right w:val="nil"/>
                </w:tcBorders>
                <w:vAlign w:val="center"/>
                <w:hideMark/>
              </w:tcPr>
            </w:tcPrChange>
          </w:tcPr>
          <w:p w14:paraId="4EE61403" w14:textId="56D833C6" w:rsidR="007335E6" w:rsidRPr="007053D8" w:rsidDel="0014196C" w:rsidRDefault="007335E6" w:rsidP="007335E6">
            <w:pPr>
              <w:spacing w:after="0" w:line="240" w:lineRule="auto"/>
              <w:ind w:left="0" w:firstLine="0"/>
              <w:jc w:val="left"/>
              <w:rPr>
                <w:del w:id="2314"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315"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B9A9F3D" w14:textId="27D24FE3" w:rsidR="007335E6" w:rsidRPr="007053D8" w:rsidDel="0014196C" w:rsidRDefault="007335E6" w:rsidP="007335E6">
            <w:pPr>
              <w:spacing w:after="0" w:line="240" w:lineRule="auto"/>
              <w:ind w:left="0" w:firstLine="0"/>
              <w:jc w:val="center"/>
              <w:rPr>
                <w:del w:id="2316" w:author="Billy Mitchell" w:date="2023-11-13T13:42:00Z"/>
                <w:sz w:val="22"/>
              </w:rPr>
            </w:pPr>
            <w:del w:id="2317" w:author="Billy Mitchell" w:date="2023-11-13T13:42:00Z">
              <w:r w:rsidRPr="007053D8" w:rsidDel="0014196C">
                <w:rPr>
                  <w:sz w:val="22"/>
                </w:rPr>
                <w:delText>0.09</w:delText>
              </w:r>
            </w:del>
          </w:p>
        </w:tc>
        <w:tc>
          <w:tcPr>
            <w:tcW w:w="1250" w:type="dxa"/>
            <w:tcBorders>
              <w:top w:val="nil"/>
              <w:left w:val="nil"/>
              <w:bottom w:val="single" w:sz="4" w:space="0" w:color="auto"/>
              <w:right w:val="nil"/>
            </w:tcBorders>
            <w:vAlign w:val="center"/>
            <w:tcPrChange w:id="2318" w:author="Billy Mitchell" w:date="2023-11-10T02:31:00Z">
              <w:tcPr>
                <w:tcW w:w="1249" w:type="dxa"/>
                <w:gridSpan w:val="3"/>
                <w:tcBorders>
                  <w:top w:val="nil"/>
                  <w:left w:val="nil"/>
                  <w:bottom w:val="single" w:sz="4" w:space="0" w:color="auto"/>
                  <w:right w:val="nil"/>
                </w:tcBorders>
                <w:vAlign w:val="center"/>
              </w:tcPr>
            </w:tcPrChange>
          </w:tcPr>
          <w:p w14:paraId="722762A1" w14:textId="68E8161E" w:rsidR="007335E6" w:rsidRPr="007053D8" w:rsidDel="0014196C" w:rsidRDefault="007335E6" w:rsidP="007335E6">
            <w:pPr>
              <w:spacing w:after="0" w:line="240" w:lineRule="auto"/>
              <w:ind w:left="0" w:firstLine="0"/>
              <w:jc w:val="center"/>
              <w:rPr>
                <w:del w:id="2319"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320"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25DBD36F" w14:textId="2924C6F9" w:rsidR="007335E6" w:rsidRPr="007053D8" w:rsidDel="0014196C" w:rsidRDefault="007335E6" w:rsidP="007335E6">
            <w:pPr>
              <w:spacing w:after="0" w:line="240" w:lineRule="auto"/>
              <w:ind w:left="0" w:firstLine="0"/>
              <w:jc w:val="center"/>
              <w:rPr>
                <w:del w:id="2321" w:author="Billy Mitchell" w:date="2023-11-13T13:42:00Z"/>
                <w:sz w:val="22"/>
              </w:rPr>
            </w:pPr>
            <w:del w:id="2322" w:author="Billy Mitchell" w:date="2023-11-10T02:28:00Z">
              <w:r w:rsidRPr="007053D8" w:rsidDel="007335E6">
                <w:rPr>
                  <w:sz w:val="22"/>
                </w:rPr>
                <w:delText>0</w:delText>
              </w:r>
            </w:del>
            <w:del w:id="2323" w:author="Billy Mitchell" w:date="2023-11-10T02:27:00Z">
              <w:r w:rsidRPr="007053D8" w:rsidDel="007335E6">
                <w:rPr>
                  <w:sz w:val="22"/>
                </w:rPr>
                <w:delText>.76</w:delText>
              </w:r>
            </w:del>
          </w:p>
        </w:tc>
        <w:tc>
          <w:tcPr>
            <w:tcW w:w="686" w:type="dxa"/>
            <w:tcBorders>
              <w:top w:val="nil"/>
              <w:left w:val="nil"/>
              <w:bottom w:val="single" w:sz="4" w:space="0" w:color="auto"/>
              <w:right w:val="nil"/>
            </w:tcBorders>
            <w:shd w:val="clear" w:color="auto" w:fill="auto"/>
            <w:noWrap/>
            <w:vAlign w:val="center"/>
            <w:hideMark/>
            <w:tcPrChange w:id="2324"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D4B0EEE" w14:textId="1AC6625D" w:rsidR="007335E6" w:rsidRPr="007053D8" w:rsidDel="0014196C" w:rsidRDefault="007335E6" w:rsidP="007335E6">
            <w:pPr>
              <w:spacing w:after="0" w:line="240" w:lineRule="auto"/>
              <w:ind w:left="0" w:firstLine="0"/>
              <w:jc w:val="center"/>
              <w:rPr>
                <w:del w:id="2325" w:author="Billy Mitchell" w:date="2023-11-13T13:42:00Z"/>
                <w:sz w:val="22"/>
              </w:rPr>
            </w:pPr>
            <w:del w:id="2326" w:author="Billy Mitchell" w:date="2023-11-13T13:42:00Z">
              <w:r w:rsidRPr="007053D8" w:rsidDel="0014196C">
                <w:rPr>
                  <w:sz w:val="22"/>
                </w:rPr>
                <w:delText>1.07</w:delText>
              </w:r>
            </w:del>
          </w:p>
        </w:tc>
        <w:tc>
          <w:tcPr>
            <w:tcW w:w="889" w:type="dxa"/>
            <w:tcBorders>
              <w:top w:val="nil"/>
              <w:left w:val="nil"/>
              <w:bottom w:val="single" w:sz="4" w:space="0" w:color="auto"/>
              <w:right w:val="nil"/>
            </w:tcBorders>
            <w:shd w:val="clear" w:color="auto" w:fill="auto"/>
            <w:noWrap/>
            <w:vAlign w:val="center"/>
            <w:hideMark/>
            <w:tcPrChange w:id="2327"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388B6D9" w14:textId="04F01B0A" w:rsidR="007335E6" w:rsidRPr="007053D8" w:rsidDel="0014196C" w:rsidRDefault="007335E6" w:rsidP="007335E6">
            <w:pPr>
              <w:spacing w:after="0" w:line="240" w:lineRule="auto"/>
              <w:ind w:left="0" w:firstLine="0"/>
              <w:jc w:val="center"/>
              <w:rPr>
                <w:del w:id="2328" w:author="Billy Mitchell" w:date="2023-11-13T13:42:00Z"/>
                <w:sz w:val="22"/>
              </w:rPr>
            </w:pPr>
            <w:del w:id="2329" w:author="Billy Mitchell" w:date="2023-11-13T13:42:00Z">
              <w:r w:rsidRPr="007053D8" w:rsidDel="0014196C">
                <w:rPr>
                  <w:sz w:val="22"/>
                </w:rPr>
                <w:delText>0.71</w:delText>
              </w:r>
            </w:del>
          </w:p>
        </w:tc>
        <w:tc>
          <w:tcPr>
            <w:tcW w:w="918" w:type="dxa"/>
            <w:tcBorders>
              <w:top w:val="nil"/>
              <w:left w:val="nil"/>
              <w:bottom w:val="single" w:sz="4" w:space="0" w:color="auto"/>
              <w:right w:val="nil"/>
            </w:tcBorders>
            <w:shd w:val="clear" w:color="auto" w:fill="auto"/>
            <w:noWrap/>
            <w:vAlign w:val="center"/>
            <w:hideMark/>
            <w:tcPrChange w:id="2330"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6EDB7C5E" w14:textId="5650A60C" w:rsidR="007335E6" w:rsidRPr="007053D8" w:rsidDel="0014196C" w:rsidRDefault="007335E6" w:rsidP="007335E6">
            <w:pPr>
              <w:spacing w:after="0" w:line="240" w:lineRule="auto"/>
              <w:ind w:left="0" w:firstLine="0"/>
              <w:jc w:val="center"/>
              <w:rPr>
                <w:del w:id="2331" w:author="Billy Mitchell" w:date="2023-11-13T13:42:00Z"/>
                <w:sz w:val="22"/>
              </w:rPr>
            </w:pPr>
            <w:del w:id="2332" w:author="Billy Mitchell" w:date="2023-11-13T13:42:00Z">
              <w:r w:rsidRPr="007053D8" w:rsidDel="0014196C">
                <w:rPr>
                  <w:sz w:val="22"/>
                </w:rPr>
                <w:delText>1.61</w:delText>
              </w:r>
            </w:del>
          </w:p>
        </w:tc>
      </w:tr>
      <w:tr w:rsidR="0014196C" w:rsidRPr="007053D8" w:rsidDel="0014196C" w14:paraId="72D07B48" w14:textId="77777777" w:rsidTr="007335E6">
        <w:trPr>
          <w:trHeight w:val="360"/>
          <w:del w:id="2333"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126EC483" w14:textId="02B41775" w:rsidR="007335E6" w:rsidRPr="007053D8" w:rsidDel="0014196C" w:rsidRDefault="007335E6" w:rsidP="007335E6">
            <w:pPr>
              <w:spacing w:after="0" w:line="240" w:lineRule="auto"/>
              <w:ind w:left="0" w:firstLine="0"/>
              <w:jc w:val="center"/>
              <w:rPr>
                <w:del w:id="2334" w:author="Billy Mitchell" w:date="2023-11-13T13:42:00Z"/>
                <w:sz w:val="22"/>
              </w:rPr>
            </w:pPr>
            <w:del w:id="2335"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3E7589F7" w14:textId="2E3A1967" w:rsidR="007335E6" w:rsidRPr="007053D8" w:rsidDel="0014196C" w:rsidRDefault="007335E6" w:rsidP="007335E6">
            <w:pPr>
              <w:spacing w:after="0" w:line="240" w:lineRule="auto"/>
              <w:ind w:left="0" w:firstLine="0"/>
              <w:jc w:val="center"/>
              <w:rPr>
                <w:del w:id="2336" w:author="Billy Mitchell" w:date="2023-11-13T13:42:00Z"/>
                <w:sz w:val="22"/>
              </w:rPr>
            </w:pPr>
            <w:del w:id="2337"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3E3AA14C" w14:textId="7E515B21" w:rsidR="007335E6" w:rsidRPr="007053D8" w:rsidDel="0014196C" w:rsidRDefault="007335E6" w:rsidP="007335E6">
            <w:pPr>
              <w:spacing w:after="0" w:line="240" w:lineRule="auto"/>
              <w:ind w:left="0" w:firstLine="0"/>
              <w:jc w:val="center"/>
              <w:rPr>
                <w:del w:id="2338" w:author="Billy Mitchell" w:date="2023-11-13T13:42:00Z"/>
                <w:sz w:val="22"/>
              </w:rPr>
            </w:pPr>
            <w:del w:id="2339"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6A4AAEE8" w14:textId="3B0AE3C7" w:rsidR="007335E6" w:rsidRPr="007053D8" w:rsidDel="0014196C" w:rsidRDefault="007335E6" w:rsidP="007335E6">
            <w:pPr>
              <w:spacing w:after="0" w:line="240" w:lineRule="auto"/>
              <w:ind w:left="0" w:firstLine="0"/>
              <w:jc w:val="center"/>
              <w:rPr>
                <w:del w:id="2340" w:author="Billy Mitchell" w:date="2023-11-13T13:42:00Z"/>
                <w:sz w:val="22"/>
              </w:rPr>
            </w:pPr>
            <w:del w:id="2341"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4E24F35D" w14:textId="0E1025A0" w:rsidR="007335E6" w:rsidRPr="007053D8" w:rsidDel="0014196C" w:rsidRDefault="007335E6" w:rsidP="007335E6">
            <w:pPr>
              <w:spacing w:after="0" w:line="240" w:lineRule="auto"/>
              <w:ind w:left="0" w:firstLine="0"/>
              <w:jc w:val="center"/>
              <w:rPr>
                <w:del w:id="2342" w:author="Billy Mitchell" w:date="2023-11-13T13:42:00Z"/>
                <w:sz w:val="22"/>
              </w:rPr>
            </w:pPr>
            <w:del w:id="2343" w:author="Billy Mitchell" w:date="2023-11-13T13:42:00Z">
              <w:r w:rsidRPr="007053D8" w:rsidDel="0014196C">
                <w:rPr>
                  <w:sz w:val="22"/>
                </w:rPr>
                <w:delText>77</w:delText>
              </w:r>
            </w:del>
          </w:p>
        </w:tc>
        <w:tc>
          <w:tcPr>
            <w:tcW w:w="1411" w:type="dxa"/>
            <w:vMerge w:val="restart"/>
            <w:tcBorders>
              <w:top w:val="nil"/>
              <w:left w:val="nil"/>
              <w:bottom w:val="single" w:sz="4" w:space="0" w:color="000000"/>
              <w:right w:val="nil"/>
            </w:tcBorders>
            <w:shd w:val="clear" w:color="auto" w:fill="auto"/>
            <w:noWrap/>
            <w:vAlign w:val="center"/>
            <w:hideMark/>
          </w:tcPr>
          <w:p w14:paraId="7A992500" w14:textId="7C5ED1E1" w:rsidR="007335E6" w:rsidRPr="007053D8" w:rsidDel="0014196C" w:rsidRDefault="007335E6" w:rsidP="007335E6">
            <w:pPr>
              <w:spacing w:after="0" w:line="240" w:lineRule="auto"/>
              <w:ind w:left="0" w:firstLine="0"/>
              <w:jc w:val="center"/>
              <w:rPr>
                <w:del w:id="2344" w:author="Billy Mitchell" w:date="2023-11-13T13:42:00Z"/>
                <w:sz w:val="22"/>
              </w:rPr>
            </w:pPr>
            <w:del w:id="2345" w:author="Billy Mitchell" w:date="2023-11-13T13:42:00Z">
              <w:r w:rsidRPr="007053D8" w:rsidDel="0014196C">
                <w:rPr>
                  <w:sz w:val="22"/>
                </w:rPr>
                <w:delText>194</w:delText>
              </w:r>
            </w:del>
          </w:p>
        </w:tc>
        <w:tc>
          <w:tcPr>
            <w:tcW w:w="1350" w:type="dxa"/>
            <w:vMerge w:val="restart"/>
            <w:tcBorders>
              <w:top w:val="nil"/>
              <w:left w:val="nil"/>
              <w:bottom w:val="single" w:sz="4" w:space="0" w:color="000000"/>
              <w:right w:val="nil"/>
            </w:tcBorders>
            <w:shd w:val="clear" w:color="auto" w:fill="auto"/>
            <w:noWrap/>
            <w:vAlign w:val="center"/>
            <w:hideMark/>
          </w:tcPr>
          <w:p w14:paraId="602D789E" w14:textId="7DD67CF4" w:rsidR="007335E6" w:rsidRPr="007053D8" w:rsidDel="0014196C" w:rsidRDefault="007335E6" w:rsidP="007335E6">
            <w:pPr>
              <w:spacing w:after="0" w:line="240" w:lineRule="auto"/>
              <w:ind w:left="0" w:firstLine="0"/>
              <w:jc w:val="center"/>
              <w:rPr>
                <w:del w:id="2346" w:author="Billy Mitchell" w:date="2023-11-13T13:42:00Z"/>
                <w:sz w:val="22"/>
              </w:rPr>
            </w:pPr>
            <w:del w:id="2347" w:author="Billy Mitchell" w:date="2023-11-13T13:42:00Z">
              <w:r w:rsidRPr="007053D8" w:rsidDel="0014196C">
                <w:rPr>
                  <w:sz w:val="22"/>
                </w:rPr>
                <w:delText>0.39</w:delText>
              </w:r>
            </w:del>
          </w:p>
        </w:tc>
        <w:tc>
          <w:tcPr>
            <w:tcW w:w="1524" w:type="dxa"/>
            <w:tcBorders>
              <w:top w:val="nil"/>
              <w:left w:val="nil"/>
              <w:bottom w:val="nil"/>
              <w:right w:val="nil"/>
            </w:tcBorders>
            <w:shd w:val="clear" w:color="000000" w:fill="D9D9D9"/>
            <w:noWrap/>
            <w:vAlign w:val="center"/>
            <w:hideMark/>
          </w:tcPr>
          <w:p w14:paraId="4B793CE9" w14:textId="049B641C" w:rsidR="007335E6" w:rsidRPr="007053D8" w:rsidDel="0014196C" w:rsidRDefault="007335E6" w:rsidP="007335E6">
            <w:pPr>
              <w:spacing w:after="0" w:line="240" w:lineRule="auto"/>
              <w:ind w:left="0" w:firstLine="0"/>
              <w:jc w:val="center"/>
              <w:rPr>
                <w:del w:id="2348" w:author="Billy Mitchell" w:date="2023-11-13T13:42:00Z"/>
                <w:sz w:val="22"/>
              </w:rPr>
            </w:pPr>
            <w:del w:id="2349"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4A70C3A7" w14:textId="66A07584" w:rsidR="007335E6" w:rsidRPr="007053D8" w:rsidDel="0014196C" w:rsidRDefault="007335E6" w:rsidP="007335E6">
            <w:pPr>
              <w:spacing w:after="0" w:line="240" w:lineRule="auto"/>
              <w:ind w:left="0" w:firstLine="0"/>
              <w:jc w:val="center"/>
              <w:rPr>
                <w:del w:id="2350"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0522859F" w14:textId="26145738" w:rsidR="007335E6" w:rsidRPr="007053D8" w:rsidDel="0014196C" w:rsidRDefault="007335E6" w:rsidP="007335E6">
            <w:pPr>
              <w:spacing w:after="0" w:line="240" w:lineRule="auto"/>
              <w:ind w:left="0" w:firstLine="0"/>
              <w:jc w:val="center"/>
              <w:rPr>
                <w:del w:id="2351" w:author="Billy Mitchell" w:date="2023-11-13T13:42:00Z"/>
                <w:sz w:val="22"/>
              </w:rPr>
            </w:pPr>
            <w:del w:id="2352"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186CE979" w14:textId="67D4840D" w:rsidR="007335E6" w:rsidRPr="007053D8" w:rsidDel="0014196C" w:rsidRDefault="007335E6" w:rsidP="007335E6">
            <w:pPr>
              <w:spacing w:after="0" w:line="240" w:lineRule="auto"/>
              <w:ind w:left="0" w:firstLine="0"/>
              <w:jc w:val="center"/>
              <w:rPr>
                <w:del w:id="2353" w:author="Billy Mitchell" w:date="2023-11-13T13:42:00Z"/>
                <w:sz w:val="22"/>
              </w:rPr>
            </w:pPr>
            <w:del w:id="2354" w:author="Billy Mitchell" w:date="2023-11-13T13:42:00Z">
              <w:r w:rsidRPr="007053D8" w:rsidDel="0014196C">
                <w:rPr>
                  <w:sz w:val="22"/>
                </w:rPr>
                <w:delText>1.05</w:delText>
              </w:r>
            </w:del>
          </w:p>
        </w:tc>
        <w:tc>
          <w:tcPr>
            <w:tcW w:w="889" w:type="dxa"/>
            <w:tcBorders>
              <w:top w:val="nil"/>
              <w:left w:val="nil"/>
              <w:bottom w:val="nil"/>
              <w:right w:val="nil"/>
            </w:tcBorders>
            <w:shd w:val="clear" w:color="000000" w:fill="D9D9D9"/>
            <w:noWrap/>
            <w:vAlign w:val="center"/>
            <w:hideMark/>
          </w:tcPr>
          <w:p w14:paraId="25459017" w14:textId="0D923284" w:rsidR="007335E6" w:rsidRPr="007053D8" w:rsidDel="0014196C" w:rsidRDefault="007335E6" w:rsidP="007335E6">
            <w:pPr>
              <w:spacing w:after="0" w:line="240" w:lineRule="auto"/>
              <w:ind w:left="0" w:firstLine="0"/>
              <w:jc w:val="center"/>
              <w:rPr>
                <w:del w:id="2355" w:author="Billy Mitchell" w:date="2023-11-13T13:42:00Z"/>
                <w:sz w:val="22"/>
              </w:rPr>
            </w:pPr>
            <w:del w:id="2356" w:author="Billy Mitchell" w:date="2023-11-13T13:42:00Z">
              <w:r w:rsidRPr="007053D8" w:rsidDel="0014196C">
                <w:rPr>
                  <w:sz w:val="22"/>
                </w:rPr>
                <w:delText>0.65</w:delText>
              </w:r>
            </w:del>
          </w:p>
        </w:tc>
        <w:tc>
          <w:tcPr>
            <w:tcW w:w="918" w:type="dxa"/>
            <w:tcBorders>
              <w:top w:val="nil"/>
              <w:left w:val="nil"/>
              <w:bottom w:val="nil"/>
              <w:right w:val="nil"/>
            </w:tcBorders>
            <w:shd w:val="clear" w:color="000000" w:fill="D9D9D9"/>
            <w:noWrap/>
            <w:vAlign w:val="center"/>
            <w:hideMark/>
          </w:tcPr>
          <w:p w14:paraId="78B5809E" w14:textId="2E382F1D" w:rsidR="007335E6" w:rsidRPr="007053D8" w:rsidDel="0014196C" w:rsidRDefault="007335E6" w:rsidP="007335E6">
            <w:pPr>
              <w:spacing w:after="0" w:line="240" w:lineRule="auto"/>
              <w:ind w:left="0" w:firstLine="0"/>
              <w:jc w:val="center"/>
              <w:rPr>
                <w:del w:id="2357" w:author="Billy Mitchell" w:date="2023-11-13T13:42:00Z"/>
                <w:sz w:val="22"/>
              </w:rPr>
            </w:pPr>
            <w:del w:id="2358" w:author="Billy Mitchell" w:date="2023-11-13T13:42:00Z">
              <w:r w:rsidRPr="007053D8" w:rsidDel="0014196C">
                <w:rPr>
                  <w:sz w:val="22"/>
                </w:rPr>
                <w:delText>1.68</w:delText>
              </w:r>
            </w:del>
          </w:p>
        </w:tc>
      </w:tr>
      <w:tr w:rsidR="007335E6" w:rsidRPr="007053D8" w:rsidDel="0014196C" w14:paraId="764B523D" w14:textId="199DB6DF" w:rsidTr="007335E6">
        <w:tblPrEx>
          <w:tblPrExChange w:id="2359" w:author="Billy Mitchell" w:date="2023-11-10T02:31:00Z">
            <w:tblPrEx>
              <w:tblW w:w="19620" w:type="dxa"/>
            </w:tblPrEx>
          </w:tblPrExChange>
        </w:tblPrEx>
        <w:trPr>
          <w:trHeight w:val="360"/>
          <w:del w:id="2360" w:author="Billy Mitchell" w:date="2023-11-13T13:42:00Z"/>
          <w:trPrChange w:id="2361"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362" w:author="Billy Mitchell" w:date="2023-11-10T02:31:00Z">
              <w:tcPr>
                <w:tcW w:w="2352" w:type="dxa"/>
                <w:gridSpan w:val="2"/>
                <w:vMerge/>
                <w:tcBorders>
                  <w:top w:val="nil"/>
                  <w:left w:val="nil"/>
                  <w:bottom w:val="single" w:sz="4" w:space="0" w:color="000000"/>
                  <w:right w:val="nil"/>
                </w:tcBorders>
                <w:vAlign w:val="center"/>
                <w:hideMark/>
              </w:tcPr>
            </w:tcPrChange>
          </w:tcPr>
          <w:p w14:paraId="2ED2E285" w14:textId="5425FF14" w:rsidR="007335E6" w:rsidRPr="007053D8" w:rsidDel="0014196C" w:rsidRDefault="007335E6" w:rsidP="007335E6">
            <w:pPr>
              <w:spacing w:after="0" w:line="240" w:lineRule="auto"/>
              <w:ind w:left="0" w:firstLine="0"/>
              <w:jc w:val="left"/>
              <w:rPr>
                <w:del w:id="2363" w:author="Billy Mitchell" w:date="2023-11-13T13:42:00Z"/>
                <w:sz w:val="22"/>
              </w:rPr>
            </w:pPr>
          </w:p>
        </w:tc>
        <w:tc>
          <w:tcPr>
            <w:tcW w:w="2036" w:type="dxa"/>
            <w:vMerge/>
            <w:tcBorders>
              <w:top w:val="nil"/>
              <w:left w:val="nil"/>
              <w:bottom w:val="single" w:sz="4" w:space="0" w:color="000000"/>
              <w:right w:val="nil"/>
            </w:tcBorders>
            <w:vAlign w:val="center"/>
            <w:hideMark/>
            <w:tcPrChange w:id="2364" w:author="Billy Mitchell" w:date="2023-11-10T02:31:00Z">
              <w:tcPr>
                <w:tcW w:w="2036" w:type="dxa"/>
                <w:vMerge/>
                <w:tcBorders>
                  <w:top w:val="nil"/>
                  <w:left w:val="nil"/>
                  <w:bottom w:val="single" w:sz="4" w:space="0" w:color="000000"/>
                  <w:right w:val="nil"/>
                </w:tcBorders>
                <w:vAlign w:val="center"/>
                <w:hideMark/>
              </w:tcPr>
            </w:tcPrChange>
          </w:tcPr>
          <w:p w14:paraId="6B48CDB3" w14:textId="50B793C8" w:rsidR="007335E6" w:rsidRPr="007053D8" w:rsidDel="0014196C" w:rsidRDefault="007335E6" w:rsidP="007335E6">
            <w:pPr>
              <w:spacing w:after="0" w:line="240" w:lineRule="auto"/>
              <w:ind w:left="0" w:firstLine="0"/>
              <w:jc w:val="left"/>
              <w:rPr>
                <w:del w:id="2365" w:author="Billy Mitchell" w:date="2023-11-13T13:42:00Z"/>
                <w:sz w:val="22"/>
              </w:rPr>
            </w:pPr>
          </w:p>
        </w:tc>
        <w:tc>
          <w:tcPr>
            <w:tcW w:w="2226" w:type="dxa"/>
            <w:vMerge/>
            <w:tcBorders>
              <w:top w:val="nil"/>
              <w:left w:val="nil"/>
              <w:bottom w:val="single" w:sz="4" w:space="0" w:color="000000"/>
              <w:right w:val="nil"/>
            </w:tcBorders>
            <w:vAlign w:val="center"/>
            <w:hideMark/>
            <w:tcPrChange w:id="2366" w:author="Billy Mitchell" w:date="2023-11-10T02:31:00Z">
              <w:tcPr>
                <w:tcW w:w="2226" w:type="dxa"/>
                <w:gridSpan w:val="2"/>
                <w:vMerge/>
                <w:tcBorders>
                  <w:top w:val="nil"/>
                  <w:left w:val="nil"/>
                  <w:bottom w:val="single" w:sz="4" w:space="0" w:color="000000"/>
                  <w:right w:val="nil"/>
                </w:tcBorders>
                <w:vAlign w:val="center"/>
                <w:hideMark/>
              </w:tcPr>
            </w:tcPrChange>
          </w:tcPr>
          <w:p w14:paraId="63082D82" w14:textId="2DAD409D" w:rsidR="007335E6" w:rsidRPr="007053D8" w:rsidDel="0014196C" w:rsidRDefault="007335E6" w:rsidP="007335E6">
            <w:pPr>
              <w:spacing w:after="0" w:line="240" w:lineRule="auto"/>
              <w:ind w:left="0" w:firstLine="0"/>
              <w:jc w:val="left"/>
              <w:rPr>
                <w:del w:id="2367"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368"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BC6BA34" w14:textId="632BC033" w:rsidR="007335E6" w:rsidRPr="007053D8" w:rsidDel="0014196C" w:rsidRDefault="007335E6" w:rsidP="007335E6">
            <w:pPr>
              <w:spacing w:after="0" w:line="240" w:lineRule="auto"/>
              <w:ind w:left="0" w:firstLine="0"/>
              <w:jc w:val="center"/>
              <w:rPr>
                <w:del w:id="2369" w:author="Billy Mitchell" w:date="2023-11-13T13:42:00Z"/>
                <w:sz w:val="22"/>
              </w:rPr>
            </w:pPr>
            <w:del w:id="2370"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371" w:author="Billy Mitchell" w:date="2023-11-10T02:31:00Z">
              <w:tcPr>
                <w:tcW w:w="1341" w:type="dxa"/>
                <w:gridSpan w:val="2"/>
                <w:vMerge/>
                <w:tcBorders>
                  <w:top w:val="nil"/>
                  <w:left w:val="nil"/>
                  <w:bottom w:val="single" w:sz="4" w:space="0" w:color="000000"/>
                  <w:right w:val="nil"/>
                </w:tcBorders>
                <w:vAlign w:val="center"/>
                <w:hideMark/>
              </w:tcPr>
            </w:tcPrChange>
          </w:tcPr>
          <w:p w14:paraId="21E23EE6" w14:textId="20795658" w:rsidR="007335E6" w:rsidRPr="007053D8" w:rsidDel="0014196C" w:rsidRDefault="007335E6" w:rsidP="007335E6">
            <w:pPr>
              <w:spacing w:after="0" w:line="240" w:lineRule="auto"/>
              <w:ind w:left="0" w:firstLine="0"/>
              <w:jc w:val="left"/>
              <w:rPr>
                <w:del w:id="2372" w:author="Billy Mitchell" w:date="2023-11-13T13:42:00Z"/>
                <w:sz w:val="22"/>
              </w:rPr>
            </w:pPr>
          </w:p>
        </w:tc>
        <w:tc>
          <w:tcPr>
            <w:tcW w:w="1411" w:type="dxa"/>
            <w:vMerge/>
            <w:tcBorders>
              <w:top w:val="nil"/>
              <w:left w:val="nil"/>
              <w:bottom w:val="single" w:sz="4" w:space="0" w:color="000000"/>
              <w:right w:val="nil"/>
            </w:tcBorders>
            <w:vAlign w:val="center"/>
            <w:hideMark/>
            <w:tcPrChange w:id="2373" w:author="Billy Mitchell" w:date="2023-11-10T02:31:00Z">
              <w:tcPr>
                <w:tcW w:w="1411" w:type="dxa"/>
                <w:gridSpan w:val="2"/>
                <w:vMerge/>
                <w:tcBorders>
                  <w:top w:val="nil"/>
                  <w:left w:val="nil"/>
                  <w:bottom w:val="single" w:sz="4" w:space="0" w:color="000000"/>
                  <w:right w:val="nil"/>
                </w:tcBorders>
                <w:vAlign w:val="center"/>
                <w:hideMark/>
              </w:tcPr>
            </w:tcPrChange>
          </w:tcPr>
          <w:p w14:paraId="7F93C781" w14:textId="69F2446F" w:rsidR="007335E6" w:rsidRPr="007053D8" w:rsidDel="0014196C" w:rsidRDefault="007335E6" w:rsidP="007335E6">
            <w:pPr>
              <w:spacing w:after="0" w:line="240" w:lineRule="auto"/>
              <w:ind w:left="0" w:firstLine="0"/>
              <w:jc w:val="left"/>
              <w:rPr>
                <w:del w:id="2374" w:author="Billy Mitchell" w:date="2023-11-13T13:42:00Z"/>
                <w:sz w:val="22"/>
              </w:rPr>
            </w:pPr>
          </w:p>
        </w:tc>
        <w:tc>
          <w:tcPr>
            <w:tcW w:w="1350" w:type="dxa"/>
            <w:vMerge/>
            <w:tcBorders>
              <w:top w:val="nil"/>
              <w:left w:val="nil"/>
              <w:bottom w:val="single" w:sz="4" w:space="0" w:color="000000"/>
              <w:right w:val="nil"/>
            </w:tcBorders>
            <w:vAlign w:val="center"/>
            <w:hideMark/>
            <w:tcPrChange w:id="2375" w:author="Billy Mitchell" w:date="2023-11-10T02:31:00Z">
              <w:tcPr>
                <w:tcW w:w="1350" w:type="dxa"/>
                <w:gridSpan w:val="2"/>
                <w:vMerge/>
                <w:tcBorders>
                  <w:top w:val="nil"/>
                  <w:left w:val="nil"/>
                  <w:bottom w:val="single" w:sz="4" w:space="0" w:color="000000"/>
                  <w:right w:val="nil"/>
                </w:tcBorders>
                <w:vAlign w:val="center"/>
                <w:hideMark/>
              </w:tcPr>
            </w:tcPrChange>
          </w:tcPr>
          <w:p w14:paraId="6359AAC7" w14:textId="0E3847B2" w:rsidR="007335E6" w:rsidRPr="007053D8" w:rsidDel="0014196C" w:rsidRDefault="007335E6" w:rsidP="007335E6">
            <w:pPr>
              <w:spacing w:after="0" w:line="240" w:lineRule="auto"/>
              <w:ind w:left="0" w:firstLine="0"/>
              <w:jc w:val="left"/>
              <w:rPr>
                <w:del w:id="2376"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377"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01F98B82" w14:textId="7F354184" w:rsidR="007335E6" w:rsidRPr="007053D8" w:rsidDel="0014196C" w:rsidRDefault="007335E6" w:rsidP="007335E6">
            <w:pPr>
              <w:spacing w:after="0" w:line="240" w:lineRule="auto"/>
              <w:ind w:left="0" w:firstLine="0"/>
              <w:jc w:val="center"/>
              <w:rPr>
                <w:del w:id="2378" w:author="Billy Mitchell" w:date="2023-11-13T13:42:00Z"/>
                <w:sz w:val="22"/>
              </w:rPr>
            </w:pPr>
            <w:del w:id="2379" w:author="Billy Mitchell" w:date="2023-11-13T13:42:00Z">
              <w:r w:rsidRPr="007053D8" w:rsidDel="0014196C">
                <w:rPr>
                  <w:sz w:val="22"/>
                </w:rPr>
                <w:delText>0.14</w:delText>
              </w:r>
            </w:del>
          </w:p>
        </w:tc>
        <w:tc>
          <w:tcPr>
            <w:tcW w:w="1250" w:type="dxa"/>
            <w:tcBorders>
              <w:top w:val="nil"/>
              <w:left w:val="nil"/>
              <w:bottom w:val="single" w:sz="4" w:space="0" w:color="auto"/>
              <w:right w:val="nil"/>
            </w:tcBorders>
            <w:vAlign w:val="center"/>
            <w:tcPrChange w:id="2380" w:author="Billy Mitchell" w:date="2023-11-10T02:31:00Z">
              <w:tcPr>
                <w:tcW w:w="1249" w:type="dxa"/>
                <w:gridSpan w:val="3"/>
                <w:tcBorders>
                  <w:top w:val="nil"/>
                  <w:left w:val="nil"/>
                  <w:bottom w:val="single" w:sz="4" w:space="0" w:color="auto"/>
                  <w:right w:val="nil"/>
                </w:tcBorders>
                <w:vAlign w:val="center"/>
              </w:tcPr>
            </w:tcPrChange>
          </w:tcPr>
          <w:p w14:paraId="492C6AAC" w14:textId="031CB101" w:rsidR="007335E6" w:rsidRPr="007053D8" w:rsidDel="0014196C" w:rsidRDefault="007335E6" w:rsidP="007335E6">
            <w:pPr>
              <w:spacing w:after="0" w:line="240" w:lineRule="auto"/>
              <w:ind w:left="0" w:firstLine="0"/>
              <w:jc w:val="center"/>
              <w:rPr>
                <w:del w:id="2381"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382"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D69AD54" w14:textId="084460A2" w:rsidR="007335E6" w:rsidRPr="007053D8" w:rsidDel="0014196C" w:rsidRDefault="007335E6" w:rsidP="007335E6">
            <w:pPr>
              <w:spacing w:after="0" w:line="240" w:lineRule="auto"/>
              <w:ind w:left="0" w:firstLine="0"/>
              <w:jc w:val="center"/>
              <w:rPr>
                <w:del w:id="2383" w:author="Billy Mitchell" w:date="2023-11-13T13:42:00Z"/>
                <w:sz w:val="22"/>
              </w:rPr>
            </w:pPr>
            <w:del w:id="2384" w:author="Billy Mitchell" w:date="2023-11-10T02:28:00Z">
              <w:r w:rsidRPr="007053D8" w:rsidDel="007335E6">
                <w:rPr>
                  <w:sz w:val="22"/>
                </w:rPr>
                <w:delText>0.71</w:delText>
              </w:r>
            </w:del>
          </w:p>
        </w:tc>
        <w:tc>
          <w:tcPr>
            <w:tcW w:w="686" w:type="dxa"/>
            <w:tcBorders>
              <w:top w:val="nil"/>
              <w:left w:val="nil"/>
              <w:bottom w:val="single" w:sz="4" w:space="0" w:color="auto"/>
              <w:right w:val="nil"/>
            </w:tcBorders>
            <w:shd w:val="clear" w:color="auto" w:fill="auto"/>
            <w:noWrap/>
            <w:vAlign w:val="center"/>
            <w:hideMark/>
            <w:tcPrChange w:id="2385"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3A2B44B6" w14:textId="0F448265" w:rsidR="007335E6" w:rsidRPr="007053D8" w:rsidDel="0014196C" w:rsidRDefault="007335E6" w:rsidP="007335E6">
            <w:pPr>
              <w:spacing w:after="0" w:line="240" w:lineRule="auto"/>
              <w:ind w:left="0" w:firstLine="0"/>
              <w:jc w:val="center"/>
              <w:rPr>
                <w:del w:id="2386" w:author="Billy Mitchell" w:date="2023-11-13T13:42:00Z"/>
                <w:sz w:val="22"/>
              </w:rPr>
            </w:pPr>
            <w:del w:id="2387" w:author="Billy Mitchell" w:date="2023-11-13T13:42:00Z">
              <w:r w:rsidRPr="007053D8" w:rsidDel="0014196C">
                <w:rPr>
                  <w:sz w:val="22"/>
                </w:rPr>
                <w:delText>1.09</w:delText>
              </w:r>
            </w:del>
          </w:p>
        </w:tc>
        <w:tc>
          <w:tcPr>
            <w:tcW w:w="889" w:type="dxa"/>
            <w:tcBorders>
              <w:top w:val="nil"/>
              <w:left w:val="nil"/>
              <w:bottom w:val="single" w:sz="4" w:space="0" w:color="auto"/>
              <w:right w:val="nil"/>
            </w:tcBorders>
            <w:shd w:val="clear" w:color="auto" w:fill="auto"/>
            <w:noWrap/>
            <w:vAlign w:val="center"/>
            <w:hideMark/>
            <w:tcPrChange w:id="2388"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28F7D8C1" w14:textId="25FFC48D" w:rsidR="007335E6" w:rsidRPr="007053D8" w:rsidDel="0014196C" w:rsidRDefault="007335E6" w:rsidP="007335E6">
            <w:pPr>
              <w:spacing w:after="0" w:line="240" w:lineRule="auto"/>
              <w:ind w:left="0" w:firstLine="0"/>
              <w:jc w:val="center"/>
              <w:rPr>
                <w:del w:id="2389" w:author="Billy Mitchell" w:date="2023-11-13T13:42:00Z"/>
                <w:sz w:val="22"/>
              </w:rPr>
            </w:pPr>
            <w:del w:id="2390" w:author="Billy Mitchell" w:date="2023-11-13T13:42:00Z">
              <w:r w:rsidRPr="007053D8" w:rsidDel="0014196C">
                <w:rPr>
                  <w:sz w:val="22"/>
                </w:rPr>
                <w:delText>0.70</w:delText>
              </w:r>
            </w:del>
          </w:p>
        </w:tc>
        <w:tc>
          <w:tcPr>
            <w:tcW w:w="918" w:type="dxa"/>
            <w:tcBorders>
              <w:top w:val="nil"/>
              <w:left w:val="nil"/>
              <w:bottom w:val="single" w:sz="4" w:space="0" w:color="auto"/>
              <w:right w:val="nil"/>
            </w:tcBorders>
            <w:shd w:val="clear" w:color="auto" w:fill="auto"/>
            <w:noWrap/>
            <w:vAlign w:val="center"/>
            <w:hideMark/>
            <w:tcPrChange w:id="2391"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7432766" w14:textId="65B2DB8E" w:rsidR="007335E6" w:rsidRPr="007053D8" w:rsidDel="0014196C" w:rsidRDefault="007335E6" w:rsidP="007335E6">
            <w:pPr>
              <w:spacing w:after="0" w:line="240" w:lineRule="auto"/>
              <w:ind w:left="0" w:firstLine="0"/>
              <w:jc w:val="center"/>
              <w:rPr>
                <w:del w:id="2392" w:author="Billy Mitchell" w:date="2023-11-13T13:42:00Z"/>
                <w:sz w:val="22"/>
              </w:rPr>
            </w:pPr>
            <w:del w:id="2393" w:author="Billy Mitchell" w:date="2023-11-13T13:42:00Z">
              <w:r w:rsidRPr="007053D8" w:rsidDel="0014196C">
                <w:rPr>
                  <w:sz w:val="22"/>
                </w:rPr>
                <w:delText>1.68</w:delText>
              </w:r>
            </w:del>
          </w:p>
        </w:tc>
      </w:tr>
      <w:tr w:rsidR="0014196C" w:rsidRPr="007053D8" w:rsidDel="0014196C" w14:paraId="431668E0" w14:textId="77777777" w:rsidTr="007335E6">
        <w:trPr>
          <w:trHeight w:val="360"/>
          <w:del w:id="2394"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429ED45D" w14:textId="2BDF1E0E" w:rsidR="007335E6" w:rsidRPr="007053D8" w:rsidDel="0014196C" w:rsidRDefault="007335E6" w:rsidP="007335E6">
            <w:pPr>
              <w:spacing w:after="0" w:line="240" w:lineRule="auto"/>
              <w:ind w:left="0" w:firstLine="0"/>
              <w:jc w:val="center"/>
              <w:rPr>
                <w:del w:id="2395" w:author="Billy Mitchell" w:date="2023-11-13T13:42:00Z"/>
                <w:sz w:val="22"/>
              </w:rPr>
            </w:pPr>
            <w:del w:id="2396"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6245C455" w14:textId="32358C6C" w:rsidR="007335E6" w:rsidRPr="007053D8" w:rsidDel="0014196C" w:rsidRDefault="007335E6" w:rsidP="007335E6">
            <w:pPr>
              <w:spacing w:after="0" w:line="240" w:lineRule="auto"/>
              <w:ind w:left="0" w:firstLine="0"/>
              <w:jc w:val="center"/>
              <w:rPr>
                <w:del w:id="2397" w:author="Billy Mitchell" w:date="2023-11-13T13:42:00Z"/>
                <w:sz w:val="22"/>
              </w:rPr>
            </w:pPr>
            <w:del w:id="2398"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2989D4D6" w14:textId="292B602D" w:rsidR="007335E6" w:rsidRPr="007053D8" w:rsidDel="0014196C" w:rsidRDefault="007335E6" w:rsidP="007335E6">
            <w:pPr>
              <w:spacing w:after="0" w:line="240" w:lineRule="auto"/>
              <w:ind w:left="0" w:firstLine="0"/>
              <w:jc w:val="center"/>
              <w:rPr>
                <w:del w:id="2399" w:author="Billy Mitchell" w:date="2023-11-13T13:42:00Z"/>
                <w:sz w:val="22"/>
              </w:rPr>
            </w:pPr>
            <w:del w:id="2400"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27B6D50F" w14:textId="4F2CE396" w:rsidR="007335E6" w:rsidRPr="007053D8" w:rsidDel="0014196C" w:rsidRDefault="007335E6" w:rsidP="007335E6">
            <w:pPr>
              <w:spacing w:after="0" w:line="240" w:lineRule="auto"/>
              <w:ind w:left="0" w:firstLine="0"/>
              <w:jc w:val="center"/>
              <w:rPr>
                <w:del w:id="2401" w:author="Billy Mitchell" w:date="2023-11-13T13:42:00Z"/>
                <w:sz w:val="22"/>
              </w:rPr>
            </w:pPr>
            <w:del w:id="2402"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C186695" w14:textId="63C012B5" w:rsidR="007335E6" w:rsidRPr="007053D8" w:rsidDel="0014196C" w:rsidRDefault="007335E6" w:rsidP="007335E6">
            <w:pPr>
              <w:spacing w:after="0" w:line="240" w:lineRule="auto"/>
              <w:ind w:left="0" w:firstLine="0"/>
              <w:jc w:val="center"/>
              <w:rPr>
                <w:del w:id="2403" w:author="Billy Mitchell" w:date="2023-11-13T13:42:00Z"/>
                <w:sz w:val="22"/>
              </w:rPr>
            </w:pPr>
            <w:del w:id="2404" w:author="Billy Mitchell" w:date="2023-11-13T13:42:00Z">
              <w:r w:rsidRPr="007053D8" w:rsidDel="0014196C">
                <w:rPr>
                  <w:sz w:val="22"/>
                </w:rPr>
                <w:delText>64</w:delText>
              </w:r>
            </w:del>
          </w:p>
        </w:tc>
        <w:tc>
          <w:tcPr>
            <w:tcW w:w="1411" w:type="dxa"/>
            <w:vMerge w:val="restart"/>
            <w:tcBorders>
              <w:top w:val="nil"/>
              <w:left w:val="nil"/>
              <w:bottom w:val="single" w:sz="4" w:space="0" w:color="000000"/>
              <w:right w:val="nil"/>
            </w:tcBorders>
            <w:shd w:val="clear" w:color="auto" w:fill="auto"/>
            <w:noWrap/>
            <w:vAlign w:val="center"/>
            <w:hideMark/>
          </w:tcPr>
          <w:p w14:paraId="3F243C91" w14:textId="7726F3D3" w:rsidR="007335E6" w:rsidRPr="007053D8" w:rsidDel="0014196C" w:rsidRDefault="007335E6" w:rsidP="007335E6">
            <w:pPr>
              <w:spacing w:after="0" w:line="240" w:lineRule="auto"/>
              <w:ind w:left="0" w:firstLine="0"/>
              <w:jc w:val="center"/>
              <w:rPr>
                <w:del w:id="2405" w:author="Billy Mitchell" w:date="2023-11-13T13:42:00Z"/>
                <w:sz w:val="22"/>
              </w:rPr>
            </w:pPr>
            <w:del w:id="2406" w:author="Billy Mitchell" w:date="2023-11-13T13:42:00Z">
              <w:r w:rsidRPr="007053D8" w:rsidDel="0014196C">
                <w:rPr>
                  <w:sz w:val="22"/>
                </w:rPr>
                <w:delText>171</w:delText>
              </w:r>
            </w:del>
          </w:p>
        </w:tc>
        <w:tc>
          <w:tcPr>
            <w:tcW w:w="1350" w:type="dxa"/>
            <w:vMerge w:val="restart"/>
            <w:tcBorders>
              <w:top w:val="nil"/>
              <w:left w:val="nil"/>
              <w:bottom w:val="single" w:sz="4" w:space="0" w:color="000000"/>
              <w:right w:val="nil"/>
            </w:tcBorders>
            <w:shd w:val="clear" w:color="auto" w:fill="auto"/>
            <w:noWrap/>
            <w:vAlign w:val="center"/>
            <w:hideMark/>
          </w:tcPr>
          <w:p w14:paraId="6C3469BB" w14:textId="33F889B8" w:rsidR="007335E6" w:rsidRPr="007053D8" w:rsidDel="0014196C" w:rsidRDefault="007335E6" w:rsidP="007335E6">
            <w:pPr>
              <w:spacing w:after="0" w:line="240" w:lineRule="auto"/>
              <w:ind w:left="0" w:firstLine="0"/>
              <w:jc w:val="center"/>
              <w:rPr>
                <w:del w:id="2407" w:author="Billy Mitchell" w:date="2023-11-13T13:42:00Z"/>
                <w:sz w:val="22"/>
              </w:rPr>
            </w:pPr>
            <w:del w:id="2408" w:author="Billy Mitchell" w:date="2023-11-13T13:42:00Z">
              <w:r w:rsidRPr="007053D8" w:rsidDel="0014196C">
                <w:rPr>
                  <w:sz w:val="22"/>
                </w:rPr>
                <w:delText>0.45</w:delText>
              </w:r>
            </w:del>
          </w:p>
        </w:tc>
        <w:tc>
          <w:tcPr>
            <w:tcW w:w="1524" w:type="dxa"/>
            <w:tcBorders>
              <w:top w:val="nil"/>
              <w:left w:val="nil"/>
              <w:bottom w:val="nil"/>
              <w:right w:val="nil"/>
            </w:tcBorders>
            <w:shd w:val="clear" w:color="000000" w:fill="D9D9D9"/>
            <w:noWrap/>
            <w:vAlign w:val="center"/>
            <w:hideMark/>
          </w:tcPr>
          <w:p w14:paraId="31C909B8" w14:textId="7B96F333" w:rsidR="007335E6" w:rsidRPr="007053D8" w:rsidDel="0014196C" w:rsidRDefault="007335E6" w:rsidP="007335E6">
            <w:pPr>
              <w:spacing w:after="0" w:line="240" w:lineRule="auto"/>
              <w:ind w:left="0" w:firstLine="0"/>
              <w:jc w:val="center"/>
              <w:rPr>
                <w:del w:id="2409" w:author="Billy Mitchell" w:date="2023-11-13T13:42:00Z"/>
                <w:sz w:val="22"/>
              </w:rPr>
            </w:pPr>
            <w:del w:id="2410"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6592EF8" w14:textId="48C423ED" w:rsidR="007335E6" w:rsidRPr="007053D8" w:rsidDel="0014196C" w:rsidRDefault="007335E6" w:rsidP="007335E6">
            <w:pPr>
              <w:spacing w:after="0" w:line="240" w:lineRule="auto"/>
              <w:ind w:left="0" w:firstLine="0"/>
              <w:jc w:val="center"/>
              <w:rPr>
                <w:del w:id="2411"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0886A925" w14:textId="36B4A95E" w:rsidR="007335E6" w:rsidRPr="007053D8" w:rsidDel="0014196C" w:rsidRDefault="007335E6" w:rsidP="007335E6">
            <w:pPr>
              <w:spacing w:after="0" w:line="240" w:lineRule="auto"/>
              <w:ind w:left="0" w:firstLine="0"/>
              <w:jc w:val="center"/>
              <w:rPr>
                <w:del w:id="2412" w:author="Billy Mitchell" w:date="2023-11-13T13:42:00Z"/>
                <w:sz w:val="22"/>
              </w:rPr>
            </w:pPr>
            <w:del w:id="2413"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113A6FE" w14:textId="5F9499C3" w:rsidR="007335E6" w:rsidRPr="007053D8" w:rsidDel="0014196C" w:rsidRDefault="007335E6" w:rsidP="007335E6">
            <w:pPr>
              <w:spacing w:after="0" w:line="240" w:lineRule="auto"/>
              <w:ind w:left="0" w:firstLine="0"/>
              <w:jc w:val="center"/>
              <w:rPr>
                <w:del w:id="2414" w:author="Billy Mitchell" w:date="2023-11-13T13:42:00Z"/>
                <w:sz w:val="22"/>
              </w:rPr>
            </w:pPr>
            <w:del w:id="2415" w:author="Billy Mitchell" w:date="2023-11-13T13:42:00Z">
              <w:r w:rsidRPr="007053D8" w:rsidDel="0014196C">
                <w:rPr>
                  <w:sz w:val="22"/>
                </w:rPr>
                <w:delText>1.28</w:delText>
              </w:r>
            </w:del>
          </w:p>
        </w:tc>
        <w:tc>
          <w:tcPr>
            <w:tcW w:w="889" w:type="dxa"/>
            <w:tcBorders>
              <w:top w:val="nil"/>
              <w:left w:val="nil"/>
              <w:bottom w:val="nil"/>
              <w:right w:val="nil"/>
            </w:tcBorders>
            <w:shd w:val="clear" w:color="000000" w:fill="D9D9D9"/>
            <w:noWrap/>
            <w:vAlign w:val="center"/>
            <w:hideMark/>
          </w:tcPr>
          <w:p w14:paraId="59FA1ABD" w14:textId="209FA5AB" w:rsidR="007335E6" w:rsidRPr="007053D8" w:rsidDel="0014196C" w:rsidRDefault="007335E6" w:rsidP="007335E6">
            <w:pPr>
              <w:spacing w:after="0" w:line="240" w:lineRule="auto"/>
              <w:ind w:left="0" w:firstLine="0"/>
              <w:jc w:val="center"/>
              <w:rPr>
                <w:del w:id="2416" w:author="Billy Mitchell" w:date="2023-11-13T13:42:00Z"/>
                <w:sz w:val="22"/>
              </w:rPr>
            </w:pPr>
            <w:del w:id="2417" w:author="Billy Mitchell" w:date="2023-11-13T13:42:00Z">
              <w:r w:rsidRPr="007053D8" w:rsidDel="0014196C">
                <w:rPr>
                  <w:sz w:val="22"/>
                </w:rPr>
                <w:delText>0.78</w:delText>
              </w:r>
            </w:del>
          </w:p>
        </w:tc>
        <w:tc>
          <w:tcPr>
            <w:tcW w:w="918" w:type="dxa"/>
            <w:tcBorders>
              <w:top w:val="nil"/>
              <w:left w:val="nil"/>
              <w:bottom w:val="nil"/>
              <w:right w:val="nil"/>
            </w:tcBorders>
            <w:shd w:val="clear" w:color="000000" w:fill="D9D9D9"/>
            <w:noWrap/>
            <w:vAlign w:val="center"/>
            <w:hideMark/>
          </w:tcPr>
          <w:p w14:paraId="6AE0B4E7" w14:textId="406E3204" w:rsidR="007335E6" w:rsidRPr="007053D8" w:rsidDel="0014196C" w:rsidRDefault="007335E6" w:rsidP="007335E6">
            <w:pPr>
              <w:spacing w:after="0" w:line="240" w:lineRule="auto"/>
              <w:ind w:left="0" w:firstLine="0"/>
              <w:jc w:val="center"/>
              <w:rPr>
                <w:del w:id="2418" w:author="Billy Mitchell" w:date="2023-11-13T13:42:00Z"/>
                <w:sz w:val="22"/>
              </w:rPr>
            </w:pPr>
            <w:del w:id="2419" w:author="Billy Mitchell" w:date="2023-11-13T13:42:00Z">
              <w:r w:rsidRPr="007053D8" w:rsidDel="0014196C">
                <w:rPr>
                  <w:sz w:val="22"/>
                </w:rPr>
                <w:delText>2.11</w:delText>
              </w:r>
            </w:del>
          </w:p>
        </w:tc>
      </w:tr>
      <w:tr w:rsidR="007335E6" w:rsidRPr="007053D8" w:rsidDel="0014196C" w14:paraId="57F361A0" w14:textId="4DB6C8CA" w:rsidTr="007335E6">
        <w:tblPrEx>
          <w:tblPrExChange w:id="2420" w:author="Billy Mitchell" w:date="2023-11-10T02:31:00Z">
            <w:tblPrEx>
              <w:tblW w:w="19620" w:type="dxa"/>
            </w:tblPrEx>
          </w:tblPrExChange>
        </w:tblPrEx>
        <w:trPr>
          <w:trHeight w:val="360"/>
          <w:del w:id="2421" w:author="Billy Mitchell" w:date="2023-11-13T13:42:00Z"/>
          <w:trPrChange w:id="2422"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423" w:author="Billy Mitchell" w:date="2023-11-10T02:31:00Z">
              <w:tcPr>
                <w:tcW w:w="2352" w:type="dxa"/>
                <w:gridSpan w:val="2"/>
                <w:vMerge/>
                <w:tcBorders>
                  <w:top w:val="nil"/>
                  <w:left w:val="nil"/>
                  <w:bottom w:val="single" w:sz="4" w:space="0" w:color="000000"/>
                  <w:right w:val="nil"/>
                </w:tcBorders>
                <w:vAlign w:val="center"/>
                <w:hideMark/>
              </w:tcPr>
            </w:tcPrChange>
          </w:tcPr>
          <w:p w14:paraId="22F32CC2" w14:textId="2FAC9EB3" w:rsidR="007335E6" w:rsidRPr="007053D8" w:rsidDel="0014196C" w:rsidRDefault="007335E6" w:rsidP="007335E6">
            <w:pPr>
              <w:spacing w:after="0" w:line="240" w:lineRule="auto"/>
              <w:ind w:left="0" w:firstLine="0"/>
              <w:jc w:val="left"/>
              <w:rPr>
                <w:del w:id="2424" w:author="Billy Mitchell" w:date="2023-11-13T13:42:00Z"/>
                <w:sz w:val="22"/>
              </w:rPr>
            </w:pPr>
          </w:p>
        </w:tc>
        <w:tc>
          <w:tcPr>
            <w:tcW w:w="2036" w:type="dxa"/>
            <w:vMerge/>
            <w:tcBorders>
              <w:top w:val="nil"/>
              <w:left w:val="nil"/>
              <w:bottom w:val="single" w:sz="4" w:space="0" w:color="000000"/>
              <w:right w:val="nil"/>
            </w:tcBorders>
            <w:vAlign w:val="center"/>
            <w:hideMark/>
            <w:tcPrChange w:id="2425" w:author="Billy Mitchell" w:date="2023-11-10T02:31:00Z">
              <w:tcPr>
                <w:tcW w:w="2036" w:type="dxa"/>
                <w:vMerge/>
                <w:tcBorders>
                  <w:top w:val="nil"/>
                  <w:left w:val="nil"/>
                  <w:bottom w:val="single" w:sz="4" w:space="0" w:color="000000"/>
                  <w:right w:val="nil"/>
                </w:tcBorders>
                <w:vAlign w:val="center"/>
                <w:hideMark/>
              </w:tcPr>
            </w:tcPrChange>
          </w:tcPr>
          <w:p w14:paraId="6608E099" w14:textId="0C511471" w:rsidR="007335E6" w:rsidRPr="007053D8" w:rsidDel="0014196C" w:rsidRDefault="007335E6" w:rsidP="007335E6">
            <w:pPr>
              <w:spacing w:after="0" w:line="240" w:lineRule="auto"/>
              <w:ind w:left="0" w:firstLine="0"/>
              <w:jc w:val="left"/>
              <w:rPr>
                <w:del w:id="2426" w:author="Billy Mitchell" w:date="2023-11-13T13:42:00Z"/>
                <w:sz w:val="22"/>
              </w:rPr>
            </w:pPr>
          </w:p>
        </w:tc>
        <w:tc>
          <w:tcPr>
            <w:tcW w:w="2226" w:type="dxa"/>
            <w:vMerge/>
            <w:tcBorders>
              <w:top w:val="nil"/>
              <w:left w:val="nil"/>
              <w:bottom w:val="single" w:sz="4" w:space="0" w:color="000000"/>
              <w:right w:val="nil"/>
            </w:tcBorders>
            <w:vAlign w:val="center"/>
            <w:hideMark/>
            <w:tcPrChange w:id="2427" w:author="Billy Mitchell" w:date="2023-11-10T02:31:00Z">
              <w:tcPr>
                <w:tcW w:w="2226" w:type="dxa"/>
                <w:gridSpan w:val="2"/>
                <w:vMerge/>
                <w:tcBorders>
                  <w:top w:val="nil"/>
                  <w:left w:val="nil"/>
                  <w:bottom w:val="single" w:sz="4" w:space="0" w:color="000000"/>
                  <w:right w:val="nil"/>
                </w:tcBorders>
                <w:vAlign w:val="center"/>
                <w:hideMark/>
              </w:tcPr>
            </w:tcPrChange>
          </w:tcPr>
          <w:p w14:paraId="7D9D2A6A" w14:textId="1D89FD9B" w:rsidR="007335E6" w:rsidRPr="007053D8" w:rsidDel="0014196C" w:rsidRDefault="007335E6" w:rsidP="007335E6">
            <w:pPr>
              <w:spacing w:after="0" w:line="240" w:lineRule="auto"/>
              <w:ind w:left="0" w:firstLine="0"/>
              <w:jc w:val="left"/>
              <w:rPr>
                <w:del w:id="2428"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429"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17126BD" w14:textId="24BC9E32" w:rsidR="007335E6" w:rsidRPr="007053D8" w:rsidDel="0014196C" w:rsidRDefault="007335E6" w:rsidP="007335E6">
            <w:pPr>
              <w:spacing w:after="0" w:line="240" w:lineRule="auto"/>
              <w:ind w:left="0" w:firstLine="0"/>
              <w:jc w:val="center"/>
              <w:rPr>
                <w:del w:id="2430" w:author="Billy Mitchell" w:date="2023-11-13T13:42:00Z"/>
                <w:sz w:val="22"/>
              </w:rPr>
            </w:pPr>
            <w:del w:id="2431"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432" w:author="Billy Mitchell" w:date="2023-11-10T02:31:00Z">
              <w:tcPr>
                <w:tcW w:w="1341" w:type="dxa"/>
                <w:gridSpan w:val="2"/>
                <w:vMerge/>
                <w:tcBorders>
                  <w:top w:val="nil"/>
                  <w:left w:val="nil"/>
                  <w:bottom w:val="single" w:sz="4" w:space="0" w:color="000000"/>
                  <w:right w:val="nil"/>
                </w:tcBorders>
                <w:vAlign w:val="center"/>
                <w:hideMark/>
              </w:tcPr>
            </w:tcPrChange>
          </w:tcPr>
          <w:p w14:paraId="3CE7C873" w14:textId="730DB2B0" w:rsidR="007335E6" w:rsidRPr="007053D8" w:rsidDel="0014196C" w:rsidRDefault="007335E6" w:rsidP="007335E6">
            <w:pPr>
              <w:spacing w:after="0" w:line="240" w:lineRule="auto"/>
              <w:ind w:left="0" w:firstLine="0"/>
              <w:jc w:val="left"/>
              <w:rPr>
                <w:del w:id="2433" w:author="Billy Mitchell" w:date="2023-11-13T13:42:00Z"/>
                <w:sz w:val="22"/>
              </w:rPr>
            </w:pPr>
          </w:p>
        </w:tc>
        <w:tc>
          <w:tcPr>
            <w:tcW w:w="1411" w:type="dxa"/>
            <w:vMerge/>
            <w:tcBorders>
              <w:top w:val="nil"/>
              <w:left w:val="nil"/>
              <w:bottom w:val="single" w:sz="4" w:space="0" w:color="000000"/>
              <w:right w:val="nil"/>
            </w:tcBorders>
            <w:vAlign w:val="center"/>
            <w:hideMark/>
            <w:tcPrChange w:id="2434" w:author="Billy Mitchell" w:date="2023-11-10T02:31:00Z">
              <w:tcPr>
                <w:tcW w:w="1411" w:type="dxa"/>
                <w:gridSpan w:val="2"/>
                <w:vMerge/>
                <w:tcBorders>
                  <w:top w:val="nil"/>
                  <w:left w:val="nil"/>
                  <w:bottom w:val="single" w:sz="4" w:space="0" w:color="000000"/>
                  <w:right w:val="nil"/>
                </w:tcBorders>
                <w:vAlign w:val="center"/>
                <w:hideMark/>
              </w:tcPr>
            </w:tcPrChange>
          </w:tcPr>
          <w:p w14:paraId="2301A890" w14:textId="6F8CF190" w:rsidR="007335E6" w:rsidRPr="007053D8" w:rsidDel="0014196C" w:rsidRDefault="007335E6" w:rsidP="007335E6">
            <w:pPr>
              <w:spacing w:after="0" w:line="240" w:lineRule="auto"/>
              <w:ind w:left="0" w:firstLine="0"/>
              <w:jc w:val="left"/>
              <w:rPr>
                <w:del w:id="2435" w:author="Billy Mitchell" w:date="2023-11-13T13:42:00Z"/>
                <w:sz w:val="22"/>
              </w:rPr>
            </w:pPr>
          </w:p>
        </w:tc>
        <w:tc>
          <w:tcPr>
            <w:tcW w:w="1350" w:type="dxa"/>
            <w:vMerge/>
            <w:tcBorders>
              <w:top w:val="nil"/>
              <w:left w:val="nil"/>
              <w:bottom w:val="single" w:sz="4" w:space="0" w:color="000000"/>
              <w:right w:val="nil"/>
            </w:tcBorders>
            <w:vAlign w:val="center"/>
            <w:hideMark/>
            <w:tcPrChange w:id="2436" w:author="Billy Mitchell" w:date="2023-11-10T02:31:00Z">
              <w:tcPr>
                <w:tcW w:w="1350" w:type="dxa"/>
                <w:gridSpan w:val="2"/>
                <w:vMerge/>
                <w:tcBorders>
                  <w:top w:val="nil"/>
                  <w:left w:val="nil"/>
                  <w:bottom w:val="single" w:sz="4" w:space="0" w:color="000000"/>
                  <w:right w:val="nil"/>
                </w:tcBorders>
                <w:vAlign w:val="center"/>
                <w:hideMark/>
              </w:tcPr>
            </w:tcPrChange>
          </w:tcPr>
          <w:p w14:paraId="11AC6C6A" w14:textId="0D1C033F" w:rsidR="007335E6" w:rsidRPr="007053D8" w:rsidDel="0014196C" w:rsidRDefault="007335E6" w:rsidP="007335E6">
            <w:pPr>
              <w:spacing w:after="0" w:line="240" w:lineRule="auto"/>
              <w:ind w:left="0" w:firstLine="0"/>
              <w:jc w:val="left"/>
              <w:rPr>
                <w:del w:id="2437"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438"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EC7D8A8" w14:textId="7409158E" w:rsidR="007335E6" w:rsidRPr="007053D8" w:rsidDel="0014196C" w:rsidRDefault="007335E6" w:rsidP="007335E6">
            <w:pPr>
              <w:spacing w:after="0" w:line="240" w:lineRule="auto"/>
              <w:ind w:left="0" w:firstLine="0"/>
              <w:jc w:val="center"/>
              <w:rPr>
                <w:del w:id="2439" w:author="Billy Mitchell" w:date="2023-11-13T13:42:00Z"/>
                <w:sz w:val="22"/>
              </w:rPr>
            </w:pPr>
            <w:del w:id="2440" w:author="Billy Mitchell" w:date="2023-11-13T13:42:00Z">
              <w:r w:rsidRPr="007053D8" w:rsidDel="0014196C">
                <w:rPr>
                  <w:sz w:val="22"/>
                </w:rPr>
                <w:delText>0.98</w:delText>
              </w:r>
            </w:del>
          </w:p>
        </w:tc>
        <w:tc>
          <w:tcPr>
            <w:tcW w:w="1250" w:type="dxa"/>
            <w:tcBorders>
              <w:top w:val="nil"/>
              <w:left w:val="nil"/>
              <w:bottom w:val="single" w:sz="4" w:space="0" w:color="auto"/>
              <w:right w:val="nil"/>
            </w:tcBorders>
            <w:vAlign w:val="center"/>
            <w:tcPrChange w:id="2441" w:author="Billy Mitchell" w:date="2023-11-10T02:31:00Z">
              <w:tcPr>
                <w:tcW w:w="1249" w:type="dxa"/>
                <w:gridSpan w:val="3"/>
                <w:tcBorders>
                  <w:top w:val="nil"/>
                  <w:left w:val="nil"/>
                  <w:bottom w:val="single" w:sz="4" w:space="0" w:color="auto"/>
                  <w:right w:val="nil"/>
                </w:tcBorders>
                <w:vAlign w:val="center"/>
              </w:tcPr>
            </w:tcPrChange>
          </w:tcPr>
          <w:p w14:paraId="07626137" w14:textId="05C036AC" w:rsidR="007335E6" w:rsidRPr="007053D8" w:rsidDel="0014196C" w:rsidRDefault="007335E6" w:rsidP="007335E6">
            <w:pPr>
              <w:spacing w:after="0" w:line="240" w:lineRule="auto"/>
              <w:ind w:left="0" w:firstLine="0"/>
              <w:jc w:val="center"/>
              <w:rPr>
                <w:del w:id="2442"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443"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73CF56B5" w14:textId="624EFC88" w:rsidR="007335E6" w:rsidRPr="007053D8" w:rsidDel="0014196C" w:rsidRDefault="007335E6" w:rsidP="007335E6">
            <w:pPr>
              <w:spacing w:after="0" w:line="240" w:lineRule="auto"/>
              <w:ind w:left="0" w:firstLine="0"/>
              <w:jc w:val="center"/>
              <w:rPr>
                <w:del w:id="2444" w:author="Billy Mitchell" w:date="2023-11-13T13:42:00Z"/>
                <w:sz w:val="22"/>
              </w:rPr>
            </w:pPr>
            <w:del w:id="2445" w:author="Billy Mitchell" w:date="2023-11-10T02:28: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2446"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43E4800" w14:textId="6AFD1668" w:rsidR="007335E6" w:rsidRPr="007053D8" w:rsidDel="0014196C" w:rsidRDefault="007335E6" w:rsidP="007335E6">
            <w:pPr>
              <w:spacing w:after="0" w:line="240" w:lineRule="auto"/>
              <w:ind w:left="0" w:firstLine="0"/>
              <w:jc w:val="center"/>
              <w:rPr>
                <w:del w:id="2447" w:author="Billy Mitchell" w:date="2023-11-13T13:42:00Z"/>
                <w:sz w:val="22"/>
              </w:rPr>
            </w:pPr>
            <w:del w:id="2448" w:author="Billy Mitchell" w:date="2023-11-13T13:42:00Z">
              <w:r w:rsidRPr="007053D8" w:rsidDel="0014196C">
                <w:rPr>
                  <w:sz w:val="22"/>
                </w:rPr>
                <w:delText>1.26</w:delText>
              </w:r>
            </w:del>
          </w:p>
        </w:tc>
        <w:tc>
          <w:tcPr>
            <w:tcW w:w="889" w:type="dxa"/>
            <w:tcBorders>
              <w:top w:val="nil"/>
              <w:left w:val="nil"/>
              <w:bottom w:val="single" w:sz="4" w:space="0" w:color="auto"/>
              <w:right w:val="nil"/>
            </w:tcBorders>
            <w:shd w:val="clear" w:color="auto" w:fill="auto"/>
            <w:noWrap/>
            <w:vAlign w:val="center"/>
            <w:hideMark/>
            <w:tcPrChange w:id="2449"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45D17B9" w14:textId="75456C1F" w:rsidR="007335E6" w:rsidRPr="007053D8" w:rsidDel="0014196C" w:rsidRDefault="007335E6" w:rsidP="007335E6">
            <w:pPr>
              <w:spacing w:after="0" w:line="240" w:lineRule="auto"/>
              <w:ind w:left="0" w:firstLine="0"/>
              <w:jc w:val="center"/>
              <w:rPr>
                <w:del w:id="2450" w:author="Billy Mitchell" w:date="2023-11-13T13:42:00Z"/>
                <w:sz w:val="22"/>
              </w:rPr>
            </w:pPr>
            <w:del w:id="2451" w:author="Billy Mitchell" w:date="2023-11-13T13:42:00Z">
              <w:r w:rsidRPr="007053D8" w:rsidDel="0014196C">
                <w:rPr>
                  <w:sz w:val="22"/>
                </w:rPr>
                <w:delText>0.79</w:delText>
              </w:r>
            </w:del>
          </w:p>
        </w:tc>
        <w:tc>
          <w:tcPr>
            <w:tcW w:w="918" w:type="dxa"/>
            <w:tcBorders>
              <w:top w:val="nil"/>
              <w:left w:val="nil"/>
              <w:bottom w:val="single" w:sz="4" w:space="0" w:color="auto"/>
              <w:right w:val="nil"/>
            </w:tcBorders>
            <w:shd w:val="clear" w:color="auto" w:fill="auto"/>
            <w:noWrap/>
            <w:vAlign w:val="center"/>
            <w:hideMark/>
            <w:tcPrChange w:id="2452"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263C117" w14:textId="786B76BA" w:rsidR="007335E6" w:rsidRPr="007053D8" w:rsidDel="0014196C" w:rsidRDefault="007335E6" w:rsidP="007335E6">
            <w:pPr>
              <w:spacing w:after="0" w:line="240" w:lineRule="auto"/>
              <w:ind w:left="0" w:firstLine="0"/>
              <w:jc w:val="center"/>
              <w:rPr>
                <w:del w:id="2453" w:author="Billy Mitchell" w:date="2023-11-13T13:42:00Z"/>
                <w:sz w:val="22"/>
              </w:rPr>
            </w:pPr>
            <w:del w:id="2454" w:author="Billy Mitchell" w:date="2023-11-13T13:42:00Z">
              <w:r w:rsidRPr="007053D8" w:rsidDel="0014196C">
                <w:rPr>
                  <w:sz w:val="22"/>
                </w:rPr>
                <w:delText>2.01</w:delText>
              </w:r>
            </w:del>
          </w:p>
        </w:tc>
      </w:tr>
      <w:tr w:rsidR="0014196C" w:rsidRPr="007053D8" w:rsidDel="0014196C" w14:paraId="4DC22C9F" w14:textId="77777777" w:rsidTr="007335E6">
        <w:trPr>
          <w:trHeight w:val="360"/>
          <w:del w:id="2455" w:author="Billy Mitchell" w:date="2023-11-13T13:42:00Z"/>
        </w:trPr>
        <w:tc>
          <w:tcPr>
            <w:tcW w:w="2352" w:type="dxa"/>
            <w:gridSpan w:val="2"/>
            <w:vMerge w:val="restart"/>
            <w:tcBorders>
              <w:top w:val="nil"/>
              <w:left w:val="nil"/>
              <w:bottom w:val="double" w:sz="6" w:space="0" w:color="000000"/>
              <w:right w:val="nil"/>
            </w:tcBorders>
            <w:shd w:val="clear" w:color="auto" w:fill="auto"/>
            <w:noWrap/>
            <w:vAlign w:val="center"/>
            <w:hideMark/>
          </w:tcPr>
          <w:p w14:paraId="2EF521E6" w14:textId="0F08E16F" w:rsidR="007335E6" w:rsidRPr="007053D8" w:rsidDel="0014196C" w:rsidRDefault="007335E6" w:rsidP="007335E6">
            <w:pPr>
              <w:spacing w:after="0" w:line="240" w:lineRule="auto"/>
              <w:ind w:left="0" w:firstLine="0"/>
              <w:jc w:val="center"/>
              <w:rPr>
                <w:del w:id="2456" w:author="Billy Mitchell" w:date="2023-11-13T13:42:00Z"/>
                <w:sz w:val="22"/>
              </w:rPr>
            </w:pPr>
            <w:del w:id="2457" w:author="Billy Mitchell" w:date="2023-11-13T13:42:00Z">
              <w:r w:rsidRPr="007053D8" w:rsidDel="0014196C">
                <w:rPr>
                  <w:sz w:val="22"/>
                </w:rPr>
                <w:delText xml:space="preserve">Distract. V. Reappraisal </w:delText>
              </w:r>
            </w:del>
          </w:p>
        </w:tc>
        <w:tc>
          <w:tcPr>
            <w:tcW w:w="2036" w:type="dxa"/>
            <w:vMerge w:val="restart"/>
            <w:tcBorders>
              <w:top w:val="nil"/>
              <w:left w:val="nil"/>
              <w:bottom w:val="double" w:sz="6" w:space="0" w:color="000000"/>
              <w:right w:val="nil"/>
            </w:tcBorders>
            <w:shd w:val="clear" w:color="auto" w:fill="auto"/>
            <w:noWrap/>
            <w:vAlign w:val="center"/>
            <w:hideMark/>
          </w:tcPr>
          <w:p w14:paraId="0D22482E" w14:textId="0ACC110B" w:rsidR="007335E6" w:rsidRPr="007053D8" w:rsidDel="0014196C" w:rsidRDefault="007335E6" w:rsidP="007335E6">
            <w:pPr>
              <w:spacing w:after="0" w:line="240" w:lineRule="auto"/>
              <w:ind w:left="0" w:firstLine="0"/>
              <w:jc w:val="center"/>
              <w:rPr>
                <w:del w:id="2458" w:author="Billy Mitchell" w:date="2023-11-13T13:42:00Z"/>
                <w:sz w:val="22"/>
              </w:rPr>
            </w:pPr>
            <w:del w:id="2459" w:author="Billy Mitchell" w:date="2023-11-13T13:42:00Z">
              <w:r w:rsidRPr="007053D8" w:rsidDel="0014196C">
                <w:rPr>
                  <w:sz w:val="22"/>
                </w:rPr>
                <w:delText>Negative</w:delText>
              </w:r>
            </w:del>
          </w:p>
        </w:tc>
        <w:tc>
          <w:tcPr>
            <w:tcW w:w="2226" w:type="dxa"/>
            <w:vMerge w:val="restart"/>
            <w:tcBorders>
              <w:top w:val="nil"/>
              <w:left w:val="nil"/>
              <w:bottom w:val="double" w:sz="6" w:space="0" w:color="000000"/>
              <w:right w:val="nil"/>
            </w:tcBorders>
            <w:shd w:val="clear" w:color="auto" w:fill="auto"/>
            <w:noWrap/>
            <w:vAlign w:val="center"/>
            <w:hideMark/>
          </w:tcPr>
          <w:p w14:paraId="7737B518" w14:textId="64AD4678" w:rsidR="007335E6" w:rsidRPr="007053D8" w:rsidDel="0014196C" w:rsidRDefault="007335E6" w:rsidP="007335E6">
            <w:pPr>
              <w:spacing w:after="0" w:line="240" w:lineRule="auto"/>
              <w:ind w:left="0" w:firstLine="0"/>
              <w:jc w:val="center"/>
              <w:rPr>
                <w:del w:id="2460" w:author="Billy Mitchell" w:date="2023-11-13T13:42:00Z"/>
                <w:sz w:val="22"/>
              </w:rPr>
            </w:pPr>
            <w:del w:id="2461"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2F2B5640" w14:textId="3E212E8B" w:rsidR="007335E6" w:rsidRPr="007053D8" w:rsidDel="0014196C" w:rsidRDefault="007335E6" w:rsidP="007335E6">
            <w:pPr>
              <w:spacing w:after="0" w:line="240" w:lineRule="auto"/>
              <w:ind w:left="0" w:firstLine="0"/>
              <w:jc w:val="center"/>
              <w:rPr>
                <w:del w:id="2462" w:author="Billy Mitchell" w:date="2023-11-13T13:42:00Z"/>
                <w:sz w:val="22"/>
              </w:rPr>
            </w:pPr>
            <w:del w:id="2463" w:author="Billy Mitchell" w:date="2023-11-13T13:42:00Z">
              <w:r w:rsidRPr="007053D8" w:rsidDel="0014196C">
                <w:rPr>
                  <w:sz w:val="22"/>
                </w:rPr>
                <w:delText>Included</w:delText>
              </w:r>
            </w:del>
          </w:p>
        </w:tc>
        <w:tc>
          <w:tcPr>
            <w:tcW w:w="1341" w:type="dxa"/>
            <w:vMerge w:val="restart"/>
            <w:tcBorders>
              <w:top w:val="nil"/>
              <w:left w:val="nil"/>
              <w:bottom w:val="double" w:sz="6" w:space="0" w:color="000000"/>
              <w:right w:val="nil"/>
            </w:tcBorders>
            <w:shd w:val="clear" w:color="auto" w:fill="auto"/>
            <w:noWrap/>
            <w:vAlign w:val="center"/>
            <w:hideMark/>
          </w:tcPr>
          <w:p w14:paraId="2C98AAE5" w14:textId="11383161" w:rsidR="007335E6" w:rsidRPr="007053D8" w:rsidDel="0014196C" w:rsidRDefault="007335E6" w:rsidP="007335E6">
            <w:pPr>
              <w:spacing w:after="0" w:line="240" w:lineRule="auto"/>
              <w:ind w:left="0" w:firstLine="0"/>
              <w:jc w:val="center"/>
              <w:rPr>
                <w:del w:id="2464" w:author="Billy Mitchell" w:date="2023-11-13T13:42:00Z"/>
                <w:sz w:val="22"/>
              </w:rPr>
            </w:pPr>
            <w:del w:id="2465" w:author="Billy Mitchell" w:date="2023-11-13T13:42:00Z">
              <w:r w:rsidRPr="007053D8" w:rsidDel="0014196C">
                <w:rPr>
                  <w:sz w:val="22"/>
                </w:rPr>
                <w:delText>63</w:delText>
              </w:r>
            </w:del>
          </w:p>
        </w:tc>
        <w:tc>
          <w:tcPr>
            <w:tcW w:w="1411" w:type="dxa"/>
            <w:vMerge w:val="restart"/>
            <w:tcBorders>
              <w:top w:val="nil"/>
              <w:left w:val="nil"/>
              <w:bottom w:val="double" w:sz="6" w:space="0" w:color="000000"/>
              <w:right w:val="nil"/>
            </w:tcBorders>
            <w:shd w:val="clear" w:color="auto" w:fill="auto"/>
            <w:noWrap/>
            <w:vAlign w:val="center"/>
            <w:hideMark/>
          </w:tcPr>
          <w:p w14:paraId="77E0DE44" w14:textId="11C46630" w:rsidR="007335E6" w:rsidRPr="007053D8" w:rsidDel="0014196C" w:rsidRDefault="007335E6" w:rsidP="007335E6">
            <w:pPr>
              <w:spacing w:after="0" w:line="240" w:lineRule="auto"/>
              <w:ind w:left="0" w:firstLine="0"/>
              <w:jc w:val="center"/>
              <w:rPr>
                <w:del w:id="2466" w:author="Billy Mitchell" w:date="2023-11-13T13:42:00Z"/>
                <w:sz w:val="22"/>
              </w:rPr>
            </w:pPr>
            <w:del w:id="2467" w:author="Billy Mitchell" w:date="2023-11-13T13:42:00Z">
              <w:r w:rsidRPr="007053D8" w:rsidDel="0014196C">
                <w:rPr>
                  <w:sz w:val="22"/>
                </w:rPr>
                <w:delText>155</w:delText>
              </w:r>
            </w:del>
          </w:p>
        </w:tc>
        <w:tc>
          <w:tcPr>
            <w:tcW w:w="1350" w:type="dxa"/>
            <w:vMerge w:val="restart"/>
            <w:tcBorders>
              <w:top w:val="nil"/>
              <w:left w:val="nil"/>
              <w:bottom w:val="double" w:sz="6" w:space="0" w:color="000000"/>
              <w:right w:val="nil"/>
            </w:tcBorders>
            <w:shd w:val="clear" w:color="auto" w:fill="auto"/>
            <w:noWrap/>
            <w:vAlign w:val="center"/>
            <w:hideMark/>
          </w:tcPr>
          <w:p w14:paraId="08BBD70F" w14:textId="71569197" w:rsidR="007335E6" w:rsidRPr="007053D8" w:rsidDel="0014196C" w:rsidRDefault="007335E6" w:rsidP="007335E6">
            <w:pPr>
              <w:spacing w:after="0" w:line="240" w:lineRule="auto"/>
              <w:ind w:left="0" w:firstLine="0"/>
              <w:jc w:val="center"/>
              <w:rPr>
                <w:del w:id="2468" w:author="Billy Mitchell" w:date="2023-11-13T13:42:00Z"/>
                <w:sz w:val="22"/>
              </w:rPr>
            </w:pPr>
            <w:del w:id="2469" w:author="Billy Mitchell" w:date="2023-11-13T13:42:00Z">
              <w:r w:rsidRPr="007053D8" w:rsidDel="0014196C">
                <w:rPr>
                  <w:sz w:val="22"/>
                </w:rPr>
                <w:delText>4.01</w:delText>
              </w:r>
            </w:del>
          </w:p>
        </w:tc>
        <w:tc>
          <w:tcPr>
            <w:tcW w:w="1524" w:type="dxa"/>
            <w:tcBorders>
              <w:top w:val="nil"/>
              <w:left w:val="nil"/>
              <w:bottom w:val="nil"/>
              <w:right w:val="nil"/>
            </w:tcBorders>
            <w:shd w:val="clear" w:color="000000" w:fill="D9D9D9"/>
            <w:noWrap/>
            <w:vAlign w:val="center"/>
            <w:hideMark/>
          </w:tcPr>
          <w:p w14:paraId="293613C5" w14:textId="5652E28A" w:rsidR="007335E6" w:rsidRPr="007053D8" w:rsidDel="0014196C" w:rsidRDefault="007335E6" w:rsidP="007335E6">
            <w:pPr>
              <w:spacing w:after="0" w:line="240" w:lineRule="auto"/>
              <w:ind w:left="0" w:firstLine="0"/>
              <w:jc w:val="center"/>
              <w:rPr>
                <w:del w:id="2470" w:author="Billy Mitchell" w:date="2023-11-13T13:42:00Z"/>
                <w:sz w:val="22"/>
              </w:rPr>
            </w:pPr>
            <w:del w:id="2471"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5B9D01B1" w14:textId="08152B16" w:rsidR="007335E6" w:rsidRPr="007053D8" w:rsidDel="0014196C" w:rsidRDefault="007335E6" w:rsidP="007335E6">
            <w:pPr>
              <w:spacing w:after="0" w:line="240" w:lineRule="auto"/>
              <w:ind w:left="0" w:firstLine="0"/>
              <w:jc w:val="center"/>
              <w:rPr>
                <w:del w:id="2472"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1AA144AF" w14:textId="60177CE4" w:rsidR="007335E6" w:rsidRPr="007053D8" w:rsidDel="0014196C" w:rsidRDefault="007335E6" w:rsidP="007335E6">
            <w:pPr>
              <w:spacing w:after="0" w:line="240" w:lineRule="auto"/>
              <w:ind w:left="0" w:firstLine="0"/>
              <w:jc w:val="center"/>
              <w:rPr>
                <w:del w:id="2473" w:author="Billy Mitchell" w:date="2023-11-13T13:42:00Z"/>
                <w:sz w:val="22"/>
              </w:rPr>
            </w:pPr>
            <w:del w:id="2474"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7D4B86E" w14:textId="45224706" w:rsidR="007335E6" w:rsidRPr="007053D8" w:rsidDel="0014196C" w:rsidRDefault="007335E6" w:rsidP="007335E6">
            <w:pPr>
              <w:spacing w:after="0" w:line="240" w:lineRule="auto"/>
              <w:ind w:left="0" w:firstLine="0"/>
              <w:jc w:val="center"/>
              <w:rPr>
                <w:del w:id="2475" w:author="Billy Mitchell" w:date="2023-11-13T13:42:00Z"/>
                <w:sz w:val="22"/>
              </w:rPr>
            </w:pPr>
            <w:del w:id="2476" w:author="Billy Mitchell" w:date="2023-11-13T13:42:00Z">
              <w:r w:rsidRPr="007053D8" w:rsidDel="0014196C">
                <w:rPr>
                  <w:sz w:val="22"/>
                </w:rPr>
                <w:delText>1.33</w:delText>
              </w:r>
            </w:del>
          </w:p>
        </w:tc>
        <w:tc>
          <w:tcPr>
            <w:tcW w:w="889" w:type="dxa"/>
            <w:tcBorders>
              <w:top w:val="nil"/>
              <w:left w:val="nil"/>
              <w:bottom w:val="nil"/>
              <w:right w:val="nil"/>
            </w:tcBorders>
            <w:shd w:val="clear" w:color="000000" w:fill="D9D9D9"/>
            <w:noWrap/>
            <w:vAlign w:val="center"/>
            <w:hideMark/>
          </w:tcPr>
          <w:p w14:paraId="76B4190B" w14:textId="07740F4D" w:rsidR="007335E6" w:rsidRPr="007053D8" w:rsidDel="0014196C" w:rsidRDefault="007335E6" w:rsidP="007335E6">
            <w:pPr>
              <w:spacing w:after="0" w:line="240" w:lineRule="auto"/>
              <w:ind w:left="0" w:firstLine="0"/>
              <w:jc w:val="center"/>
              <w:rPr>
                <w:del w:id="2477" w:author="Billy Mitchell" w:date="2023-11-13T13:42:00Z"/>
                <w:sz w:val="22"/>
              </w:rPr>
            </w:pPr>
            <w:del w:id="2478" w:author="Billy Mitchell" w:date="2023-11-13T13:42:00Z">
              <w:r w:rsidRPr="007053D8" w:rsidDel="0014196C">
                <w:rPr>
                  <w:sz w:val="22"/>
                </w:rPr>
                <w:delText>0.77</w:delText>
              </w:r>
            </w:del>
          </w:p>
        </w:tc>
        <w:tc>
          <w:tcPr>
            <w:tcW w:w="918" w:type="dxa"/>
            <w:tcBorders>
              <w:top w:val="nil"/>
              <w:left w:val="nil"/>
              <w:bottom w:val="nil"/>
              <w:right w:val="nil"/>
            </w:tcBorders>
            <w:shd w:val="clear" w:color="000000" w:fill="D9D9D9"/>
            <w:noWrap/>
            <w:vAlign w:val="center"/>
            <w:hideMark/>
          </w:tcPr>
          <w:p w14:paraId="7631A6F7" w14:textId="49157BF4" w:rsidR="007335E6" w:rsidRPr="007053D8" w:rsidDel="0014196C" w:rsidRDefault="007335E6" w:rsidP="007335E6">
            <w:pPr>
              <w:spacing w:after="0" w:line="240" w:lineRule="auto"/>
              <w:ind w:left="0" w:firstLine="0"/>
              <w:jc w:val="center"/>
              <w:rPr>
                <w:del w:id="2479" w:author="Billy Mitchell" w:date="2023-11-13T13:42:00Z"/>
                <w:sz w:val="22"/>
              </w:rPr>
            </w:pPr>
            <w:del w:id="2480" w:author="Billy Mitchell" w:date="2023-11-13T13:42:00Z">
              <w:r w:rsidRPr="007053D8" w:rsidDel="0014196C">
                <w:rPr>
                  <w:sz w:val="22"/>
                </w:rPr>
                <w:delText>2.28</w:delText>
              </w:r>
            </w:del>
          </w:p>
        </w:tc>
      </w:tr>
      <w:tr w:rsidR="007335E6" w:rsidRPr="007053D8" w:rsidDel="0014196C" w14:paraId="029A6E73" w14:textId="4FD3AA37" w:rsidTr="007335E6">
        <w:tblPrEx>
          <w:tblPrExChange w:id="2481" w:author="Billy Mitchell" w:date="2023-11-10T02:31:00Z">
            <w:tblPrEx>
              <w:tblW w:w="19620" w:type="dxa"/>
            </w:tblPrEx>
          </w:tblPrExChange>
        </w:tblPrEx>
        <w:trPr>
          <w:trHeight w:val="360"/>
          <w:del w:id="2482" w:author="Billy Mitchell" w:date="2023-11-13T13:42:00Z"/>
          <w:trPrChange w:id="2483" w:author="Billy Mitchell" w:date="2023-11-10T02:31:00Z">
            <w:trPr>
              <w:trHeight w:val="360"/>
            </w:trPr>
          </w:trPrChange>
        </w:trPr>
        <w:tc>
          <w:tcPr>
            <w:tcW w:w="2352" w:type="dxa"/>
            <w:gridSpan w:val="2"/>
            <w:vMerge/>
            <w:tcBorders>
              <w:top w:val="nil"/>
              <w:left w:val="nil"/>
              <w:bottom w:val="double" w:sz="6" w:space="0" w:color="000000"/>
              <w:right w:val="nil"/>
            </w:tcBorders>
            <w:vAlign w:val="center"/>
            <w:hideMark/>
            <w:tcPrChange w:id="2484" w:author="Billy Mitchell" w:date="2023-11-10T02:31:00Z">
              <w:tcPr>
                <w:tcW w:w="2352" w:type="dxa"/>
                <w:gridSpan w:val="2"/>
                <w:vMerge/>
                <w:tcBorders>
                  <w:top w:val="nil"/>
                  <w:left w:val="nil"/>
                  <w:bottom w:val="double" w:sz="6" w:space="0" w:color="000000"/>
                  <w:right w:val="nil"/>
                </w:tcBorders>
                <w:vAlign w:val="center"/>
                <w:hideMark/>
              </w:tcPr>
            </w:tcPrChange>
          </w:tcPr>
          <w:p w14:paraId="35E16062" w14:textId="556FAA5D" w:rsidR="007335E6" w:rsidRPr="007053D8" w:rsidDel="0014196C" w:rsidRDefault="007335E6" w:rsidP="007335E6">
            <w:pPr>
              <w:spacing w:after="0" w:line="240" w:lineRule="auto"/>
              <w:ind w:left="0" w:firstLine="0"/>
              <w:jc w:val="left"/>
              <w:rPr>
                <w:del w:id="2485" w:author="Billy Mitchell" w:date="2023-11-13T13:42:00Z"/>
                <w:sz w:val="22"/>
              </w:rPr>
            </w:pPr>
          </w:p>
        </w:tc>
        <w:tc>
          <w:tcPr>
            <w:tcW w:w="2036" w:type="dxa"/>
            <w:vMerge/>
            <w:tcBorders>
              <w:top w:val="nil"/>
              <w:left w:val="nil"/>
              <w:bottom w:val="double" w:sz="6" w:space="0" w:color="000000"/>
              <w:right w:val="nil"/>
            </w:tcBorders>
            <w:vAlign w:val="center"/>
            <w:hideMark/>
            <w:tcPrChange w:id="2486" w:author="Billy Mitchell" w:date="2023-11-10T02:31:00Z">
              <w:tcPr>
                <w:tcW w:w="2036" w:type="dxa"/>
                <w:vMerge/>
                <w:tcBorders>
                  <w:top w:val="nil"/>
                  <w:left w:val="nil"/>
                  <w:bottom w:val="double" w:sz="6" w:space="0" w:color="000000"/>
                  <w:right w:val="nil"/>
                </w:tcBorders>
                <w:vAlign w:val="center"/>
                <w:hideMark/>
              </w:tcPr>
            </w:tcPrChange>
          </w:tcPr>
          <w:p w14:paraId="223B6E9D" w14:textId="37E78628" w:rsidR="007335E6" w:rsidRPr="007053D8" w:rsidDel="0014196C" w:rsidRDefault="007335E6" w:rsidP="007335E6">
            <w:pPr>
              <w:spacing w:after="0" w:line="240" w:lineRule="auto"/>
              <w:ind w:left="0" w:firstLine="0"/>
              <w:jc w:val="left"/>
              <w:rPr>
                <w:del w:id="2487" w:author="Billy Mitchell" w:date="2023-11-13T13:42:00Z"/>
                <w:sz w:val="22"/>
              </w:rPr>
            </w:pPr>
          </w:p>
        </w:tc>
        <w:tc>
          <w:tcPr>
            <w:tcW w:w="2226" w:type="dxa"/>
            <w:vMerge/>
            <w:tcBorders>
              <w:top w:val="nil"/>
              <w:left w:val="nil"/>
              <w:bottom w:val="double" w:sz="6" w:space="0" w:color="000000"/>
              <w:right w:val="nil"/>
            </w:tcBorders>
            <w:vAlign w:val="center"/>
            <w:hideMark/>
            <w:tcPrChange w:id="2488" w:author="Billy Mitchell" w:date="2023-11-10T02:31:00Z">
              <w:tcPr>
                <w:tcW w:w="2226" w:type="dxa"/>
                <w:gridSpan w:val="2"/>
                <w:vMerge/>
                <w:tcBorders>
                  <w:top w:val="nil"/>
                  <w:left w:val="nil"/>
                  <w:bottom w:val="double" w:sz="6" w:space="0" w:color="000000"/>
                  <w:right w:val="nil"/>
                </w:tcBorders>
                <w:vAlign w:val="center"/>
                <w:hideMark/>
              </w:tcPr>
            </w:tcPrChange>
          </w:tcPr>
          <w:p w14:paraId="5D0F3CCC" w14:textId="4812743D" w:rsidR="007335E6" w:rsidRPr="007053D8" w:rsidDel="0014196C" w:rsidRDefault="007335E6" w:rsidP="007335E6">
            <w:pPr>
              <w:spacing w:after="0" w:line="240" w:lineRule="auto"/>
              <w:ind w:left="0" w:firstLine="0"/>
              <w:jc w:val="left"/>
              <w:rPr>
                <w:del w:id="2489" w:author="Billy Mitchell" w:date="2023-11-13T13:42:00Z"/>
                <w:sz w:val="22"/>
              </w:rPr>
            </w:pPr>
          </w:p>
        </w:tc>
        <w:tc>
          <w:tcPr>
            <w:tcW w:w="1552" w:type="dxa"/>
            <w:tcBorders>
              <w:top w:val="nil"/>
              <w:left w:val="nil"/>
              <w:bottom w:val="double" w:sz="6" w:space="0" w:color="auto"/>
              <w:right w:val="single" w:sz="4" w:space="0" w:color="auto"/>
            </w:tcBorders>
            <w:shd w:val="clear" w:color="auto" w:fill="auto"/>
            <w:noWrap/>
            <w:vAlign w:val="center"/>
            <w:hideMark/>
            <w:tcPrChange w:id="2490" w:author="Billy Mitchell" w:date="2023-11-10T02:31:00Z">
              <w:tcPr>
                <w:tcW w:w="1552" w:type="dxa"/>
                <w:gridSpan w:val="2"/>
                <w:tcBorders>
                  <w:top w:val="nil"/>
                  <w:left w:val="nil"/>
                  <w:bottom w:val="double" w:sz="6" w:space="0" w:color="auto"/>
                  <w:right w:val="single" w:sz="4" w:space="0" w:color="auto"/>
                </w:tcBorders>
                <w:shd w:val="clear" w:color="auto" w:fill="auto"/>
                <w:noWrap/>
                <w:vAlign w:val="center"/>
                <w:hideMark/>
              </w:tcPr>
            </w:tcPrChange>
          </w:tcPr>
          <w:p w14:paraId="2C9C4E0E" w14:textId="76E516EC" w:rsidR="007335E6" w:rsidRPr="007053D8" w:rsidDel="0014196C" w:rsidRDefault="007335E6" w:rsidP="007335E6">
            <w:pPr>
              <w:spacing w:after="0" w:line="240" w:lineRule="auto"/>
              <w:ind w:left="0" w:firstLine="0"/>
              <w:jc w:val="center"/>
              <w:rPr>
                <w:del w:id="2491" w:author="Billy Mitchell" w:date="2023-11-13T13:42:00Z"/>
                <w:sz w:val="22"/>
              </w:rPr>
            </w:pPr>
            <w:del w:id="2492" w:author="Billy Mitchell" w:date="2023-11-13T13:42:00Z">
              <w:r w:rsidRPr="007053D8" w:rsidDel="0014196C">
                <w:rPr>
                  <w:sz w:val="22"/>
                </w:rPr>
                <w:delText>Not Included</w:delText>
              </w:r>
            </w:del>
          </w:p>
        </w:tc>
        <w:tc>
          <w:tcPr>
            <w:tcW w:w="1341" w:type="dxa"/>
            <w:vMerge/>
            <w:tcBorders>
              <w:top w:val="nil"/>
              <w:left w:val="nil"/>
              <w:bottom w:val="double" w:sz="6" w:space="0" w:color="000000"/>
              <w:right w:val="nil"/>
            </w:tcBorders>
            <w:vAlign w:val="center"/>
            <w:hideMark/>
            <w:tcPrChange w:id="2493" w:author="Billy Mitchell" w:date="2023-11-10T02:31:00Z">
              <w:tcPr>
                <w:tcW w:w="1341" w:type="dxa"/>
                <w:gridSpan w:val="2"/>
                <w:vMerge/>
                <w:tcBorders>
                  <w:top w:val="nil"/>
                  <w:left w:val="nil"/>
                  <w:bottom w:val="double" w:sz="6" w:space="0" w:color="000000"/>
                  <w:right w:val="nil"/>
                </w:tcBorders>
                <w:vAlign w:val="center"/>
                <w:hideMark/>
              </w:tcPr>
            </w:tcPrChange>
          </w:tcPr>
          <w:p w14:paraId="036B30CD" w14:textId="4DAD4263" w:rsidR="007335E6" w:rsidRPr="007053D8" w:rsidDel="0014196C" w:rsidRDefault="007335E6" w:rsidP="007335E6">
            <w:pPr>
              <w:spacing w:after="0" w:line="240" w:lineRule="auto"/>
              <w:ind w:left="0" w:firstLine="0"/>
              <w:jc w:val="left"/>
              <w:rPr>
                <w:del w:id="2494" w:author="Billy Mitchell" w:date="2023-11-13T13:42:00Z"/>
                <w:sz w:val="22"/>
              </w:rPr>
            </w:pPr>
          </w:p>
        </w:tc>
        <w:tc>
          <w:tcPr>
            <w:tcW w:w="1411" w:type="dxa"/>
            <w:vMerge/>
            <w:tcBorders>
              <w:top w:val="nil"/>
              <w:left w:val="nil"/>
              <w:bottom w:val="double" w:sz="6" w:space="0" w:color="000000"/>
              <w:right w:val="nil"/>
            </w:tcBorders>
            <w:vAlign w:val="center"/>
            <w:hideMark/>
            <w:tcPrChange w:id="2495" w:author="Billy Mitchell" w:date="2023-11-10T02:31:00Z">
              <w:tcPr>
                <w:tcW w:w="1411" w:type="dxa"/>
                <w:gridSpan w:val="2"/>
                <w:vMerge/>
                <w:tcBorders>
                  <w:top w:val="nil"/>
                  <w:left w:val="nil"/>
                  <w:bottom w:val="double" w:sz="6" w:space="0" w:color="000000"/>
                  <w:right w:val="nil"/>
                </w:tcBorders>
                <w:vAlign w:val="center"/>
                <w:hideMark/>
              </w:tcPr>
            </w:tcPrChange>
          </w:tcPr>
          <w:p w14:paraId="423BE76A" w14:textId="0AD8A41D" w:rsidR="007335E6" w:rsidRPr="007053D8" w:rsidDel="0014196C" w:rsidRDefault="007335E6" w:rsidP="007335E6">
            <w:pPr>
              <w:spacing w:after="0" w:line="240" w:lineRule="auto"/>
              <w:ind w:left="0" w:firstLine="0"/>
              <w:jc w:val="left"/>
              <w:rPr>
                <w:del w:id="2496" w:author="Billy Mitchell" w:date="2023-11-13T13:42:00Z"/>
                <w:sz w:val="22"/>
              </w:rPr>
            </w:pPr>
          </w:p>
        </w:tc>
        <w:tc>
          <w:tcPr>
            <w:tcW w:w="1350" w:type="dxa"/>
            <w:vMerge/>
            <w:tcBorders>
              <w:top w:val="nil"/>
              <w:left w:val="nil"/>
              <w:bottom w:val="double" w:sz="6" w:space="0" w:color="000000"/>
              <w:right w:val="nil"/>
            </w:tcBorders>
            <w:vAlign w:val="center"/>
            <w:hideMark/>
            <w:tcPrChange w:id="2497" w:author="Billy Mitchell" w:date="2023-11-10T02:31:00Z">
              <w:tcPr>
                <w:tcW w:w="1350" w:type="dxa"/>
                <w:gridSpan w:val="2"/>
                <w:vMerge/>
                <w:tcBorders>
                  <w:top w:val="nil"/>
                  <w:left w:val="nil"/>
                  <w:bottom w:val="double" w:sz="6" w:space="0" w:color="000000"/>
                  <w:right w:val="nil"/>
                </w:tcBorders>
                <w:vAlign w:val="center"/>
                <w:hideMark/>
              </w:tcPr>
            </w:tcPrChange>
          </w:tcPr>
          <w:p w14:paraId="0F29972A" w14:textId="341C9F56" w:rsidR="007335E6" w:rsidRPr="007053D8" w:rsidDel="0014196C" w:rsidRDefault="007335E6" w:rsidP="007335E6">
            <w:pPr>
              <w:spacing w:after="0" w:line="240" w:lineRule="auto"/>
              <w:ind w:left="0" w:firstLine="0"/>
              <w:jc w:val="left"/>
              <w:rPr>
                <w:del w:id="2498" w:author="Billy Mitchell" w:date="2023-11-13T13:42:00Z"/>
                <w:sz w:val="22"/>
              </w:rPr>
            </w:pPr>
          </w:p>
        </w:tc>
        <w:tc>
          <w:tcPr>
            <w:tcW w:w="1524" w:type="dxa"/>
            <w:tcBorders>
              <w:top w:val="nil"/>
              <w:left w:val="nil"/>
              <w:bottom w:val="double" w:sz="6" w:space="0" w:color="auto"/>
              <w:right w:val="nil"/>
            </w:tcBorders>
            <w:shd w:val="clear" w:color="auto" w:fill="auto"/>
            <w:noWrap/>
            <w:vAlign w:val="center"/>
            <w:hideMark/>
            <w:tcPrChange w:id="2499" w:author="Billy Mitchell" w:date="2023-11-10T02:31:00Z">
              <w:tcPr>
                <w:tcW w:w="1524" w:type="dxa"/>
                <w:gridSpan w:val="3"/>
                <w:tcBorders>
                  <w:top w:val="nil"/>
                  <w:left w:val="nil"/>
                  <w:bottom w:val="double" w:sz="6" w:space="0" w:color="auto"/>
                  <w:right w:val="nil"/>
                </w:tcBorders>
                <w:shd w:val="clear" w:color="auto" w:fill="auto"/>
                <w:noWrap/>
                <w:vAlign w:val="center"/>
                <w:hideMark/>
              </w:tcPr>
            </w:tcPrChange>
          </w:tcPr>
          <w:p w14:paraId="4998EEF0" w14:textId="7333AD36" w:rsidR="007335E6" w:rsidRPr="007053D8" w:rsidDel="0014196C" w:rsidRDefault="007335E6" w:rsidP="007335E6">
            <w:pPr>
              <w:spacing w:after="0" w:line="240" w:lineRule="auto"/>
              <w:ind w:left="0" w:firstLine="0"/>
              <w:jc w:val="center"/>
              <w:rPr>
                <w:del w:id="2500" w:author="Billy Mitchell" w:date="2023-11-13T13:42:00Z"/>
                <w:sz w:val="22"/>
              </w:rPr>
            </w:pPr>
            <w:del w:id="2501" w:author="Billy Mitchell" w:date="2023-11-13T13:42:00Z">
              <w:r w:rsidRPr="007053D8" w:rsidDel="0014196C">
                <w:rPr>
                  <w:sz w:val="22"/>
                </w:rPr>
                <w:delText>1.17</w:delText>
              </w:r>
            </w:del>
          </w:p>
        </w:tc>
        <w:tc>
          <w:tcPr>
            <w:tcW w:w="1250" w:type="dxa"/>
            <w:tcBorders>
              <w:top w:val="nil"/>
              <w:left w:val="nil"/>
              <w:bottom w:val="double" w:sz="6" w:space="0" w:color="auto"/>
              <w:right w:val="nil"/>
            </w:tcBorders>
            <w:vAlign w:val="center"/>
            <w:tcPrChange w:id="2502" w:author="Billy Mitchell" w:date="2023-11-10T02:31:00Z">
              <w:tcPr>
                <w:tcW w:w="1249" w:type="dxa"/>
                <w:gridSpan w:val="3"/>
                <w:tcBorders>
                  <w:top w:val="nil"/>
                  <w:left w:val="nil"/>
                  <w:bottom w:val="double" w:sz="6" w:space="0" w:color="auto"/>
                  <w:right w:val="nil"/>
                </w:tcBorders>
                <w:vAlign w:val="center"/>
              </w:tcPr>
            </w:tcPrChange>
          </w:tcPr>
          <w:p w14:paraId="6763A298" w14:textId="3E4C93E7" w:rsidR="007335E6" w:rsidRPr="007053D8" w:rsidDel="0014196C" w:rsidRDefault="007335E6" w:rsidP="007335E6">
            <w:pPr>
              <w:spacing w:after="0" w:line="240" w:lineRule="auto"/>
              <w:ind w:left="0" w:firstLine="0"/>
              <w:jc w:val="center"/>
              <w:rPr>
                <w:del w:id="2503" w:author="Billy Mitchell" w:date="2023-11-13T13:42:00Z"/>
                <w:sz w:val="22"/>
              </w:rPr>
            </w:pPr>
          </w:p>
        </w:tc>
        <w:tc>
          <w:tcPr>
            <w:tcW w:w="2088" w:type="dxa"/>
            <w:tcBorders>
              <w:top w:val="nil"/>
              <w:left w:val="nil"/>
              <w:bottom w:val="double" w:sz="6" w:space="0" w:color="auto"/>
              <w:right w:val="single" w:sz="4" w:space="0" w:color="auto"/>
            </w:tcBorders>
            <w:shd w:val="clear" w:color="auto" w:fill="auto"/>
            <w:noWrap/>
            <w:vAlign w:val="center"/>
            <w:hideMark/>
            <w:tcPrChange w:id="2504" w:author="Billy Mitchell" w:date="2023-11-10T02:31:00Z">
              <w:tcPr>
                <w:tcW w:w="2086" w:type="dxa"/>
                <w:gridSpan w:val="3"/>
                <w:tcBorders>
                  <w:top w:val="nil"/>
                  <w:left w:val="nil"/>
                  <w:bottom w:val="double" w:sz="6" w:space="0" w:color="auto"/>
                  <w:right w:val="single" w:sz="4" w:space="0" w:color="auto"/>
                </w:tcBorders>
                <w:shd w:val="clear" w:color="auto" w:fill="auto"/>
                <w:noWrap/>
                <w:vAlign w:val="center"/>
                <w:hideMark/>
              </w:tcPr>
            </w:tcPrChange>
          </w:tcPr>
          <w:p w14:paraId="0B134E60" w14:textId="24BBC10B" w:rsidR="007335E6" w:rsidRPr="007053D8" w:rsidDel="0014196C" w:rsidRDefault="007335E6" w:rsidP="007335E6">
            <w:pPr>
              <w:spacing w:after="0" w:line="240" w:lineRule="auto"/>
              <w:ind w:left="0" w:firstLine="0"/>
              <w:jc w:val="center"/>
              <w:rPr>
                <w:del w:id="2505" w:author="Billy Mitchell" w:date="2023-11-13T13:42:00Z"/>
                <w:sz w:val="22"/>
              </w:rPr>
            </w:pPr>
            <w:del w:id="2506" w:author="Billy Mitchell" w:date="2023-11-10T02:28:00Z">
              <w:r w:rsidRPr="007053D8" w:rsidDel="007335E6">
                <w:rPr>
                  <w:sz w:val="22"/>
                </w:rPr>
                <w:delText>0.28</w:delText>
              </w:r>
            </w:del>
          </w:p>
        </w:tc>
        <w:tc>
          <w:tcPr>
            <w:tcW w:w="686" w:type="dxa"/>
            <w:tcBorders>
              <w:top w:val="nil"/>
              <w:left w:val="nil"/>
              <w:bottom w:val="double" w:sz="6" w:space="0" w:color="auto"/>
              <w:right w:val="nil"/>
            </w:tcBorders>
            <w:shd w:val="clear" w:color="auto" w:fill="auto"/>
            <w:noWrap/>
            <w:vAlign w:val="center"/>
            <w:hideMark/>
            <w:tcPrChange w:id="2507" w:author="Billy Mitchell" w:date="2023-11-10T02:31:00Z">
              <w:tcPr>
                <w:tcW w:w="686" w:type="dxa"/>
                <w:gridSpan w:val="2"/>
                <w:tcBorders>
                  <w:top w:val="nil"/>
                  <w:left w:val="nil"/>
                  <w:bottom w:val="double" w:sz="6" w:space="0" w:color="auto"/>
                  <w:right w:val="nil"/>
                </w:tcBorders>
                <w:shd w:val="clear" w:color="auto" w:fill="auto"/>
                <w:noWrap/>
                <w:vAlign w:val="center"/>
                <w:hideMark/>
              </w:tcPr>
            </w:tcPrChange>
          </w:tcPr>
          <w:p w14:paraId="7EB25C8A" w14:textId="0475B181" w:rsidR="007335E6" w:rsidRPr="007053D8" w:rsidDel="0014196C" w:rsidRDefault="007335E6" w:rsidP="007335E6">
            <w:pPr>
              <w:spacing w:after="0" w:line="240" w:lineRule="auto"/>
              <w:ind w:left="0" w:firstLine="0"/>
              <w:jc w:val="center"/>
              <w:rPr>
                <w:del w:id="2508" w:author="Billy Mitchell" w:date="2023-11-13T13:42:00Z"/>
                <w:sz w:val="22"/>
              </w:rPr>
            </w:pPr>
            <w:del w:id="2509" w:author="Billy Mitchell" w:date="2023-11-13T13:42:00Z">
              <w:r w:rsidRPr="007053D8" w:rsidDel="0014196C">
                <w:rPr>
                  <w:sz w:val="22"/>
                </w:rPr>
                <w:delText>1.30</w:delText>
              </w:r>
            </w:del>
          </w:p>
        </w:tc>
        <w:tc>
          <w:tcPr>
            <w:tcW w:w="889" w:type="dxa"/>
            <w:tcBorders>
              <w:top w:val="nil"/>
              <w:left w:val="nil"/>
              <w:bottom w:val="double" w:sz="6" w:space="0" w:color="auto"/>
              <w:right w:val="nil"/>
            </w:tcBorders>
            <w:shd w:val="clear" w:color="auto" w:fill="auto"/>
            <w:noWrap/>
            <w:vAlign w:val="center"/>
            <w:hideMark/>
            <w:tcPrChange w:id="2510" w:author="Billy Mitchell" w:date="2023-11-10T02:31:00Z">
              <w:tcPr>
                <w:tcW w:w="889" w:type="dxa"/>
                <w:tcBorders>
                  <w:top w:val="nil"/>
                  <w:left w:val="nil"/>
                  <w:bottom w:val="double" w:sz="6" w:space="0" w:color="auto"/>
                  <w:right w:val="nil"/>
                </w:tcBorders>
                <w:shd w:val="clear" w:color="auto" w:fill="auto"/>
                <w:noWrap/>
                <w:vAlign w:val="center"/>
                <w:hideMark/>
              </w:tcPr>
            </w:tcPrChange>
          </w:tcPr>
          <w:p w14:paraId="1B9505A8" w14:textId="2952642B" w:rsidR="007335E6" w:rsidRPr="007053D8" w:rsidDel="0014196C" w:rsidRDefault="007335E6" w:rsidP="007335E6">
            <w:pPr>
              <w:spacing w:after="0" w:line="240" w:lineRule="auto"/>
              <w:ind w:left="0" w:firstLine="0"/>
              <w:jc w:val="center"/>
              <w:rPr>
                <w:del w:id="2511" w:author="Billy Mitchell" w:date="2023-11-13T13:42:00Z"/>
                <w:sz w:val="22"/>
              </w:rPr>
            </w:pPr>
            <w:del w:id="2512" w:author="Billy Mitchell" w:date="2023-11-13T13:42:00Z">
              <w:r w:rsidRPr="007053D8" w:rsidDel="0014196C">
                <w:rPr>
                  <w:sz w:val="22"/>
                </w:rPr>
                <w:delText>0.81</w:delText>
              </w:r>
            </w:del>
          </w:p>
        </w:tc>
        <w:tc>
          <w:tcPr>
            <w:tcW w:w="918" w:type="dxa"/>
            <w:tcBorders>
              <w:top w:val="nil"/>
              <w:left w:val="nil"/>
              <w:bottom w:val="double" w:sz="6" w:space="0" w:color="auto"/>
              <w:right w:val="nil"/>
            </w:tcBorders>
            <w:shd w:val="clear" w:color="auto" w:fill="auto"/>
            <w:noWrap/>
            <w:vAlign w:val="center"/>
            <w:hideMark/>
            <w:tcPrChange w:id="2513" w:author="Billy Mitchell" w:date="2023-11-10T02:31:00Z">
              <w:tcPr>
                <w:tcW w:w="918" w:type="dxa"/>
                <w:gridSpan w:val="3"/>
                <w:tcBorders>
                  <w:top w:val="nil"/>
                  <w:left w:val="nil"/>
                  <w:bottom w:val="double" w:sz="6" w:space="0" w:color="auto"/>
                  <w:right w:val="nil"/>
                </w:tcBorders>
                <w:shd w:val="clear" w:color="auto" w:fill="auto"/>
                <w:noWrap/>
                <w:vAlign w:val="center"/>
                <w:hideMark/>
              </w:tcPr>
            </w:tcPrChange>
          </w:tcPr>
          <w:p w14:paraId="3F06CAAF" w14:textId="2D23C1EF" w:rsidR="007335E6" w:rsidRPr="007053D8" w:rsidDel="0014196C" w:rsidRDefault="007335E6" w:rsidP="007335E6">
            <w:pPr>
              <w:spacing w:after="0" w:line="240" w:lineRule="auto"/>
              <w:ind w:left="0" w:firstLine="0"/>
              <w:jc w:val="center"/>
              <w:rPr>
                <w:del w:id="2514" w:author="Billy Mitchell" w:date="2023-11-13T13:42:00Z"/>
                <w:sz w:val="22"/>
              </w:rPr>
            </w:pPr>
            <w:del w:id="2515" w:author="Billy Mitchell" w:date="2023-11-13T13:42:00Z">
              <w:r w:rsidRPr="007053D8" w:rsidDel="0014196C">
                <w:rPr>
                  <w:sz w:val="22"/>
                </w:rPr>
                <w:delText>2.09</w:delText>
              </w:r>
            </w:del>
          </w:p>
        </w:tc>
      </w:tr>
      <w:tr w:rsidR="007335E6" w:rsidRPr="007053D8" w:rsidDel="0014196C" w14:paraId="25A74FB0" w14:textId="1B97D6A3" w:rsidTr="007335E6">
        <w:trPr>
          <w:trHeight w:val="315"/>
          <w:del w:id="2516" w:author="Billy Mitchell" w:date="2023-11-13T13:42:00Z"/>
          <w:trPrChange w:id="2517" w:author="Billy Mitchell" w:date="2023-11-10T02:31:00Z">
            <w:trPr>
              <w:gridAfter w:val="0"/>
              <w:trHeight w:val="315"/>
            </w:trPr>
          </w:trPrChange>
        </w:trPr>
        <w:tc>
          <w:tcPr>
            <w:tcW w:w="4388" w:type="dxa"/>
            <w:gridSpan w:val="3"/>
            <w:tcBorders>
              <w:top w:val="nil"/>
              <w:left w:val="nil"/>
              <w:bottom w:val="nil"/>
              <w:right w:val="nil"/>
            </w:tcBorders>
            <w:shd w:val="clear" w:color="000000" w:fill="D9D9D9"/>
            <w:noWrap/>
            <w:vAlign w:val="bottom"/>
            <w:hideMark/>
            <w:tcPrChange w:id="2518" w:author="Billy Mitchell" w:date="2023-11-10T02:31:00Z">
              <w:tcPr>
                <w:tcW w:w="4397" w:type="dxa"/>
                <w:gridSpan w:val="4"/>
                <w:tcBorders>
                  <w:top w:val="nil"/>
                  <w:left w:val="nil"/>
                  <w:bottom w:val="nil"/>
                  <w:right w:val="nil"/>
                </w:tcBorders>
                <w:shd w:val="clear" w:color="000000" w:fill="D9D9D9"/>
                <w:noWrap/>
                <w:vAlign w:val="bottom"/>
                <w:hideMark/>
              </w:tcPr>
            </w:tcPrChange>
          </w:tcPr>
          <w:p w14:paraId="798BE134" w14:textId="5D424451" w:rsidR="007335E6" w:rsidRPr="007053D8" w:rsidDel="0014196C" w:rsidRDefault="007335E6" w:rsidP="007335E6">
            <w:pPr>
              <w:spacing w:after="0" w:line="240" w:lineRule="auto"/>
              <w:ind w:left="0" w:firstLine="0"/>
              <w:jc w:val="left"/>
              <w:rPr>
                <w:del w:id="2519" w:author="Billy Mitchell" w:date="2023-11-13T13:42:00Z"/>
                <w:i/>
                <w:iCs/>
                <w:sz w:val="18"/>
                <w:szCs w:val="18"/>
              </w:rPr>
            </w:pPr>
            <w:del w:id="2520" w:author="Billy Mitchell" w:date="2023-11-13T13:42:00Z">
              <w:r w:rsidRPr="007053D8" w:rsidDel="0014196C">
                <w:rPr>
                  <w:i/>
                  <w:iCs/>
                  <w:sz w:val="18"/>
                  <w:szCs w:val="18"/>
                </w:rPr>
                <w:delText>* = p &lt; 0.05</w:delText>
              </w:r>
            </w:del>
          </w:p>
        </w:tc>
        <w:tc>
          <w:tcPr>
            <w:tcW w:w="2226" w:type="dxa"/>
            <w:tcBorders>
              <w:top w:val="nil"/>
              <w:left w:val="nil"/>
              <w:bottom w:val="nil"/>
              <w:right w:val="nil"/>
            </w:tcBorders>
            <w:shd w:val="clear" w:color="000000" w:fill="D9D9D9"/>
            <w:noWrap/>
            <w:vAlign w:val="bottom"/>
            <w:hideMark/>
            <w:tcPrChange w:id="2521" w:author="Billy Mitchell" w:date="2023-11-10T02:31:00Z">
              <w:tcPr>
                <w:tcW w:w="2229" w:type="dxa"/>
                <w:gridSpan w:val="2"/>
                <w:tcBorders>
                  <w:top w:val="nil"/>
                  <w:left w:val="nil"/>
                  <w:bottom w:val="nil"/>
                  <w:right w:val="nil"/>
                </w:tcBorders>
                <w:shd w:val="clear" w:color="000000" w:fill="D9D9D9"/>
                <w:noWrap/>
                <w:vAlign w:val="bottom"/>
                <w:hideMark/>
              </w:tcPr>
            </w:tcPrChange>
          </w:tcPr>
          <w:p w14:paraId="064B8746" w14:textId="0EE5167A" w:rsidR="007335E6" w:rsidRPr="007053D8" w:rsidDel="0014196C" w:rsidRDefault="007335E6" w:rsidP="007335E6">
            <w:pPr>
              <w:spacing w:after="0" w:line="240" w:lineRule="auto"/>
              <w:ind w:left="0" w:firstLine="0"/>
              <w:jc w:val="left"/>
              <w:rPr>
                <w:del w:id="2522" w:author="Billy Mitchell" w:date="2023-11-13T13:42:00Z"/>
                <w:rFonts w:ascii="Calibri" w:hAnsi="Calibri" w:cs="Calibri"/>
                <w:sz w:val="22"/>
              </w:rPr>
            </w:pPr>
            <w:del w:id="2523" w:author="Billy Mitchell" w:date="2023-11-13T13:42:00Z">
              <w:r w:rsidRPr="007053D8" w:rsidDel="0014196C">
                <w:rPr>
                  <w:rFonts w:ascii="Calibri" w:hAnsi="Calibri" w:cs="Calibri"/>
                  <w:sz w:val="22"/>
                </w:rPr>
                <w:delText> </w:delText>
              </w:r>
            </w:del>
          </w:p>
        </w:tc>
        <w:tc>
          <w:tcPr>
            <w:tcW w:w="5654" w:type="dxa"/>
            <w:gridSpan w:val="4"/>
            <w:tcBorders>
              <w:top w:val="nil"/>
              <w:left w:val="nil"/>
              <w:bottom w:val="nil"/>
              <w:right w:val="nil"/>
            </w:tcBorders>
            <w:shd w:val="clear" w:color="000000" w:fill="D9D9D9"/>
            <w:noWrap/>
            <w:vAlign w:val="bottom"/>
            <w:hideMark/>
            <w:tcPrChange w:id="2524" w:author="Billy Mitchell" w:date="2023-11-10T02:31:00Z">
              <w:tcPr>
                <w:tcW w:w="5659" w:type="dxa"/>
                <w:gridSpan w:val="8"/>
                <w:tcBorders>
                  <w:top w:val="nil"/>
                  <w:left w:val="nil"/>
                  <w:bottom w:val="nil"/>
                  <w:right w:val="nil"/>
                </w:tcBorders>
                <w:shd w:val="clear" w:color="000000" w:fill="D9D9D9"/>
                <w:noWrap/>
                <w:vAlign w:val="bottom"/>
                <w:hideMark/>
              </w:tcPr>
            </w:tcPrChange>
          </w:tcPr>
          <w:p w14:paraId="1A914AE5" w14:textId="14DC8D93" w:rsidR="007335E6" w:rsidRPr="007053D8" w:rsidDel="0014196C" w:rsidRDefault="007335E6" w:rsidP="007335E6">
            <w:pPr>
              <w:spacing w:after="0" w:line="240" w:lineRule="auto"/>
              <w:ind w:left="0" w:firstLine="0"/>
              <w:jc w:val="left"/>
              <w:rPr>
                <w:del w:id="2525" w:author="Billy Mitchell" w:date="2023-11-13T13:42:00Z"/>
                <w:sz w:val="18"/>
                <w:szCs w:val="18"/>
              </w:rPr>
            </w:pPr>
            <w:del w:id="2526" w:author="Billy Mitchell" w:date="2023-11-13T13:42:00Z">
              <w:r w:rsidRPr="007053D8" w:rsidDel="0014196C">
                <w:rPr>
                  <w:sz w:val="18"/>
                  <w:szCs w:val="18"/>
                </w:rPr>
                <w:delText xml:space="preserve">† </w:delText>
              </w:r>
              <w:r w:rsidRPr="007053D8" w:rsidDel="0014196C">
                <w:rPr>
                  <w:i/>
                  <w:iCs/>
                  <w:sz w:val="18"/>
                  <w:szCs w:val="18"/>
                </w:rPr>
                <w:delText>Covariates included Sex, Cognitive Load, and ERQ reappraisal subscale</w:delText>
              </w:r>
            </w:del>
          </w:p>
        </w:tc>
        <w:tc>
          <w:tcPr>
            <w:tcW w:w="1524" w:type="dxa"/>
            <w:tcBorders>
              <w:top w:val="nil"/>
              <w:left w:val="nil"/>
              <w:bottom w:val="nil"/>
              <w:right w:val="nil"/>
            </w:tcBorders>
            <w:shd w:val="clear" w:color="000000" w:fill="D9D9D9"/>
            <w:noWrap/>
            <w:vAlign w:val="center"/>
            <w:hideMark/>
            <w:tcPrChange w:id="2527" w:author="Billy Mitchell" w:date="2023-11-10T02:31:00Z">
              <w:tcPr>
                <w:tcW w:w="1526" w:type="dxa"/>
                <w:gridSpan w:val="3"/>
                <w:tcBorders>
                  <w:top w:val="nil"/>
                  <w:left w:val="nil"/>
                  <w:bottom w:val="nil"/>
                  <w:right w:val="nil"/>
                </w:tcBorders>
                <w:shd w:val="clear" w:color="000000" w:fill="D9D9D9"/>
                <w:noWrap/>
                <w:vAlign w:val="center"/>
                <w:hideMark/>
              </w:tcPr>
            </w:tcPrChange>
          </w:tcPr>
          <w:p w14:paraId="52F2EB16" w14:textId="0874DBDA" w:rsidR="007335E6" w:rsidRPr="007053D8" w:rsidDel="0014196C" w:rsidRDefault="007335E6" w:rsidP="007335E6">
            <w:pPr>
              <w:spacing w:after="0" w:line="240" w:lineRule="auto"/>
              <w:ind w:left="0" w:firstLine="0"/>
              <w:jc w:val="center"/>
              <w:rPr>
                <w:del w:id="2528" w:author="Billy Mitchell" w:date="2023-11-13T13:42:00Z"/>
                <w:rFonts w:ascii="Calibri" w:hAnsi="Calibri" w:cs="Calibri"/>
                <w:sz w:val="22"/>
              </w:rPr>
            </w:pPr>
            <w:del w:id="2529" w:author="Billy Mitchell" w:date="2023-11-13T13:42:00Z">
              <w:r w:rsidRPr="007053D8" w:rsidDel="0014196C">
                <w:rPr>
                  <w:rFonts w:ascii="Calibri" w:hAnsi="Calibri" w:cs="Calibri"/>
                  <w:sz w:val="22"/>
                </w:rPr>
                <w:delText> </w:delText>
              </w:r>
            </w:del>
          </w:p>
        </w:tc>
        <w:tc>
          <w:tcPr>
            <w:tcW w:w="1250" w:type="dxa"/>
            <w:tcBorders>
              <w:top w:val="nil"/>
              <w:left w:val="nil"/>
              <w:bottom w:val="nil"/>
              <w:right w:val="nil"/>
            </w:tcBorders>
            <w:shd w:val="clear" w:color="000000" w:fill="D9D9D9"/>
            <w:tcPrChange w:id="2530" w:author="Billy Mitchell" w:date="2023-11-10T02:31:00Z">
              <w:tcPr>
                <w:tcW w:w="1309" w:type="dxa"/>
                <w:gridSpan w:val="3"/>
                <w:tcBorders>
                  <w:top w:val="nil"/>
                  <w:left w:val="nil"/>
                  <w:bottom w:val="nil"/>
                  <w:right w:val="nil"/>
                </w:tcBorders>
                <w:shd w:val="clear" w:color="000000" w:fill="D9D9D9"/>
              </w:tcPr>
            </w:tcPrChange>
          </w:tcPr>
          <w:p w14:paraId="5CC028D7" w14:textId="0622EA3A" w:rsidR="007335E6" w:rsidRPr="007053D8" w:rsidDel="0014196C" w:rsidRDefault="007335E6" w:rsidP="007335E6">
            <w:pPr>
              <w:spacing w:after="0" w:line="240" w:lineRule="auto"/>
              <w:ind w:left="0" w:firstLine="0"/>
              <w:jc w:val="left"/>
              <w:rPr>
                <w:del w:id="2531" w:author="Billy Mitchell" w:date="2023-11-13T13:42:00Z"/>
                <w:i/>
                <w:iCs/>
                <w:sz w:val="18"/>
                <w:szCs w:val="18"/>
              </w:rPr>
            </w:pPr>
          </w:p>
        </w:tc>
        <w:tc>
          <w:tcPr>
            <w:tcW w:w="4581" w:type="dxa"/>
            <w:gridSpan w:val="4"/>
            <w:tcBorders>
              <w:top w:val="nil"/>
              <w:left w:val="nil"/>
              <w:bottom w:val="nil"/>
              <w:right w:val="nil"/>
            </w:tcBorders>
            <w:shd w:val="clear" w:color="000000" w:fill="D9D9D9"/>
            <w:noWrap/>
            <w:vAlign w:val="center"/>
            <w:hideMark/>
            <w:tcPrChange w:id="2532" w:author="Billy Mitchell" w:date="2023-11-10T02:31:00Z">
              <w:tcPr>
                <w:tcW w:w="4320" w:type="dxa"/>
                <w:gridSpan w:val="7"/>
                <w:tcBorders>
                  <w:top w:val="nil"/>
                  <w:left w:val="nil"/>
                  <w:bottom w:val="nil"/>
                  <w:right w:val="nil"/>
                </w:tcBorders>
                <w:shd w:val="clear" w:color="000000" w:fill="D9D9D9"/>
                <w:noWrap/>
                <w:vAlign w:val="center"/>
                <w:hideMark/>
              </w:tcPr>
            </w:tcPrChange>
          </w:tcPr>
          <w:p w14:paraId="4C31982A" w14:textId="4F661DF3" w:rsidR="007335E6" w:rsidRPr="007053D8" w:rsidDel="0014196C" w:rsidRDefault="007335E6" w:rsidP="007335E6">
            <w:pPr>
              <w:spacing w:after="0" w:line="240" w:lineRule="auto"/>
              <w:ind w:left="0" w:firstLine="0"/>
              <w:jc w:val="left"/>
              <w:rPr>
                <w:del w:id="2533" w:author="Billy Mitchell" w:date="2023-11-13T13:42:00Z"/>
                <w:i/>
                <w:iCs/>
                <w:sz w:val="18"/>
                <w:szCs w:val="18"/>
              </w:rPr>
            </w:pPr>
            <w:del w:id="2534" w:author="Billy Mitchell" w:date="2023-11-13T13:42:00Z">
              <w:r w:rsidRPr="007053D8" w:rsidDel="0014196C">
                <w:rPr>
                  <w:i/>
                  <w:iCs/>
                  <w:sz w:val="18"/>
                  <w:szCs w:val="18"/>
                </w:rPr>
                <w:delText>^ Bounds represent 95% confidence intervals</w:delText>
              </w:r>
            </w:del>
          </w:p>
        </w:tc>
      </w:tr>
      <w:tr w:rsidR="007335E6" w:rsidRPr="007053D8" w:rsidDel="0014196C" w14:paraId="4D631013" w14:textId="5DA8C6F9" w:rsidTr="007335E6">
        <w:tblPrEx>
          <w:tblPrExChange w:id="2535" w:author="Billy Mitchell" w:date="2023-11-10T02:31:00Z">
            <w:tblPrEx>
              <w:tblW w:w="17560" w:type="dxa"/>
            </w:tblPrEx>
          </w:tblPrExChange>
        </w:tblPrEx>
        <w:trPr>
          <w:trHeight w:val="1485"/>
          <w:del w:id="2536" w:author="Billy Mitchell" w:date="2023-11-13T13:42:00Z"/>
          <w:trPrChange w:id="2537" w:author="Billy Mitchell" w:date="2023-11-10T02:31:00Z">
            <w:trPr>
              <w:gridAfter w:val="0"/>
              <w:trHeight w:val="1485"/>
            </w:trPr>
          </w:trPrChange>
        </w:trPr>
        <w:tc>
          <w:tcPr>
            <w:tcW w:w="1229" w:type="dxa"/>
            <w:tcBorders>
              <w:top w:val="nil"/>
              <w:left w:val="nil"/>
              <w:bottom w:val="nil"/>
              <w:right w:val="nil"/>
            </w:tcBorders>
            <w:tcPrChange w:id="2538" w:author="Billy Mitchell" w:date="2023-11-10T02:31:00Z">
              <w:tcPr>
                <w:tcW w:w="1260" w:type="dxa"/>
                <w:tcBorders>
                  <w:top w:val="nil"/>
                  <w:left w:val="nil"/>
                  <w:bottom w:val="nil"/>
                  <w:right w:val="nil"/>
                </w:tcBorders>
              </w:tcPr>
            </w:tcPrChange>
          </w:tcPr>
          <w:p w14:paraId="37437F22" w14:textId="2B11D926" w:rsidR="007335E6" w:rsidRPr="007053D8" w:rsidDel="0014196C" w:rsidRDefault="007335E6" w:rsidP="007335E6">
            <w:pPr>
              <w:spacing w:after="0" w:line="240" w:lineRule="auto"/>
              <w:ind w:left="0" w:firstLine="0"/>
              <w:jc w:val="left"/>
              <w:rPr>
                <w:del w:id="2539" w:author="Billy Mitchell" w:date="2023-11-13T13:42:00Z"/>
                <w:rFonts w:ascii="Calibri" w:hAnsi="Calibri" w:cs="Calibri"/>
                <w:b/>
                <w:bCs/>
                <w:sz w:val="22"/>
              </w:rPr>
            </w:pPr>
          </w:p>
        </w:tc>
        <w:tc>
          <w:tcPr>
            <w:tcW w:w="18394" w:type="dxa"/>
            <w:gridSpan w:val="13"/>
            <w:tcBorders>
              <w:top w:val="nil"/>
              <w:left w:val="nil"/>
              <w:bottom w:val="nil"/>
              <w:right w:val="nil"/>
            </w:tcBorders>
            <w:shd w:val="clear" w:color="auto" w:fill="auto"/>
            <w:hideMark/>
            <w:tcPrChange w:id="2540" w:author="Billy Mitchell" w:date="2023-11-10T02:31:00Z">
              <w:tcPr>
                <w:tcW w:w="17560" w:type="dxa"/>
                <w:gridSpan w:val="25"/>
                <w:tcBorders>
                  <w:top w:val="nil"/>
                  <w:left w:val="nil"/>
                  <w:bottom w:val="nil"/>
                  <w:right w:val="nil"/>
                </w:tcBorders>
                <w:shd w:val="clear" w:color="auto" w:fill="auto"/>
                <w:hideMark/>
              </w:tcPr>
            </w:tcPrChange>
          </w:tcPr>
          <w:p w14:paraId="1EA8D0E8" w14:textId="367C67D9" w:rsidR="007335E6" w:rsidRPr="007053D8" w:rsidDel="0014196C" w:rsidRDefault="007335E6" w:rsidP="007335E6">
            <w:pPr>
              <w:spacing w:after="0" w:line="240" w:lineRule="auto"/>
              <w:ind w:left="0" w:firstLine="0"/>
              <w:jc w:val="left"/>
              <w:rPr>
                <w:del w:id="2541" w:author="Billy Mitchell" w:date="2023-11-13T13:42:00Z"/>
                <w:rFonts w:ascii="Calibri" w:hAnsi="Calibri" w:cs="Calibri"/>
                <w:b/>
                <w:bCs/>
                <w:sz w:val="22"/>
              </w:rPr>
            </w:pPr>
            <w:del w:id="2542" w:author="Billy Mitchell" w:date="2023-11-13T13:42:00Z">
              <w:r w:rsidRPr="007053D8" w:rsidDel="0014196C">
                <w:rPr>
                  <w:rFonts w:ascii="Calibri" w:hAnsi="Calibri" w:cs="Calibri"/>
                  <w:b/>
                  <w:bCs/>
                  <w:sz w:val="22"/>
                </w:rPr>
                <w:delText>Table 1.</w:delText>
              </w:r>
              <w:r w:rsidRPr="007053D8" w:rsidDel="0014196C">
                <w:rPr>
                  <w:rFonts w:ascii="Calibri" w:hAnsi="Calibri" w:cs="Calibri"/>
                  <w:sz w:val="22"/>
                </w:rPr>
                <w:delText xml:space="preserve"> </w:delText>
              </w:r>
              <w:r w:rsidRPr="007053D8" w:rsidDel="0014196C">
                <w:rPr>
                  <w:rFonts w:ascii="Calibri" w:hAnsi="Calibri" w:cs="Calibri"/>
                  <w:i/>
                  <w:iCs/>
                  <w:sz w:val="22"/>
                </w:rPr>
                <w:delText xml:space="preserve">Results of Study 1 Exploratory Models </w:delText>
              </w:r>
            </w:del>
            <w:del w:id="2543" w:author="Billy Mitchell" w:date="2023-11-08T00:23:00Z">
              <w:r w:rsidRPr="007053D8" w:rsidDel="0075725E">
                <w:rPr>
                  <w:rFonts w:ascii="Calibri" w:hAnsi="Calibri" w:cs="Calibri"/>
                  <w:i/>
                  <w:iCs/>
                  <w:sz w:val="22"/>
                </w:rPr>
                <w:delText>-</w:delText>
              </w:r>
            </w:del>
            <w:del w:id="2544" w:author="Billy Mitchell" w:date="2023-11-13T13:42:00Z">
              <w:r w:rsidRPr="007053D8" w:rsidDel="0014196C">
                <w:rPr>
                  <w:rFonts w:ascii="Calibri" w:hAnsi="Calibri" w:cs="Calibri"/>
                  <w:i/>
                  <w:iCs/>
                  <w:sz w:val="22"/>
                </w:rPr>
                <w:delText xml:space="preserve"> </w:delText>
              </w:r>
              <w:r w:rsidRPr="007053D8" w:rsidDel="0014196C">
                <w:rPr>
                  <w:rFonts w:ascii="Calibri" w:hAnsi="Calibri" w:cs="Calibri"/>
                  <w:sz w:val="22"/>
                </w:rPr>
                <w:delText xml:space="preserve">Hierarchical binary logistic regression models were constructed to explore </w:delText>
              </w:r>
            </w:del>
            <w:ins w:id="2545" w:author="Billy Mitchell [2]" w:date="2023-11-07T13:07:00Z">
              <w:del w:id="2546" w:author="Billy Mitchell" w:date="2023-11-13T13:42:00Z">
                <w:r w:rsidDel="0014196C">
                  <w:rPr>
                    <w:rFonts w:ascii="Calibri" w:hAnsi="Calibri" w:cs="Calibri"/>
                    <w:sz w:val="22"/>
                  </w:rPr>
                  <w:delText>how predictive</w:delText>
                </w:r>
              </w:del>
            </w:ins>
            <w:del w:id="2547" w:author="Billy Mitchell" w:date="2023-11-13T13:42:00Z">
              <w:r w:rsidRPr="007053D8" w:rsidDel="0014196C">
                <w:rPr>
                  <w:rFonts w:ascii="Calibri" w:hAnsi="Calibri" w:cs="Calibri"/>
                  <w:sz w:val="22"/>
                </w:rPr>
                <w:delText xml:space="preserve">the predictive utility affective intensity </w:delText>
              </w:r>
            </w:del>
            <w:ins w:id="2548" w:author="Billy Mitchell [2]" w:date="2023-11-07T13:07:00Z">
              <w:del w:id="2549" w:author="Billy Mitchell" w:date="2023-11-13T13:42:00Z">
                <w:r w:rsidDel="0014196C">
                  <w:rPr>
                    <w:rFonts w:ascii="Calibri" w:hAnsi="Calibri" w:cs="Calibri"/>
                    <w:sz w:val="22"/>
                  </w:rPr>
                  <w:delText>is of</w:delText>
                </w:r>
              </w:del>
            </w:ins>
            <w:del w:id="2550" w:author="Billy Mitchell" w:date="2023-11-13T13:42:00Z">
              <w:r w:rsidRPr="007053D8" w:rsidDel="0014196C">
                <w:rPr>
                  <w:rFonts w:ascii="Calibri" w:hAnsi="Calibri" w:cs="Calibri"/>
                  <w:sz w:val="22"/>
                </w:rPr>
                <w:delText>demonstrates upon strategy usage and compared against null models allowing each participants</w:delText>
              </w:r>
            </w:del>
            <w:del w:id="2551" w:author="Billy Mitchell" w:date="2023-11-08T00:23:00Z">
              <w:r w:rsidRPr="007053D8" w:rsidDel="0075725E">
                <w:rPr>
                  <w:rFonts w:ascii="Calibri" w:hAnsi="Calibri" w:cs="Calibri"/>
                  <w:sz w:val="22"/>
                </w:rPr>
                <w:delText>'</w:delText>
              </w:r>
            </w:del>
            <w:del w:id="2552" w:author="Billy Mitchell" w:date="2023-11-13T13:42:00Z">
              <w:r w:rsidRPr="007053D8" w:rsidDel="0014196C">
                <w:rPr>
                  <w:rFonts w:ascii="Calibri" w:hAnsi="Calibri" w:cs="Calibri"/>
                  <w:sz w:val="22"/>
                </w:rPr>
                <w:delText xml:space="preserve"> intercept to vary randomly. The outcome variable used, data inclusion criteria, and variables included are listed under the</w:delText>
              </w:r>
            </w:del>
            <w:del w:id="2553" w:author="Billy Mitchell" w:date="2023-11-10T02:31:00Z">
              <w:r w:rsidRPr="007053D8" w:rsidDel="007335E6">
                <w:rPr>
                  <w:rFonts w:ascii="Calibri" w:hAnsi="Calibri" w:cs="Calibri"/>
                  <w:sz w:val="22"/>
                </w:rPr>
                <w:delText>t</w:delText>
              </w:r>
            </w:del>
            <w:del w:id="2554" w:author="Billy Mitchell" w:date="2023-11-13T13:42:00Z">
              <w:r w:rsidRPr="007053D8" w:rsidDel="0014196C">
                <w:rPr>
                  <w:rFonts w:ascii="Calibri" w:hAnsi="Calibri" w:cs="Calibri"/>
                  <w:sz w:val="22"/>
                </w:rPr>
                <w:delTex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delText>
              </w:r>
            </w:del>
          </w:p>
        </w:tc>
      </w:tr>
    </w:tbl>
    <w:p w14:paraId="3CED1504" w14:textId="2EE621D0" w:rsidR="0024610B" w:rsidDel="0014196C" w:rsidRDefault="0024610B" w:rsidP="0024610B">
      <w:pPr>
        <w:spacing w:after="160" w:line="259" w:lineRule="auto"/>
        <w:ind w:left="0" w:firstLine="0"/>
        <w:jc w:val="left"/>
        <w:rPr>
          <w:del w:id="2555" w:author="Billy Mitchell" w:date="2023-11-13T13:42:00Z"/>
          <w:b/>
          <w:szCs w:val="24"/>
        </w:rPr>
        <w:sectPr w:rsidR="0024610B" w:rsidDel="0014196C" w:rsidSect="007335E6">
          <w:pgSz w:w="20880" w:h="12240" w:orient="landscape" w:code="1"/>
          <w:pgMar w:top="720" w:right="720" w:bottom="720" w:left="720" w:header="763" w:footer="720" w:gutter="0"/>
          <w:cols w:space="720"/>
          <w:docGrid w:linePitch="326"/>
          <w:sectPrChange w:id="2556" w:author="Billy Mitchell" w:date="2023-11-10T02:30:00Z">
            <w:sectPr w:rsidR="0024610B" w:rsidDel="0014196C" w:rsidSect="007335E6">
              <w:pgSz w:w="18720"/>
              <w:pgMar w:top="720" w:right="720" w:bottom="720" w:left="720" w:header="763" w:footer="720" w:gutter="0"/>
            </w:sectPr>
          </w:sectPrChange>
        </w:sectPr>
      </w:pPr>
    </w:p>
    <w:p w14:paraId="4485F53D" w14:textId="174FCD03" w:rsidR="007335E6" w:rsidRDefault="007335E6" w:rsidP="007335E6">
      <w:pPr>
        <w:spacing w:after="0" w:line="480" w:lineRule="auto"/>
        <w:ind w:left="0" w:firstLine="720"/>
        <w:rPr>
          <w:ins w:id="2557" w:author="Billy Mitchell" w:date="2023-11-10T02:36:00Z"/>
          <w:szCs w:val="24"/>
        </w:rPr>
      </w:pPr>
      <w:ins w:id="2558" w:author="Billy Mitchell" w:date="2023-11-10T02:34:00Z">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ins>
      <w:ins w:id="2559" w:author="chelsea helion" w:date="2023-11-10T18:51:00Z">
        <w:r w:rsidR="00CA33B1">
          <w:rPr>
            <w:szCs w:val="24"/>
          </w:rPr>
          <w:t xml:space="preserve"> using distraction during</w:t>
        </w:r>
      </w:ins>
      <w:ins w:id="2560" w:author="Billy Mitchell" w:date="2023-11-10T02:34:00Z">
        <w:r>
          <w:rPr>
            <w:szCs w:val="24"/>
          </w:rPr>
          <w:t xml:space="preserve"> </w:t>
        </w:r>
        <w:r w:rsidRPr="008C7178">
          <w:rPr>
            <w:szCs w:val="24"/>
          </w:rPr>
          <w:t xml:space="preserve">high-intensity </w:t>
        </w:r>
        <w:del w:id="2561" w:author="chelsea helion" w:date="2023-11-10T18:51:00Z">
          <w:r w:rsidRPr="008C7178" w:rsidDel="00CA33B1">
            <w:rPr>
              <w:szCs w:val="24"/>
            </w:rPr>
            <w:delText>events</w:delText>
          </w:r>
        </w:del>
      </w:ins>
      <w:ins w:id="2562" w:author="chelsea helion" w:date="2023-11-10T18:51:00Z">
        <w:r w:rsidR="00CA33B1">
          <w:rPr>
            <w:szCs w:val="24"/>
          </w:rPr>
          <w:t>emotional states</w:t>
        </w:r>
      </w:ins>
      <w:ins w:id="2563" w:author="Billy Mitchell" w:date="2023-11-10T02:34:00Z">
        <w:r w:rsidRPr="008C7178">
          <w:rPr>
            <w:szCs w:val="24"/>
          </w:rPr>
          <w:t xml:space="preserve"> </w:t>
        </w:r>
        <w:del w:id="2564" w:author="chelsea helion" w:date="2023-11-10T18:51:00Z">
          <w:r w:rsidRPr="008C7178" w:rsidDel="00CA33B1">
            <w:rPr>
              <w:szCs w:val="24"/>
            </w:rPr>
            <w:delText xml:space="preserve">using distraction </w:delText>
          </w:r>
        </w:del>
        <w:r w:rsidRPr="008C7178">
          <w:rPr>
            <w:szCs w:val="24"/>
          </w:rPr>
          <w:t xml:space="preserve">should more successfully regulate emotions than </w:t>
        </w:r>
        <w:del w:id="2565" w:author="chelsea helion" w:date="2023-11-10T18:51:00Z">
          <w:r w:rsidRPr="008C7178" w:rsidDel="00CA33B1">
            <w:rPr>
              <w:szCs w:val="24"/>
            </w:rPr>
            <w:delText xml:space="preserve">high-intensity events </w:delText>
          </w:r>
        </w:del>
        <w:r w:rsidRPr="008C7178">
          <w:rPr>
            <w:szCs w:val="24"/>
          </w:rPr>
          <w:t>using reappraisal</w:t>
        </w:r>
        <w:r>
          <w:rPr>
            <w:szCs w:val="24"/>
          </w:rPr>
          <w:t xml:space="preserve"> </w:t>
        </w:r>
        <w:r>
          <w:rPr>
            <w:szCs w:val="24"/>
          </w:rPr>
          <w:fldChar w:fldCharType="begin"/>
        </w:r>
      </w:ins>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ins w:id="2566" w:author="Billy Mitchell" w:date="2023-11-10T02:34:00Z">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CA33B1">
          <w:rPr>
            <w:i/>
            <w:iCs/>
            <w:szCs w:val="24"/>
            <w:rPrChange w:id="2567" w:author="chelsea helion" w:date="2023-11-10T18:52:00Z">
              <w:rPr>
                <w:szCs w:val="24"/>
              </w:rPr>
            </w:rPrChange>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del w:id="2568" w:author="chelsea helion" w:date="2023-11-10T18:53:00Z">
          <w:r w:rsidDel="00CA33B1">
            <w:rPr>
              <w:szCs w:val="24"/>
            </w:rPr>
            <w:delText>success</w:delText>
          </w:r>
        </w:del>
      </w:ins>
      <w:ins w:id="2569" w:author="chelsea helion" w:date="2023-11-10T18:53:00Z">
        <w:r w:rsidR="00CA33B1">
          <w:rPr>
            <w:szCs w:val="24"/>
          </w:rPr>
          <w:t>effectiveness</w:t>
        </w:r>
      </w:ins>
      <w:ins w:id="2570" w:author="Billy Mitchell" w:date="2023-11-10T02:34:00Z">
        <w:r>
          <w:rPr>
            <w:szCs w:val="24"/>
          </w:rPr>
          <w:t xml:space="preserve"> of distraction, but not reappraisal, as an </w:t>
        </w:r>
      </w:ins>
      <w:ins w:id="2571" w:author="Billy Mitchell" w:date="2023-11-13T19:29:00Z">
        <w:r w:rsidR="006021D3">
          <w:rPr>
            <w:szCs w:val="24"/>
          </w:rPr>
          <w:t>ER</w:t>
        </w:r>
      </w:ins>
      <w:ins w:id="2572" w:author="Billy Mitchell" w:date="2023-11-10T02:34:00Z">
        <w:r>
          <w:rPr>
            <w:szCs w:val="24"/>
          </w:rPr>
          <w:t xml:space="preserve"> strategy. Though the extant literature from comparable lab studies should motivate us to expect the efficacy of distraction to increase and </w:t>
        </w:r>
        <w:del w:id="2573" w:author="chelsea helion" w:date="2023-11-10T18:53:00Z">
          <w:r w:rsidDel="00CA33B1">
            <w:rPr>
              <w:szCs w:val="24"/>
            </w:rPr>
            <w:delText xml:space="preserve">of </w:delText>
          </w:r>
        </w:del>
        <w:r>
          <w:rPr>
            <w:szCs w:val="24"/>
          </w:rPr>
          <w:t xml:space="preserve">reappraisal to decrease as affective intensity increases, </w:t>
        </w:r>
        <w:r w:rsidRPr="008C7178">
          <w:rPr>
            <w:szCs w:val="24"/>
          </w:rPr>
          <w:t xml:space="preserve">our data </w:t>
        </w:r>
        <w:r>
          <w:rPr>
            <w:szCs w:val="24"/>
          </w:rPr>
          <w:t xml:space="preserve">seems to document a deviation from this pattern </w:t>
        </w:r>
      </w:ins>
      <w:ins w:id="2574" w:author="Billy Mitchell" w:date="2023-11-13T13:43:00Z">
        <w:r w:rsidR="00AB1536">
          <w:rPr>
            <w:szCs w:val="24"/>
          </w:rPr>
          <w:t xml:space="preserve">in </w:t>
        </w:r>
      </w:ins>
      <w:ins w:id="2575" w:author="Billy Mitchell" w:date="2023-11-13T13:44:00Z">
        <w:r w:rsidR="00AB1536">
          <w:rPr>
            <w:szCs w:val="24"/>
          </w:rPr>
          <w:t>a</w:t>
        </w:r>
      </w:ins>
      <w:ins w:id="2576" w:author="Billy Mitchell" w:date="2023-11-10T02:34:00Z">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ins>
      <w:ins w:id="2577" w:author="Billy Mitchell" w:date="2023-11-13T20:21:00Z">
        <w:r w:rsidR="00EC2B97">
          <w:rPr>
            <w:szCs w:val="24"/>
          </w:rPr>
          <w:t>–</w:t>
        </w:r>
      </w:ins>
      <w:ins w:id="2578" w:author="Billy Mitchell" w:date="2023-11-10T02:34:00Z">
        <w:r>
          <w:rPr>
            <w:szCs w:val="24"/>
          </w:rPr>
          <w:t xml:space="preserve"> not more </w:t>
        </w:r>
      </w:ins>
      <w:ins w:id="2579" w:author="Billy Mitchell" w:date="2023-11-13T20:21:00Z">
        <w:r w:rsidR="00EC2B97">
          <w:rPr>
            <w:szCs w:val="24"/>
          </w:rPr>
          <w:t>–</w:t>
        </w:r>
      </w:ins>
      <w:ins w:id="2580" w:author="Billy Mitchell" w:date="2023-11-10T02:34:00Z">
        <w:r>
          <w:rPr>
            <w:szCs w:val="24"/>
          </w:rPr>
          <w:t xml:space="preserve"> successful as affective intensity increased.</w:t>
        </w:r>
      </w:ins>
    </w:p>
    <w:p w14:paraId="1B92FAD1" w14:textId="2676A1E0" w:rsidR="00BF0B39" w:rsidRPr="00D93AE7" w:rsidRDefault="00BF0B39" w:rsidP="007335E6">
      <w:pPr>
        <w:spacing w:after="0" w:line="480" w:lineRule="auto"/>
        <w:ind w:left="0" w:firstLine="720"/>
        <w:rPr>
          <w:ins w:id="2581" w:author="Billy Mitchell" w:date="2023-11-10T02:34:00Z"/>
          <w:szCs w:val="24"/>
        </w:rPr>
      </w:pPr>
    </w:p>
    <w:p w14:paraId="3498ACF1" w14:textId="302CC752" w:rsidR="007335E6" w:rsidRDefault="00A632A5" w:rsidP="00EB6E76">
      <w:pPr>
        <w:spacing w:after="160" w:line="259" w:lineRule="auto"/>
        <w:ind w:left="0" w:firstLine="0"/>
        <w:rPr>
          <w:ins w:id="2582" w:author="Billy Mitchell" w:date="2023-11-10T02:34:00Z"/>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30"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2583" w:author="Billy Mitchell" w:date="2023-11-10T03:03:00Z">
                                  <w:r>
                                    <w:rPr>
                                      <w:rFonts w:eastAsia="Calibri"/>
                                      <w:b/>
                                      <w:sz w:val="20"/>
                                      <w:szCs w:val="24"/>
                                    </w:rPr>
                                    <w:t>4</w:t>
                                  </w:r>
                                </w:ins>
                                <w:del w:id="2584"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31">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6"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xRxu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YX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DSxRxu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7"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8"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2" o:title="A graph of a line&#10;&#10;Description automatically generated with medium confidence" cropright="7062f"/>
                  </v:shape>
                  <v:shape id="Text Box 2" o:spid="_x0000_s1049"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2585" w:author="Billy Mitchell" w:date="2023-11-10T03:03:00Z">
                            <w:r>
                              <w:rPr>
                                <w:rFonts w:eastAsia="Calibri"/>
                                <w:b/>
                                <w:sz w:val="20"/>
                                <w:szCs w:val="24"/>
                              </w:rPr>
                              <w:t>4</w:t>
                            </w:r>
                          </w:ins>
                          <w:del w:id="2586"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50"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3"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5F906E6B" w14:textId="532FC5C5" w:rsidR="008126E0" w:rsidRDefault="004F39AA" w:rsidP="002C6E4D">
      <w:pPr>
        <w:spacing w:after="0" w:line="480" w:lineRule="auto"/>
        <w:ind w:left="0" w:firstLine="720"/>
        <w:rPr>
          <w:ins w:id="2587" w:author="chelsea helion" w:date="2023-11-10T18:54:00Z"/>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w:t>
      </w:r>
      <w:del w:id="2588" w:author="Billy Mitchell" w:date="2023-11-13T18:09:00Z">
        <w:r w:rsidDel="00F720C7">
          <w:rPr>
            <w:szCs w:val="24"/>
          </w:rPr>
          <w:delText xml:space="preserve">high-intensity, </w:delText>
        </w:r>
      </w:del>
      <w:r>
        <w:rPr>
          <w:szCs w:val="24"/>
        </w:rPr>
        <w:t>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w:t>
      </w:r>
      <w:del w:id="2589" w:author="Billy Mitchell" w:date="2023-11-13T18:10:00Z">
        <w:r w:rsidR="002C6E4D" w:rsidDel="00F720C7">
          <w:rPr>
            <w:szCs w:val="24"/>
          </w:rPr>
          <w:delText xml:space="preserve">high-intensity, </w:delText>
        </w:r>
      </w:del>
      <w:r w:rsidR="002C6E4D">
        <w:rPr>
          <w:szCs w:val="24"/>
        </w:rPr>
        <w:t xml:space="preserve">multimodal environment would likely still demonstrate </w:t>
      </w:r>
      <w:del w:id="2590" w:author="Billy Mitchell" w:date="2023-11-13T19:29:00Z">
        <w:r w:rsidR="002C6E4D" w:rsidDel="006021D3">
          <w:rPr>
            <w:szCs w:val="24"/>
          </w:rPr>
          <w:delText>emotion regulation</w:delText>
        </w:r>
      </w:del>
      <w:ins w:id="2591" w:author="Billy Mitchell" w:date="2023-11-13T19:29:00Z">
        <w:r w:rsidR="006021D3">
          <w:rPr>
            <w:szCs w:val="24"/>
          </w:rPr>
          <w:t>ER</w:t>
        </w:r>
      </w:ins>
      <w:r w:rsidR="002C6E4D">
        <w:rPr>
          <w:szCs w:val="24"/>
        </w:rPr>
        <w:t xml:space="preserve"> </w:t>
      </w:r>
      <w:ins w:id="2592" w:author="Billy Mitchell" w:date="2023-11-13T19:23:00Z">
        <w:r w:rsidR="00131503">
          <w:rPr>
            <w:szCs w:val="24"/>
          </w:rPr>
          <w:t>usage</w:t>
        </w:r>
      </w:ins>
      <w:del w:id="2593" w:author="Billy Mitchell" w:date="2023-11-13T19:23:00Z">
        <w:r w:rsidR="002C6E4D" w:rsidDel="00131503">
          <w:rPr>
            <w:szCs w:val="24"/>
          </w:rPr>
          <w:delText>choice</w:delText>
        </w:r>
      </w:del>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del w:id="2594" w:author="Billy Mitchell" w:date="2023-11-10T03:12:00Z">
        <w:r w:rsidR="00496DF7" w:rsidDel="00A632A5">
          <w:rPr>
            <w:szCs w:val="24"/>
          </w:rPr>
          <w:delText>,</w:delText>
        </w:r>
      </w:del>
      <w:del w:id="2595" w:author="chelsea helion" w:date="2023-11-10T18:54:00Z">
        <w:r w:rsidR="00496DF7" w:rsidDel="008126E0">
          <w:rPr>
            <w:szCs w:val="24"/>
          </w:rPr>
          <w:delText xml:space="preserve"> </w:delText>
        </w:r>
      </w:del>
      <w:ins w:id="2596" w:author="Billy Mitchell" w:date="2023-11-10T03:12:00Z">
        <w:r w:rsidR="00A632A5">
          <w:rPr>
            <w:szCs w:val="24"/>
          </w:rPr>
          <w:t xml:space="preserve"> and asking participants to simulate</w:t>
        </w:r>
      </w:ins>
      <w:ins w:id="2597" w:author="Billy Mitchell" w:date="2023-11-10T03:13:00Z">
        <w:r w:rsidR="00A632A5">
          <w:rPr>
            <w:szCs w:val="24"/>
          </w:rPr>
          <w:t xml:space="preserve"> or forecast how they might self-regulate </w:t>
        </w:r>
      </w:ins>
      <w:del w:id="2598" w:author="Billy Mitchell" w:date="2023-11-10T03:12:00Z">
        <w:r w:rsidR="00496DF7" w:rsidDel="00A632A5">
          <w:rPr>
            <w:szCs w:val="24"/>
          </w:rPr>
          <w:delText>which is typical of much of the prior laboratory-based research,</w:delText>
        </w:r>
        <w:r w:rsidR="002B4BE0" w:rsidDel="00A632A5">
          <w:rPr>
            <w:szCs w:val="24"/>
          </w:rPr>
          <w:delText xml:space="preserve"> </w:delText>
        </w:r>
      </w:del>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BA6BA31"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del w:id="2599" w:author="Billy Mitchell" w:date="2023-11-08T02:11:00Z">
        <w:r w:rsidR="00D326AE" w:rsidDel="00B7719A">
          <w:rPr>
            <w:szCs w:val="24"/>
          </w:rPr>
          <w:delText>W</w:delText>
        </w:r>
      </w:del>
      <w:ins w:id="2600" w:author="Billy Mitchell" w:date="2023-11-08T02:11:00Z">
        <w:r w:rsidR="00B7719A">
          <w:rPr>
            <w:szCs w:val="24"/>
          </w:rPr>
          <w:t>w</w:t>
        </w:r>
      </w:ins>
      <w:r>
        <w:rPr>
          <w:szCs w:val="24"/>
        </w:rPr>
        <w:t xml:space="preserve">e </w:t>
      </w:r>
      <w:r w:rsidR="00D326AE">
        <w:rPr>
          <w:szCs w:val="24"/>
        </w:rPr>
        <w:t>had</w:t>
      </w:r>
      <w:r>
        <w:rPr>
          <w:szCs w:val="24"/>
        </w:rPr>
        <w:t xml:space="preserve"> access to the </w:t>
      </w:r>
      <w:del w:id="2601" w:author="Billy Mitchell" w:date="2023-11-10T03:13:00Z">
        <w:r w:rsidR="00C21522" w:rsidDel="00183114">
          <w:rPr>
            <w:szCs w:val="24"/>
          </w:rPr>
          <w:delText xml:space="preserve">experiential </w:delText>
        </w:r>
      </w:del>
      <w:ins w:id="2602" w:author="Billy Mitchell" w:date="2023-11-10T03:13:00Z">
        <w:r w:rsidR="00183114">
          <w:rPr>
            <w:szCs w:val="24"/>
          </w:rPr>
          <w:t xml:space="preserve">descriptive </w:t>
        </w:r>
      </w:ins>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between </w:t>
      </w:r>
      <w:r w:rsidR="00C21522">
        <w:rPr>
          <w:szCs w:val="24"/>
        </w:rPr>
        <w:t xml:space="preserve"> participants </w:t>
      </w:r>
      <w:ins w:id="2603" w:author="Billy Mitchell" w:date="2023-11-10T03:15:00Z">
        <w:r w:rsidR="00183114">
          <w:rPr>
            <w:szCs w:val="24"/>
          </w:rPr>
          <w:t xml:space="preserve">simulating (i.e., </w:t>
        </w:r>
      </w:ins>
      <w:del w:id="2604" w:author="Billy Mitchell" w:date="2023-11-10T03:13:00Z">
        <w:r w:rsidR="00C21522" w:rsidDel="00183114">
          <w:rPr>
            <w:szCs w:val="24"/>
          </w:rPr>
          <w:delText>reviewing</w:delText>
        </w:r>
      </w:del>
      <w:ins w:id="2605" w:author="Billy Mitchell" w:date="2023-11-10T03:14:00Z">
        <w:r w:rsidR="00183114">
          <w:rPr>
            <w:szCs w:val="24"/>
          </w:rPr>
          <w:t>forecasting</w:t>
        </w:r>
      </w:ins>
      <w:ins w:id="2606" w:author="Billy Mitchell" w:date="2023-11-10T03:15:00Z">
        <w:r w:rsidR="00183114">
          <w:rPr>
            <w:szCs w:val="24"/>
          </w:rPr>
          <w:t>)</w:t>
        </w:r>
      </w:ins>
      <w:ins w:id="2607" w:author="Billy Mitchell" w:date="2023-11-10T03:14:00Z">
        <w:r w:rsidR="00183114">
          <w:rPr>
            <w:szCs w:val="24"/>
          </w:rPr>
          <w:t xml:space="preserve"> self-regulation</w:t>
        </w:r>
      </w:ins>
      <w:del w:id="2608" w:author="Billy Mitchell" w:date="2023-11-10T03:13:00Z">
        <w:r w:rsidR="00C21522" w:rsidDel="00183114">
          <w:rPr>
            <w:szCs w:val="24"/>
          </w:rPr>
          <w:delText xml:space="preserve"> </w:delText>
        </w:r>
      </w:del>
      <w:del w:id="2609" w:author="Billy Mitchell" w:date="2023-11-10T03:14:00Z">
        <w:r w:rsidR="00C21522" w:rsidDel="00183114">
          <w:rPr>
            <w:szCs w:val="24"/>
          </w:rPr>
          <w:delText>an event</w:delText>
        </w:r>
      </w:del>
      <w:r w:rsidR="00C21522">
        <w:rPr>
          <w:szCs w:val="24"/>
        </w:rPr>
        <w:t xml:space="preserve"> and participants </w:t>
      </w:r>
      <w:del w:id="2610" w:author="Billy Mitchell" w:date="2023-11-10T03:14:00Z">
        <w:r w:rsidR="00C21522" w:rsidDel="00183114">
          <w:rPr>
            <w:szCs w:val="24"/>
          </w:rPr>
          <w:delText xml:space="preserve">experiencing </w:delText>
        </w:r>
      </w:del>
      <w:ins w:id="2611" w:author="Billy Mitchell" w:date="2023-11-10T03:14:00Z">
        <w:r w:rsidR="00183114">
          <w:rPr>
            <w:szCs w:val="24"/>
          </w:rPr>
          <w:t xml:space="preserve">performing </w:t>
        </w:r>
      </w:ins>
      <w:ins w:id="2612" w:author="Billy Mitchell" w:date="2023-11-10T03:15:00Z">
        <w:r w:rsidR="00183114">
          <w:rPr>
            <w:szCs w:val="24"/>
          </w:rPr>
          <w:t xml:space="preserve">(i.e., </w:t>
        </w:r>
      </w:ins>
      <w:ins w:id="2613" w:author="Billy Mitchell" w:date="2023-11-10T03:14:00Z">
        <w:r w:rsidR="00183114">
          <w:rPr>
            <w:szCs w:val="24"/>
          </w:rPr>
          <w:t>experiencing</w:t>
        </w:r>
      </w:ins>
      <w:ins w:id="2614" w:author="Billy Mitchell" w:date="2023-11-10T03:15:00Z">
        <w:r w:rsidR="00183114">
          <w:rPr>
            <w:szCs w:val="24"/>
          </w:rPr>
          <w:t>)</w:t>
        </w:r>
      </w:ins>
      <w:ins w:id="2615" w:author="Billy Mitchell" w:date="2023-11-10T03:14:00Z">
        <w:r w:rsidR="00183114">
          <w:rPr>
            <w:szCs w:val="24"/>
          </w:rPr>
          <w:t xml:space="preserve"> self-regulation</w:t>
        </w:r>
      </w:ins>
      <w:del w:id="2616" w:author="Billy Mitchell" w:date="2023-11-10T03:14:00Z">
        <w:r w:rsidR="00C21522" w:rsidDel="00183114">
          <w:rPr>
            <w:szCs w:val="24"/>
          </w:rPr>
          <w:delText xml:space="preserve">an event </w:delText>
        </w:r>
        <w:r w:rsidR="00804B41" w:rsidDel="00183114">
          <w:rPr>
            <w:szCs w:val="24"/>
          </w:rPr>
          <w:delText xml:space="preserve"> on the association between affective intensity and regulation strategy choice</w:delText>
        </w:r>
      </w:del>
      <w:r w:rsidR="00C21522">
        <w:rPr>
          <w:szCs w:val="24"/>
        </w:rPr>
        <w:t xml:space="preserve">, it </w:t>
      </w:r>
      <w:ins w:id="2617" w:author="Billy Mitchell" w:date="2023-11-10T03:14:00Z">
        <w:r w:rsidR="00183114">
          <w:rPr>
            <w:szCs w:val="24"/>
          </w:rPr>
          <w:t xml:space="preserve">may </w:t>
        </w:r>
      </w:ins>
      <w:del w:id="2618" w:author="Billy Mitchell" w:date="2023-11-10T03:15:00Z">
        <w:r w:rsidR="00C21522" w:rsidDel="00183114">
          <w:rPr>
            <w:szCs w:val="24"/>
          </w:rPr>
          <w:delText xml:space="preserve">would </w:delText>
        </w:r>
      </w:del>
      <w:r w:rsidR="00C21522">
        <w:rPr>
          <w:szCs w:val="24"/>
        </w:rPr>
        <w:t xml:space="preserve">further emphasize the complications that </w:t>
      </w:r>
      <w:del w:id="2619" w:author="Billy Mitchell" w:date="2023-11-13T18:10:00Z">
        <w:r w:rsidR="00C21522" w:rsidDel="00F720C7">
          <w:rPr>
            <w:szCs w:val="24"/>
          </w:rPr>
          <w:delText xml:space="preserve">high-intensity, </w:delText>
        </w:r>
      </w:del>
      <w:del w:id="2620" w:author="Billy Mitchell" w:date="2023-11-10T03:15:00Z">
        <w:r w:rsidR="00C21522" w:rsidDel="00183114">
          <w:rPr>
            <w:szCs w:val="24"/>
          </w:rPr>
          <w:delText>complex</w:delText>
        </w:r>
      </w:del>
      <w:ins w:id="2621" w:author="Billy Mitchell" w:date="2023-11-10T03:15:00Z">
        <w:r w:rsidR="00183114">
          <w:rPr>
            <w:szCs w:val="24"/>
          </w:rPr>
          <w:t>dynamic</w:t>
        </w:r>
      </w:ins>
      <w:r w:rsidR="00C21522">
        <w:rPr>
          <w:szCs w:val="24"/>
        </w:rPr>
        <w:t xml:space="preserve">, multimodal contexts introduce to the </w:t>
      </w:r>
      <w:del w:id="2622" w:author="Billy Mitchell" w:date="2023-11-13T19:29:00Z">
        <w:r w:rsidR="00C21522" w:rsidDel="006021D3">
          <w:rPr>
            <w:szCs w:val="24"/>
          </w:rPr>
          <w:delText>emotion regulation</w:delText>
        </w:r>
      </w:del>
      <w:ins w:id="2623" w:author="Billy Mitchell" w:date="2023-11-13T19:29:00Z">
        <w:r w:rsidR="006021D3">
          <w:rPr>
            <w:szCs w:val="24"/>
          </w:rPr>
          <w:t>ER</w:t>
        </w:r>
      </w:ins>
      <w:r w:rsidR="00C21522">
        <w:rPr>
          <w:szCs w:val="24"/>
        </w:rPr>
        <w:t xml:space="preserve"> space. I</w:t>
      </w:r>
      <w:r>
        <w:rPr>
          <w:szCs w:val="24"/>
        </w:rPr>
        <w:t>n Experiment 2, a novel set of participants were presented with information about</w:t>
      </w:r>
      <w:ins w:id="2624" w:author="Billy Mitchell" w:date="2023-11-08T02:11:00Z">
        <w:r w:rsidR="00B7719A">
          <w:rPr>
            <w:szCs w:val="24"/>
          </w:rPr>
          <w:t xml:space="preserve"> the</w:t>
        </w:r>
      </w:ins>
      <w:r>
        <w:rPr>
          <w:szCs w:val="24"/>
        </w:rPr>
        <w:t xml:space="preserve"> events</w:t>
      </w:r>
      <w:ins w:id="2625" w:author="Billy Mitchell" w:date="2023-11-08T02:11:00Z">
        <w:r w:rsidR="00B7719A">
          <w:rPr>
            <w:szCs w:val="24"/>
          </w:rPr>
          <w:t xml:space="preserve"> that motivated </w:t>
        </w:r>
      </w:ins>
      <w:ins w:id="2626" w:author="Billy Mitchell" w:date="2023-11-13T19:29:00Z">
        <w:r w:rsidR="006021D3">
          <w:rPr>
            <w:szCs w:val="24"/>
          </w:rPr>
          <w:t>ER</w:t>
        </w:r>
      </w:ins>
      <w:del w:id="2627" w:author="Billy Mitchell" w:date="2023-11-08T02:12:00Z">
        <w:r w:rsidDel="00B7719A">
          <w:rPr>
            <w:szCs w:val="24"/>
          </w:rPr>
          <w:delText xml:space="preserve"> </w:delText>
        </w:r>
      </w:del>
      <w:ins w:id="2628" w:author="Billy Mitchell" w:date="2023-11-08T02:12:00Z">
        <w:r w:rsidR="00B7719A">
          <w:rPr>
            <w:szCs w:val="24"/>
          </w:rPr>
          <w:t xml:space="preserve"> </w:t>
        </w:r>
      </w:ins>
      <w:r>
        <w:rPr>
          <w:szCs w:val="24"/>
        </w:rPr>
        <w:t>reported by pilot participants</w:t>
      </w:r>
      <w:r w:rsidR="00804B41">
        <w:rPr>
          <w:szCs w:val="24"/>
        </w:rPr>
        <w:t xml:space="preserve"> (</w:t>
      </w:r>
      <w:r w:rsidR="00EC3FBC">
        <w:rPr>
          <w:szCs w:val="24"/>
        </w:rPr>
        <w:t>events available within OSF repository</w:t>
      </w:r>
      <w:ins w:id="2629" w:author="Billy Mitchell" w:date="2023-11-08T02:12:00Z">
        <w:r w:rsidR="00B7719A">
          <w:rPr>
            <w:szCs w:val="24"/>
          </w:rPr>
          <w:t>)</w:t>
        </w:r>
      </w:ins>
      <w:del w:id="2630" w:author="Billy Mitchell" w:date="2023-11-08T02:12:00Z">
        <w:r w:rsidR="00EC3FBC" w:rsidDel="00B7719A">
          <w:rPr>
            <w:szCs w:val="24"/>
          </w:rPr>
          <w:delText>)</w:delText>
        </w:r>
      </w:del>
      <w:ins w:id="2631" w:author="Billy Mitchell" w:date="2023-11-08T02:12:00Z">
        <w:r w:rsidR="00B7719A">
          <w:rPr>
            <w:szCs w:val="24"/>
          </w:rPr>
          <w:t xml:space="preserve">, but not the regulatory behaviors participants used, </w:t>
        </w:r>
      </w:ins>
      <w:r>
        <w:rPr>
          <w:szCs w:val="24"/>
        </w:rPr>
        <w:t xml:space="preserve"> and asked to </w:t>
      </w:r>
      <w:ins w:id="2632" w:author="Billy Mitchell" w:date="2023-11-13T18:10:00Z">
        <w:r w:rsidR="00F720C7">
          <w:rPr>
            <w:szCs w:val="24"/>
          </w:rPr>
          <w:t>predict</w:t>
        </w:r>
      </w:ins>
      <w:del w:id="2633" w:author="Billy Mitchell" w:date="2023-11-13T18:10:00Z">
        <w:r w:rsidDel="00F720C7">
          <w:rPr>
            <w:szCs w:val="24"/>
          </w:rPr>
          <w:delText>choose</w:delText>
        </w:r>
      </w:del>
      <w:r>
        <w:rPr>
          <w:szCs w:val="24"/>
        </w:rPr>
        <w:t xml:space="preserve"> </w:t>
      </w:r>
      <w:ins w:id="2634" w:author="Billy Mitchell" w:date="2023-11-13T18:11:00Z">
        <w:r w:rsidR="00F720C7">
          <w:rPr>
            <w:szCs w:val="24"/>
          </w:rPr>
          <w:t xml:space="preserve">which </w:t>
        </w:r>
      </w:ins>
      <w:del w:id="2635" w:author="Billy Mitchell" w:date="2023-11-13T18:11:00Z">
        <w:r w:rsidDel="00F720C7">
          <w:rPr>
            <w:szCs w:val="24"/>
          </w:rPr>
          <w:delText xml:space="preserve">a </w:delText>
        </w:r>
      </w:del>
      <w:r>
        <w:rPr>
          <w:szCs w:val="24"/>
        </w:rPr>
        <w:t xml:space="preserve">regulation strategy </w:t>
      </w:r>
      <w:ins w:id="2636" w:author="Billy Mitchell" w:date="2023-11-13T18:11:00Z">
        <w:r w:rsidR="00F720C7">
          <w:rPr>
            <w:szCs w:val="24"/>
          </w:rPr>
          <w:t xml:space="preserve">they would </w:t>
        </w:r>
      </w:ins>
      <w:del w:id="2637" w:author="Billy Mitchell" w:date="2023-11-13T18:11:00Z">
        <w:r w:rsidDel="00F720C7">
          <w:rPr>
            <w:szCs w:val="24"/>
          </w:rPr>
          <w:delText xml:space="preserve">to </w:delText>
        </w:r>
      </w:del>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0E79FE9A"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ins w:id="2638" w:author="Billy Mitchell" w:date="2023-11-13T20:38:00Z">
        <w:r w:rsidR="002F3B4A">
          <w:rPr>
            <w:szCs w:val="24"/>
          </w:rPr>
          <w:t xml:space="preserve">age: </w:t>
        </w:r>
      </w:ins>
      <w:r w:rsidRPr="008C7178">
        <w:rPr>
          <w:i/>
          <w:szCs w:val="24"/>
        </w:rPr>
        <w:t xml:space="preserve">x̄ </w:t>
      </w:r>
      <w:r w:rsidRPr="008C7178">
        <w:rPr>
          <w:i/>
          <w:szCs w:val="24"/>
          <w:vertAlign w:val="subscript"/>
        </w:rPr>
        <w:t>age</w:t>
      </w:r>
      <w:r w:rsidRPr="008C7178">
        <w:rPr>
          <w:szCs w:val="24"/>
        </w:rPr>
        <w:t xml:space="preserve"> = 34.34 yrs, </w:t>
      </w:r>
      <w:r w:rsidRPr="00831F04">
        <w:rPr>
          <w:i/>
          <w:iCs/>
          <w:szCs w:val="24"/>
          <w:rPrChange w:id="2639" w:author="Billy Mitchell" w:date="2023-11-08T20:24:00Z">
            <w:rPr>
              <w:szCs w:val="24"/>
            </w:rPr>
          </w:rPrChange>
        </w:rPr>
        <w:t>range</w:t>
      </w:r>
      <w:r w:rsidRPr="008C7178">
        <w:rPr>
          <w:szCs w:val="24"/>
        </w:rPr>
        <w:t xml:space="preserve"> = 18 -75 yrs, </w:t>
      </w:r>
      <w:r w:rsidRPr="008C7178">
        <w:rPr>
          <w:i/>
          <w:szCs w:val="24"/>
        </w:rPr>
        <w:t>sd</w:t>
      </w:r>
      <w:r w:rsidRPr="008C7178">
        <w:rPr>
          <w:i/>
          <w:szCs w:val="24"/>
          <w:vertAlign w:val="subscript"/>
        </w:rPr>
        <w:t>age</w:t>
      </w:r>
      <w:r w:rsidRPr="008C7178">
        <w:rPr>
          <w:szCs w:val="24"/>
        </w:rPr>
        <w:t xml:space="preserve"> = 14.31 yrs</w:t>
      </w:r>
      <w:ins w:id="2640" w:author="Billy Mitchell" w:date="2023-11-13T20:38:00Z">
        <w:r w:rsidR="002F3B4A">
          <w:rPr>
            <w:szCs w:val="24"/>
          </w:rPr>
          <w:t>;</w:t>
        </w:r>
      </w:ins>
      <w:del w:id="2641" w:author="Billy Mitchell" w:date="2023-11-13T20:38:00Z">
        <w:r w:rsidRPr="008C7178" w:rsidDel="002F3B4A">
          <w:rPr>
            <w:szCs w:val="24"/>
          </w:rPr>
          <w:delText>,</w:delText>
        </w:r>
      </w:del>
      <w:r w:rsidRPr="008C7178">
        <w:rPr>
          <w:szCs w:val="24"/>
        </w:rPr>
        <w:t xml:space="preserve"> </w:t>
      </w:r>
      <w:ins w:id="2642" w:author="Billy Mitchell" w:date="2023-11-13T20:39:00Z">
        <w:r w:rsidR="002F3B4A">
          <w:rPr>
            <w:szCs w:val="24"/>
          </w:rPr>
          <w:t xml:space="preserve">gender: </w:t>
        </w:r>
      </w:ins>
      <w:r w:rsidRPr="008C7178">
        <w:rPr>
          <w:szCs w:val="24"/>
        </w:rPr>
        <w:t xml:space="preserve">100 female, </w:t>
      </w:r>
      <w:ins w:id="2643" w:author="Billy Mitchell" w:date="2023-11-13T20:38:00Z">
        <w:r w:rsidR="002F3B4A">
          <w:rPr>
            <w:szCs w:val="24"/>
          </w:rPr>
          <w:t xml:space="preserve">68 male, </w:t>
        </w:r>
      </w:ins>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F720C7">
        <w:rPr>
          <w:i/>
          <w:iCs/>
          <w:szCs w:val="24"/>
          <w:rPrChange w:id="2644" w:author="Billy Mitchell" w:date="2023-11-13T18:11:00Z">
            <w:rPr>
              <w:szCs w:val="24"/>
            </w:rPr>
          </w:rPrChange>
        </w:rPr>
        <w:t>r</w:t>
      </w:r>
      <w:r w:rsidR="005E2671" w:rsidRPr="00F720C7">
        <w:rPr>
          <w:i/>
          <w:iCs/>
          <w:szCs w:val="24"/>
          <w:vertAlign w:val="superscript"/>
          <w:rPrChange w:id="2645" w:author="Billy Mitchell" w:date="2023-11-13T18:11:00Z">
            <w:rPr>
              <w:szCs w:val="24"/>
              <w:vertAlign w:val="superscript"/>
            </w:rPr>
          </w:rPrChange>
        </w:rPr>
        <w:t>2</w:t>
      </w:r>
      <w:r w:rsidR="005E2671" w:rsidRPr="00F720C7">
        <w:rPr>
          <w:i/>
          <w:iCs/>
          <w:szCs w:val="24"/>
          <w:rPrChange w:id="2646" w:author="Billy Mitchell" w:date="2023-11-13T18:11:00Z">
            <w:rPr>
              <w:szCs w:val="24"/>
            </w:rPr>
          </w:rPrChange>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2647"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2648"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2649" w:author="Billy Mitchell" w:date="2023-11-08T20:24:00Z">
            <w:rPr>
              <w:szCs w:val="24"/>
            </w:rPr>
          </w:rPrChange>
        </w:rPr>
        <w:t>n</w:t>
      </w:r>
      <w:r w:rsidRPr="008C7178">
        <w:rPr>
          <w:szCs w:val="24"/>
        </w:rPr>
        <w:t xml:space="preserve"> = 7), failing to complete the study (</w:t>
      </w:r>
      <w:r w:rsidRPr="00831F04">
        <w:rPr>
          <w:i/>
          <w:iCs/>
          <w:szCs w:val="24"/>
          <w:rPrChange w:id="2650" w:author="Billy Mitchell" w:date="2023-11-08T20:24:00Z">
            <w:rPr>
              <w:szCs w:val="24"/>
            </w:rPr>
          </w:rPrChange>
        </w:rPr>
        <w:t xml:space="preserve">n </w:t>
      </w:r>
      <w:r w:rsidRPr="008C7178">
        <w:rPr>
          <w:szCs w:val="24"/>
        </w:rPr>
        <w:t>= 9), and scoring a Q Recaptcha Score lower than 0.7, indicating significant bot activity (</w:t>
      </w:r>
      <w:r w:rsidRPr="00831F04">
        <w:rPr>
          <w:i/>
          <w:iCs/>
          <w:szCs w:val="24"/>
          <w:rPrChange w:id="2651" w:author="Billy Mitchell" w:date="2023-11-08T20:24:00Z">
            <w:rPr>
              <w:szCs w:val="24"/>
            </w:rPr>
          </w:rPrChange>
        </w:rPr>
        <w:t>n</w:t>
      </w:r>
      <w:r w:rsidRPr="008C7178">
        <w:rPr>
          <w:szCs w:val="24"/>
        </w:rPr>
        <w:t xml:space="preserve"> = 2). Participants were paid at a rate of $10.25/hr. </w:t>
      </w:r>
    </w:p>
    <w:p w14:paraId="1FAB05EF" w14:textId="52C1D43F"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ins w:id="2652" w:author="Billy Mitchell" w:date="2023-11-13T18:11:00Z">
        <w:r w:rsidR="00F720C7">
          <w:rPr>
            <w:szCs w:val="24"/>
          </w:rPr>
          <w:t xml:space="preserve"> (78)</w:t>
        </w:r>
      </w:ins>
      <w:r w:rsidRPr="008C7178">
        <w:rPr>
          <w:szCs w:val="24"/>
        </w:rPr>
        <w:t xml:space="preserve">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ins w:id="2653" w:author="Billy Mitchell" w:date="2023-11-08T19:48:00Z">
        <w:r w:rsidR="00D729E1">
          <w:rPr>
            <w:szCs w:val="24"/>
          </w:rPr>
          <w:t xml:space="preserve"> These </w:t>
        </w:r>
      </w:ins>
      <w:ins w:id="2654" w:author="Billy Mitchell" w:date="2023-11-08T19:50:00Z">
        <w:r w:rsidR="00D729E1">
          <w:rPr>
            <w:szCs w:val="24"/>
          </w:rPr>
          <w:t xml:space="preserve">haunted house-specific </w:t>
        </w:r>
      </w:ins>
      <w:ins w:id="2655" w:author="Billy Mitchell" w:date="2023-11-08T19:48:00Z">
        <w:r w:rsidR="00D729E1">
          <w:rPr>
            <w:szCs w:val="24"/>
          </w:rPr>
          <w:t>examples included</w:t>
        </w:r>
      </w:ins>
      <w:ins w:id="2656" w:author="Billy Mitchell" w:date="2023-11-08T19:51:00Z">
        <w:r w:rsidR="00D729E1">
          <w:rPr>
            <w:szCs w:val="24"/>
          </w:rPr>
          <w:t xml:space="preserve">: a.) </w:t>
        </w:r>
      </w:ins>
      <w:ins w:id="2657" w:author="Billy Mitchell" w:date="2023-11-08T19:48:00Z">
        <w:r w:rsidR="00D729E1" w:rsidRPr="00D729E1">
          <w:rPr>
            <w:szCs w:val="24"/>
          </w:rPr>
          <w:t>mak</w:t>
        </w:r>
      </w:ins>
      <w:ins w:id="2658" w:author="Billy Mitchell" w:date="2023-11-08T19:49:00Z">
        <w:r w:rsidR="00D729E1">
          <w:rPr>
            <w:szCs w:val="24"/>
          </w:rPr>
          <w:t>ing</w:t>
        </w:r>
      </w:ins>
      <w:ins w:id="2659" w:author="Billy Mitchell" w:date="2023-11-08T19:48:00Z">
        <w:r w:rsidR="00D729E1" w:rsidRPr="00D729E1">
          <w:rPr>
            <w:szCs w:val="24"/>
          </w:rPr>
          <w:t xml:space="preserve"> an effort to remind </w:t>
        </w:r>
      </w:ins>
      <w:ins w:id="2660" w:author="Billy Mitchell" w:date="2023-11-08T19:49:00Z">
        <w:r w:rsidR="00D729E1">
          <w:rPr>
            <w:szCs w:val="24"/>
          </w:rPr>
          <w:t>one</w:t>
        </w:r>
      </w:ins>
      <w:ins w:id="2661" w:author="Billy Mitchell" w:date="2023-11-08T19:48:00Z">
        <w:r w:rsidR="00D729E1" w:rsidRPr="00D729E1">
          <w:rPr>
            <w:szCs w:val="24"/>
          </w:rPr>
          <w:t xml:space="preserve">self that the people are just actors who are using props, rather than zombies trying to hurt </w:t>
        </w:r>
      </w:ins>
      <w:ins w:id="2662" w:author="Billy Mitchell" w:date="2023-11-08T19:49:00Z">
        <w:r w:rsidR="00D729E1">
          <w:rPr>
            <w:szCs w:val="24"/>
          </w:rPr>
          <w:t>them</w:t>
        </w:r>
      </w:ins>
      <w:ins w:id="2663" w:author="Billy Mitchell" w:date="2023-11-08T19:51:00Z">
        <w:r w:rsidR="00D729E1">
          <w:rPr>
            <w:szCs w:val="24"/>
          </w:rPr>
          <w:t>,</w:t>
        </w:r>
      </w:ins>
      <w:ins w:id="2664" w:author="Billy Mitchell" w:date="2023-11-08T19:49:00Z">
        <w:r w:rsidR="00D729E1">
          <w:rPr>
            <w:szCs w:val="24"/>
          </w:rPr>
          <w:t xml:space="preserve"> and </w:t>
        </w:r>
      </w:ins>
      <w:ins w:id="2665" w:author="Billy Mitchell" w:date="2023-11-08T19:51:00Z">
        <w:r w:rsidR="00D729E1">
          <w:rPr>
            <w:szCs w:val="24"/>
          </w:rPr>
          <w:t xml:space="preserve">b.) </w:t>
        </w:r>
      </w:ins>
      <w:ins w:id="2666" w:author="Billy Mitchell" w:date="2023-11-08T19:48:00Z">
        <w:r w:rsidR="00D729E1" w:rsidRPr="00D729E1">
          <w:rPr>
            <w:szCs w:val="24"/>
          </w:rPr>
          <w:t>choos</w:t>
        </w:r>
      </w:ins>
      <w:ins w:id="2667" w:author="Billy Mitchell" w:date="2023-11-08T19:49:00Z">
        <w:r w:rsidR="00D729E1">
          <w:rPr>
            <w:szCs w:val="24"/>
          </w:rPr>
          <w:t>ing</w:t>
        </w:r>
      </w:ins>
      <w:ins w:id="2668" w:author="Billy Mitchell" w:date="2023-11-08T19:48:00Z">
        <w:r w:rsidR="00D729E1" w:rsidRPr="00D729E1">
          <w:rPr>
            <w:szCs w:val="24"/>
          </w:rPr>
          <w:t xml:space="preserve"> to look down at </w:t>
        </w:r>
      </w:ins>
      <w:ins w:id="2669" w:author="Billy Mitchell" w:date="2023-11-08T19:49:00Z">
        <w:r w:rsidR="00D729E1">
          <w:rPr>
            <w:szCs w:val="24"/>
          </w:rPr>
          <w:t>one’s</w:t>
        </w:r>
      </w:ins>
      <w:ins w:id="2670" w:author="Billy Mitchell" w:date="2023-11-08T19:48:00Z">
        <w:r w:rsidR="00D729E1" w:rsidRPr="00D729E1">
          <w:rPr>
            <w:szCs w:val="24"/>
          </w:rPr>
          <w:t xml:space="preserve"> feet or </w:t>
        </w:r>
      </w:ins>
      <w:ins w:id="2671" w:author="Billy Mitchell" w:date="2023-11-08T19:50:00Z">
        <w:r w:rsidR="00D729E1">
          <w:rPr>
            <w:szCs w:val="24"/>
          </w:rPr>
          <w:t>focusing on what</w:t>
        </w:r>
      </w:ins>
      <w:ins w:id="2672" w:author="Billy Mitchell" w:date="2023-11-08T19:48:00Z">
        <w:r w:rsidR="00D729E1" w:rsidRPr="00D729E1">
          <w:rPr>
            <w:szCs w:val="24"/>
          </w:rPr>
          <w:t xml:space="preserve"> </w:t>
        </w:r>
      </w:ins>
      <w:ins w:id="2673" w:author="Billy Mitchell" w:date="2023-11-08T19:50:00Z">
        <w:r w:rsidR="00D729E1">
          <w:rPr>
            <w:szCs w:val="24"/>
          </w:rPr>
          <w:t>one</w:t>
        </w:r>
      </w:ins>
      <w:ins w:id="2674" w:author="Billy Mitchell" w:date="2023-11-08T19:48:00Z">
        <w:r w:rsidR="00D729E1" w:rsidRPr="00D729E1">
          <w:rPr>
            <w:szCs w:val="24"/>
          </w:rPr>
          <w:t xml:space="preserve"> ate for lunch rather than focusing on the zombies coming after you</w:t>
        </w:r>
      </w:ins>
      <w:ins w:id="2675" w:author="Billy Mitchell" w:date="2023-11-08T19:50:00Z">
        <w:r w:rsidR="00D729E1">
          <w:rPr>
            <w:szCs w:val="24"/>
          </w:rPr>
          <w:t xml:space="preserve">, for reappraisal and distraction </w:t>
        </w:r>
        <w:r w:rsidR="00D729E1">
          <w:rPr>
            <w:szCs w:val="24"/>
          </w:rPr>
          <w:lastRenderedPageBreak/>
          <w:t>specifically</w:t>
        </w:r>
      </w:ins>
      <w:ins w:id="2676" w:author="Billy Mitchell" w:date="2023-11-08T19:48:00Z">
        <w:r w:rsidR="00D729E1" w:rsidRPr="00D729E1">
          <w:rPr>
            <w:szCs w:val="24"/>
          </w:rPr>
          <w:t>.</w:t>
        </w:r>
      </w:ins>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2677" w:author="Billy Mitchell" w:date="2023-11-08T19:12:00Z">
        <w:r w:rsidR="00372E6A">
          <w:rPr>
            <w:b/>
            <w:bCs/>
          </w:rPr>
          <w:t>5</w:t>
        </w:r>
      </w:ins>
      <w:del w:id="2678"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2679"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2680" w:author="Billy Mitchell" w:date="2023-11-08T02:13:00Z">
        <w:r w:rsidR="00B7719A">
          <w:rPr>
            <w:szCs w:val="24"/>
          </w:rPr>
          <w:t xml:space="preserve"> </w:t>
        </w:r>
      </w:ins>
      <w:del w:id="2681"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2682" w:author="Billy Mitchell" w:date="2023-11-08T19:12:00Z">
                                <w:r>
                                  <w:rPr>
                                    <w:b/>
                                    <w:bCs/>
                                    <w:sz w:val="20"/>
                                    <w:szCs w:val="20"/>
                                  </w:rPr>
                                  <w:t>5</w:t>
                                </w:r>
                              </w:ins>
                              <w:del w:id="2683"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2684"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51"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">
                <v:shape id="Text Box 2" o:spid="_x0000_s105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2685" w:author="Billy Mitchell" w:date="2023-11-08T19:12:00Z">
                          <w:r>
                            <w:rPr>
                              <w:b/>
                              <w:bCs/>
                              <w:sz w:val="20"/>
                              <w:szCs w:val="20"/>
                            </w:rPr>
                            <w:t>5</w:t>
                          </w:r>
                        </w:ins>
                        <w:del w:id="2686"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2687"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5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5" o:title=""/>
                </v:shape>
                <w10:wrap type="topAndBottom" anchorx="margin"/>
              </v:group>
            </w:pict>
          </mc:Fallback>
        </mc:AlternateContent>
      </w:r>
      <w:del w:id="2688" w:author="Billy Mitchell [2]" w:date="2023-11-07T10:37:00Z">
        <w:r w:rsidR="00260459" w:rsidDel="00260459">
          <w:rPr>
            <w:noProof/>
            <w:szCs w:val="24"/>
          </w:rPr>
          <w:drawing>
            <wp:anchor distT="0" distB="0" distL="114300" distR="114300" simplePos="0" relativeHeight="251656192" behindDoc="0" locked="0" layoutInCell="1" allowOverlap="1" wp14:anchorId="1723F873" wp14:editId="258DFC4D">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6"/>
                      <a:stretch>
                        <a:fillRect/>
                      </a:stretch>
                    </pic:blipFill>
                    <pic:spPr>
                      <a:xfrm>
                        <a:off x="0" y="0"/>
                        <a:ext cx="5942924" cy="3265357"/>
                      </a:xfrm>
                      <a:prstGeom prst="rect">
                        <a:avLst/>
                      </a:prstGeom>
                    </pic:spPr>
                  </pic:pic>
                </a:graphicData>
              </a:graphic>
            </wp:anchor>
          </w:drawing>
        </w:r>
      </w:del>
      <w:r w:rsidR="00793BCC">
        <w:rPr>
          <w:szCs w:val="24"/>
        </w:rPr>
        <w:t>Regulation Questionnaire</w:t>
      </w:r>
      <w:ins w:id="2689" w:author="Billy Mitchell" w:date="2023-11-13T18:12:00Z">
        <w:r w:rsidR="00F720C7">
          <w:rPr>
            <w:szCs w:val="24"/>
          </w:rPr>
          <w:t xml:space="preserve"> (ERQ)</w:t>
        </w:r>
      </w:ins>
      <w:r w:rsidR="00793BCC">
        <w:rPr>
          <w:szCs w:val="24"/>
        </w:rPr>
        <w:t>, the Difficulties with Emotion Regulation Survey</w:t>
      </w:r>
      <w:ins w:id="2690" w:author="Billy Mitchell" w:date="2023-11-13T18:12:00Z">
        <w:r w:rsidR="00F720C7">
          <w:rPr>
            <w:szCs w:val="24"/>
          </w:rPr>
          <w:t xml:space="preserve"> (DERS)</w:t>
        </w:r>
      </w:ins>
      <w:r w:rsidR="00793BCC">
        <w:rPr>
          <w:szCs w:val="24"/>
        </w:rPr>
        <w:t>, and the Intolerance of Uncertainty Scale</w:t>
      </w:r>
      <w:ins w:id="2691" w:author="Billy Mitchell" w:date="2023-11-13T18:12:00Z">
        <w:r w:rsidR="00F720C7">
          <w:rPr>
            <w:szCs w:val="24"/>
          </w:rPr>
          <w:t xml:space="preserve"> (IUS)</w:t>
        </w:r>
      </w:ins>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del w:id="2692" w:author="Billy Mitchell" w:date="2023-11-08T11:27:00Z">
        <w:r w:rsidR="009F52D2" w:rsidDel="00AA18EC">
          <w:rPr>
            <w:szCs w:val="24"/>
          </w:rPr>
          <w:delText>median</w:delText>
        </w:r>
      </w:del>
      <w:ins w:id="2693" w:author="Billy Mitchell" w:date="2023-11-08T11:27:00Z">
        <w:r w:rsidR="00AA18EC" w:rsidRPr="00AA18EC">
          <w:rPr>
            <w:i/>
            <w:iCs/>
            <w:szCs w:val="24"/>
          </w:rPr>
          <w:t>median</w:t>
        </w:r>
      </w:ins>
      <w:r w:rsidR="009F52D2">
        <w:rPr>
          <w:szCs w:val="24"/>
        </w:rPr>
        <w:t xml:space="preserve"> = 31.5 minutes, </w:t>
      </w:r>
      <w:r w:rsidR="009F52D2" w:rsidRPr="00831F04">
        <w:rPr>
          <w:i/>
          <w:iCs/>
          <w:szCs w:val="24"/>
          <w:rPrChange w:id="2694" w:author="Billy Mitchell" w:date="2023-11-08T20:24:00Z">
            <w:rPr>
              <w:szCs w:val="24"/>
            </w:rPr>
          </w:rPrChange>
        </w:rPr>
        <w:t>sd</w:t>
      </w:r>
      <w:r w:rsidR="009F52D2">
        <w:rPr>
          <w:szCs w:val="24"/>
        </w:rPr>
        <w:t xml:space="preserve"> = 14.2 minutes, </w:t>
      </w:r>
      <w:r w:rsidR="009F52D2" w:rsidRPr="00831F04">
        <w:rPr>
          <w:i/>
          <w:iCs/>
          <w:szCs w:val="24"/>
          <w:rPrChange w:id="2695"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ins w:id="2696" w:author="Billy Mitchell" w:date="2023-11-13T16:36:00Z">
        <w:r w:rsidR="001227C9">
          <w:rPr>
            <w:szCs w:val="24"/>
          </w:rPr>
          <w:t xml:space="preserve"> iteratively</w:t>
        </w:r>
      </w:ins>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7"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718595FF" w:rsidR="005D3AA4" w:rsidRPr="005D3AA4" w:rsidRDefault="00FE436A" w:rsidP="009F52D2">
      <w:pPr>
        <w:spacing w:after="0" w:line="480" w:lineRule="auto"/>
        <w:ind w:left="0" w:firstLine="720"/>
        <w:rPr>
          <w:bCs/>
          <w:szCs w:val="24"/>
        </w:rPr>
      </w:pPr>
      <w:ins w:id="2697" w:author="Billy Mitchell [2]" w:date="2023-11-09T16:40:00Z">
        <w:r>
          <w:rPr>
            <w:b/>
            <w:szCs w:val="24"/>
          </w:rPr>
          <w:t>Study samples were similar across individual difference measures</w:t>
        </w:r>
      </w:ins>
      <w:del w:id="2698" w:author="Billy Mitchell [2]" w:date="2023-11-09T16:40:00Z">
        <w:r w:rsidR="00D84F4E" w:rsidDel="00FE436A">
          <w:rPr>
            <w:b/>
            <w:szCs w:val="24"/>
          </w:rPr>
          <w:delText xml:space="preserve">Differences in </w:delText>
        </w:r>
        <w:r w:rsidR="005D3AA4" w:rsidDel="00FE436A">
          <w:rPr>
            <w:b/>
            <w:szCs w:val="24"/>
          </w:rPr>
          <w:delText>Covariates</w:delText>
        </w:r>
        <w:r w:rsidR="00D84F4E" w:rsidDel="00FE436A">
          <w:rPr>
            <w:b/>
            <w:szCs w:val="24"/>
          </w:rPr>
          <w:delText xml:space="preserve"> Across Samples</w:delText>
        </w:r>
      </w:del>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w:t>
      </w:r>
      <w:ins w:id="2699" w:author="Billy Mitchell" w:date="2023-11-13T19:24:00Z">
        <w:r w:rsidR="00131503">
          <w:rPr>
            <w:bCs/>
            <w:szCs w:val="24"/>
          </w:rPr>
          <w:t>forecasting</w:t>
        </w:r>
      </w:ins>
      <w:del w:id="2700" w:author="Billy Mitchell" w:date="2023-11-13T19:24:00Z">
        <w:r w:rsidR="00525080" w:rsidDel="00131503">
          <w:rPr>
            <w:bCs/>
            <w:szCs w:val="24"/>
          </w:rPr>
          <w:delText>choice</w:delText>
        </w:r>
      </w:del>
      <w:r w:rsidR="00525080">
        <w:rPr>
          <w:bCs/>
          <w:szCs w:val="24"/>
        </w:rPr>
        <w:t xml:space="preserv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831F04">
        <w:rPr>
          <w:bCs/>
          <w:i/>
          <w:iCs/>
          <w:szCs w:val="24"/>
          <w:rPrChange w:id="2701" w:author="Billy Mitchell" w:date="2023-11-08T20:24:00Z">
            <w:rPr>
              <w:bCs/>
              <w:szCs w:val="24"/>
            </w:rPr>
          </w:rPrChange>
        </w:rPr>
        <w:t>x</w:t>
      </w:r>
      <w:r w:rsidR="00A62570" w:rsidRPr="00831F04">
        <w:rPr>
          <w:bCs/>
          <w:i/>
          <w:iCs/>
          <w:szCs w:val="24"/>
          <w:vertAlign w:val="subscript"/>
          <w:rPrChange w:id="2702" w:author="Billy Mitchell" w:date="2023-11-08T20:24:00Z">
            <w:rPr>
              <w:bCs/>
              <w:szCs w:val="24"/>
              <w:vertAlign w:val="subscript"/>
            </w:rPr>
          </w:rPrChange>
        </w:rPr>
        <w:t>pilot</w:t>
      </w:r>
      <w:r w:rsidR="00A62570" w:rsidRPr="00A62570">
        <w:rPr>
          <w:bCs/>
          <w:szCs w:val="24"/>
        </w:rPr>
        <w:t xml:space="preserve"> = 29.9</w:t>
      </w:r>
      <w:ins w:id="2703" w:author="Billy Mitchell" w:date="2023-11-08T20:26:00Z">
        <w:r w:rsidR="00E163E0">
          <w:rPr>
            <w:bCs/>
            <w:szCs w:val="24"/>
          </w:rPr>
          <w:t>,</w:t>
        </w:r>
      </w:ins>
      <w:r w:rsidR="00A62570" w:rsidRPr="00A62570">
        <w:rPr>
          <w:bCs/>
          <w:szCs w:val="24"/>
        </w:rPr>
        <w:t xml:space="preserve"> </w:t>
      </w:r>
      <w:r w:rsidR="00A62570" w:rsidRPr="00831F04">
        <w:rPr>
          <w:bCs/>
          <w:i/>
          <w:iCs/>
          <w:szCs w:val="24"/>
          <w:rPrChange w:id="2704" w:author="Billy Mitchell" w:date="2023-11-08T20:24:00Z">
            <w:rPr>
              <w:bCs/>
              <w:szCs w:val="24"/>
            </w:rPr>
          </w:rPrChange>
        </w:rPr>
        <w:t>x</w:t>
      </w:r>
      <w:r w:rsidR="00A62570" w:rsidRPr="00831F04">
        <w:rPr>
          <w:bCs/>
          <w:i/>
          <w:iCs/>
          <w:szCs w:val="24"/>
          <w:vertAlign w:val="subscript"/>
          <w:rPrChange w:id="2705"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2706"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del w:id="2707" w:author="Billy Mitchell" w:date="2023-11-13T13:55:00Z">
        <w:r w:rsidR="00A62570" w:rsidRPr="00A62570" w:rsidDel="00A73457">
          <w:rPr>
            <w:bCs/>
            <w:szCs w:val="24"/>
          </w:rPr>
          <w:delText>5)</w:delText>
        </w:r>
      </w:del>
      <w:ins w:id="2708" w:author="Billy Mitchell" w:date="2023-11-13T13:55:00Z">
        <w:r w:rsidR="00A73457">
          <w:rPr>
            <w:bCs/>
            <w:szCs w:val="24"/>
          </w:rPr>
          <w:t>4.6</w:t>
        </w:r>
      </w:ins>
      <w:r w:rsidR="00A62570" w:rsidRPr="00A62570">
        <w:rPr>
          <w:bCs/>
          <w:szCs w:val="24"/>
        </w:rPr>
        <w:t xml:space="preserve"> = -1</w:t>
      </w:r>
      <w:ins w:id="2709" w:author="Billy Mitchell" w:date="2023-11-13T13:56:00Z">
        <w:r w:rsidR="00A73457">
          <w:rPr>
            <w:bCs/>
            <w:szCs w:val="24"/>
          </w:rPr>
          <w:t>.04</w:t>
        </w:r>
      </w:ins>
      <w:r w:rsidR="00A62570" w:rsidRPr="00A62570">
        <w:rPr>
          <w:bCs/>
          <w:szCs w:val="24"/>
        </w:rPr>
        <w:t xml:space="preserve">, </w:t>
      </w:r>
      <w:r w:rsidR="00A62570" w:rsidRPr="00E163E0">
        <w:rPr>
          <w:bCs/>
          <w:i/>
          <w:iCs/>
          <w:szCs w:val="24"/>
          <w:rPrChange w:id="2710" w:author="Billy Mitchell" w:date="2023-11-08T20:25:00Z">
            <w:rPr>
              <w:bCs/>
              <w:szCs w:val="24"/>
            </w:rPr>
          </w:rPrChange>
        </w:rPr>
        <w:t xml:space="preserve">p </w:t>
      </w:r>
      <w:r w:rsidR="00A62570" w:rsidRPr="00A62570">
        <w:rPr>
          <w:bCs/>
          <w:szCs w:val="24"/>
        </w:rPr>
        <w:t>= 0.3</w:t>
      </w:r>
      <w:ins w:id="2711" w:author="Billy Mitchell" w:date="2023-11-13T13:56:00Z">
        <w:r w:rsidR="00A73457">
          <w:rPr>
            <w:bCs/>
            <w:szCs w:val="24"/>
          </w:rPr>
          <w:t>05</w:t>
        </w:r>
      </w:ins>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E163E0">
        <w:rPr>
          <w:bCs/>
          <w:i/>
          <w:iCs/>
          <w:szCs w:val="24"/>
          <w:rPrChange w:id="2712" w:author="Billy Mitchell" w:date="2023-11-08T20:25:00Z">
            <w:rPr>
              <w:bCs/>
              <w:szCs w:val="24"/>
            </w:rPr>
          </w:rPrChange>
        </w:rPr>
        <w:t>x</w:t>
      </w:r>
      <w:r w:rsidR="00A62570" w:rsidRPr="00E163E0">
        <w:rPr>
          <w:bCs/>
          <w:i/>
          <w:iCs/>
          <w:szCs w:val="24"/>
          <w:vertAlign w:val="subscript"/>
          <w:rPrChange w:id="2713" w:author="Billy Mitchell" w:date="2023-11-08T20:25:00Z">
            <w:rPr>
              <w:bCs/>
              <w:szCs w:val="24"/>
              <w:vertAlign w:val="subscript"/>
            </w:rPr>
          </w:rPrChange>
        </w:rPr>
        <w:t>pilot</w:t>
      </w:r>
      <w:r w:rsidR="00A62570" w:rsidRPr="00A62570">
        <w:rPr>
          <w:bCs/>
          <w:szCs w:val="24"/>
        </w:rPr>
        <w:t xml:space="preserve"> = 12.5, </w:t>
      </w:r>
      <w:r w:rsidR="00A62570" w:rsidRPr="00E163E0">
        <w:rPr>
          <w:bCs/>
          <w:i/>
          <w:iCs/>
          <w:szCs w:val="24"/>
          <w:rPrChange w:id="2714" w:author="Billy Mitchell" w:date="2023-11-08T20:25:00Z">
            <w:rPr>
              <w:bCs/>
              <w:szCs w:val="24"/>
            </w:rPr>
          </w:rPrChange>
        </w:rPr>
        <w:t>x</w:t>
      </w:r>
      <w:r w:rsidR="00A62570" w:rsidRPr="00E163E0">
        <w:rPr>
          <w:bCs/>
          <w:i/>
          <w:iCs/>
          <w:szCs w:val="24"/>
          <w:vertAlign w:val="subscript"/>
          <w:rPrChange w:id="2715" w:author="Billy Mitchell" w:date="2023-11-08T20:25:00Z">
            <w:rPr>
              <w:bCs/>
              <w:szCs w:val="24"/>
              <w:vertAlign w:val="subscript"/>
            </w:rPr>
          </w:rPrChange>
        </w:rPr>
        <w:t>exp2</w:t>
      </w:r>
      <w:r w:rsidR="00A62570" w:rsidRPr="00E163E0">
        <w:rPr>
          <w:bCs/>
          <w:i/>
          <w:iCs/>
          <w:szCs w:val="24"/>
          <w:rPrChange w:id="2716" w:author="Billy Mitchell" w:date="2023-11-08T20:25:00Z">
            <w:rPr>
              <w:bCs/>
              <w:szCs w:val="24"/>
            </w:rPr>
          </w:rPrChange>
        </w:rPr>
        <w:t xml:space="preserve"> </w:t>
      </w:r>
      <w:r w:rsidR="00A62570" w:rsidRPr="00A62570">
        <w:rPr>
          <w:bCs/>
          <w:szCs w:val="24"/>
        </w:rPr>
        <w:t>= 15.7,</w:t>
      </w:r>
      <w:ins w:id="2717" w:author="Billy Mitchell" w:date="2023-11-13T13:57:00Z">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ins>
      <w:r w:rsidR="00A62570" w:rsidRPr="00A62570">
        <w:rPr>
          <w:bCs/>
          <w:szCs w:val="24"/>
        </w:rPr>
        <w:t xml:space="preserve"> </w:t>
      </w:r>
      <w:r w:rsidR="00A62570" w:rsidRPr="00E163E0">
        <w:rPr>
          <w:bCs/>
          <w:i/>
          <w:iCs/>
          <w:szCs w:val="24"/>
          <w:rPrChange w:id="2718" w:author="Billy Mitchell" w:date="2023-11-08T20:25:00Z">
            <w:rPr>
              <w:bCs/>
              <w:szCs w:val="24"/>
            </w:rPr>
          </w:rPrChange>
        </w:rPr>
        <w:t>t</w:t>
      </w:r>
      <w:r w:rsidR="00A62570" w:rsidRPr="00A62570">
        <w:rPr>
          <w:bCs/>
          <w:szCs w:val="24"/>
        </w:rPr>
        <w:t>(48</w:t>
      </w:r>
      <w:ins w:id="2719" w:author="Billy Mitchell" w:date="2023-11-13T13:56:00Z">
        <w:r w:rsidR="00A73457">
          <w:rPr>
            <w:bCs/>
            <w:szCs w:val="24"/>
          </w:rPr>
          <w:t>.1</w:t>
        </w:r>
      </w:ins>
      <w:r w:rsidR="00A62570" w:rsidRPr="00A62570">
        <w:rPr>
          <w:bCs/>
          <w:szCs w:val="24"/>
        </w:rPr>
        <w:t>) = -3</w:t>
      </w:r>
      <w:ins w:id="2720" w:author="Billy Mitchell" w:date="2023-11-13T13:56:00Z">
        <w:r w:rsidR="00A73457">
          <w:rPr>
            <w:bCs/>
            <w:szCs w:val="24"/>
          </w:rPr>
          <w:t>.44</w:t>
        </w:r>
      </w:ins>
      <w:r w:rsidR="00A62570" w:rsidRPr="00A62570">
        <w:rPr>
          <w:bCs/>
          <w:szCs w:val="24"/>
        </w:rPr>
        <w:t xml:space="preserve">, </w:t>
      </w:r>
      <w:r w:rsidR="00A62570" w:rsidRPr="00E163E0">
        <w:rPr>
          <w:bCs/>
          <w:i/>
          <w:iCs/>
          <w:szCs w:val="24"/>
          <w:rPrChange w:id="2721" w:author="Billy Mitchell" w:date="2023-11-08T20:25:00Z">
            <w:rPr>
              <w:bCs/>
              <w:szCs w:val="24"/>
            </w:rPr>
          </w:rPrChange>
        </w:rPr>
        <w:t>p</w:t>
      </w:r>
      <w:r w:rsidR="00A62570" w:rsidRPr="00A62570">
        <w:rPr>
          <w:bCs/>
          <w:szCs w:val="24"/>
        </w:rPr>
        <w:t xml:space="preserve"> </w:t>
      </w:r>
      <w:ins w:id="2722" w:author="Billy Mitchell" w:date="2023-11-13T13:54:00Z">
        <w:r w:rsidR="00A73457">
          <w:rPr>
            <w:bCs/>
            <w:szCs w:val="24"/>
          </w:rPr>
          <w:t>=</w:t>
        </w:r>
      </w:ins>
      <w:del w:id="2723" w:author="Billy Mitchell" w:date="2023-11-13T13:54:00Z">
        <w:r w:rsidR="00A62570" w:rsidRPr="00A62570" w:rsidDel="00A73457">
          <w:rPr>
            <w:bCs/>
            <w:szCs w:val="24"/>
          </w:rPr>
          <w:delText>&lt;</w:delText>
        </w:r>
      </w:del>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2724" w:author="Billy Mitchell" w:date="2023-11-08T20:25:00Z">
            <w:rPr>
              <w:bCs/>
              <w:szCs w:val="24"/>
            </w:rPr>
          </w:rPrChange>
        </w:rPr>
        <w:t>b</w:t>
      </w:r>
      <w:r w:rsidR="0020098B" w:rsidRPr="00BA2525">
        <w:rPr>
          <w:bCs/>
          <w:szCs w:val="24"/>
        </w:rPr>
        <w:t xml:space="preserve"> = -0.001, </w:t>
      </w:r>
      <w:r w:rsidR="0020098B" w:rsidRPr="00E163E0">
        <w:rPr>
          <w:bCs/>
          <w:i/>
          <w:iCs/>
          <w:szCs w:val="24"/>
          <w:rPrChange w:id="2725" w:author="Billy Mitchell" w:date="2023-11-08T20:25:00Z">
            <w:rPr>
              <w:bCs/>
              <w:szCs w:val="24"/>
            </w:rPr>
          </w:rPrChange>
        </w:rPr>
        <w:t xml:space="preserve">se </w:t>
      </w:r>
      <w:r w:rsidR="0020098B" w:rsidRPr="00BA2525">
        <w:rPr>
          <w:bCs/>
          <w:szCs w:val="24"/>
        </w:rPr>
        <w:t xml:space="preserve">= 0.002, </w:t>
      </w:r>
      <w:del w:id="2726" w:author="Billy Mitchell" w:date="2023-11-08T20:25:00Z">
        <w:r w:rsidR="0020098B" w:rsidRPr="00E163E0" w:rsidDel="00E163E0">
          <w:rPr>
            <w:bCs/>
            <w:i/>
            <w:iCs/>
            <w:szCs w:val="24"/>
            <w:rPrChange w:id="2727"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2728"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2729"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2730" w:author="Billy Mitchell" w:date="2023-11-08T20:25:00Z">
            <w:rPr>
              <w:bCs/>
              <w:szCs w:val="24"/>
            </w:rPr>
          </w:rPrChange>
        </w:rPr>
        <w:t>se</w:t>
      </w:r>
      <w:r w:rsidR="0020098B" w:rsidRPr="00BA2525">
        <w:rPr>
          <w:bCs/>
          <w:szCs w:val="24"/>
        </w:rPr>
        <w:t xml:space="preserve"> = 0.002, </w:t>
      </w:r>
      <w:del w:id="2731"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2732"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ins w:id="2733" w:author="Billy Mitchell" w:date="2023-11-13T18:13:00Z">
        <w:r w:rsidR="00F720C7">
          <w:rPr>
            <w:bCs/>
            <w:szCs w:val="24"/>
          </w:rPr>
          <w:t>; perhaps especially relevant given that “confused” was the most cited negative emotion in Study 1</w:t>
        </w:r>
      </w:ins>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E163E0">
        <w:rPr>
          <w:bCs/>
          <w:i/>
          <w:iCs/>
          <w:szCs w:val="24"/>
          <w:rPrChange w:id="2734" w:author="Billy Mitchell" w:date="2023-11-08T20:25:00Z">
            <w:rPr>
              <w:bCs/>
              <w:szCs w:val="24"/>
            </w:rPr>
          </w:rPrChange>
        </w:rPr>
        <w:t>x</w:t>
      </w:r>
      <w:r w:rsidR="00A62570" w:rsidRPr="00E163E0">
        <w:rPr>
          <w:bCs/>
          <w:i/>
          <w:iCs/>
          <w:szCs w:val="24"/>
          <w:vertAlign w:val="subscript"/>
          <w:rPrChange w:id="2735" w:author="Billy Mitchell" w:date="2023-11-08T20:25:00Z">
            <w:rPr>
              <w:bCs/>
              <w:szCs w:val="24"/>
              <w:vertAlign w:val="subscript"/>
            </w:rPr>
          </w:rPrChange>
        </w:rPr>
        <w:t>pilot</w:t>
      </w:r>
      <w:r w:rsidR="00A62570" w:rsidRPr="00E163E0">
        <w:rPr>
          <w:bCs/>
          <w:i/>
          <w:iCs/>
          <w:szCs w:val="24"/>
          <w:rPrChange w:id="2736" w:author="Billy Mitchell" w:date="2023-11-08T20:25:00Z">
            <w:rPr>
              <w:bCs/>
              <w:szCs w:val="24"/>
            </w:rPr>
          </w:rPrChange>
        </w:rPr>
        <w:t xml:space="preserve"> </w:t>
      </w:r>
      <w:r w:rsidR="00A62570" w:rsidRPr="00A62570">
        <w:rPr>
          <w:bCs/>
          <w:szCs w:val="24"/>
        </w:rPr>
        <w:t>= 33.6</w:t>
      </w:r>
      <w:ins w:id="2737"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2738" w:author="Billy Mitchell" w:date="2023-11-08T20:25:00Z">
            <w:rPr>
              <w:bCs/>
              <w:szCs w:val="24"/>
            </w:rPr>
          </w:rPrChange>
        </w:rPr>
        <w:t>x</w:t>
      </w:r>
      <w:r w:rsidR="00A62570" w:rsidRPr="00E163E0">
        <w:rPr>
          <w:bCs/>
          <w:i/>
          <w:iCs/>
          <w:szCs w:val="24"/>
          <w:vertAlign w:val="subscript"/>
          <w:rPrChange w:id="2739" w:author="Billy Mitchell" w:date="2023-11-08T20:25:00Z">
            <w:rPr>
              <w:bCs/>
              <w:szCs w:val="24"/>
              <w:vertAlign w:val="subscript"/>
            </w:rPr>
          </w:rPrChange>
        </w:rPr>
        <w:t>exp2</w:t>
      </w:r>
      <w:r w:rsidR="00A62570" w:rsidRPr="00A62570">
        <w:rPr>
          <w:bCs/>
          <w:szCs w:val="24"/>
        </w:rPr>
        <w:t xml:space="preserve">= 34.3, </w:t>
      </w:r>
      <w:r w:rsidR="00A62570" w:rsidRPr="00A73457">
        <w:rPr>
          <w:bCs/>
          <w:i/>
          <w:iCs/>
          <w:szCs w:val="24"/>
          <w:rPrChange w:id="2740" w:author="Billy Mitchell" w:date="2023-11-13T13:58:00Z">
            <w:rPr>
              <w:bCs/>
              <w:szCs w:val="24"/>
            </w:rPr>
          </w:rPrChange>
        </w:rPr>
        <w:t>95% CI</w:t>
      </w:r>
      <w:r w:rsidR="00A62570" w:rsidRPr="00A62570">
        <w:rPr>
          <w:bCs/>
          <w:szCs w:val="24"/>
        </w:rPr>
        <w:t xml:space="preserve">= [-7.07, 5.59], </w:t>
      </w:r>
      <w:r w:rsidR="00A62570" w:rsidRPr="00A62570">
        <w:rPr>
          <w:bCs/>
          <w:i/>
          <w:iCs/>
          <w:szCs w:val="24"/>
        </w:rPr>
        <w:t>t</w:t>
      </w:r>
      <w:r w:rsidR="00A62570" w:rsidRPr="00A62570">
        <w:rPr>
          <w:bCs/>
          <w:szCs w:val="24"/>
        </w:rPr>
        <w:t>(3</w:t>
      </w:r>
      <w:ins w:id="2741" w:author="Billy Mitchell" w:date="2023-11-13T13:58:00Z">
        <w:r w:rsidR="00A73457">
          <w:rPr>
            <w:bCs/>
            <w:szCs w:val="24"/>
          </w:rPr>
          <w:t>4.9</w:t>
        </w:r>
      </w:ins>
      <w:del w:id="2742" w:author="Billy Mitchell" w:date="2023-11-13T13:58:00Z">
        <w:r w:rsidR="00A62570" w:rsidRPr="00A62570" w:rsidDel="00A73457">
          <w:rPr>
            <w:bCs/>
            <w:szCs w:val="24"/>
          </w:rPr>
          <w:delText>5</w:delText>
        </w:r>
      </w:del>
      <w:r w:rsidR="00A62570" w:rsidRPr="00A62570">
        <w:rPr>
          <w:bCs/>
          <w:szCs w:val="24"/>
        </w:rPr>
        <w:t>) = -0.2</w:t>
      </w:r>
      <w:ins w:id="2743" w:author="Billy Mitchell" w:date="2023-11-13T13:58:00Z">
        <w:r w:rsidR="00A73457">
          <w:rPr>
            <w:bCs/>
            <w:szCs w:val="24"/>
          </w:rPr>
          <w:t>38</w:t>
        </w:r>
      </w:ins>
      <w:r w:rsidR="00A62570" w:rsidRPr="00A62570">
        <w:rPr>
          <w:bCs/>
          <w:szCs w:val="24"/>
        </w:rPr>
        <w:t xml:space="preserve">, </w:t>
      </w:r>
      <w:r w:rsidR="00A62570" w:rsidRPr="00A73457">
        <w:rPr>
          <w:bCs/>
          <w:i/>
          <w:iCs/>
          <w:szCs w:val="24"/>
          <w:rPrChange w:id="2744" w:author="Billy Mitchell" w:date="2023-11-13T13:58:00Z">
            <w:rPr>
              <w:bCs/>
              <w:szCs w:val="24"/>
            </w:rPr>
          </w:rPrChange>
        </w:rPr>
        <w:t>p</w:t>
      </w:r>
      <w:r w:rsidR="00A62570" w:rsidRPr="00A62570">
        <w:rPr>
          <w:bCs/>
          <w:szCs w:val="24"/>
        </w:rPr>
        <w:t xml:space="preserve"> = 0.8</w:t>
      </w:r>
      <w:ins w:id="2745" w:author="Billy Mitchell" w:date="2023-11-13T13:58:00Z">
        <w:r w:rsidR="00A73457">
          <w:rPr>
            <w:bCs/>
            <w:szCs w:val="24"/>
          </w:rPr>
          <w:t>13</w:t>
        </w:r>
      </w:ins>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138E2E9D" w:rsidR="00425004" w:rsidRDefault="00B720B2" w:rsidP="009F52D2">
      <w:pPr>
        <w:spacing w:after="0" w:line="480" w:lineRule="auto"/>
        <w:ind w:left="0" w:firstLine="720"/>
        <w:rPr>
          <w:szCs w:val="24"/>
        </w:rPr>
      </w:pPr>
      <w:r w:rsidRPr="008C7178">
        <w:rPr>
          <w:b/>
          <w:szCs w:val="24"/>
        </w:rPr>
        <w:t>Intensity predicts regulatory strategy</w:t>
      </w:r>
      <w:del w:id="2746" w:author="Billy Mitchell" w:date="2023-11-13T19:24:00Z">
        <w:r w:rsidRPr="008C7178" w:rsidDel="00131503">
          <w:rPr>
            <w:b/>
            <w:szCs w:val="24"/>
          </w:rPr>
          <w:delText xml:space="preserve"> choice</w:delText>
        </w:r>
        <w:r w:rsidR="00D326AE" w:rsidDel="00131503">
          <w:rPr>
            <w:b/>
            <w:szCs w:val="24"/>
          </w:rPr>
          <w:delText xml:space="preserve"> </w:delText>
        </w:r>
      </w:del>
      <w:del w:id="2747" w:author="Billy Mitchell" w:date="2023-11-10T03:17:00Z">
        <w:r w:rsidR="00D326AE" w:rsidDel="00183114">
          <w:rPr>
            <w:b/>
            <w:szCs w:val="24"/>
          </w:rPr>
          <w:delText>in a less</w:delText>
        </w:r>
        <w:r w:rsidR="00F33AE2" w:rsidDel="00183114">
          <w:rPr>
            <w:b/>
            <w:szCs w:val="24"/>
          </w:rPr>
          <w:delText xml:space="preserve"> stimulating context</w:delText>
        </w:r>
      </w:del>
      <w:ins w:id="2748" w:author="Billy Mitchell" w:date="2023-11-13T19:24:00Z">
        <w:r w:rsidR="00131503">
          <w:rPr>
            <w:b/>
            <w:szCs w:val="24"/>
          </w:rPr>
          <w:t xml:space="preserve"> </w:t>
        </w:r>
      </w:ins>
      <w:ins w:id="2749" w:author="Billy Mitchell" w:date="2023-11-10T03:17:00Z">
        <w:r w:rsidR="00183114">
          <w:rPr>
            <w:b/>
            <w:szCs w:val="24"/>
          </w:rPr>
          <w:t>forecast</w:t>
        </w:r>
      </w:ins>
      <w:ins w:id="2750" w:author="Billy Mitchell" w:date="2023-11-13T19:24:00Z">
        <w:r w:rsidR="00131503">
          <w:rPr>
            <w:b/>
            <w:szCs w:val="24"/>
          </w:rPr>
          <w:t>s</w:t>
        </w:r>
      </w:ins>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ins w:id="2751" w:author="Billy Mitchell" w:date="2023-11-13T19:24:00Z">
        <w:r w:rsidR="00131503">
          <w:rPr>
            <w:szCs w:val="24"/>
          </w:rPr>
          <w:t>forecasts</w:t>
        </w:r>
      </w:ins>
      <w:del w:id="2752" w:author="Billy Mitchell" w:date="2023-11-13T19:24:00Z">
        <w:r w:rsidRPr="008C7178" w:rsidDel="00131503">
          <w:rPr>
            <w:szCs w:val="24"/>
          </w:rPr>
          <w:delText>choice</w:delText>
        </w:r>
      </w:del>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del w:id="2753" w:author="Billy Mitchell" w:date="2023-11-13T14:01:00Z">
        <w:r w:rsidR="00564115" w:rsidRPr="00A73457" w:rsidDel="00A73457">
          <w:rPr>
            <w:i/>
            <w:iCs/>
            <w:szCs w:val="24"/>
            <w:rPrChange w:id="2754" w:author="Billy Mitchell" w:date="2023-11-13T14:00:00Z">
              <w:rPr>
                <w:szCs w:val="24"/>
              </w:rPr>
            </w:rPrChange>
          </w:rPr>
          <w:delText>χ</w:delText>
        </w:r>
        <w:r w:rsidR="00564115" w:rsidRPr="00A73457" w:rsidDel="00A73457">
          <w:rPr>
            <w:i/>
            <w:iCs/>
            <w:szCs w:val="24"/>
            <w:vertAlign w:val="superscript"/>
            <w:rPrChange w:id="2755" w:author="Billy Mitchell" w:date="2023-11-13T14:00:00Z">
              <w:rPr>
                <w:szCs w:val="24"/>
                <w:vertAlign w:val="superscript"/>
              </w:rPr>
            </w:rPrChange>
          </w:rPr>
          <w:delText>2</w:delText>
        </w:r>
      </w:del>
      <w:ins w:id="2756" w:author="Billy Mitchell" w:date="2023-11-13T14:01:00Z">
        <w:r w:rsidR="00A73457" w:rsidRPr="00A73457">
          <w:rPr>
            <w:i/>
            <w:iCs/>
            <w:szCs w:val="24"/>
          </w:rPr>
          <w:t>χ2</w:t>
        </w:r>
      </w:ins>
      <w:del w:id="2757" w:author="Billy Mitchell" w:date="2023-11-13T14:01:00Z">
        <w:r w:rsidR="00564115" w:rsidRPr="00245B8B" w:rsidDel="00A73457">
          <w:rPr>
            <w:szCs w:val="24"/>
            <w:vertAlign w:val="superscript"/>
          </w:rPr>
          <w:delText xml:space="preserve"> </w:delText>
        </w:r>
      </w:del>
      <w:ins w:id="2758" w:author="Billy Mitchell" w:date="2023-11-13T14:01:00Z">
        <w:r w:rsidR="00A73457" w:rsidRPr="00A73457">
          <w:rPr>
            <w:szCs w:val="24"/>
            <w:rPrChange w:id="2759" w:author="Billy Mitchell" w:date="2023-11-13T14:01:00Z">
              <w:rPr>
                <w:szCs w:val="24"/>
                <w:vertAlign w:val="superscript"/>
              </w:rPr>
            </w:rPrChange>
          </w:rPr>
          <w:t>(</w:t>
        </w:r>
      </w:ins>
      <w:ins w:id="2760" w:author="Billy Mitchell" w:date="2023-11-13T14:13:00Z">
        <w:r w:rsidR="00CE043F">
          <w:rPr>
            <w:szCs w:val="24"/>
          </w:rPr>
          <w:t>1</w:t>
        </w:r>
      </w:ins>
      <w:ins w:id="2761" w:author="Billy Mitchell" w:date="2023-11-13T14:01:00Z">
        <w:r w:rsidR="00A73457" w:rsidRPr="00A73457">
          <w:rPr>
            <w:szCs w:val="24"/>
            <w:rPrChange w:id="2762" w:author="Billy Mitchell" w:date="2023-11-13T14:01:00Z">
              <w:rPr>
                <w:szCs w:val="24"/>
                <w:vertAlign w:val="superscript"/>
              </w:rPr>
            </w:rPrChange>
          </w:rPr>
          <w:t>)</w:t>
        </w:r>
        <w:r w:rsidR="00A73457">
          <w:rPr>
            <w:szCs w:val="24"/>
          </w:rPr>
          <w:t xml:space="preserve"> </w:t>
        </w:r>
      </w:ins>
      <w:r w:rsidR="00564115" w:rsidRPr="00245B8B">
        <w:rPr>
          <w:szCs w:val="24"/>
        </w:rPr>
        <w:t>= 8.39)</w:t>
      </w:r>
      <w:r w:rsidR="00D84F4E" w:rsidRPr="00245B8B">
        <w:rPr>
          <w:szCs w:val="24"/>
        </w:rPr>
        <w:t>, demonstrating a small positive effect</w:t>
      </w:r>
      <w:r w:rsidRPr="00245B8B">
        <w:rPr>
          <w:szCs w:val="24"/>
        </w:rPr>
        <w:t xml:space="preserve"> (</w:t>
      </w:r>
      <w:r w:rsidR="00564115" w:rsidRPr="00E163E0">
        <w:rPr>
          <w:i/>
          <w:iCs/>
          <w:szCs w:val="24"/>
          <w:rPrChange w:id="2763" w:author="Billy Mitchell" w:date="2023-11-08T20:26:00Z">
            <w:rPr>
              <w:szCs w:val="24"/>
            </w:rPr>
          </w:rPrChange>
        </w:rPr>
        <w:t>OR</w:t>
      </w:r>
      <w:r w:rsidR="00564115" w:rsidRPr="00245B8B">
        <w:rPr>
          <w:szCs w:val="24"/>
        </w:rPr>
        <w:t xml:space="preserve"> = 1.06, </w:t>
      </w:r>
      <w:r w:rsidR="00564115" w:rsidRPr="00E163E0">
        <w:rPr>
          <w:i/>
          <w:iCs/>
          <w:szCs w:val="24"/>
          <w:rPrChange w:id="2764"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2765"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del w:id="2766" w:author="Billy Mitchell" w:date="2023-11-13T14:01:00Z">
        <w:r w:rsidR="00564115" w:rsidRPr="00A73457" w:rsidDel="00A73457">
          <w:rPr>
            <w:rFonts w:ascii="Calibri" w:hAnsi="Calibri" w:cs="Calibri"/>
            <w:i/>
            <w:iCs/>
            <w:szCs w:val="24"/>
            <w:rPrChange w:id="2767" w:author="Billy Mitchell" w:date="2023-11-13T14:00:00Z">
              <w:rPr>
                <w:rFonts w:ascii="Calibri" w:hAnsi="Calibri" w:cs="Calibri"/>
                <w:szCs w:val="24"/>
              </w:rPr>
            </w:rPrChange>
          </w:rPr>
          <w:delText>χ</w:delText>
        </w:r>
        <w:r w:rsidR="00564115" w:rsidRPr="00A73457" w:rsidDel="00A73457">
          <w:rPr>
            <w:i/>
            <w:iCs/>
            <w:szCs w:val="24"/>
            <w:vertAlign w:val="superscript"/>
            <w:rPrChange w:id="2768" w:author="Billy Mitchell" w:date="2023-11-13T14:00:00Z">
              <w:rPr>
                <w:szCs w:val="24"/>
                <w:vertAlign w:val="superscript"/>
              </w:rPr>
            </w:rPrChange>
          </w:rPr>
          <w:delText>2</w:delText>
        </w:r>
      </w:del>
      <w:ins w:id="2769" w:author="Billy Mitchell" w:date="2023-11-13T14:01:00Z">
        <w:r w:rsidR="00A73457" w:rsidRPr="00A73457">
          <w:rPr>
            <w:rFonts w:ascii="Calibri" w:hAnsi="Calibri" w:cs="Calibri"/>
            <w:i/>
            <w:iCs/>
            <w:szCs w:val="24"/>
          </w:rPr>
          <w:t>χ2</w:t>
        </w:r>
      </w:ins>
      <w:ins w:id="2770" w:author="Billy Mitchell" w:date="2023-11-13T14:13: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0.84</w:t>
      </w:r>
      <w:r w:rsidR="00564115" w:rsidRPr="00A73457">
        <w:rPr>
          <w:i/>
          <w:iCs/>
          <w:szCs w:val="24"/>
          <w:rPrChange w:id="2771" w:author="Billy Mitchell" w:date="2023-11-13T14:00:00Z">
            <w:rPr>
              <w:szCs w:val="24"/>
            </w:rPr>
          </w:rPrChange>
        </w:rPr>
        <w:t>, p</w:t>
      </w:r>
      <w:r w:rsidR="00564115">
        <w:rPr>
          <w:szCs w:val="24"/>
        </w:rPr>
        <w:t xml:space="preserve"> = 0.36;</w:t>
      </w:r>
      <w:r w:rsidR="00EC3FBC">
        <w:rPr>
          <w:szCs w:val="24"/>
        </w:rPr>
        <w:t xml:space="preserve"> gender:</w:t>
      </w:r>
      <w:r w:rsidR="00564115">
        <w:rPr>
          <w:szCs w:val="24"/>
        </w:rPr>
        <w:t xml:space="preserve"> </w:t>
      </w:r>
      <w:del w:id="2772"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73" w:author="Billy Mitchell" w:date="2023-11-13T14:01:00Z">
        <w:r w:rsidR="00A73457" w:rsidRPr="00A73457">
          <w:rPr>
            <w:rFonts w:ascii="Calibri" w:hAnsi="Calibri" w:cs="Calibri"/>
            <w:i/>
            <w:iCs/>
            <w:szCs w:val="24"/>
          </w:rPr>
          <w:t>χ2</w:t>
        </w:r>
      </w:ins>
      <w:ins w:id="2774" w:author="Billy Mitchell" w:date="2023-11-13T14:13:00Z">
        <w:r w:rsidR="007E50F7" w:rsidRPr="00485060">
          <w:rPr>
            <w:szCs w:val="24"/>
          </w:rPr>
          <w:t>(</w:t>
        </w:r>
      </w:ins>
      <w:ins w:id="2775" w:author="Billy Mitchell" w:date="2023-11-13T14:21:00Z">
        <w:r w:rsidR="007E50F7">
          <w:rPr>
            <w:szCs w:val="24"/>
          </w:rPr>
          <w:t>2</w:t>
        </w:r>
      </w:ins>
      <w:ins w:id="2776" w:author="Billy Mitchell" w:date="2023-11-13T14:13:00Z">
        <w:r w:rsidR="007E50F7" w:rsidRPr="00485060">
          <w:rPr>
            <w:szCs w:val="24"/>
          </w:rPr>
          <w:t>)</w:t>
        </w:r>
      </w:ins>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del w:id="2777"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78" w:author="Billy Mitchell" w:date="2023-11-13T14:01:00Z">
        <w:r w:rsidR="00A73457" w:rsidRPr="00A73457">
          <w:rPr>
            <w:rFonts w:ascii="Calibri" w:hAnsi="Calibri" w:cs="Calibri"/>
            <w:i/>
            <w:iCs/>
            <w:szCs w:val="24"/>
          </w:rPr>
          <w:t>χ2</w:t>
        </w:r>
      </w:ins>
      <w:ins w:id="2779" w:author="Billy Mitchell" w:date="2023-11-13T14:14: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xml:space="preserve">= </w:t>
      </w:r>
      <w:ins w:id="2780" w:author="Billy Mitchell" w:date="2023-11-13T14:53:00Z">
        <w:r w:rsidR="00F76B51">
          <w:rPr>
            <w:szCs w:val="24"/>
          </w:rPr>
          <w:t>1.25</w:t>
        </w:r>
      </w:ins>
      <w:del w:id="2781" w:author="Billy Mitchell" w:date="2023-11-13T14:53:00Z">
        <w:r w:rsidR="00564115" w:rsidDel="00F76B51">
          <w:rPr>
            <w:szCs w:val="24"/>
          </w:rPr>
          <w:delText>0.89</w:delText>
        </w:r>
      </w:del>
      <w:r w:rsidR="00564115">
        <w:rPr>
          <w:szCs w:val="24"/>
        </w:rPr>
        <w:t>, p = 0.</w:t>
      </w:r>
      <w:del w:id="2782" w:author="Billy Mitchell" w:date="2023-11-13T14:53:00Z">
        <w:r w:rsidR="00564115" w:rsidDel="00F76B51">
          <w:rPr>
            <w:szCs w:val="24"/>
          </w:rPr>
          <w:delText>35</w:delText>
        </w:r>
      </w:del>
      <w:ins w:id="2783" w:author="Billy Mitchell" w:date="2023-11-13T14:53:00Z">
        <w:r w:rsidR="00F76B51">
          <w:rPr>
            <w:szCs w:val="24"/>
          </w:rPr>
          <w:t>26</w:t>
        </w:r>
      </w:ins>
      <w:r w:rsidR="00564115">
        <w:rPr>
          <w:szCs w:val="24"/>
        </w:rPr>
        <w:t>;</w:t>
      </w:r>
      <w:r w:rsidR="00EC3FBC">
        <w:rPr>
          <w:szCs w:val="24"/>
        </w:rPr>
        <w:t xml:space="preserve"> DERS:</w:t>
      </w:r>
      <w:r w:rsidR="00564115" w:rsidRPr="00564115">
        <w:rPr>
          <w:rFonts w:ascii="Calibri" w:hAnsi="Calibri" w:cs="Calibri"/>
          <w:szCs w:val="24"/>
        </w:rPr>
        <w:t xml:space="preserve"> </w:t>
      </w:r>
      <w:del w:id="2784"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85" w:author="Billy Mitchell" w:date="2023-11-13T14:01:00Z">
        <w:r w:rsidR="00A73457" w:rsidRPr="00A73457">
          <w:rPr>
            <w:rFonts w:ascii="Calibri" w:hAnsi="Calibri" w:cs="Calibri"/>
            <w:i/>
            <w:iCs/>
            <w:szCs w:val="24"/>
          </w:rPr>
          <w:t>χ2</w:t>
        </w:r>
      </w:ins>
      <w:ins w:id="2786" w:author="Billy Mitchell" w:date="2023-11-13T14:14: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del w:id="2787"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88" w:author="Billy Mitchell" w:date="2023-11-13T14:01:00Z">
        <w:r w:rsidR="00A73457" w:rsidRPr="00A73457">
          <w:rPr>
            <w:rFonts w:ascii="Calibri" w:hAnsi="Calibri" w:cs="Calibri"/>
            <w:i/>
            <w:iCs/>
            <w:szCs w:val="24"/>
          </w:rPr>
          <w:t>χ2</w:t>
        </w:r>
      </w:ins>
      <w:ins w:id="2789" w:author="Billy Mitchell" w:date="2023-11-13T14:14:00Z">
        <w:r w:rsidR="007E50F7" w:rsidRPr="00485060">
          <w:rPr>
            <w:szCs w:val="24"/>
          </w:rPr>
          <w:t>(</w:t>
        </w:r>
      </w:ins>
      <w:ins w:id="2790" w:author="Billy Mitchell" w:date="2023-11-13T14:53:00Z">
        <w:r w:rsidR="00F76B51">
          <w:rPr>
            <w:szCs w:val="24"/>
          </w:rPr>
          <w:t>5</w:t>
        </w:r>
      </w:ins>
      <w:ins w:id="2791" w:author="Billy Mitchell" w:date="2023-11-13T14:14:00Z">
        <w:r w:rsidR="007E50F7" w:rsidRPr="00485060">
          <w:rPr>
            <w:szCs w:val="24"/>
          </w:rPr>
          <w:t>)</w:t>
        </w:r>
      </w:ins>
      <w:r w:rsidR="00564115">
        <w:rPr>
          <w:szCs w:val="24"/>
          <w:vertAlign w:val="superscript"/>
        </w:rPr>
        <w:t xml:space="preserve"> </w:t>
      </w:r>
      <w:r w:rsidR="00564115">
        <w:rPr>
          <w:szCs w:val="24"/>
        </w:rPr>
        <w:t xml:space="preserve">= </w:t>
      </w:r>
      <w:ins w:id="2792" w:author="Billy Mitchell" w:date="2023-11-13T14:53:00Z">
        <w:r w:rsidR="00F76B51">
          <w:rPr>
            <w:szCs w:val="24"/>
          </w:rPr>
          <w:t>4.52</w:t>
        </w:r>
      </w:ins>
      <w:del w:id="2793" w:author="Billy Mitchell" w:date="2023-11-13T14:53:00Z">
        <w:r w:rsidR="00564115" w:rsidDel="00F76B51">
          <w:rPr>
            <w:szCs w:val="24"/>
          </w:rPr>
          <w:delText>0.52</w:delText>
        </w:r>
      </w:del>
      <w:r w:rsidR="00564115">
        <w:rPr>
          <w:szCs w:val="24"/>
        </w:rPr>
        <w:t>, p = 0.</w:t>
      </w:r>
      <w:ins w:id="2794" w:author="Billy Mitchell" w:date="2023-11-13T14:53:00Z">
        <w:r w:rsidR="00F76B51">
          <w:rPr>
            <w:szCs w:val="24"/>
          </w:rPr>
          <w:t>48</w:t>
        </w:r>
      </w:ins>
      <w:del w:id="2795" w:author="Billy Mitchell" w:date="2023-11-13T14:53:00Z">
        <w:r w:rsidR="00564115" w:rsidDel="00F76B51">
          <w:rPr>
            <w:szCs w:val="24"/>
          </w:rPr>
          <w:delText>52</w:delText>
        </w:r>
      </w:del>
      <w:r w:rsidR="00564115">
        <w:rPr>
          <w:szCs w:val="24"/>
        </w:rPr>
        <w:t>; respectively)</w:t>
      </w:r>
      <w:r w:rsidRPr="008C7178">
        <w:rPr>
          <w:szCs w:val="24"/>
        </w:rPr>
        <w:t>.</w:t>
      </w:r>
    </w:p>
    <w:p w14:paraId="1500E9B8" w14:textId="28EEA4F9"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2796" w:author="Billy Mitchell" w:date="2023-11-08T20:26:00Z">
            <w:rPr/>
          </w:rPrChange>
        </w:rPr>
        <w:t>d</w:t>
      </w:r>
      <w:del w:id="2797" w:author="Billy Mitchell" w:date="2023-11-08T00:23:00Z">
        <w:r w:rsidR="00774C33" w:rsidRPr="00E163E0" w:rsidDel="0075725E">
          <w:rPr>
            <w:i/>
            <w:iCs/>
            <w:rPrChange w:id="2798" w:author="Billy Mitchell" w:date="2023-11-08T20:26:00Z">
              <w:rPr/>
            </w:rPrChange>
          </w:rPr>
          <w:delText>'</w:delText>
        </w:r>
      </w:del>
      <w:ins w:id="2799" w:author="Billy Mitchell" w:date="2023-11-08T00:23:00Z">
        <w:r w:rsidR="0075725E" w:rsidRPr="00E163E0">
          <w:rPr>
            <w:i/>
            <w:iCs/>
            <w:rPrChange w:id="2800"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w:t>
      </w:r>
      <w:ins w:id="2801" w:author="Billy Mitchell" w:date="2023-11-13T19:25:00Z">
        <w:r w:rsidR="00131503">
          <w:t>forecast</w:t>
        </w:r>
      </w:ins>
      <w:del w:id="2802" w:author="Billy Mitchell" w:date="2023-11-13T19:25:00Z">
        <w:r w:rsidR="00774C33" w:rsidDel="00131503">
          <w:delText>choice</w:delText>
        </w:r>
      </w:del>
      <w:r w:rsidR="00774C33">
        <w:t xml:space="preserve"> and usage between </w:t>
      </w:r>
      <w:del w:id="2803" w:author="Billy Mitchell" w:date="2023-11-10T03:18:00Z">
        <w:r w:rsidR="00774C33" w:rsidDel="00183114">
          <w:delText xml:space="preserve">pilot </w:delText>
        </w:r>
      </w:del>
      <w:ins w:id="2804" w:author="Billy Mitchell" w:date="2023-11-10T03:18:00Z">
        <w:r w:rsidR="00183114">
          <w:t xml:space="preserve">those </w:t>
        </w:r>
      </w:ins>
      <w:ins w:id="2805" w:author="Billy Mitchell" w:date="2023-11-10T03:19:00Z">
        <w:r w:rsidR="00183114">
          <w:t xml:space="preserve">who forecasted </w:t>
        </w:r>
      </w:ins>
      <w:ins w:id="2806" w:author="Billy Mitchell" w:date="2023-11-13T19:30:00Z">
        <w:r w:rsidR="006021D3">
          <w:t>ER</w:t>
        </w:r>
      </w:ins>
      <w:ins w:id="2807" w:author="Billy Mitchell" w:date="2023-11-10T03:18:00Z">
        <w:r w:rsidR="00183114">
          <w:t xml:space="preserve"> </w:t>
        </w:r>
      </w:ins>
      <w:r w:rsidR="00774C33">
        <w:lastRenderedPageBreak/>
        <w:t xml:space="preserve">and </w:t>
      </w:r>
      <w:del w:id="2808" w:author="Billy Mitchell" w:date="2023-11-10T03:18:00Z">
        <w:r w:rsidR="00774C33" w:rsidDel="00183114">
          <w:delText>e</w:delText>
        </w:r>
      </w:del>
      <w:del w:id="2809" w:author="Billy Mitchell" w:date="2023-11-10T03:19:00Z">
        <w:r w:rsidR="00774C33" w:rsidDel="00183114">
          <w:delText>xperiment 2</w:delText>
        </w:r>
      </w:del>
      <w:ins w:id="2810" w:author="Billy Mitchell" w:date="2023-11-10T03:19:00Z">
        <w:r w:rsidR="00183114">
          <w:t>those who experienced it</w:t>
        </w:r>
      </w:ins>
      <w:del w:id="2811" w:author="Billy Mitchell" w:date="2023-11-10T03:19:00Z">
        <w:r w:rsidR="00774C33" w:rsidDel="00183114">
          <w:delText xml:space="preserve"> participants</w:delText>
        </w:r>
      </w:del>
      <w:r w:rsidR="00774C33">
        <w:t xml:space="preserve"> is greater than chance. </w:t>
      </w:r>
      <w:del w:id="2812" w:author="chelsea helion" w:date="2023-11-10T19:00:00Z">
        <w:r w:rsidR="0075725E" w:rsidDel="00C47DFF">
          <w:delText>D</w:delText>
        </w:r>
        <w:r w:rsidR="00774C33" w:rsidRPr="00774C33" w:rsidDel="00C47DFF">
          <w:delText>'</w:delText>
        </w:r>
      </w:del>
      <w:ins w:id="2813" w:author="Billy Mitchell" w:date="2023-11-08T00:23:00Z">
        <w:del w:id="2814" w:author="chelsea helion" w:date="2023-11-10T19:00:00Z">
          <w:r w:rsidR="0075725E" w:rsidDel="00C47DFF">
            <w:delText>’</w:delText>
          </w:r>
        </w:del>
      </w:ins>
      <w:ins w:id="2815" w:author="chelsea helion" w:date="2023-11-10T19:00:00Z">
        <w:r w:rsidR="00C47DFF">
          <w:t>D prime</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ins w:id="2816" w:author="Billy Mitchell" w:date="2023-11-10T03:18:00Z">
        <w:r w:rsidR="00183114">
          <w:t>E</w:t>
        </w:r>
      </w:ins>
      <w:del w:id="2817" w:author="Billy Mitchell" w:date="2023-11-10T03:18:00Z">
        <w:r w:rsidR="00577985" w:rsidDel="00183114">
          <w:delText>e</w:delText>
        </w:r>
      </w:del>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ins w:id="2818" w:author="Billy Mitchell" w:date="2023-11-10T03:19:00Z">
        <w:r w:rsidR="00183114">
          <w:t xml:space="preserve">n experiencer </w:t>
        </w:r>
      </w:ins>
      <w:del w:id="2819" w:author="Billy Mitchell" w:date="2023-11-10T03:19:00Z">
        <w:r w:rsidR="00577985" w:rsidDel="00183114">
          <w:delText xml:space="preserve"> pilot participant </w:delText>
        </w:r>
      </w:del>
      <w:r w:rsidR="00577985">
        <w:t xml:space="preserve">but was selected by </w:t>
      </w:r>
      <w:del w:id="2820" w:author="Billy Mitchell" w:date="2023-11-10T03:20:00Z">
        <w:r w:rsidR="00577985" w:rsidDel="00183114">
          <w:delText xml:space="preserve">an </w:delText>
        </w:r>
      </w:del>
      <w:del w:id="2821" w:author="Billy Mitchell" w:date="2023-11-10T03:18:00Z">
        <w:r w:rsidR="00577985" w:rsidDel="00183114">
          <w:delText>e</w:delText>
        </w:r>
      </w:del>
      <w:del w:id="2822" w:author="Billy Mitchell" w:date="2023-11-10T03:20:00Z">
        <w:r w:rsidR="00577985" w:rsidDel="00183114">
          <w:delText>xperiment 2 participant</w:delText>
        </w:r>
      </w:del>
      <w:ins w:id="2823" w:author="Billy Mitchell" w:date="2023-11-10T03:20:00Z">
        <w:r w:rsidR="00183114">
          <w:t>forecaster</w:t>
        </w:r>
      </w:ins>
      <w:r w:rsidR="00577985" w:rsidRPr="00577985">
        <w:t>).</w:t>
      </w:r>
      <w:r w:rsidR="00774C33">
        <w:t xml:space="preserve"> Importantly, d</w:t>
      </w:r>
      <w:del w:id="2824" w:author="Billy Mitchell" w:date="2023-11-08T00:23:00Z">
        <w:r w:rsidR="00774C33" w:rsidRPr="00774C33" w:rsidDel="0075725E">
          <w:delText>'</w:delText>
        </w:r>
      </w:del>
      <w:ins w:id="2825"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del w:id="2826" w:author="Billy Mitchell" w:date="2023-11-13T18:15:00Z">
        <w:r w:rsidR="00774C33" w:rsidDel="0030735C">
          <w:delText>,</w:delText>
        </w:r>
      </w:del>
      <w:r w:rsidR="00774C33">
        <w:t xml:space="preserve"> through the incorporation of a bias parameter. Using this approach</w:t>
      </w:r>
      <w:r>
        <w:t xml:space="preserve">, we found that </w:t>
      </w:r>
      <w:del w:id="2827" w:author="Billy Mitchell" w:date="2023-11-10T03:18:00Z">
        <w:r w:rsidDel="00183114">
          <w:delText>e</w:delText>
        </w:r>
      </w:del>
      <w:ins w:id="2828" w:author="Billy Mitchell" w:date="2023-11-10T03:20:00Z">
        <w:r w:rsidR="00183114">
          <w:t>forecasting</w:t>
        </w:r>
      </w:ins>
      <w:del w:id="2829" w:author="Billy Mitchell" w:date="2023-11-10T03:20:00Z">
        <w:r w:rsidDel="00183114">
          <w:delText>xperiment 2</w:delText>
        </w:r>
      </w:del>
      <w:r>
        <w:t xml:space="preserve"> participants matched </w:t>
      </w:r>
      <w:del w:id="2830" w:author="Billy Mitchell" w:date="2023-11-10T03:20:00Z">
        <w:r w:rsidDel="00183114">
          <w:delText>pilot participants</w:delText>
        </w:r>
      </w:del>
      <w:ins w:id="2831" w:author="Billy Mitchell" w:date="2023-11-10T03:20:00Z">
        <w:r w:rsidR="00183114">
          <w:t>the experiences of pilot participants</w:t>
        </w:r>
      </w:ins>
      <w:r>
        <w:t xml:space="preserve"> in their selection of reappraisal nearly at chance (</w:t>
      </w:r>
      <w:r w:rsidRPr="00E163E0">
        <w:rPr>
          <w:i/>
          <w:iCs/>
          <w:rPrChange w:id="2832" w:author="Billy Mitchell" w:date="2023-11-08T20:26:00Z">
            <w:rPr/>
          </w:rPrChange>
        </w:rPr>
        <w:t>d</w:t>
      </w:r>
      <w:del w:id="2833" w:author="Billy Mitchell" w:date="2023-11-08T00:23:00Z">
        <w:r w:rsidRPr="00E163E0" w:rsidDel="0075725E">
          <w:rPr>
            <w:i/>
            <w:iCs/>
            <w:rPrChange w:id="2834" w:author="Billy Mitchell" w:date="2023-11-08T20:26:00Z">
              <w:rPr/>
            </w:rPrChange>
          </w:rPr>
          <w:delText>'</w:delText>
        </w:r>
      </w:del>
      <w:ins w:id="2835" w:author="Billy Mitchell" w:date="2023-11-08T00:23:00Z">
        <w:r w:rsidR="0075725E" w:rsidRPr="00E163E0">
          <w:rPr>
            <w:i/>
            <w:iCs/>
            <w:rPrChange w:id="2836" w:author="Billy Mitchell" w:date="2023-11-08T20:26:00Z">
              <w:rPr/>
            </w:rPrChange>
          </w:rPr>
          <w:t>’</w:t>
        </w:r>
      </w:ins>
      <w:r w:rsidRPr="00E163E0">
        <w:rPr>
          <w:i/>
          <w:iCs/>
          <w:rPrChange w:id="2837" w:author="Billy Mitchell" w:date="2023-11-08T20:26:00Z">
            <w:rPr/>
          </w:rPrChange>
        </w:rPr>
        <w:t xml:space="preserve"> </w:t>
      </w:r>
      <w:r>
        <w:t>= -0.08) but were below chance in matching distraction (</w:t>
      </w:r>
      <w:r w:rsidRPr="00774C33">
        <w:t>d</w:t>
      </w:r>
      <w:del w:id="2838" w:author="Billy Mitchell" w:date="2023-11-08T00:23:00Z">
        <w:r w:rsidRPr="00774C33" w:rsidDel="0075725E">
          <w:delText>'</w:delText>
        </w:r>
      </w:del>
      <w:ins w:id="2839" w:author="Billy Mitchell" w:date="2023-11-08T00:23:00Z">
        <w:r w:rsidR="0075725E">
          <w:t>’</w:t>
        </w:r>
      </w:ins>
      <w:r>
        <w:t xml:space="preserve"> = -0.41)</w:t>
      </w:r>
      <w:r w:rsidR="00EB0294">
        <w:t xml:space="preserve"> (</w:t>
      </w:r>
      <w:r w:rsidR="00EB0294">
        <w:rPr>
          <w:b/>
          <w:bCs/>
        </w:rPr>
        <w:t xml:space="preserve">Fig. </w:t>
      </w:r>
      <w:ins w:id="2840" w:author="Billy Mitchell" w:date="2023-11-08T19:12:00Z">
        <w:r w:rsidR="00372E6A">
          <w:rPr>
            <w:b/>
            <w:bCs/>
          </w:rPr>
          <w:t>6</w:t>
        </w:r>
      </w:ins>
      <w:del w:id="2841"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r w:rsidR="00577985" w:rsidRPr="00E163E0">
        <w:rPr>
          <w:bCs/>
          <w:i/>
          <w:iCs/>
          <w:szCs w:val="24"/>
          <w:rPrChange w:id="2842" w:author="Billy Mitchell" w:date="2023-11-08T20:26:00Z">
            <w:rPr>
              <w:bCs/>
              <w:szCs w:val="24"/>
            </w:rPr>
          </w:rPrChange>
        </w:rPr>
        <w:t>x</w:t>
      </w:r>
      <w:r w:rsidRPr="00E163E0">
        <w:rPr>
          <w:bCs/>
          <w:i/>
          <w:iCs/>
          <w:szCs w:val="24"/>
          <w:vertAlign w:val="subscript"/>
          <w:rPrChange w:id="2843" w:author="Billy Mitchell" w:date="2023-11-08T20:26:00Z">
            <w:rPr>
              <w:bCs/>
              <w:szCs w:val="24"/>
              <w:vertAlign w:val="subscript"/>
            </w:rPr>
          </w:rPrChange>
        </w:rPr>
        <w:t>diff</w:t>
      </w:r>
      <w:r w:rsidR="00577985" w:rsidRPr="00E163E0">
        <w:rPr>
          <w:bCs/>
          <w:i/>
          <w:iCs/>
          <w:szCs w:val="24"/>
          <w:rPrChange w:id="2844"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2845" w:author="Billy Mitchell" w:date="2023-11-08T20:26:00Z">
            <w:rPr>
              <w:bCs/>
              <w:szCs w:val="24"/>
            </w:rPr>
          </w:rPrChange>
        </w:rPr>
        <w:t>95% CI</w:t>
      </w:r>
      <w:ins w:id="2846" w:author="Billy Mitchell" w:date="2023-11-08T20:27:00Z">
        <w:r w:rsidR="00E163E0">
          <w:rPr>
            <w:bCs/>
            <w:i/>
            <w:iCs/>
            <w:szCs w:val="24"/>
          </w:rPr>
          <w:t xml:space="preserve"> </w:t>
        </w:r>
        <w:r w:rsidR="00E163E0" w:rsidRPr="00E163E0">
          <w:rPr>
            <w:bCs/>
            <w:szCs w:val="24"/>
            <w:rPrChange w:id="2847" w:author="Billy Mitchell" w:date="2023-11-08T20:27:00Z">
              <w:rPr>
                <w:bCs/>
                <w:i/>
                <w:iCs/>
                <w:szCs w:val="24"/>
              </w:rPr>
            </w:rPrChange>
          </w:rPr>
          <w:t>=</w:t>
        </w:r>
        <w:r w:rsidR="00E163E0">
          <w:rPr>
            <w:bCs/>
            <w:szCs w:val="24"/>
          </w:rPr>
          <w:t xml:space="preserve"> [</w:t>
        </w:r>
      </w:ins>
      <w:del w:id="2848"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2849" w:author="Billy Mitchell" w:date="2023-11-08T20:27:00Z">
        <w:r w:rsidR="00E163E0">
          <w:rPr>
            <w:bCs/>
            <w:szCs w:val="24"/>
          </w:rPr>
          <w:t>]</w:t>
        </w:r>
      </w:ins>
      <w:del w:id="2850"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2851"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2852"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ins w:id="2853" w:author="Billy Mitchell" w:date="2023-11-13T19:25:00Z">
        <w:r w:rsidR="00131503">
          <w:rPr>
            <w:bCs/>
            <w:szCs w:val="24"/>
          </w:rPr>
          <w:t>forecast</w:t>
        </w:r>
      </w:ins>
      <w:del w:id="2854" w:author="Billy Mitchell" w:date="2023-11-13T19:25:00Z">
        <w:r w:rsidDel="00131503">
          <w:rPr>
            <w:bCs/>
            <w:szCs w:val="24"/>
          </w:rPr>
          <w:delText>choice</w:delText>
        </w:r>
      </w:del>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ins w:id="2855" w:author="Billy Mitchell" w:date="2023-11-13T18:16:00Z">
        <w:r w:rsidR="0030735C">
          <w:rPr>
            <w:bCs/>
            <w:szCs w:val="24"/>
          </w:rPr>
          <w:t>predictions</w:t>
        </w:r>
      </w:ins>
      <w:del w:id="2856" w:author="Billy Mitchell" w:date="2023-11-13T18:16:00Z">
        <w:r w:rsidR="006E3035" w:rsidDel="0030735C">
          <w:rPr>
            <w:bCs/>
            <w:szCs w:val="24"/>
          </w:rPr>
          <w:delText>choice</w:delText>
        </w:r>
      </w:del>
      <w:r w:rsidR="006E3035">
        <w:rPr>
          <w:bCs/>
          <w:szCs w:val="24"/>
        </w:rPr>
        <w:t xml:space="preserve"> </w:t>
      </w:r>
      <w:del w:id="2857" w:author="Billy Mitchell" w:date="2023-11-13T18:17:00Z">
        <w:r w:rsidR="006E3035" w:rsidDel="0030735C">
          <w:rPr>
            <w:bCs/>
            <w:szCs w:val="24"/>
          </w:rPr>
          <w:delText>in a</w:delText>
        </w:r>
      </w:del>
      <w:del w:id="2858" w:author="Billy Mitchell" w:date="2023-11-13T18:16:00Z">
        <w:r w:rsidR="006E3035" w:rsidDel="0030735C">
          <w:rPr>
            <w:bCs/>
            <w:szCs w:val="24"/>
          </w:rPr>
          <w:delText xml:space="preserve"> low-stimulation</w:delText>
        </w:r>
      </w:del>
      <w:del w:id="2859" w:author="Billy Mitchell" w:date="2023-11-13T18:17:00Z">
        <w:r w:rsidR="006E3035" w:rsidDel="0030735C">
          <w:rPr>
            <w:bCs/>
            <w:szCs w:val="24"/>
          </w:rPr>
          <w:delText>, but not high-stimulation, paradigm</w:delText>
        </w:r>
      </w:del>
      <w:ins w:id="2860" w:author="Billy Mitchell" w:date="2023-11-13T18:17:00Z">
        <w:r w:rsidR="0030735C">
          <w:rPr>
            <w:bCs/>
            <w:szCs w:val="24"/>
          </w:rPr>
          <w:t>but not strategy usage</w:t>
        </w:r>
      </w:ins>
      <w:ins w:id="2861" w:author="Billy Mitchell" w:date="2023-11-13T18:18:00Z">
        <w:r w:rsidR="0030735C">
          <w:rPr>
            <w:bCs/>
            <w:szCs w:val="24"/>
          </w:rPr>
          <w:t xml:space="preserve"> and that the predicted utility, and thus frequency, of using distraction in such a context might </w:t>
        </w:r>
      </w:ins>
      <w:ins w:id="2862" w:author="Billy Mitchell" w:date="2023-11-13T18:19:00Z">
        <w:r w:rsidR="0030735C">
          <w:rPr>
            <w:bCs/>
            <w:szCs w:val="24"/>
          </w:rPr>
          <w:t>not reflect what is experienced in practice.</w:t>
        </w:r>
      </w:ins>
      <w:del w:id="2863" w:author="Billy Mitchell" w:date="2023-11-13T18:17:00Z">
        <w:r w:rsidR="006E3035" w:rsidDel="0030735C">
          <w:rPr>
            <w:bCs/>
            <w:szCs w:val="24"/>
          </w:rPr>
          <w:delText xml:space="preserve"> and that this lack of relationship in our previous studies may be due to an observed overuse of distraction relative to what w</w:delText>
        </w:r>
      </w:del>
      <w:ins w:id="2864" w:author="chelsea helion" w:date="2023-11-10T19:01:00Z">
        <w:del w:id="2865" w:author="Billy Mitchell" w:date="2023-11-13T18:17:00Z">
          <w:r w:rsidR="003B113B" w:rsidDel="0030735C">
            <w:rPr>
              <w:bCs/>
              <w:szCs w:val="24"/>
            </w:rPr>
            <w:delText>as</w:delText>
          </w:r>
        </w:del>
      </w:ins>
      <w:del w:id="2866" w:author="Billy Mitchell" w:date="2023-11-13T18:17:00Z">
        <w:r w:rsidR="006E3035" w:rsidDel="0030735C">
          <w:rPr>
            <w:bCs/>
            <w:szCs w:val="24"/>
          </w:rPr>
          <w:delText xml:space="preserve">e predicted from </w:delText>
        </w:r>
      </w:del>
      <w:ins w:id="2867" w:author="chelsea helion" w:date="2023-11-10T19:02:00Z">
        <w:del w:id="2868" w:author="Billy Mitchell" w:date="2023-11-13T18:17:00Z">
          <w:r w:rsidR="003B113B" w:rsidDel="0030735C">
            <w:rPr>
              <w:bCs/>
              <w:szCs w:val="24"/>
            </w:rPr>
            <w:delText xml:space="preserve">in </w:delText>
          </w:r>
        </w:del>
      </w:ins>
      <w:del w:id="2869" w:author="Billy Mitchell" w:date="2023-11-13T18:17:00Z">
        <w:r w:rsidR="006E3035" w:rsidDel="0030735C">
          <w:rPr>
            <w:bCs/>
            <w:szCs w:val="24"/>
          </w:rPr>
          <w:delText>lower-stimulation strategy choice contexts</w:delText>
        </w:r>
        <w:r w:rsidR="00EC3FBC" w:rsidDel="0030735C">
          <w:rPr>
            <w:bCs/>
            <w:szCs w:val="24"/>
          </w:rPr>
          <w:delText>.</w:delText>
        </w:r>
      </w:del>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870" w:author="Billy Mitchell" w:date="2023-11-08T19:12:00Z">
                                <w:r>
                                  <w:rPr>
                                    <w:b/>
                                    <w:bCs/>
                                    <w:sz w:val="20"/>
                                    <w:szCs w:val="20"/>
                                  </w:rPr>
                                  <w:t>6</w:t>
                                </w:r>
                              </w:ins>
                              <w:del w:id="2871" w:author="Billy Mitchell" w:date="2023-11-08T19:12:00Z">
                                <w:r w:rsidDel="00372E6A">
                                  <w:rPr>
                                    <w:b/>
                                    <w:bCs/>
                                    <w:sz w:val="20"/>
                                    <w:szCs w:val="20"/>
                                  </w:rPr>
                                  <w:delText>5</w:delText>
                                </w:r>
                              </w:del>
                              <w:r w:rsidRPr="00A52143">
                                <w:rPr>
                                  <w:b/>
                                  <w:bCs/>
                                  <w:sz w:val="20"/>
                                  <w:szCs w:val="20"/>
                                </w:rPr>
                                <w:t xml:space="preserve">. </w:t>
                              </w:r>
                              <w:del w:id="2872"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54"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OwD&#10;ZyHaV5a7Lbbdb7hcblc7pdbtd7xeb1e75fb9f8BgcFg8JhcNh8RicVi8Zjb9AY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SgQVmUOfUWjUekUmlUumU2nU+o&#10;VGpVOqVWrVesVmtVuuV2vV+wWGxWOyWWzWe0Wm1U6BP+12+4UuPAGQEORLy43m9Xu+X2/X/AYGn0&#10;AaUKiYLEYnFYvGY3HY/IZHJZPKZXLZfMZnNZvOZ3PVmAg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">
                <v:group id="Group 19" o:spid="_x0000_s1055"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6"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7"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9" o:title="A picture containing schematic&#10;&#10;Description automatically generated"/>
                    </v:shape>
                    <v:shape id="Text Box 2" o:spid="_x0000_s1058"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9"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60"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873" w:author="Billy Mitchell" w:date="2023-11-08T19:12:00Z">
                          <w:r>
                            <w:rPr>
                              <w:b/>
                              <w:bCs/>
                              <w:sz w:val="20"/>
                              <w:szCs w:val="20"/>
                            </w:rPr>
                            <w:t>6</w:t>
                          </w:r>
                        </w:ins>
                        <w:del w:id="2874" w:author="Billy Mitchell" w:date="2023-11-08T19:12:00Z">
                          <w:r w:rsidDel="00372E6A">
                            <w:rPr>
                              <w:b/>
                              <w:bCs/>
                              <w:sz w:val="20"/>
                              <w:szCs w:val="20"/>
                            </w:rPr>
                            <w:delText>5</w:delText>
                          </w:r>
                        </w:del>
                        <w:r w:rsidRPr="00A52143">
                          <w:rPr>
                            <w:b/>
                            <w:bCs/>
                            <w:sz w:val="20"/>
                            <w:szCs w:val="20"/>
                          </w:rPr>
                          <w:t xml:space="preserve">. </w:t>
                        </w:r>
                        <w:del w:id="2875"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ins w:id="2876" w:author="Billy Mitchell" w:date="2023-11-09T01:05:00Z"/>
          <w:b/>
          <w:szCs w:val="24"/>
        </w:rPr>
      </w:pPr>
    </w:p>
    <w:p w14:paraId="7921585A" w14:textId="77777777" w:rsidR="0043784E" w:rsidRDefault="0043784E" w:rsidP="0043784E">
      <w:pPr>
        <w:spacing w:after="160" w:line="259" w:lineRule="auto"/>
        <w:ind w:left="0" w:firstLine="0"/>
        <w:rPr>
          <w:ins w:id="2877" w:author="Billy Mitchell" w:date="2023-11-09T01:05:00Z"/>
          <w:b/>
          <w:szCs w:val="24"/>
        </w:rPr>
      </w:pPr>
    </w:p>
    <w:p w14:paraId="23235465" w14:textId="5EA19D6D" w:rsidR="0043784E" w:rsidRDefault="0043784E" w:rsidP="0043784E">
      <w:pPr>
        <w:spacing w:after="160" w:line="259" w:lineRule="auto"/>
        <w:ind w:left="0" w:firstLine="0"/>
        <w:rPr>
          <w:ins w:id="2878" w:author="Billy Mitchell" w:date="2023-11-09T01:05:00Z"/>
          <w:b/>
          <w:szCs w:val="24"/>
        </w:rPr>
      </w:pPr>
      <w:ins w:id="2879" w:author="Billy Mitchell" w:date="2023-11-09T01:05:00Z">
        <w:r w:rsidRPr="008C7178">
          <w:rPr>
            <w:b/>
            <w:szCs w:val="24"/>
          </w:rPr>
          <w:lastRenderedPageBreak/>
          <w:t xml:space="preserve">EXPERIMENT </w:t>
        </w:r>
        <w:r>
          <w:rPr>
            <w:b/>
            <w:szCs w:val="24"/>
          </w:rPr>
          <w:t>3</w:t>
        </w:r>
        <w:r w:rsidRPr="008C7178">
          <w:rPr>
            <w:b/>
            <w:szCs w:val="24"/>
          </w:rPr>
          <w:t xml:space="preserve"> </w:t>
        </w:r>
        <w:r>
          <w:rPr>
            <w:b/>
            <w:szCs w:val="24"/>
          </w:rPr>
          <w:t>METHODS</w:t>
        </w:r>
      </w:ins>
    </w:p>
    <w:p w14:paraId="7A6A9864" w14:textId="630CF873" w:rsidR="00F76B51" w:rsidRDefault="00630691" w:rsidP="00F76B51">
      <w:pPr>
        <w:spacing w:after="0" w:line="480" w:lineRule="auto"/>
        <w:ind w:left="0" w:firstLine="720"/>
        <w:rPr>
          <w:ins w:id="2880" w:author="Billy Mitchell" w:date="2023-11-13T14:51:00Z"/>
          <w:szCs w:val="24"/>
        </w:rPr>
      </w:pPr>
      <w:ins w:id="2881" w:author="Billy Mitchell" w:date="2023-11-09T01:06:00Z">
        <w:r>
          <w:rPr>
            <w:szCs w:val="24"/>
          </w:rPr>
          <w:t xml:space="preserve">Though affective intensity failed to predict </w:t>
        </w:r>
      </w:ins>
      <w:ins w:id="2882" w:author="Billy Mitchell" w:date="2023-11-13T19:30:00Z">
        <w:r w:rsidR="006021D3">
          <w:rPr>
            <w:szCs w:val="24"/>
          </w:rPr>
          <w:t>ER</w:t>
        </w:r>
      </w:ins>
      <w:ins w:id="2883" w:author="Billy Mitchell" w:date="2023-11-09T01:06:00Z">
        <w:r>
          <w:rPr>
            <w:szCs w:val="24"/>
          </w:rPr>
          <w:t xml:space="preserve"> usage in a high-intensity, quasi-naturalistic setting</w:t>
        </w:r>
      </w:ins>
      <w:ins w:id="2884" w:author="Billy Mitchell" w:date="2023-11-09T01:07:00Z">
        <w:r>
          <w:rPr>
            <w:szCs w:val="24"/>
          </w:rPr>
          <w:t xml:space="preserve">, </w:t>
        </w:r>
      </w:ins>
      <w:ins w:id="2885" w:author="Billy Mitchell" w:date="2023-11-09T01:08:00Z">
        <w:r>
          <w:rPr>
            <w:szCs w:val="24"/>
          </w:rPr>
          <w:t xml:space="preserve">participants presented with descriptions of </w:t>
        </w:r>
      </w:ins>
      <w:ins w:id="2886" w:author="Billy Mitchell" w:date="2023-11-09T01:09:00Z">
        <w:r>
          <w:rPr>
            <w:szCs w:val="24"/>
          </w:rPr>
          <w:t>events that were regulated by haunted house ‘experiencers’ were more likely to forecast</w:t>
        </w:r>
        <w:del w:id="2887" w:author="chelsea helion" w:date="2023-11-10T19:02:00Z">
          <w:r w:rsidDel="0005772E">
            <w:rPr>
              <w:szCs w:val="24"/>
            </w:rPr>
            <w:delText>ing</w:delText>
          </w:r>
        </w:del>
        <w:r>
          <w:rPr>
            <w:szCs w:val="24"/>
          </w:rPr>
          <w:t xml:space="preserve"> </w:t>
        </w:r>
      </w:ins>
      <w:ins w:id="2888" w:author="Billy Mitchell" w:date="2023-11-13T18:19:00Z">
        <w:r w:rsidR="0030735C">
          <w:rPr>
            <w:szCs w:val="24"/>
          </w:rPr>
          <w:t>using</w:t>
        </w:r>
      </w:ins>
      <w:ins w:id="2889" w:author="Billy Mitchell" w:date="2023-11-09T01:09:00Z">
        <w:r>
          <w:rPr>
            <w:szCs w:val="24"/>
          </w:rPr>
          <w:t xml:space="preserve"> distraction </w:t>
        </w:r>
      </w:ins>
      <w:ins w:id="2890" w:author="Billy Mitchell" w:date="2023-11-09T01:10:00Z">
        <w:r>
          <w:rPr>
            <w:szCs w:val="24"/>
          </w:rPr>
          <w:t xml:space="preserve">to regulate events described as high intensity and reappraisal for events described as being of a lower intensity. </w:t>
        </w:r>
      </w:ins>
      <w:ins w:id="2891" w:author="Billy Mitchell" w:date="2023-11-09T01:11:00Z">
        <w:r>
          <w:rPr>
            <w:szCs w:val="24"/>
          </w:rPr>
          <w:t>The differen</w:t>
        </w:r>
      </w:ins>
      <w:ins w:id="2892" w:author="Billy Mitchell" w:date="2023-11-09T01:12:00Z">
        <w:r>
          <w:rPr>
            <w:szCs w:val="24"/>
          </w:rPr>
          <w:t xml:space="preserve">t results </w:t>
        </w:r>
      </w:ins>
      <w:ins w:id="2893" w:author="Billy Mitchell" w:date="2023-11-09T01:11:00Z">
        <w:r>
          <w:rPr>
            <w:szCs w:val="24"/>
          </w:rPr>
          <w:t xml:space="preserve">observed </w:t>
        </w:r>
      </w:ins>
      <w:ins w:id="2894" w:author="Billy Mitchell" w:date="2023-11-09T01:12:00Z">
        <w:r>
          <w:rPr>
            <w:szCs w:val="24"/>
          </w:rPr>
          <w:t xml:space="preserve">in these experiments are difficult to compare, though, as a number of features </w:t>
        </w:r>
      </w:ins>
      <w:ins w:id="2895" w:author="Billy Mitchell" w:date="2023-11-09T01:13:00Z">
        <w:r>
          <w:rPr>
            <w:szCs w:val="24"/>
          </w:rPr>
          <w:t xml:space="preserve">differ between the approaches. Participants in Study 1 experienced the haunted house, </w:t>
        </w:r>
      </w:ins>
      <w:ins w:id="2896" w:author="Billy Mitchell" w:date="2023-11-09T01:17:00Z">
        <w:r w:rsidR="002119A8">
          <w:rPr>
            <w:szCs w:val="24"/>
          </w:rPr>
          <w:t xml:space="preserve">were not trained or prompted to self-regulate, </w:t>
        </w:r>
      </w:ins>
      <w:ins w:id="2897" w:author="Billy Mitchell" w:date="2023-11-09T01:13:00Z">
        <w:r>
          <w:rPr>
            <w:szCs w:val="24"/>
          </w:rPr>
          <w:t>experienced the emotions that they reported</w:t>
        </w:r>
      </w:ins>
      <w:ins w:id="2898" w:author="Billy Mitchell" w:date="2023-11-09T01:16:00Z">
        <w:r w:rsidR="002119A8">
          <w:rPr>
            <w:szCs w:val="24"/>
          </w:rPr>
          <w:t>,</w:t>
        </w:r>
      </w:ins>
      <w:ins w:id="2899" w:author="Billy Mitchell" w:date="2023-11-09T01:13:00Z">
        <w:r>
          <w:rPr>
            <w:szCs w:val="24"/>
          </w:rPr>
          <w:t xml:space="preserve"> and </w:t>
        </w:r>
      </w:ins>
      <w:ins w:id="2900" w:author="Billy Mitchell" w:date="2023-11-09T01:14:00Z">
        <w:r>
          <w:rPr>
            <w:szCs w:val="24"/>
          </w:rPr>
          <w:t>reported the regulatory strategies that they used. Participants in Study 2 s</w:t>
        </w:r>
      </w:ins>
      <w:ins w:id="2901" w:author="Billy Mitchell" w:date="2023-11-09T01:15:00Z">
        <w:r>
          <w:rPr>
            <w:szCs w:val="24"/>
          </w:rPr>
          <w:t>imulated the experiences of the haunted house,</w:t>
        </w:r>
      </w:ins>
      <w:ins w:id="2902" w:author="Billy Mitchell" w:date="2023-11-09T01:18:00Z">
        <w:r w:rsidR="002119A8">
          <w:rPr>
            <w:szCs w:val="24"/>
          </w:rPr>
          <w:t xml:space="preserve"> were instructed in </w:t>
        </w:r>
        <w:del w:id="2903" w:author="chelsea helion" w:date="2023-11-10T19:03:00Z">
          <w:r w:rsidR="002119A8" w:rsidDel="0005772E">
            <w:rPr>
              <w:szCs w:val="24"/>
            </w:rPr>
            <w:delText>self-</w:delText>
          </w:r>
        </w:del>
      </w:ins>
      <w:ins w:id="2904" w:author="chelsea helion" w:date="2023-11-10T19:03:00Z">
        <w:del w:id="2905" w:author="Billy Mitchell" w:date="2023-11-13T19:30:00Z">
          <w:r w:rsidR="0005772E" w:rsidDel="006021D3">
            <w:rPr>
              <w:szCs w:val="24"/>
            </w:rPr>
            <w:delText xml:space="preserve">emotion </w:delText>
          </w:r>
        </w:del>
      </w:ins>
      <w:ins w:id="2906" w:author="Billy Mitchell" w:date="2023-11-13T19:30:00Z">
        <w:r w:rsidR="006021D3">
          <w:rPr>
            <w:szCs w:val="24"/>
          </w:rPr>
          <w:t>ER</w:t>
        </w:r>
      </w:ins>
      <w:ins w:id="2907" w:author="Billy Mitchell" w:date="2023-11-09T01:18:00Z">
        <w:r w:rsidR="002119A8">
          <w:rPr>
            <w:szCs w:val="24"/>
          </w:rPr>
          <w:t xml:space="preserve"> strategies and prompted to make a </w:t>
        </w:r>
      </w:ins>
      <w:ins w:id="2908" w:author="Billy Mitchell" w:date="2023-11-13T19:25:00Z">
        <w:r w:rsidR="00131503">
          <w:rPr>
            <w:szCs w:val="24"/>
          </w:rPr>
          <w:t>forecast</w:t>
        </w:r>
      </w:ins>
      <w:ins w:id="2909" w:author="Billy Mitchell" w:date="2023-11-09T01:18:00Z">
        <w:r w:rsidR="002119A8">
          <w:rPr>
            <w:szCs w:val="24"/>
          </w:rPr>
          <w:t>,</w:t>
        </w:r>
      </w:ins>
      <w:ins w:id="2910" w:author="Billy Mitchell" w:date="2023-11-09T01:15:00Z">
        <w:r>
          <w:rPr>
            <w:szCs w:val="24"/>
          </w:rPr>
          <w:t xml:space="preserve"> did not experience the emotions associated with the event, and reported what strategy that they forecasted they might use in the given situation.</w:t>
        </w:r>
      </w:ins>
      <w:ins w:id="2911" w:author="Billy Mitchell" w:date="2023-11-09T01:16:00Z">
        <w:r w:rsidR="002119A8">
          <w:rPr>
            <w:szCs w:val="24"/>
          </w:rPr>
          <w:t xml:space="preserve"> Furthermore, Study 1 did not attempt to manipulate the emotions of par</w:t>
        </w:r>
      </w:ins>
      <w:ins w:id="2912" w:author="Billy Mitchell" w:date="2023-11-09T01:17:00Z">
        <w:r w:rsidR="002119A8">
          <w:rPr>
            <w:szCs w:val="24"/>
          </w:rPr>
          <w:t xml:space="preserve">ticipants. </w:t>
        </w:r>
      </w:ins>
      <w:ins w:id="2913" w:author="Billy Mitchell" w:date="2023-11-09T01:18:00Z">
        <w:r w:rsidR="002119A8">
          <w:rPr>
            <w:szCs w:val="24"/>
          </w:rPr>
          <w:t xml:space="preserve">Study 3 attempted to rectify these discrepancies using </w:t>
        </w:r>
      </w:ins>
      <w:ins w:id="2914" w:author="Billy Mitchell" w:date="2023-11-09T01:17:00Z">
        <w:r w:rsidR="002119A8">
          <w:rPr>
            <w:szCs w:val="24"/>
          </w:rPr>
          <w:t xml:space="preserve"> </w:t>
        </w:r>
      </w:ins>
      <w:ins w:id="2915" w:author="Billy Mitchell" w:date="2023-11-09T01:19:00Z">
        <w:r w:rsidR="002119A8">
          <w:rPr>
            <w:szCs w:val="24"/>
          </w:rPr>
          <w:t>a 2 between (condition: forecast v. experience) x 2 within (intensity: low v. high) mixed study design</w:t>
        </w:r>
      </w:ins>
      <w:ins w:id="2916" w:author="Billy Mitchell" w:date="2023-11-09T01:20:00Z">
        <w:r w:rsidR="002119A8">
          <w:rPr>
            <w:szCs w:val="24"/>
          </w:rPr>
          <w:t xml:space="preserve">. </w:t>
        </w:r>
        <w:del w:id="2917" w:author="chelsea helion" w:date="2023-11-10T19:04:00Z">
          <w:r w:rsidR="002119A8" w:rsidDel="0005772E">
            <w:rPr>
              <w:szCs w:val="24"/>
            </w:rPr>
            <w:delText>Though</w:delText>
          </w:r>
        </w:del>
      </w:ins>
      <w:ins w:id="2918" w:author="chelsea helion" w:date="2023-11-10T19:04:00Z">
        <w:r w:rsidR="0005772E">
          <w:rPr>
            <w:szCs w:val="24"/>
          </w:rPr>
          <w:t>As</w:t>
        </w:r>
      </w:ins>
      <w:ins w:id="2919" w:author="Billy Mitchell" w:date="2023-11-09T01:20:00Z">
        <w:r w:rsidR="002119A8">
          <w:rPr>
            <w:szCs w:val="24"/>
          </w:rPr>
          <w:t xml:space="preserve"> we could not </w:t>
        </w:r>
      </w:ins>
      <w:ins w:id="2920" w:author="Billy Mitchell" w:date="2023-11-09T01:22:00Z">
        <w:r w:rsidR="002119A8">
          <w:rPr>
            <w:szCs w:val="24"/>
          </w:rPr>
          <w:t xml:space="preserve">incorporate an </w:t>
        </w:r>
      </w:ins>
      <w:ins w:id="2921" w:author="Billy Mitchell" w:date="2023-11-09T01:24:00Z">
        <w:r w:rsidR="002119A8">
          <w:rPr>
            <w:szCs w:val="24"/>
          </w:rPr>
          <w:t xml:space="preserve">immersive </w:t>
        </w:r>
      </w:ins>
      <w:ins w:id="2922" w:author="Billy Mitchell" w:date="2023-11-09T01:22:00Z">
        <w:r w:rsidR="002119A8">
          <w:rPr>
            <w:szCs w:val="24"/>
          </w:rPr>
          <w:t>experiential component such as in Study 1</w:t>
        </w:r>
      </w:ins>
      <w:ins w:id="2923" w:author="chelsea helion" w:date="2023-11-10T19:03:00Z">
        <w:r w:rsidR="0005772E">
          <w:rPr>
            <w:szCs w:val="24"/>
          </w:rPr>
          <w:t xml:space="preserve"> in this experimental design</w:t>
        </w:r>
      </w:ins>
      <w:ins w:id="2924" w:author="chelsea helion" w:date="2023-11-10T19:05:00Z">
        <w:r w:rsidR="000E636F">
          <w:rPr>
            <w:rStyle w:val="FootnoteReference"/>
            <w:szCs w:val="24"/>
          </w:rPr>
          <w:footnoteReference w:id="2"/>
        </w:r>
      </w:ins>
      <w:ins w:id="2927" w:author="chelsea helion" w:date="2023-11-10T19:04:00Z">
        <w:r w:rsidR="000E636F">
          <w:rPr>
            <w:szCs w:val="24"/>
          </w:rPr>
          <w:t>,</w:t>
        </w:r>
      </w:ins>
      <w:ins w:id="2928" w:author="chelsea helion" w:date="2023-11-10T19:03:00Z">
        <w:r w:rsidR="0005772E">
          <w:rPr>
            <w:szCs w:val="24"/>
          </w:rPr>
          <w:t xml:space="preserve"> </w:t>
        </w:r>
      </w:ins>
      <w:ins w:id="2929" w:author="Billy Mitchell" w:date="2023-11-09T01:22:00Z">
        <w:del w:id="2930" w:author="chelsea helion" w:date="2023-11-10T19:04:00Z">
          <w:r w:rsidR="002119A8" w:rsidDel="000E636F">
            <w:rPr>
              <w:szCs w:val="24"/>
            </w:rPr>
            <w:delText xml:space="preserve">, </w:delText>
          </w:r>
        </w:del>
      </w:ins>
      <w:ins w:id="2931" w:author="Billy Mitchell" w:date="2023-11-09T01:23:00Z">
        <w:r w:rsidR="002119A8">
          <w:rPr>
            <w:szCs w:val="24"/>
          </w:rPr>
          <w:t>we</w:t>
        </w:r>
      </w:ins>
      <w:ins w:id="2932" w:author="chelsea helion" w:date="2023-11-10T19:04:00Z">
        <w:r w:rsidR="0005772E">
          <w:rPr>
            <w:szCs w:val="24"/>
          </w:rPr>
          <w:t xml:space="preserve"> instead</w:t>
        </w:r>
      </w:ins>
      <w:ins w:id="2933" w:author="Billy Mitchell" w:date="2023-11-09T01:23:00Z">
        <w:r w:rsidR="002119A8">
          <w:rPr>
            <w:szCs w:val="24"/>
          </w:rPr>
          <w:t xml:space="preserve"> used clips from lesser-known horror films to elicit </w:t>
        </w:r>
      </w:ins>
      <w:ins w:id="2934" w:author="Billy Mitchell" w:date="2023-11-09T01:24:00Z">
        <w:r w:rsidR="002119A8">
          <w:rPr>
            <w:szCs w:val="24"/>
          </w:rPr>
          <w:t>regulatory response to feature-rich, dynamic representations of negative emotion. This</w:t>
        </w:r>
      </w:ins>
      <w:ins w:id="2935" w:author="Billy Mitchell" w:date="2023-11-09T01:25:00Z">
        <w:r w:rsidR="002119A8">
          <w:rPr>
            <w:szCs w:val="24"/>
          </w:rPr>
          <w:t xml:space="preserve"> design allows us to directly compare the differences in regulatory behavior among untrained and unprompted participants when either </w:t>
        </w:r>
      </w:ins>
      <w:ins w:id="2936" w:author="Billy Mitchell" w:date="2023-11-09T01:26:00Z">
        <w:r w:rsidR="002119A8">
          <w:rPr>
            <w:szCs w:val="24"/>
          </w:rPr>
          <w:t xml:space="preserve">reporting actual usage or forecasted selection </w:t>
        </w:r>
        <w:r w:rsidR="007344B0">
          <w:rPr>
            <w:szCs w:val="24"/>
          </w:rPr>
          <w:t>in response to high and low intensity</w:t>
        </w:r>
      </w:ins>
      <w:ins w:id="2937" w:author="Billy Mitchell" w:date="2023-11-13T14:50:00Z">
        <w:r w:rsidR="00F76B51">
          <w:rPr>
            <w:szCs w:val="24"/>
          </w:rPr>
          <w:t xml:space="preserve"> </w:t>
        </w:r>
      </w:ins>
      <w:ins w:id="2938" w:author="chelsea helion" w:date="2023-11-10T19:05:00Z">
        <w:del w:id="2939" w:author="Billy Mitchell" w:date="2023-11-13T14:50:00Z">
          <w:r w:rsidR="000E636F" w:rsidDel="00F76B51">
            <w:rPr>
              <w:szCs w:val="24"/>
            </w:rPr>
            <w:delText xml:space="preserve"> </w:delText>
          </w:r>
        </w:del>
      </w:ins>
      <w:ins w:id="2940" w:author="Billy Mitchell" w:date="2023-11-09T01:26:00Z">
        <w:del w:id="2941" w:author="chelsea helion" w:date="2023-11-10T19:05:00Z">
          <w:r w:rsidR="007344B0" w:rsidDel="000E636F">
            <w:rPr>
              <w:szCs w:val="24"/>
            </w:rPr>
            <w:delText xml:space="preserve"> </w:delText>
          </w:r>
        </w:del>
        <w:r w:rsidR="007344B0">
          <w:rPr>
            <w:szCs w:val="24"/>
          </w:rPr>
          <w:t xml:space="preserve">stimuli. </w:t>
        </w:r>
      </w:ins>
    </w:p>
    <w:p w14:paraId="1D695CB8" w14:textId="2E847642" w:rsidR="0043784E" w:rsidRDefault="00CF68A1" w:rsidP="00F76B51">
      <w:pPr>
        <w:spacing w:after="0" w:line="480" w:lineRule="auto"/>
        <w:ind w:left="0" w:firstLine="720"/>
        <w:rPr>
          <w:ins w:id="2942" w:author="Billy Mitchell" w:date="2023-11-09T01:05:00Z"/>
          <w:szCs w:val="24"/>
        </w:rPr>
      </w:pPr>
      <w:ins w:id="2943" w:author="chelsea helion" w:date="2023-11-10T19:07:00Z">
        <w:r>
          <w:rPr>
            <w:szCs w:val="24"/>
          </w:rPr>
          <w:t xml:space="preserve">We </w:t>
        </w:r>
      </w:ins>
      <w:ins w:id="2944" w:author="Billy Mitchell" w:date="2023-11-09T01:28:00Z">
        <w:del w:id="2945" w:author="chelsea helion" w:date="2023-11-10T19:07:00Z">
          <w:r w:rsidR="007344B0" w:rsidDel="00CF68A1">
            <w:rPr>
              <w:szCs w:val="24"/>
            </w:rPr>
            <w:delText>Though difficult to determine in</w:delText>
          </w:r>
        </w:del>
      </w:ins>
      <w:ins w:id="2946" w:author="Billy Mitchell" w:date="2023-11-09T01:29:00Z">
        <w:del w:id="2947" w:author="chelsea helion" w:date="2023-11-10T19:07:00Z">
          <w:r w:rsidR="007344B0" w:rsidDel="00CF68A1">
            <w:rPr>
              <w:szCs w:val="24"/>
            </w:rPr>
            <w:delText xml:space="preserve"> light of our earlier findings, we </w:delText>
          </w:r>
        </w:del>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ins>
      <w:ins w:id="2948" w:author="chelsea helion" w:date="2023-11-10T19:07:00Z">
        <w:r>
          <w:rPr>
            <w:szCs w:val="24"/>
          </w:rPr>
          <w:t>“</w:t>
        </w:r>
      </w:ins>
      <w:ins w:id="2949" w:author="Billy Mitchell" w:date="2023-11-09T01:29:00Z">
        <w:r w:rsidR="007344B0" w:rsidRPr="007344B0">
          <w:rPr>
            <w:szCs w:val="24"/>
          </w:rPr>
          <w:t>experience</w:t>
        </w:r>
      </w:ins>
      <w:ins w:id="2950" w:author="chelsea helion" w:date="2023-11-10T19:07:00Z">
        <w:r>
          <w:rPr>
            <w:szCs w:val="24"/>
          </w:rPr>
          <w:t>r”</w:t>
        </w:r>
      </w:ins>
      <w:ins w:id="2951" w:author="Billy Mitchell" w:date="2023-11-09T01:29:00Z">
        <w:r w:rsidR="007344B0" w:rsidRPr="007344B0">
          <w:rPr>
            <w:szCs w:val="24"/>
          </w:rPr>
          <w:t xml:space="preserve"> condition w</w:t>
        </w:r>
      </w:ins>
      <w:ins w:id="2952" w:author="Billy Mitchell" w:date="2023-11-09T01:30:00Z">
        <w:r w:rsidR="007344B0">
          <w:rPr>
            <w:szCs w:val="24"/>
          </w:rPr>
          <w:t>ould</w:t>
        </w:r>
      </w:ins>
      <w:ins w:id="2953" w:author="Billy Mitchell" w:date="2023-11-09T01:29:00Z">
        <w:r w:rsidR="007344B0" w:rsidRPr="007344B0">
          <w:rPr>
            <w:szCs w:val="24"/>
          </w:rPr>
          <w:t xml:space="preserve"> not demonstrate a relationship </w:t>
        </w:r>
        <w:r w:rsidR="007344B0" w:rsidRPr="007344B0">
          <w:rPr>
            <w:szCs w:val="24"/>
          </w:rPr>
          <w:lastRenderedPageBreak/>
          <w:t>between stimulus intensity and regulation</w:t>
        </w:r>
      </w:ins>
      <w:ins w:id="2954" w:author="Billy Mitchell" w:date="2023-11-09T01:30:00Z">
        <w:r w:rsidR="007344B0">
          <w:rPr>
            <w:szCs w:val="24"/>
          </w:rPr>
          <w:t xml:space="preserve"> </w:t>
        </w:r>
      </w:ins>
      <w:ins w:id="2955" w:author="Billy Mitchell" w:date="2023-11-09T01:29:00Z">
        <w:r w:rsidR="007344B0" w:rsidRPr="007344B0">
          <w:rPr>
            <w:szCs w:val="24"/>
          </w:rPr>
          <w:t xml:space="preserve">strategy usage, while participants in the </w:t>
        </w:r>
      </w:ins>
      <w:ins w:id="2956" w:author="chelsea helion" w:date="2023-11-10T19:07:00Z">
        <w:r>
          <w:rPr>
            <w:szCs w:val="24"/>
          </w:rPr>
          <w:t>“</w:t>
        </w:r>
      </w:ins>
      <w:ins w:id="2957" w:author="Billy Mitchell" w:date="2023-11-09T01:29:00Z">
        <w:r w:rsidR="007344B0" w:rsidRPr="007344B0">
          <w:rPr>
            <w:szCs w:val="24"/>
          </w:rPr>
          <w:t>forecast</w:t>
        </w:r>
      </w:ins>
      <w:ins w:id="2958" w:author="chelsea helion" w:date="2023-11-10T19:07:00Z">
        <w:r>
          <w:rPr>
            <w:szCs w:val="24"/>
          </w:rPr>
          <w:t>er”</w:t>
        </w:r>
      </w:ins>
      <w:ins w:id="2959" w:author="Billy Mitchell" w:date="2023-11-09T01:29:00Z">
        <w:r w:rsidR="007344B0" w:rsidRPr="007344B0">
          <w:rPr>
            <w:szCs w:val="24"/>
          </w:rPr>
          <w:t xml:space="preserve"> condition w</w:t>
        </w:r>
      </w:ins>
      <w:ins w:id="2960" w:author="Billy Mitchell" w:date="2023-11-09T01:30:00Z">
        <w:r w:rsidR="007344B0">
          <w:rPr>
            <w:szCs w:val="24"/>
          </w:rPr>
          <w:t>ould</w:t>
        </w:r>
      </w:ins>
      <w:ins w:id="2961" w:author="Billy Mitchell" w:date="2023-11-09T01:29:00Z">
        <w:r w:rsidR="007344B0" w:rsidRPr="007344B0">
          <w:rPr>
            <w:szCs w:val="24"/>
          </w:rPr>
          <w:t xml:space="preserve"> demonstr</w:t>
        </w:r>
      </w:ins>
      <w:ins w:id="2962" w:author="Billy Mitchell" w:date="2023-11-09T01:30:00Z">
        <w:r w:rsidR="007344B0">
          <w:rPr>
            <w:szCs w:val="24"/>
          </w:rPr>
          <w:t>a</w:t>
        </w:r>
      </w:ins>
      <w:ins w:id="2963" w:author="Billy Mitchell" w:date="2023-11-09T01:29:00Z">
        <w:r w:rsidR="007344B0" w:rsidRPr="007344B0">
          <w:rPr>
            <w:szCs w:val="24"/>
          </w:rPr>
          <w:t>te the canonical relationship between stimulus intensity and regulation strategy</w:t>
        </w:r>
      </w:ins>
      <w:ins w:id="2964" w:author="Billy Mitchell" w:date="2023-11-09T01:30:00Z">
        <w:r w:rsidR="007344B0">
          <w:rPr>
            <w:szCs w:val="24"/>
          </w:rPr>
          <w:t xml:space="preserve"> </w:t>
        </w:r>
      </w:ins>
      <w:ins w:id="2965" w:author="Billy Mitchell" w:date="2023-11-09T01:29:00Z">
        <w:r w:rsidR="007344B0" w:rsidRPr="007344B0">
          <w:rPr>
            <w:szCs w:val="24"/>
          </w:rPr>
          <w:t>usage (i.e., as affective intensity increases the likelihood of relying upon distraction also increases).</w:t>
        </w:r>
      </w:ins>
      <w:ins w:id="2966" w:author="Billy Mitchell" w:date="2023-11-09T01:31:00Z">
        <w:r w:rsidR="007344B0">
          <w:rPr>
            <w:szCs w:val="24"/>
          </w:rPr>
          <w:t xml:space="preserve"> Co</w:t>
        </w:r>
        <w:del w:id="2967" w:author="chelsea helion" w:date="2023-11-10T19:07:00Z">
          <w:r w:rsidR="007344B0" w:rsidDel="00CF68A1">
            <w:rPr>
              <w:szCs w:val="24"/>
            </w:rPr>
            <w:delText>nversely</w:delText>
          </w:r>
        </w:del>
      </w:ins>
      <w:ins w:id="2968" w:author="chelsea helion" w:date="2023-11-10T19:07:00Z">
        <w:r>
          <w:rPr>
            <w:szCs w:val="24"/>
          </w:rPr>
          <w:t>unter to our predictions</w:t>
        </w:r>
      </w:ins>
      <w:ins w:id="2969" w:author="Billy Mitchell" w:date="2023-11-09T01:31:00Z">
        <w:r w:rsidR="007344B0">
          <w:rPr>
            <w:szCs w:val="24"/>
          </w:rPr>
          <w:t>, we found that both conditions demonstrated characteristics of this canonical relationship</w:t>
        </w:r>
      </w:ins>
      <w:ins w:id="2970" w:author="Billy Mitchell" w:date="2023-11-09T01:32:00Z">
        <w:r w:rsidR="007344B0">
          <w:rPr>
            <w:szCs w:val="24"/>
          </w:rPr>
          <w:t xml:space="preserve">; however, important differences </w:t>
        </w:r>
      </w:ins>
      <w:ins w:id="2971" w:author="chelsea helion" w:date="2023-11-10T19:08:00Z">
        <w:r>
          <w:rPr>
            <w:szCs w:val="24"/>
          </w:rPr>
          <w:t xml:space="preserve">in </w:t>
        </w:r>
        <w:del w:id="2972" w:author="Billy Mitchell" w:date="2023-11-13T19:30:00Z">
          <w:r w:rsidDel="006021D3">
            <w:rPr>
              <w:szCs w:val="24"/>
            </w:rPr>
            <w:delText>emotion regulation</w:delText>
          </w:r>
        </w:del>
      </w:ins>
      <w:ins w:id="2973" w:author="Billy Mitchell" w:date="2023-11-13T19:30:00Z">
        <w:r w:rsidR="006021D3">
          <w:rPr>
            <w:szCs w:val="24"/>
          </w:rPr>
          <w:t>ER</w:t>
        </w:r>
      </w:ins>
      <w:ins w:id="2974" w:author="chelsea helion" w:date="2023-11-10T19:08:00Z">
        <w:r>
          <w:rPr>
            <w:szCs w:val="24"/>
          </w:rPr>
          <w:t xml:space="preserve"> strategy </w:t>
        </w:r>
        <w:del w:id="2975" w:author="Billy Mitchell" w:date="2023-11-13T18:21:00Z">
          <w:r w:rsidDel="0030735C">
            <w:rPr>
              <w:szCs w:val="24"/>
            </w:rPr>
            <w:delText>choice/</w:delText>
          </w:r>
        </w:del>
        <w:r>
          <w:rPr>
            <w:szCs w:val="24"/>
          </w:rPr>
          <w:t xml:space="preserve">usage and effectiveness </w:t>
        </w:r>
      </w:ins>
      <w:ins w:id="2976" w:author="Billy Mitchell" w:date="2023-11-09T01:32:00Z">
        <w:r w:rsidR="007344B0">
          <w:rPr>
            <w:szCs w:val="24"/>
          </w:rPr>
          <w:t>were also observed</w:t>
        </w:r>
      </w:ins>
      <w:ins w:id="2977" w:author="chelsea helion" w:date="2023-11-10T19:07:00Z">
        <w:r>
          <w:rPr>
            <w:szCs w:val="24"/>
          </w:rPr>
          <w:t xml:space="preserve"> across the two conditions</w:t>
        </w:r>
      </w:ins>
      <w:ins w:id="2978" w:author="Billy Mitchell" w:date="2023-11-09T01:31:00Z">
        <w:r w:rsidR="007344B0">
          <w:rPr>
            <w:szCs w:val="24"/>
          </w:rPr>
          <w:t xml:space="preserve">. </w:t>
        </w:r>
      </w:ins>
      <w:ins w:id="2979" w:author="Billy Mitchell" w:date="2023-11-09T01:05:00Z">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ins>
    </w:p>
    <w:p w14:paraId="28B6DE9F" w14:textId="067FE433" w:rsidR="007344B0" w:rsidDel="00900CF5" w:rsidRDefault="0043784E" w:rsidP="0043784E">
      <w:pPr>
        <w:spacing w:after="0" w:line="480" w:lineRule="auto"/>
        <w:ind w:left="0" w:firstLine="720"/>
        <w:rPr>
          <w:ins w:id="2980" w:author="Billy Mitchell" w:date="2023-11-09T01:33:00Z"/>
          <w:del w:id="2981" w:author="Billy Mitchell [2]" w:date="2023-11-09T14:05:00Z"/>
          <w:szCs w:val="24"/>
        </w:rPr>
      </w:pPr>
      <w:ins w:id="2982" w:author="Billy Mitchell" w:date="2023-11-09T01:05:00Z">
        <w:r w:rsidRPr="008C7178">
          <w:rPr>
            <w:b/>
            <w:szCs w:val="24"/>
          </w:rPr>
          <w:t xml:space="preserve">PARTICIPANTS: </w:t>
        </w:r>
        <w:r w:rsidRPr="008C7178">
          <w:rPr>
            <w:szCs w:val="24"/>
          </w:rPr>
          <w:t xml:space="preserve">In </w:t>
        </w:r>
      </w:ins>
      <w:ins w:id="2983" w:author="Billy Mitchell" w:date="2023-11-09T01:32:00Z">
        <w:r w:rsidR="007344B0">
          <w:rPr>
            <w:szCs w:val="24"/>
          </w:rPr>
          <w:t>October</w:t>
        </w:r>
      </w:ins>
      <w:ins w:id="2984" w:author="Billy Mitchell" w:date="2023-11-09T01:05:00Z">
        <w:r w:rsidRPr="008C7178">
          <w:rPr>
            <w:szCs w:val="24"/>
          </w:rPr>
          <w:t xml:space="preserve"> 202</w:t>
        </w:r>
      </w:ins>
      <w:ins w:id="2985" w:author="Billy Mitchell" w:date="2023-11-09T01:32:00Z">
        <w:r w:rsidR="007344B0">
          <w:rPr>
            <w:szCs w:val="24"/>
          </w:rPr>
          <w:t>3</w:t>
        </w:r>
      </w:ins>
      <w:ins w:id="2986" w:author="Billy Mitchell" w:date="2023-11-09T01:05:00Z">
        <w:r w:rsidRPr="008C7178">
          <w:rPr>
            <w:szCs w:val="24"/>
          </w:rPr>
          <w:t xml:space="preserve">, </w:t>
        </w:r>
      </w:ins>
      <w:ins w:id="2987" w:author="Billy Mitchell" w:date="2023-11-09T01:32:00Z">
        <w:r w:rsidR="007344B0">
          <w:rPr>
            <w:szCs w:val="24"/>
          </w:rPr>
          <w:t>2</w:t>
        </w:r>
      </w:ins>
      <w:ins w:id="2988" w:author="Billy Mitchell [2]" w:date="2023-11-09T13:44:00Z">
        <w:r w:rsidR="00874B89">
          <w:rPr>
            <w:szCs w:val="24"/>
          </w:rPr>
          <w:t>4</w:t>
        </w:r>
        <w:r w:rsidR="003B75DA">
          <w:rPr>
            <w:szCs w:val="24"/>
          </w:rPr>
          <w:t>7</w:t>
        </w:r>
      </w:ins>
      <w:ins w:id="2989" w:author="Billy Mitchell" w:date="2023-11-09T01:32:00Z">
        <w:del w:id="2990" w:author="Billy Mitchell [2]" w:date="2023-11-09T13:44:00Z">
          <w:r w:rsidR="007344B0" w:rsidDel="00874B89">
            <w:rPr>
              <w:szCs w:val="24"/>
            </w:rPr>
            <w:delText>50</w:delText>
          </w:r>
        </w:del>
      </w:ins>
      <w:ins w:id="2991" w:author="Billy Mitchell" w:date="2023-11-09T01:05:00Z">
        <w:r w:rsidRPr="008C7178">
          <w:rPr>
            <w:szCs w:val="24"/>
          </w:rPr>
          <w:t xml:space="preserve"> participants (</w:t>
        </w:r>
      </w:ins>
      <w:ins w:id="2992" w:author="Billy Mitchell" w:date="2023-11-13T20:39:00Z">
        <w:r w:rsidR="002F3B4A">
          <w:rPr>
            <w:szCs w:val="24"/>
          </w:rPr>
          <w:t xml:space="preserve">age: </w:t>
        </w:r>
      </w:ins>
      <w:ins w:id="2993" w:author="Billy Mitchell" w:date="2023-11-09T01:05:00Z">
        <w:r w:rsidRPr="008C7178">
          <w:rPr>
            <w:i/>
            <w:szCs w:val="24"/>
          </w:rPr>
          <w:t xml:space="preserve">x̄ </w:t>
        </w:r>
        <w:r w:rsidRPr="008C7178">
          <w:rPr>
            <w:i/>
            <w:szCs w:val="24"/>
            <w:vertAlign w:val="subscript"/>
          </w:rPr>
          <w:t>age</w:t>
        </w:r>
        <w:r w:rsidRPr="008C7178">
          <w:rPr>
            <w:szCs w:val="24"/>
          </w:rPr>
          <w:t xml:space="preserve"> = 3</w:t>
        </w:r>
        <w:del w:id="2994" w:author="Billy Mitchell [2]" w:date="2023-11-09T13:55:00Z">
          <w:r w:rsidRPr="008C7178" w:rsidDel="00874B89">
            <w:rPr>
              <w:szCs w:val="24"/>
            </w:rPr>
            <w:delText>4</w:delText>
          </w:r>
        </w:del>
      </w:ins>
      <w:ins w:id="2995" w:author="Billy Mitchell [2]" w:date="2023-11-09T13:55:00Z">
        <w:r w:rsidR="00874B89">
          <w:rPr>
            <w:szCs w:val="24"/>
          </w:rPr>
          <w:t>8</w:t>
        </w:r>
      </w:ins>
      <w:ins w:id="2996" w:author="Billy Mitchell" w:date="2023-11-09T01:05:00Z">
        <w:r w:rsidRPr="008C7178">
          <w:rPr>
            <w:szCs w:val="24"/>
          </w:rPr>
          <w:t>.</w:t>
        </w:r>
      </w:ins>
      <w:ins w:id="2997" w:author="Billy Mitchell [2]" w:date="2023-11-09T13:55:00Z">
        <w:r w:rsidR="003B75DA">
          <w:rPr>
            <w:szCs w:val="24"/>
          </w:rPr>
          <w:t>57</w:t>
        </w:r>
      </w:ins>
      <w:ins w:id="2998" w:author="Billy Mitchell" w:date="2023-11-09T01:05:00Z">
        <w:del w:id="2999" w:author="Billy Mitchell [2]" w:date="2023-11-09T13:55:00Z">
          <w:r w:rsidRPr="008C7178" w:rsidDel="00874B89">
            <w:rPr>
              <w:szCs w:val="24"/>
            </w:rPr>
            <w:delText>34</w:delText>
          </w:r>
        </w:del>
        <w:r w:rsidRPr="008C7178">
          <w:rPr>
            <w:szCs w:val="24"/>
          </w:rPr>
          <w:t xml:space="preserve"> yrs, </w:t>
        </w:r>
        <w:r w:rsidRPr="00E9258A">
          <w:rPr>
            <w:i/>
            <w:iCs/>
            <w:szCs w:val="24"/>
          </w:rPr>
          <w:t>range</w:t>
        </w:r>
        <w:r w:rsidRPr="008C7178">
          <w:rPr>
            <w:szCs w:val="24"/>
          </w:rPr>
          <w:t xml:space="preserve"> = </w:t>
        </w:r>
      </w:ins>
      <w:ins w:id="3000" w:author="Billy Mitchell [2]" w:date="2023-11-09T13:56:00Z">
        <w:r w:rsidR="00874B89">
          <w:rPr>
            <w:szCs w:val="24"/>
          </w:rPr>
          <w:t>20</w:t>
        </w:r>
      </w:ins>
      <w:ins w:id="3001" w:author="Billy Mitchell" w:date="2023-11-09T01:05:00Z">
        <w:del w:id="3002" w:author="Billy Mitchell [2]" w:date="2023-11-09T13:56:00Z">
          <w:r w:rsidRPr="008C7178" w:rsidDel="00874B89">
            <w:rPr>
              <w:szCs w:val="24"/>
            </w:rPr>
            <w:delText>18</w:delText>
          </w:r>
        </w:del>
        <w:r w:rsidRPr="008C7178">
          <w:rPr>
            <w:szCs w:val="24"/>
          </w:rPr>
          <w:t xml:space="preserve"> -7</w:t>
        </w:r>
      </w:ins>
      <w:ins w:id="3003" w:author="Billy Mitchell [2]" w:date="2023-11-09T13:56:00Z">
        <w:r w:rsidR="00874B89">
          <w:rPr>
            <w:szCs w:val="24"/>
          </w:rPr>
          <w:t>6</w:t>
        </w:r>
      </w:ins>
      <w:ins w:id="3004" w:author="Billy Mitchell" w:date="2023-11-09T01:05:00Z">
        <w:del w:id="3005" w:author="Billy Mitchell [2]" w:date="2023-11-09T13:56:00Z">
          <w:r w:rsidRPr="008C7178" w:rsidDel="00874B89">
            <w:rPr>
              <w:szCs w:val="24"/>
            </w:rPr>
            <w:delText>5</w:delText>
          </w:r>
        </w:del>
        <w:r w:rsidRPr="008C7178">
          <w:rPr>
            <w:szCs w:val="24"/>
          </w:rPr>
          <w:t xml:space="preserve"> yrs, </w:t>
        </w:r>
        <w:r w:rsidRPr="008C7178">
          <w:rPr>
            <w:i/>
            <w:szCs w:val="24"/>
          </w:rPr>
          <w:t>sd</w:t>
        </w:r>
        <w:r w:rsidRPr="008C7178">
          <w:rPr>
            <w:i/>
            <w:szCs w:val="24"/>
            <w:vertAlign w:val="subscript"/>
          </w:rPr>
          <w:t>age</w:t>
        </w:r>
        <w:r w:rsidRPr="008C7178">
          <w:rPr>
            <w:szCs w:val="24"/>
          </w:rPr>
          <w:t xml:space="preserve"> = 1</w:t>
        </w:r>
      </w:ins>
      <w:ins w:id="3006" w:author="Billy Mitchell [2]" w:date="2023-11-09T13:56:00Z">
        <w:r w:rsidR="00874B89">
          <w:rPr>
            <w:szCs w:val="24"/>
          </w:rPr>
          <w:t>2</w:t>
        </w:r>
      </w:ins>
      <w:ins w:id="3007" w:author="Billy Mitchell" w:date="2023-11-09T01:05:00Z">
        <w:del w:id="3008" w:author="Billy Mitchell [2]" w:date="2023-11-09T13:56:00Z">
          <w:r w:rsidRPr="008C7178" w:rsidDel="00874B89">
            <w:rPr>
              <w:szCs w:val="24"/>
            </w:rPr>
            <w:delText>4</w:delText>
          </w:r>
        </w:del>
        <w:r w:rsidRPr="008C7178">
          <w:rPr>
            <w:szCs w:val="24"/>
          </w:rPr>
          <w:t>.</w:t>
        </w:r>
      </w:ins>
      <w:ins w:id="3009" w:author="Billy Mitchell [2]" w:date="2023-11-09T13:56:00Z">
        <w:r w:rsidR="00874B89">
          <w:rPr>
            <w:szCs w:val="24"/>
          </w:rPr>
          <w:t>2</w:t>
        </w:r>
        <w:r w:rsidR="003B75DA">
          <w:rPr>
            <w:szCs w:val="24"/>
          </w:rPr>
          <w:t>4</w:t>
        </w:r>
      </w:ins>
      <w:ins w:id="3010" w:author="Billy Mitchell" w:date="2023-11-09T01:05:00Z">
        <w:del w:id="3011" w:author="Billy Mitchell [2]" w:date="2023-11-09T13:56:00Z">
          <w:r w:rsidRPr="008C7178" w:rsidDel="00874B89">
            <w:rPr>
              <w:szCs w:val="24"/>
            </w:rPr>
            <w:delText>31</w:delText>
          </w:r>
        </w:del>
        <w:r w:rsidRPr="008C7178">
          <w:rPr>
            <w:szCs w:val="24"/>
          </w:rPr>
          <w:t xml:space="preserve"> yrs</w:t>
        </w:r>
      </w:ins>
      <w:ins w:id="3012" w:author="Billy Mitchell" w:date="2023-11-13T20:39:00Z">
        <w:r w:rsidR="002F3B4A">
          <w:rPr>
            <w:szCs w:val="24"/>
          </w:rPr>
          <w:t xml:space="preserve">; gender: </w:t>
        </w:r>
      </w:ins>
      <w:ins w:id="3013" w:author="Billy Mitchell [2]" w:date="2023-11-09T13:49:00Z">
        <w:r w:rsidR="00874B89">
          <w:rPr>
            <w:szCs w:val="24"/>
          </w:rPr>
          <w:t>9</w:t>
        </w:r>
        <w:r w:rsidR="003B75DA">
          <w:rPr>
            <w:szCs w:val="24"/>
          </w:rPr>
          <w:t>4</w:t>
        </w:r>
      </w:ins>
      <w:ins w:id="3014" w:author="Billy Mitchell" w:date="2023-11-09T01:05:00Z">
        <w:del w:id="3015" w:author="Billy Mitchell [2]" w:date="2023-11-09T13:49:00Z">
          <w:r w:rsidRPr="008C7178" w:rsidDel="00874B89">
            <w:rPr>
              <w:szCs w:val="24"/>
            </w:rPr>
            <w:delText>100</w:delText>
          </w:r>
        </w:del>
        <w:r w:rsidRPr="008C7178">
          <w:rPr>
            <w:szCs w:val="24"/>
          </w:rPr>
          <w:t xml:space="preserve"> female, </w:t>
        </w:r>
      </w:ins>
      <w:ins w:id="3016" w:author="Billy Mitchell" w:date="2023-11-13T20:39:00Z">
        <w:r w:rsidR="00E75D1C">
          <w:rPr>
            <w:szCs w:val="24"/>
          </w:rPr>
          <w:t xml:space="preserve">152 </w:t>
        </w:r>
        <w:r w:rsidR="002F3B4A">
          <w:rPr>
            <w:szCs w:val="24"/>
          </w:rPr>
          <w:t xml:space="preserve">male, </w:t>
        </w:r>
      </w:ins>
      <w:ins w:id="3017" w:author="Billy Mitchell [2]" w:date="2023-11-09T13:50:00Z">
        <w:r w:rsidR="003B75DA">
          <w:rPr>
            <w:szCs w:val="24"/>
          </w:rPr>
          <w:t>1</w:t>
        </w:r>
      </w:ins>
      <w:ins w:id="3018" w:author="Billy Mitchell" w:date="2023-11-09T01:05:00Z">
        <w:del w:id="3019" w:author="Billy Mitchell [2]" w:date="2023-11-09T13:50:00Z">
          <w:r w:rsidRPr="008C7178" w:rsidDel="00874B89">
            <w:rPr>
              <w:szCs w:val="24"/>
            </w:rPr>
            <w:delText>2</w:delText>
          </w:r>
        </w:del>
        <w:r w:rsidRPr="008C7178">
          <w:rPr>
            <w:szCs w:val="24"/>
          </w:rPr>
          <w:t xml:space="preserve"> non-binary) consented to an IRB-approved online study</w:t>
        </w:r>
        <w:r>
          <w:rPr>
            <w:szCs w:val="24"/>
          </w:rPr>
          <w:t xml:space="preserve"> </w:t>
        </w:r>
        <w:r w:rsidRPr="008C7178">
          <w:rPr>
            <w:szCs w:val="24"/>
          </w:rPr>
          <w:t xml:space="preserve">described as </w:t>
        </w:r>
      </w:ins>
      <w:ins w:id="3020" w:author="Billy Mitchell [2]" w:date="2023-11-09T14:04:00Z">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ins>
      <w:ins w:id="3021" w:author="Billy Mitchell" w:date="2023-11-09T01:05:00Z">
        <w:del w:id="3022" w:author="Billy Mitchell [2]" w:date="2023-11-09T13:56:00Z">
          <w:r w:rsidRPr="008C7178" w:rsidDel="00900CF5">
            <w:rPr>
              <w:szCs w:val="24"/>
            </w:rPr>
            <w:delText>measuring individual differences in choice predictions</w:delText>
          </w:r>
        </w:del>
        <w:r w:rsidRPr="008C7178">
          <w:rPr>
            <w:szCs w:val="24"/>
          </w:rPr>
          <w:t>.</w:t>
        </w:r>
        <w:r>
          <w:rPr>
            <w:szCs w:val="24"/>
          </w:rPr>
          <w:t xml:space="preserve"> Participants completed the study on </w:t>
        </w:r>
        <w:del w:id="3023" w:author="Billy Mitchell [2]" w:date="2023-11-09T14:04:00Z">
          <w:r w:rsidDel="00900CF5">
            <w:rPr>
              <w:szCs w:val="24"/>
            </w:rPr>
            <w:delText>Qualtrics</w:delText>
          </w:r>
        </w:del>
      </w:ins>
      <w:ins w:id="3024" w:author="Billy Mitchell [2]" w:date="2023-11-09T14:04:00Z">
        <w:r w:rsidR="00900CF5">
          <w:rPr>
            <w:szCs w:val="24"/>
          </w:rPr>
          <w:t>Pavlovia</w:t>
        </w:r>
      </w:ins>
      <w:ins w:id="3025" w:author="Billy Mitchell" w:date="2023-11-09T01:05:00Z">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del w:id="3026" w:author="Billy Mitchell [2]" w:date="2023-11-09T14:05:00Z">
          <w:r w:rsidDel="00900CF5">
            <w:rPr>
              <w:szCs w:val="24"/>
            </w:rPr>
            <w:delText xml:space="preserve">. </w:delText>
          </w:r>
        </w:del>
      </w:ins>
    </w:p>
    <w:p w14:paraId="612D8B69" w14:textId="425B6434" w:rsidR="007344B0" w:rsidDel="00900CF5" w:rsidRDefault="007344B0" w:rsidP="0043784E">
      <w:pPr>
        <w:spacing w:after="0" w:line="480" w:lineRule="auto"/>
        <w:ind w:left="0" w:firstLine="720"/>
        <w:rPr>
          <w:ins w:id="3027" w:author="Billy Mitchell" w:date="2023-11-09T01:33:00Z"/>
          <w:del w:id="3028" w:author="Billy Mitchell [2]" w:date="2023-11-09T14:05:00Z"/>
          <w:szCs w:val="24"/>
        </w:rPr>
      </w:pPr>
    </w:p>
    <w:p w14:paraId="0E778503" w14:textId="256B49D1" w:rsidR="007344B0" w:rsidDel="00900CF5" w:rsidRDefault="007344B0" w:rsidP="0043784E">
      <w:pPr>
        <w:spacing w:after="0" w:line="480" w:lineRule="auto"/>
        <w:ind w:left="0" w:firstLine="720"/>
        <w:rPr>
          <w:ins w:id="3029" w:author="Billy Mitchell" w:date="2023-11-09T01:33:00Z"/>
          <w:del w:id="3030" w:author="Billy Mitchell [2]" w:date="2023-11-09T14:05:00Z"/>
          <w:szCs w:val="24"/>
        </w:rPr>
      </w:pPr>
    </w:p>
    <w:p w14:paraId="6E16B0E5" w14:textId="69838B81" w:rsidR="0043784E" w:rsidRDefault="00900CF5" w:rsidP="0043784E">
      <w:pPr>
        <w:spacing w:after="0" w:line="480" w:lineRule="auto"/>
        <w:ind w:left="0" w:firstLine="720"/>
        <w:rPr>
          <w:ins w:id="3031" w:author="Billy Mitchell" w:date="2023-11-09T01:05:00Z"/>
          <w:szCs w:val="24"/>
        </w:rPr>
      </w:pPr>
      <w:ins w:id="3032" w:author="Billy Mitchell [2]" w:date="2023-11-09T14:05:00Z">
        <w:r>
          <w:rPr>
            <w:szCs w:val="24"/>
          </w:rPr>
          <w:t xml:space="preserve">. </w:t>
        </w:r>
      </w:ins>
      <w:ins w:id="3033" w:author="Billy Mitchell" w:date="2023-11-09T01:05:00Z">
        <w:r w:rsidR="0043784E">
          <w:rPr>
            <w:szCs w:val="24"/>
          </w:rPr>
          <w:t xml:space="preserve">The racial identity of participants were as follows: </w:t>
        </w:r>
      </w:ins>
      <w:ins w:id="3034" w:author="Billy Mitchell [2]" w:date="2023-11-09T14:24:00Z">
        <w:r w:rsidR="003B75DA">
          <w:rPr>
            <w:szCs w:val="24"/>
          </w:rPr>
          <w:t>08.9</w:t>
        </w:r>
      </w:ins>
      <w:ins w:id="3035" w:author="Billy Mitchell" w:date="2023-11-09T01:05:00Z">
        <w:del w:id="3036" w:author="Billy Mitchell [2]" w:date="2023-11-09T14:24:00Z">
          <w:r w:rsidR="0043784E" w:rsidDel="003B75DA">
            <w:rPr>
              <w:szCs w:val="24"/>
            </w:rPr>
            <w:delText>13.6</w:delText>
          </w:r>
        </w:del>
        <w:r w:rsidR="0043784E">
          <w:rPr>
            <w:szCs w:val="24"/>
          </w:rPr>
          <w:t>%</w:t>
        </w:r>
        <w:r w:rsidR="0043784E" w:rsidRPr="008C7178">
          <w:rPr>
            <w:szCs w:val="24"/>
          </w:rPr>
          <w:t xml:space="preserve"> </w:t>
        </w:r>
        <w:r w:rsidR="0043784E">
          <w:rPr>
            <w:szCs w:val="24"/>
          </w:rPr>
          <w:t>Asian, 06.</w:t>
        </w:r>
      </w:ins>
      <w:ins w:id="3037" w:author="Billy Mitchell [2]" w:date="2023-11-09T14:24:00Z">
        <w:r w:rsidR="003B75DA">
          <w:rPr>
            <w:szCs w:val="24"/>
          </w:rPr>
          <w:t>9</w:t>
        </w:r>
      </w:ins>
      <w:ins w:id="3038" w:author="Billy Mitchell" w:date="2023-11-09T01:05:00Z">
        <w:del w:id="3039" w:author="Billy Mitchell [2]" w:date="2023-11-09T14:24:00Z">
          <w:r w:rsidR="0043784E" w:rsidDel="003B75DA">
            <w:rPr>
              <w:szCs w:val="24"/>
            </w:rPr>
            <w:delText>8</w:delText>
          </w:r>
        </w:del>
        <w:r w:rsidR="0043784E">
          <w:rPr>
            <w:szCs w:val="24"/>
          </w:rPr>
          <w:t xml:space="preserve">% Black, </w:t>
        </w:r>
      </w:ins>
      <w:ins w:id="3040" w:author="Billy Mitchell [2]" w:date="2023-11-09T14:26:00Z">
        <w:r w:rsidR="003B75DA">
          <w:rPr>
            <w:szCs w:val="24"/>
          </w:rPr>
          <w:t xml:space="preserve">05.7% </w:t>
        </w:r>
      </w:ins>
      <w:ins w:id="3041" w:author="Billy Mitchell [2]" w:date="2023-11-09T14:25:00Z">
        <w:r w:rsidR="003B75DA">
          <w:rPr>
            <w:szCs w:val="24"/>
          </w:rPr>
          <w:t xml:space="preserve">Hispanic, </w:t>
        </w:r>
      </w:ins>
      <w:ins w:id="3042" w:author="Billy Mitchell" w:date="2023-11-09T01:05:00Z">
        <w:r w:rsidR="0043784E">
          <w:rPr>
            <w:szCs w:val="24"/>
          </w:rPr>
          <w:t>0</w:t>
        </w:r>
      </w:ins>
      <w:ins w:id="3043" w:author="Billy Mitchell [2]" w:date="2023-11-09T14:27:00Z">
        <w:r w:rsidR="003B75DA">
          <w:rPr>
            <w:szCs w:val="24"/>
          </w:rPr>
          <w:t>9</w:t>
        </w:r>
      </w:ins>
      <w:ins w:id="3044" w:author="Billy Mitchell" w:date="2023-11-09T01:05:00Z">
        <w:del w:id="3045" w:author="Billy Mitchell [2]" w:date="2023-11-09T14:27:00Z">
          <w:r w:rsidR="0043784E" w:rsidDel="003B75DA">
            <w:rPr>
              <w:szCs w:val="24"/>
            </w:rPr>
            <w:delText>4</w:delText>
          </w:r>
        </w:del>
        <w:r w:rsidR="0043784E">
          <w:rPr>
            <w:szCs w:val="24"/>
          </w:rPr>
          <w:t>.3% Mixed, 0</w:t>
        </w:r>
      </w:ins>
      <w:ins w:id="3046" w:author="Billy Mitchell [2]" w:date="2023-11-09T14:27:00Z">
        <w:r w:rsidR="003B75DA">
          <w:rPr>
            <w:szCs w:val="24"/>
          </w:rPr>
          <w:t>4</w:t>
        </w:r>
      </w:ins>
      <w:ins w:id="3047" w:author="Billy Mitchell" w:date="2023-11-09T01:05:00Z">
        <w:del w:id="3048" w:author="Billy Mitchell [2]" w:date="2023-11-09T14:27:00Z">
          <w:r w:rsidR="0043784E" w:rsidDel="003B75DA">
            <w:rPr>
              <w:szCs w:val="24"/>
            </w:rPr>
            <w:delText>3</w:delText>
          </w:r>
        </w:del>
        <w:r w:rsidR="0043784E">
          <w:rPr>
            <w:szCs w:val="24"/>
          </w:rPr>
          <w:t>.</w:t>
        </w:r>
      </w:ins>
      <w:ins w:id="3049" w:author="Billy Mitchell [2]" w:date="2023-11-09T14:27:00Z">
        <w:r w:rsidR="003B75DA">
          <w:rPr>
            <w:szCs w:val="24"/>
          </w:rPr>
          <w:t>6</w:t>
        </w:r>
      </w:ins>
      <w:ins w:id="3050" w:author="Billy Mitchell" w:date="2023-11-09T01:05:00Z">
        <w:del w:id="3051" w:author="Billy Mitchell [2]" w:date="2023-11-09T14:27:00Z">
          <w:r w:rsidR="0043784E" w:rsidDel="003B75DA">
            <w:rPr>
              <w:szCs w:val="24"/>
            </w:rPr>
            <w:delText>7</w:delText>
          </w:r>
        </w:del>
        <w:r w:rsidR="0043784E">
          <w:rPr>
            <w:szCs w:val="24"/>
          </w:rPr>
          <w:t xml:space="preserve">% Other, and </w:t>
        </w:r>
      </w:ins>
      <w:ins w:id="3052" w:author="Billy Mitchell [2]" w:date="2023-11-09T14:25:00Z">
        <w:r w:rsidR="003B75DA">
          <w:rPr>
            <w:szCs w:val="24"/>
          </w:rPr>
          <w:t>64.6</w:t>
        </w:r>
      </w:ins>
      <w:ins w:id="3053" w:author="Billy Mitchell" w:date="2023-11-09T01:05:00Z">
        <w:del w:id="3054" w:author="Billy Mitchell [2]" w:date="2023-11-09T14:25:00Z">
          <w:r w:rsidR="0043784E" w:rsidDel="003B75DA">
            <w:rPr>
              <w:szCs w:val="24"/>
            </w:rPr>
            <w:delText>71.6</w:delText>
          </w:r>
        </w:del>
        <w:r w:rsidR="0043784E">
          <w:rPr>
            <w:szCs w:val="24"/>
          </w:rPr>
          <w:t>% White.</w:t>
        </w:r>
        <w:del w:id="3055" w:author="Billy Mitchell [2]" w:date="2023-11-09T14:28:00Z">
          <w:r w:rsidR="0043784E" w:rsidDel="003B75DA">
            <w:rPr>
              <w:szCs w:val="24"/>
            </w:rPr>
            <w:delText xml:space="preserve"> </w:delText>
          </w:r>
        </w:del>
      </w:ins>
      <w:ins w:id="3056" w:author="Billy Mitchell [2]" w:date="2023-11-09T14:28:00Z">
        <w:r w:rsidR="003B75DA">
          <w:rPr>
            <w:szCs w:val="24"/>
          </w:rPr>
          <w:t xml:space="preserve"> </w:t>
        </w:r>
      </w:ins>
      <w:ins w:id="3057" w:author="Billy Mitchell [2]" w:date="2023-11-09T14:29:00Z">
        <w:r w:rsidR="003B75DA">
          <w:rPr>
            <w:szCs w:val="24"/>
          </w:rPr>
          <w:t xml:space="preserve">Socioeconomic status was well distributed with </w:t>
        </w:r>
      </w:ins>
      <w:ins w:id="3058" w:author="Billy Mitchell [2]" w:date="2023-11-09T14:30:00Z">
        <w:r w:rsidR="002D5D85">
          <w:rPr>
            <w:szCs w:val="24"/>
          </w:rPr>
          <w:t>0</w:t>
        </w:r>
      </w:ins>
      <w:ins w:id="3059" w:author="Billy Mitchell [2]" w:date="2023-11-09T14:29:00Z">
        <w:r w:rsidR="003B75DA">
          <w:rPr>
            <w:szCs w:val="24"/>
          </w:rPr>
          <w:t>9.3% reporting</w:t>
        </w:r>
        <w:r w:rsidR="002D5D85">
          <w:rPr>
            <w:szCs w:val="24"/>
          </w:rPr>
          <w:t xml:space="preserve"> a household income of under $15,000 per year, </w:t>
        </w:r>
      </w:ins>
      <w:ins w:id="3060" w:author="Billy Mitchell [2]" w:date="2023-11-09T14:30:00Z">
        <w:r w:rsidR="002D5D85">
          <w:rPr>
            <w:szCs w:val="24"/>
          </w:rPr>
          <w:t>0</w:t>
        </w:r>
      </w:ins>
      <w:ins w:id="3061" w:author="Billy Mitchell [2]" w:date="2023-11-09T14:29:00Z">
        <w:r w:rsidR="002D5D85">
          <w:rPr>
            <w:szCs w:val="24"/>
          </w:rPr>
          <w:t>9.3%</w:t>
        </w:r>
      </w:ins>
      <w:ins w:id="3062" w:author="Billy Mitchell [2]" w:date="2023-11-09T14:30:00Z">
        <w:r w:rsidR="002D5D85">
          <w:rPr>
            <w:szCs w:val="24"/>
          </w:rPr>
          <w:t xml:space="preserve"> between $15,001 and $25,000, </w:t>
        </w:r>
      </w:ins>
      <w:ins w:id="3063" w:author="Billy Mitchell [2]" w:date="2023-11-09T14:31:00Z">
        <w:r w:rsidR="002D5D85">
          <w:rPr>
            <w:szCs w:val="24"/>
          </w:rPr>
          <w:t xml:space="preserve">10.5% between $25,001 and $35,000, 13.4% between $35,001 and $50,000, </w:t>
        </w:r>
      </w:ins>
      <w:ins w:id="3064" w:author="Billy Mitchell [2]" w:date="2023-11-09T14:32:00Z">
        <w:r w:rsidR="002D5D85">
          <w:rPr>
            <w:szCs w:val="24"/>
          </w:rPr>
          <w:t xml:space="preserve">19.0% between $50,001 and $75,000, 13.8% between $75,001 and $100,00, </w:t>
        </w:r>
      </w:ins>
      <w:ins w:id="3065" w:author="Billy Mitchell [2]" w:date="2023-11-09T14:33:00Z">
        <w:r w:rsidR="002D5D85">
          <w:rPr>
            <w:szCs w:val="24"/>
          </w:rPr>
          <w:t xml:space="preserve">08.1% between $100,001 and $150,000, 06.9% above $150,000 and an additional </w:t>
        </w:r>
      </w:ins>
      <w:ins w:id="3066" w:author="Billy Mitchell [2]" w:date="2023-11-09T14:34:00Z">
        <w:r w:rsidR="002D5D85">
          <w:rPr>
            <w:szCs w:val="24"/>
          </w:rPr>
          <w:t xml:space="preserve">04.9% who did </w:t>
        </w:r>
        <w:del w:id="3067" w:author="chelsea helion" w:date="2023-11-10T19:22:00Z">
          <w:r w:rsidR="002D5D85" w:rsidDel="006B72D7">
            <w:rPr>
              <w:szCs w:val="24"/>
            </w:rPr>
            <w:delText xml:space="preserve">not </w:delText>
          </w:r>
        </w:del>
        <w:r w:rsidR="002D5D85">
          <w:rPr>
            <w:szCs w:val="24"/>
          </w:rPr>
          <w:t xml:space="preserve">prefer </w:t>
        </w:r>
      </w:ins>
      <w:ins w:id="3068" w:author="chelsea helion" w:date="2023-11-10T19:22:00Z">
        <w:r w:rsidR="006B72D7">
          <w:rPr>
            <w:szCs w:val="24"/>
          </w:rPr>
          <w:t xml:space="preserve">not </w:t>
        </w:r>
      </w:ins>
      <w:ins w:id="3069" w:author="Billy Mitchell [2]" w:date="2023-11-09T14:34:00Z">
        <w:r w:rsidR="002D5D85">
          <w:rPr>
            <w:szCs w:val="24"/>
          </w:rPr>
          <w:t>to say</w:t>
        </w:r>
      </w:ins>
      <w:ins w:id="3070" w:author="Billy Mitchell" w:date="2023-11-09T01:05:00Z">
        <w:del w:id="3071" w:author="Billy Mitchell [2]" w:date="2023-11-09T14:28:00Z">
          <w:r w:rsidR="0043784E" w:rsidDel="003B75DA">
            <w:rPr>
              <w:szCs w:val="24"/>
            </w:rPr>
            <w:delText>Although socioeconomic status data is not available, 45.2% of participants reported working full-time, 19.2% reported working part-time, 24.7 % reported not working full- or part-time, and 11.0% did not specify their work status</w:delText>
          </w:r>
        </w:del>
        <w:r w:rsidR="0043784E">
          <w:rPr>
            <w:szCs w:val="24"/>
          </w:rPr>
          <w:t>.</w:t>
        </w:r>
      </w:ins>
      <w:ins w:id="3072" w:author="Billy Mitchell" w:date="2023-11-09T21:24:00Z">
        <w:r w:rsidR="00E46207">
          <w:rPr>
            <w:szCs w:val="24"/>
          </w:rPr>
          <w:t xml:space="preserve"> In response to the question, </w:t>
        </w:r>
      </w:ins>
      <w:ins w:id="3073" w:author="Billy Mitchell" w:date="2023-11-09T21:25:00Z">
        <w:r w:rsidR="00E46207">
          <w:rPr>
            <w:szCs w:val="24"/>
          </w:rPr>
          <w:t>“</w:t>
        </w:r>
        <w:r w:rsidR="00E46207" w:rsidRPr="00E46207">
          <w:rPr>
            <w:szCs w:val="24"/>
          </w:rPr>
          <w:t>How much do you enjoy watching horror movies</w:t>
        </w:r>
        <w:r w:rsidR="00E46207">
          <w:rPr>
            <w:szCs w:val="24"/>
          </w:rPr>
          <w:t>”</w:t>
        </w:r>
      </w:ins>
      <w:ins w:id="3074" w:author="Billy Mitchell" w:date="2023-11-09T21:26:00Z">
        <w:r w:rsidR="00E46207">
          <w:rPr>
            <w:szCs w:val="24"/>
          </w:rPr>
          <w:t xml:space="preserve">, the average participant response was a 2.95 on a scale from 0 to </w:t>
        </w:r>
        <w:r w:rsidR="00E46207">
          <w:rPr>
            <w:szCs w:val="24"/>
          </w:rPr>
          <w:lastRenderedPageBreak/>
          <w:t xml:space="preserve">6, with 0 </w:t>
        </w:r>
      </w:ins>
      <w:ins w:id="3075" w:author="Billy Mitchell" w:date="2023-11-09T21:27:00Z">
        <w:r w:rsidR="00E46207">
          <w:rPr>
            <w:szCs w:val="24"/>
          </w:rPr>
          <w:t>corresponding to</w:t>
        </w:r>
      </w:ins>
      <w:ins w:id="3076" w:author="Billy Mitchell" w:date="2023-11-09T21:26:00Z">
        <w:r w:rsidR="00E46207">
          <w:rPr>
            <w:szCs w:val="24"/>
          </w:rPr>
          <w:t xml:space="preserve"> “Not at all” and 6 corresponding to “Extremely”</w:t>
        </w:r>
      </w:ins>
      <w:ins w:id="3077" w:author="Billy Mitchell" w:date="2023-11-09T21:27:00Z">
        <w:r w:rsidR="00E46207">
          <w:rPr>
            <w:szCs w:val="24"/>
          </w:rPr>
          <w:t xml:space="preserve">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ins>
    </w:p>
    <w:p w14:paraId="778D27EA" w14:textId="7C30A1B9" w:rsidR="0043784E" w:rsidRDefault="0043784E" w:rsidP="0043784E">
      <w:pPr>
        <w:spacing w:after="0" w:line="480" w:lineRule="auto"/>
        <w:ind w:left="0" w:firstLine="720"/>
        <w:rPr>
          <w:ins w:id="3078" w:author="Billy Mitchell" w:date="2023-11-09T01:05:00Z"/>
          <w:b/>
          <w:szCs w:val="24"/>
        </w:rPr>
      </w:pPr>
      <w:ins w:id="3079" w:author="Billy Mitchell" w:date="2023-11-09T01:05:00Z">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30735C">
          <w:rPr>
            <w:i/>
            <w:iCs/>
            <w:szCs w:val="24"/>
            <w:rPrChange w:id="3080" w:author="Billy Mitchell" w:date="2023-11-13T18:21:00Z">
              <w:rPr>
                <w:szCs w:val="24"/>
              </w:rPr>
            </w:rPrChange>
          </w:rPr>
          <w:t>r</w:t>
        </w:r>
        <w:r w:rsidRPr="0030735C">
          <w:rPr>
            <w:i/>
            <w:iCs/>
            <w:szCs w:val="24"/>
            <w:vertAlign w:val="superscript"/>
            <w:rPrChange w:id="3081" w:author="Billy Mitchell" w:date="2023-11-13T18:21:00Z">
              <w:rPr>
                <w:szCs w:val="24"/>
                <w:vertAlign w:val="superscript"/>
              </w:rPr>
            </w:rPrChange>
          </w:rPr>
          <w:t>2</w:t>
        </w:r>
        <w:r w:rsidRPr="0030735C">
          <w:rPr>
            <w:i/>
            <w:iCs/>
            <w:szCs w:val="24"/>
            <w:rPrChange w:id="3082" w:author="Billy Mitchell" w:date="2023-11-13T18:21:00Z">
              <w:rPr>
                <w:szCs w:val="24"/>
              </w:rPr>
            </w:rPrChange>
          </w:rPr>
          <w:t xml:space="preserve"> </w:t>
        </w:r>
        <w:r>
          <w:rPr>
            <w:szCs w:val="24"/>
          </w:rPr>
          <w:t xml:space="preserve">≤ </w:t>
        </w:r>
        <w:r w:rsidRPr="005E2671">
          <w:rPr>
            <w:szCs w:val="24"/>
          </w:rPr>
          <w:t>0.10 for covariates</w:t>
        </w:r>
        <w:r>
          <w:rPr>
            <w:szCs w:val="24"/>
          </w:rPr>
          <w:t>,</w:t>
        </w:r>
        <w:r w:rsidRPr="005E2671">
          <w:rPr>
            <w:szCs w:val="24"/>
          </w:rPr>
          <w:t xml:space="preserve"> and </w:t>
        </w:r>
      </w:ins>
      <w:ins w:id="3083" w:author="Billy Mitchell [2]" w:date="2023-11-09T14:35:00Z">
        <w:r w:rsidR="002D5D85">
          <w:rPr>
            <w:szCs w:val="24"/>
          </w:rPr>
          <w:t xml:space="preserve">the most conservative effect size observed in our previous studies </w:t>
        </w:r>
      </w:ins>
      <w:ins w:id="3084" w:author="Billy Mitchell" w:date="2023-11-09T01:05:00Z">
        <w:del w:id="3085" w:author="Billy Mitchell [2]" w:date="2023-11-09T14:35:00Z">
          <w:r w:rsidRPr="005E2671" w:rsidDel="002D5D85">
            <w:rPr>
              <w:szCs w:val="24"/>
            </w:rPr>
            <w:delText xml:space="preserve">a </w:delText>
          </w:r>
        </w:del>
        <w:del w:id="3086" w:author="Billy Mitchell [2]" w:date="2023-11-09T14:36:00Z">
          <w:r w:rsidRPr="005E2671" w:rsidDel="002D5D85">
            <w:rPr>
              <w:szCs w:val="24"/>
            </w:rPr>
            <w:delText xml:space="preserve">small effect </w:delText>
          </w:r>
        </w:del>
        <w:del w:id="3087" w:author="Billy Mitchell [2]" w:date="2023-11-09T14:35:00Z">
          <w:r w:rsidRPr="005E2671" w:rsidDel="002D5D85">
            <w:rPr>
              <w:szCs w:val="24"/>
            </w:rPr>
            <w:delText>size</w:delText>
          </w:r>
        </w:del>
        <w:r w:rsidRPr="005E2671">
          <w:rPr>
            <w:szCs w:val="24"/>
          </w:rPr>
          <w:t xml:space="preserve"> (</w:t>
        </w:r>
        <w:r w:rsidRPr="00E9258A">
          <w:rPr>
            <w:i/>
            <w:iCs/>
            <w:szCs w:val="24"/>
          </w:rPr>
          <w:t>OR</w:t>
        </w:r>
        <w:r w:rsidRPr="005E2671">
          <w:rPr>
            <w:szCs w:val="24"/>
          </w:rPr>
          <w:t xml:space="preserve"> = 1.</w:t>
        </w:r>
      </w:ins>
      <w:ins w:id="3088" w:author="Billy Mitchell [2]" w:date="2023-11-09T14:36:00Z">
        <w:r w:rsidR="002D5D85">
          <w:rPr>
            <w:szCs w:val="24"/>
          </w:rPr>
          <w:t>30</w:t>
        </w:r>
      </w:ins>
      <w:ins w:id="3089" w:author="Billy Mitchell" w:date="2023-11-09T01:05:00Z">
        <w:del w:id="3090" w:author="Billy Mitchell [2]" w:date="2023-11-09T14:36:00Z">
          <w:r w:rsidRPr="005E2671" w:rsidDel="002D5D85">
            <w:rPr>
              <w:szCs w:val="24"/>
            </w:rPr>
            <w:delText>68</w:delText>
          </w:r>
        </w:del>
        <w:r w:rsidRPr="005E2671">
          <w:rPr>
            <w:szCs w:val="24"/>
          </w:rPr>
          <w:t>)</w:t>
        </w:r>
      </w:ins>
      <w:ins w:id="3091" w:author="Billy Mitchell [2]" w:date="2023-11-09T14:37:00Z">
        <w:r w:rsidR="002D5D85">
          <w:rPr>
            <w:szCs w:val="24"/>
          </w:rPr>
          <w:t>.</w:t>
        </w:r>
      </w:ins>
      <w:ins w:id="3092" w:author="Billy Mitchell" w:date="2023-11-09T01:05:00Z">
        <w:del w:id="3093" w:author="Billy Mitchell [2]" w:date="2023-11-09T14:37:00Z">
          <w:r w:rsidRPr="005E2671" w:rsidDel="002D5D85">
            <w:rPr>
              <w:szCs w:val="24"/>
            </w:rPr>
            <w:delText>,</w:delText>
          </w:r>
        </w:del>
        <w:r w:rsidRPr="005E2671">
          <w:rPr>
            <w:szCs w:val="24"/>
          </w:rPr>
          <w:t xml:space="preserve"> </w:t>
        </w:r>
      </w:ins>
      <w:ins w:id="3094" w:author="Billy Mitchell [2]" w:date="2023-11-09T14:37:00Z">
        <w:r w:rsidR="002D5D85">
          <w:rPr>
            <w:szCs w:val="24"/>
          </w:rPr>
          <w:t>T</w:t>
        </w:r>
      </w:ins>
      <w:ins w:id="3095" w:author="Billy Mitchell" w:date="2023-11-09T01:05:00Z">
        <w:del w:id="3096" w:author="Billy Mitchell [2]" w:date="2023-11-09T14:37:00Z">
          <w:r w:rsidDel="002D5D85">
            <w:rPr>
              <w:szCs w:val="24"/>
            </w:rPr>
            <w:delText>which</w:delText>
          </w:r>
          <w:r w:rsidRPr="005E2671" w:rsidDel="002D5D85">
            <w:rPr>
              <w:szCs w:val="24"/>
            </w:rPr>
            <w:delText xml:space="preserve"> suggest</w:delText>
          </w:r>
          <w:r w:rsidDel="002D5D85">
            <w:rPr>
              <w:szCs w:val="24"/>
            </w:rPr>
            <w:delText>ed</w:delText>
          </w:r>
          <w:r w:rsidRPr="005E2671" w:rsidDel="002D5D85">
            <w:rPr>
              <w:szCs w:val="24"/>
            </w:rPr>
            <w:delText xml:space="preserve"> we must recruit at least </w:delText>
          </w:r>
        </w:del>
        <w:del w:id="3097" w:author="Billy Mitchell [2]" w:date="2023-11-09T14:36:00Z">
          <w:r w:rsidRPr="005E2671" w:rsidDel="002D5D85">
            <w:rPr>
              <w:szCs w:val="24"/>
            </w:rPr>
            <w:delText>163</w:delText>
          </w:r>
        </w:del>
        <w:del w:id="3098" w:author="Billy Mitchell [2]" w:date="2023-11-09T14:37:00Z">
          <w:r w:rsidRPr="005E2671" w:rsidDel="002D5D85">
            <w:rPr>
              <w:szCs w:val="24"/>
            </w:rPr>
            <w:delText xml:space="preserve"> participants t</w:delText>
          </w:r>
        </w:del>
        <w:r w:rsidRPr="005E2671">
          <w:rPr>
            <w:szCs w:val="24"/>
          </w:rPr>
          <w:t>o achieve 1-β = 0.80 (</w:t>
        </w:r>
        <w:r w:rsidRPr="00E9258A">
          <w:rPr>
            <w:i/>
            <w:iCs/>
            <w:szCs w:val="24"/>
          </w:rPr>
          <w:t xml:space="preserve">α </w:t>
        </w:r>
        <w:r w:rsidRPr="005E2671">
          <w:rPr>
            <w:szCs w:val="24"/>
          </w:rPr>
          <w:t>= 0.05, two-tailed)</w:t>
        </w:r>
      </w:ins>
      <w:ins w:id="3099" w:author="Billy Mitchell [2]" w:date="2023-11-09T14:37:00Z">
        <w:r w:rsidR="002D5D85">
          <w:rPr>
            <w:szCs w:val="24"/>
          </w:rPr>
          <w:t xml:space="preserve">, </w:t>
        </w:r>
      </w:ins>
      <w:ins w:id="3100" w:author="Billy Mitchell [2]" w:date="2023-11-09T14:38:00Z">
        <w:r w:rsidR="002D5D85">
          <w:rPr>
            <w:szCs w:val="24"/>
          </w:rPr>
          <w:t xml:space="preserve">at least </w:t>
        </w:r>
      </w:ins>
      <w:ins w:id="3101" w:author="Billy Mitchell [2]" w:date="2023-11-09T14:37:00Z">
        <w:r w:rsidR="002D5D85">
          <w:rPr>
            <w:szCs w:val="24"/>
          </w:rPr>
          <w:t>240 participants were required</w:t>
        </w:r>
      </w:ins>
      <w:ins w:id="3102" w:author="Billy Mitchell [2]" w:date="2023-11-09T14:38:00Z">
        <w:r w:rsidR="002D5D85">
          <w:rPr>
            <w:szCs w:val="24"/>
          </w:rPr>
          <w:t xml:space="preserve">, or 264 when accounting for attrition. </w:t>
        </w:r>
      </w:ins>
      <w:ins w:id="3103" w:author="Billy Mitchell [2]" w:date="2023-11-09T14:42:00Z">
        <w:r w:rsidR="00994776">
          <w:rPr>
            <w:szCs w:val="24"/>
          </w:rPr>
          <w:t xml:space="preserve">Up to 300 slots were </w:t>
        </w:r>
      </w:ins>
      <w:ins w:id="3104" w:author="Billy Mitchell [2]" w:date="2023-11-09T14:50:00Z">
        <w:r w:rsidR="00994776">
          <w:rPr>
            <w:szCs w:val="24"/>
          </w:rPr>
          <w:t xml:space="preserve">made </w:t>
        </w:r>
      </w:ins>
      <w:ins w:id="3105" w:author="Billy Mitchell [2]" w:date="2023-11-09T14:42:00Z">
        <w:r w:rsidR="00994776">
          <w:rPr>
            <w:szCs w:val="24"/>
          </w:rPr>
          <w:t xml:space="preserve">available on </w:t>
        </w:r>
      </w:ins>
      <w:ins w:id="3106" w:author="chelsea helion" w:date="2023-11-10T19:22:00Z">
        <w:r w:rsidR="006B72D7">
          <w:rPr>
            <w:szCs w:val="24"/>
          </w:rPr>
          <w:t>P</w:t>
        </w:r>
      </w:ins>
      <w:ins w:id="3107" w:author="Billy Mitchell [2]" w:date="2023-11-09T14:42:00Z">
        <w:del w:id="3108" w:author="chelsea helion" w:date="2023-11-10T19:22:00Z">
          <w:r w:rsidR="00994776" w:rsidDel="006B72D7">
            <w:rPr>
              <w:szCs w:val="24"/>
            </w:rPr>
            <w:delText>p</w:delText>
          </w:r>
        </w:del>
        <w:r w:rsidR="00994776">
          <w:rPr>
            <w:szCs w:val="24"/>
          </w:rPr>
          <w:t xml:space="preserve">rolific to account for </w:t>
        </w:r>
      </w:ins>
      <w:ins w:id="3109" w:author="Billy Mitchell [2]" w:date="2023-11-09T14:50:00Z">
        <w:r w:rsidR="00994776">
          <w:rPr>
            <w:szCs w:val="24"/>
          </w:rPr>
          <w:t xml:space="preserve">returned or incomplete </w:t>
        </w:r>
      </w:ins>
      <w:ins w:id="3110" w:author="Billy Mitchell [2]" w:date="2023-11-09T14:42:00Z">
        <w:r w:rsidR="00994776">
          <w:rPr>
            <w:szCs w:val="24"/>
          </w:rPr>
          <w:t xml:space="preserve">research participation. </w:t>
        </w:r>
      </w:ins>
      <w:ins w:id="3111" w:author="Billy Mitchell" w:date="2023-11-09T01:05:00Z">
        <w:del w:id="3112" w:author="Billy Mitchell [2]" w:date="2023-11-09T14:39:00Z">
          <w:r w:rsidDel="002D5D85">
            <w:rPr>
              <w:szCs w:val="24"/>
            </w:rPr>
            <w:delText>; however, this approach had not taken into account the hierarchical nature of our observations and likely underestimates our true power</w:delText>
          </w:r>
          <w:r w:rsidRPr="005E2671" w:rsidDel="002D5D85">
            <w:rPr>
              <w:szCs w:val="24"/>
            </w:rPr>
            <w:delText>.</w:delText>
          </w:r>
          <w:r w:rsidRPr="008C7178" w:rsidDel="002D5D85">
            <w:rPr>
              <w:szCs w:val="24"/>
            </w:rPr>
            <w:delText xml:space="preserve"> </w:delText>
          </w:r>
        </w:del>
        <w:del w:id="3113" w:author="Billy Mitchell [2]" w:date="2023-11-09T14:41:00Z">
          <w:r w:rsidRPr="008C7178" w:rsidDel="00994776">
            <w:rPr>
              <w:szCs w:val="24"/>
            </w:rPr>
            <w:delText>Eighteen</w:delText>
          </w:r>
        </w:del>
      </w:ins>
      <w:ins w:id="3114" w:author="Billy Mitchell [2]" w:date="2023-11-09T14:41:00Z">
        <w:r w:rsidR="00994776">
          <w:rPr>
            <w:szCs w:val="24"/>
          </w:rPr>
          <w:t>Five</w:t>
        </w:r>
      </w:ins>
      <w:ins w:id="3115" w:author="Billy Mitchell" w:date="2023-11-09T01:05:00Z">
        <w:r w:rsidRPr="008C7178">
          <w:rPr>
            <w:szCs w:val="24"/>
          </w:rPr>
          <w:t xml:space="preserve"> participants were excluded for failing attention checks (</w:t>
        </w:r>
        <w:r w:rsidRPr="00E9258A">
          <w:rPr>
            <w:i/>
            <w:iCs/>
            <w:szCs w:val="24"/>
          </w:rPr>
          <w:t>n</w:t>
        </w:r>
        <w:r w:rsidRPr="008C7178">
          <w:rPr>
            <w:szCs w:val="24"/>
          </w:rPr>
          <w:t xml:space="preserve"> = </w:t>
        </w:r>
        <w:del w:id="3116" w:author="Billy Mitchell [2]" w:date="2023-11-09T14:39:00Z">
          <w:r w:rsidRPr="008C7178" w:rsidDel="002D5D85">
            <w:rPr>
              <w:szCs w:val="24"/>
            </w:rPr>
            <w:delText>7</w:delText>
          </w:r>
        </w:del>
      </w:ins>
      <w:ins w:id="3117" w:author="Billy Mitchell [2]" w:date="2023-11-09T14:39:00Z">
        <w:r w:rsidR="002D5D85">
          <w:rPr>
            <w:szCs w:val="24"/>
          </w:rPr>
          <w:t>1</w:t>
        </w:r>
      </w:ins>
      <w:ins w:id="3118" w:author="Billy Mitchell" w:date="2023-11-09T01:05:00Z">
        <w:r w:rsidRPr="008C7178">
          <w:rPr>
            <w:szCs w:val="24"/>
          </w:rPr>
          <w:t>)</w:t>
        </w:r>
      </w:ins>
      <w:ins w:id="3119" w:author="Billy Mitchell [2]" w:date="2023-11-09T14:40:00Z">
        <w:r w:rsidR="00994776">
          <w:rPr>
            <w:szCs w:val="24"/>
          </w:rPr>
          <w:t xml:space="preserve"> and familiarity with the stimuli </w:t>
        </w:r>
      </w:ins>
      <w:ins w:id="3120" w:author="Billy Mitchell" w:date="2023-11-09T01:05:00Z">
        <w:del w:id="3121" w:author="Billy Mitchell [2]" w:date="2023-11-09T14:40:00Z">
          <w:r w:rsidRPr="008C7178" w:rsidDel="00994776">
            <w:rPr>
              <w:szCs w:val="24"/>
            </w:rPr>
            <w:delText xml:space="preserve">, failing to complete the study </w:delText>
          </w:r>
        </w:del>
        <w:r w:rsidRPr="008C7178">
          <w:rPr>
            <w:szCs w:val="24"/>
          </w:rPr>
          <w:t>(</w:t>
        </w:r>
        <w:r w:rsidRPr="00E9258A">
          <w:rPr>
            <w:i/>
            <w:iCs/>
            <w:szCs w:val="24"/>
          </w:rPr>
          <w:t xml:space="preserve">n </w:t>
        </w:r>
        <w:r w:rsidRPr="008C7178">
          <w:rPr>
            <w:szCs w:val="24"/>
          </w:rPr>
          <w:t xml:space="preserve">= </w:t>
        </w:r>
      </w:ins>
      <w:ins w:id="3122" w:author="Billy Mitchell [2]" w:date="2023-11-09T14:40:00Z">
        <w:r w:rsidR="00994776">
          <w:rPr>
            <w:szCs w:val="24"/>
          </w:rPr>
          <w:t>4</w:t>
        </w:r>
      </w:ins>
      <w:ins w:id="3123" w:author="Billy Mitchell" w:date="2023-11-09T01:05:00Z">
        <w:del w:id="3124" w:author="Billy Mitchell [2]" w:date="2023-11-09T14:40:00Z">
          <w:r w:rsidRPr="008C7178" w:rsidDel="00994776">
            <w:rPr>
              <w:szCs w:val="24"/>
            </w:rPr>
            <w:delText>9</w:delText>
          </w:r>
        </w:del>
        <w:r w:rsidRPr="008C7178">
          <w:rPr>
            <w:szCs w:val="24"/>
          </w:rPr>
          <w:t>)</w:t>
        </w:r>
        <w:del w:id="3125" w:author="Billy Mitchell [2]" w:date="2023-11-09T14:40:00Z">
          <w:r w:rsidRPr="008C7178" w:rsidDel="00994776">
            <w:rPr>
              <w:szCs w:val="24"/>
            </w:rPr>
            <w:delText>, and scoring a Q Recaptcha Score lower than 0.7, indicating significant bot activity (</w:delText>
          </w:r>
          <w:r w:rsidRPr="00E9258A" w:rsidDel="00994776">
            <w:rPr>
              <w:i/>
              <w:iCs/>
              <w:szCs w:val="24"/>
            </w:rPr>
            <w:delText>n</w:delText>
          </w:r>
          <w:r w:rsidRPr="008C7178" w:rsidDel="00994776">
            <w:rPr>
              <w:szCs w:val="24"/>
            </w:rPr>
            <w:delText xml:space="preserve"> = 2)</w:delText>
          </w:r>
        </w:del>
        <w:r w:rsidRPr="008C7178">
          <w:rPr>
            <w:szCs w:val="24"/>
          </w:rPr>
          <w:t xml:space="preserve">. </w:t>
        </w:r>
      </w:ins>
      <w:ins w:id="3126" w:author="Billy Mitchell [2]" w:date="2023-11-09T14:44:00Z">
        <w:r w:rsidR="00994776">
          <w:rPr>
            <w:szCs w:val="24"/>
          </w:rPr>
          <w:t xml:space="preserve">Though we did not meet our recruitment goal of </w:t>
        </w:r>
        <w:r w:rsidR="00994776">
          <w:rPr>
            <w:i/>
            <w:szCs w:val="24"/>
          </w:rPr>
          <w:t xml:space="preserve">n </w:t>
        </w:r>
        <w:r w:rsidR="00994776">
          <w:rPr>
            <w:szCs w:val="24"/>
          </w:rPr>
          <w:t>= 264, our sample</w:t>
        </w:r>
      </w:ins>
      <w:ins w:id="3127" w:author="Billy Mitchell [2]" w:date="2023-11-09T14:47:00Z">
        <w:r w:rsidR="00994776">
          <w:rPr>
            <w:szCs w:val="24"/>
          </w:rPr>
          <w:t xml:space="preserve"> (</w:t>
        </w:r>
        <w:r w:rsidR="00994776">
          <w:rPr>
            <w:i/>
            <w:szCs w:val="24"/>
          </w:rPr>
          <w:t xml:space="preserve">n </w:t>
        </w:r>
        <w:r w:rsidR="00994776">
          <w:rPr>
            <w:szCs w:val="24"/>
          </w:rPr>
          <w:t>= 242)</w:t>
        </w:r>
      </w:ins>
      <w:ins w:id="3128" w:author="Billy Mitchell [2]" w:date="2023-11-09T14:44:00Z">
        <w:r w:rsidR="00994776">
          <w:rPr>
            <w:szCs w:val="24"/>
          </w:rPr>
          <w:t xml:space="preserve"> still surpassed </w:t>
        </w:r>
      </w:ins>
      <w:ins w:id="3129" w:author="Billy Mitchell [2]" w:date="2023-11-09T14:47:00Z">
        <w:r w:rsidR="00994776">
          <w:rPr>
            <w:szCs w:val="24"/>
          </w:rPr>
          <w:t>the threshold calculated to achieve sufficient power.</w:t>
        </w:r>
      </w:ins>
      <w:ins w:id="3130" w:author="Billy Mitchell [2]" w:date="2023-11-09T14:44:00Z">
        <w:r w:rsidR="00994776">
          <w:rPr>
            <w:szCs w:val="24"/>
          </w:rPr>
          <w:t xml:space="preserve"> </w:t>
        </w:r>
      </w:ins>
      <w:ins w:id="3131" w:author="Billy Mitchell" w:date="2023-11-09T01:05:00Z">
        <w:r w:rsidRPr="008C7178">
          <w:rPr>
            <w:szCs w:val="24"/>
          </w:rPr>
          <w:t>Participants were paid at a rate of $</w:t>
        </w:r>
        <w:del w:id="3132" w:author="Billy Mitchell [2]" w:date="2023-11-09T14:47:00Z">
          <w:r w:rsidRPr="008C7178" w:rsidDel="00994776">
            <w:rPr>
              <w:szCs w:val="24"/>
            </w:rPr>
            <w:delText>10.25</w:delText>
          </w:r>
        </w:del>
      </w:ins>
      <w:ins w:id="3133" w:author="Billy Mitchell [2]" w:date="2023-11-09T14:47:00Z">
        <w:r w:rsidR="00994776">
          <w:rPr>
            <w:szCs w:val="24"/>
          </w:rPr>
          <w:t>12.00</w:t>
        </w:r>
      </w:ins>
      <w:ins w:id="3134" w:author="Billy Mitchell" w:date="2023-11-09T01:05:00Z">
        <w:r w:rsidRPr="008C7178">
          <w:rPr>
            <w:szCs w:val="24"/>
          </w:rPr>
          <w:t xml:space="preserve">/hr. </w:t>
        </w:r>
      </w:ins>
    </w:p>
    <w:p w14:paraId="1903ABF3" w14:textId="418234EF" w:rsidR="000A4B63" w:rsidRDefault="0043784E" w:rsidP="0043784E">
      <w:pPr>
        <w:spacing w:after="0" w:line="480" w:lineRule="auto"/>
        <w:ind w:left="0" w:firstLine="720"/>
        <w:rPr>
          <w:ins w:id="3135" w:author="Billy Mitchell [2]" w:date="2023-11-09T15:03:00Z"/>
          <w:bCs/>
          <w:szCs w:val="24"/>
        </w:rPr>
      </w:pPr>
      <w:ins w:id="3136" w:author="Billy Mitchell" w:date="2023-11-09T01:05:00Z">
        <w:r w:rsidRPr="008C7178">
          <w:rPr>
            <w:b/>
            <w:szCs w:val="24"/>
          </w:rPr>
          <w:t>MATERIALS AND PROCEDURE:</w:t>
        </w:r>
        <w:r>
          <w:rPr>
            <w:bCs/>
            <w:szCs w:val="24"/>
          </w:rPr>
          <w:t xml:space="preserve"> </w:t>
        </w:r>
      </w:ins>
      <w:ins w:id="3137" w:author="Billy Mitchell [2]" w:date="2023-11-09T14:52:00Z">
        <w:r w:rsidR="008B658E">
          <w:rPr>
            <w:bCs/>
            <w:szCs w:val="24"/>
          </w:rPr>
          <w:t>Participants completed a web browser-based task built primarily with jsPsyc</w:t>
        </w:r>
      </w:ins>
      <w:ins w:id="3138" w:author="Billy Mitchell" w:date="2023-11-13T16:56:00Z">
        <w:r w:rsidR="006660F3">
          <w:rPr>
            <w:bCs/>
            <w:szCs w:val="24"/>
          </w:rPr>
          <w:t>h</w:t>
        </w:r>
      </w:ins>
      <w:ins w:id="3139" w:author="Billy Mitchell" w:date="2023-11-13T16:57:00Z">
        <w:r w:rsidR="006660F3">
          <w:rPr>
            <w:bCs/>
            <w:szCs w:val="24"/>
          </w:rPr>
          <w:t xml:space="preserve"> v7.0</w:t>
        </w:r>
      </w:ins>
      <w:ins w:id="3140" w:author="Billy Mitchell" w:date="2023-11-13T16:56:00Z">
        <w:r w:rsidR="006660F3">
          <w:rPr>
            <w:bCs/>
            <w:szCs w:val="24"/>
          </w:rPr>
          <w:t xml:space="preserve"> </w:t>
        </w:r>
      </w:ins>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ins w:id="3141" w:author="Billy Mitchell [2]" w:date="2023-11-09T14:52:00Z">
        <w:del w:id="3142" w:author="Billy Mitchell" w:date="2023-11-13T16:56:00Z">
          <w:r w:rsidR="008B658E" w:rsidDel="006660F3">
            <w:rPr>
              <w:bCs/>
              <w:szCs w:val="24"/>
            </w:rPr>
            <w:delText>h</w:delText>
          </w:r>
        </w:del>
      </w:ins>
      <w:ins w:id="3143" w:author="Billy Mitchell [2]" w:date="2023-11-09T14:53:00Z">
        <w:del w:id="3144" w:author="Billy Mitchell" w:date="2023-11-13T16:56:00Z">
          <w:r w:rsidR="008B658E" w:rsidDel="006660F3">
            <w:rPr>
              <w:bCs/>
              <w:szCs w:val="24"/>
            </w:rPr>
            <w:delText xml:space="preserve"> (</w:delText>
          </w:r>
          <w:r w:rsidR="008B658E" w:rsidRPr="00856353" w:rsidDel="006660F3">
            <w:rPr>
              <w:bCs/>
              <w:szCs w:val="24"/>
              <w:highlight w:val="yellow"/>
              <w:rPrChange w:id="3145" w:author="Billy Mitchell [2]" w:date="2023-11-09T16:29:00Z">
                <w:rPr>
                  <w:bCs/>
                  <w:szCs w:val="24"/>
                </w:rPr>
              </w:rPrChange>
            </w:rPr>
            <w:delText>CITATION NEEDED</w:delText>
          </w:r>
          <w:r w:rsidR="008B658E" w:rsidDel="006660F3">
            <w:rPr>
              <w:bCs/>
              <w:szCs w:val="24"/>
            </w:rPr>
            <w:delText>)</w:delText>
          </w:r>
        </w:del>
      </w:ins>
      <w:ins w:id="3146" w:author="Billy Mitchell [2]" w:date="2023-11-09T14:52:00Z">
        <w:r w:rsidR="008B658E">
          <w:rPr>
            <w:bCs/>
            <w:szCs w:val="24"/>
          </w:rPr>
          <w:t>.</w:t>
        </w:r>
      </w:ins>
      <w:ins w:id="3147" w:author="Billy Mitchell [2]" w:date="2023-11-09T14:53:00Z">
        <w:r w:rsidR="008B658E">
          <w:rPr>
            <w:bCs/>
            <w:szCs w:val="24"/>
          </w:rPr>
          <w:t xml:space="preserve"> </w:t>
        </w:r>
      </w:ins>
      <w:ins w:id="3148" w:author="Billy Mitchell [2]" w:date="2023-11-09T14:55:00Z">
        <w:r w:rsidR="008B658E">
          <w:rPr>
            <w:bCs/>
            <w:szCs w:val="24"/>
          </w:rPr>
          <w:t xml:space="preserve">Following consent and a disclaimer regarding the content of the stimuli (i.e., gore, violence, mature language, harm to self or others), </w:t>
        </w:r>
      </w:ins>
      <w:ins w:id="3149" w:author="Billy Mitchell [2]" w:date="2023-11-09T14:56:00Z">
        <w:r w:rsidR="008B658E">
          <w:rPr>
            <w:bCs/>
            <w:szCs w:val="24"/>
          </w:rPr>
          <w:t>participants were instructed to complete the study in an isolated, distraction free space without others present</w:t>
        </w:r>
      </w:ins>
      <w:ins w:id="3150" w:author="Billy Mitchell [2]" w:date="2023-11-09T14:57:00Z">
        <w:r w:rsidR="008B658E">
          <w:rPr>
            <w:bCs/>
            <w:szCs w:val="24"/>
          </w:rPr>
          <w:t xml:space="preserve"> to improve immersion</w:t>
        </w:r>
      </w:ins>
      <w:ins w:id="3151" w:author="Billy Mitchell [2]" w:date="2023-11-09T14:56:00Z">
        <w:r w:rsidR="008B658E">
          <w:rPr>
            <w:bCs/>
            <w:szCs w:val="24"/>
          </w:rPr>
          <w:t>.</w:t>
        </w:r>
      </w:ins>
      <w:ins w:id="3152" w:author="Billy Mitchell [2]" w:date="2023-11-09T14:57:00Z">
        <w:r w:rsidR="008B658E">
          <w:rPr>
            <w:bCs/>
            <w:szCs w:val="24"/>
          </w:rPr>
          <w:t xml:space="preserve"> Participants were also instructed to set audio to a comfortable but audible level, to silence their phones, and to minimize or close other programs. </w:t>
        </w:r>
      </w:ins>
      <w:ins w:id="3153" w:author="Billy Mitchell [2]" w:date="2023-11-09T14:59:00Z">
        <w:r w:rsidR="008B658E">
          <w:rPr>
            <w:bCs/>
            <w:szCs w:val="24"/>
          </w:rPr>
          <w:t>To further standardize the experience and minimize distractions, t</w:t>
        </w:r>
      </w:ins>
      <w:ins w:id="3154" w:author="Billy Mitchell [2]" w:date="2023-11-09T14:57:00Z">
        <w:r w:rsidR="008B658E">
          <w:rPr>
            <w:bCs/>
            <w:szCs w:val="24"/>
          </w:rPr>
          <w:t xml:space="preserve">he </w:t>
        </w:r>
      </w:ins>
      <w:ins w:id="3155" w:author="Billy Mitchell [2]" w:date="2023-11-09T14:58:00Z">
        <w:r w:rsidR="008B658E">
          <w:rPr>
            <w:bCs/>
            <w:szCs w:val="24"/>
          </w:rPr>
          <w:t xml:space="preserve">task </w:t>
        </w:r>
      </w:ins>
      <w:ins w:id="3156" w:author="Billy Mitchell [2]" w:date="2023-11-09T14:57:00Z">
        <w:r w:rsidR="008B658E">
          <w:rPr>
            <w:bCs/>
            <w:szCs w:val="24"/>
          </w:rPr>
          <w:t xml:space="preserve">was programmed to automatically run </w:t>
        </w:r>
      </w:ins>
      <w:ins w:id="3157" w:author="Billy Mitchell [2]" w:date="2023-11-09T14:59:00Z">
        <w:r w:rsidR="008B658E">
          <w:rPr>
            <w:bCs/>
            <w:szCs w:val="24"/>
          </w:rPr>
          <w:t xml:space="preserve">the browser </w:t>
        </w:r>
      </w:ins>
      <w:ins w:id="3158" w:author="Billy Mitchell [2]" w:date="2023-11-09T14:57:00Z">
        <w:r w:rsidR="008B658E">
          <w:rPr>
            <w:bCs/>
            <w:szCs w:val="24"/>
          </w:rPr>
          <w:t xml:space="preserve">in full </w:t>
        </w:r>
      </w:ins>
      <w:ins w:id="3159" w:author="Billy Mitchell [2]" w:date="2023-11-09T14:58:00Z">
        <w:r w:rsidR="008B658E">
          <w:rPr>
            <w:bCs/>
            <w:szCs w:val="24"/>
          </w:rPr>
          <w:t xml:space="preserve">screen mode and the task was programmed to stop if full screen mode was existed. </w:t>
        </w:r>
      </w:ins>
      <w:ins w:id="3160" w:author="Billy Mitchell [2]" w:date="2023-11-09T15:00:00Z">
        <w:r w:rsidR="008B658E">
          <w:rPr>
            <w:bCs/>
            <w:szCs w:val="24"/>
          </w:rPr>
          <w:t xml:space="preserve">Mobile devices, tablets, and screens with a resolution of less </w:t>
        </w:r>
      </w:ins>
      <w:ins w:id="3161" w:author="Billy Mitchell [2]" w:date="2023-11-09T15:01:00Z">
        <w:r w:rsidR="008B658E">
          <w:rPr>
            <w:bCs/>
            <w:szCs w:val="24"/>
          </w:rPr>
          <w:t>than</w:t>
        </w:r>
      </w:ins>
      <w:ins w:id="3162" w:author="Billy Mitchell [2]" w:date="2023-11-09T15:00:00Z">
        <w:r w:rsidR="008B658E">
          <w:rPr>
            <w:bCs/>
            <w:szCs w:val="24"/>
          </w:rPr>
          <w:t xml:space="preserve"> </w:t>
        </w:r>
      </w:ins>
      <w:ins w:id="3163" w:author="Billy Mitchell [2]" w:date="2023-11-09T15:01:00Z">
        <w:r w:rsidR="008B658E">
          <w:rPr>
            <w:bCs/>
            <w:szCs w:val="24"/>
          </w:rPr>
          <w:t>700 x 1250 pixels</w:t>
        </w:r>
        <w:r w:rsidR="000A4B63">
          <w:rPr>
            <w:bCs/>
            <w:szCs w:val="24"/>
          </w:rPr>
          <w:t xml:space="preserve"> were eligible to participate. </w:t>
        </w:r>
      </w:ins>
    </w:p>
    <w:p w14:paraId="41F8AF46" w14:textId="480DCD26" w:rsidR="000A4B63" w:rsidRDefault="000A4B63" w:rsidP="0043784E">
      <w:pPr>
        <w:spacing w:after="0" w:line="480" w:lineRule="auto"/>
        <w:ind w:left="0" w:firstLine="720"/>
        <w:rPr>
          <w:ins w:id="3164" w:author="Billy Mitchell [2]" w:date="2023-11-09T15:07:00Z"/>
          <w:bCs/>
          <w:szCs w:val="24"/>
        </w:rPr>
      </w:pPr>
      <w:ins w:id="3165" w:author="Billy Mitchell [2]" w:date="2023-11-09T15:01:00Z">
        <w:r>
          <w:rPr>
            <w:bCs/>
            <w:szCs w:val="24"/>
          </w:rPr>
          <w:t xml:space="preserve">Participants were instructed to watch and react to each of the four video clips as they naturally would. </w:t>
        </w:r>
      </w:ins>
      <w:ins w:id="3166" w:author="Billy Mitchell [2]" w:date="2023-11-09T15:03:00Z">
        <w:r>
          <w:rPr>
            <w:bCs/>
            <w:szCs w:val="24"/>
          </w:rPr>
          <w:t>The</w:t>
        </w:r>
      </w:ins>
      <w:ins w:id="3167" w:author="Billy Mitchell" w:date="2023-11-13T18:22:00Z">
        <w:r w:rsidR="0030735C">
          <w:rPr>
            <w:bCs/>
            <w:szCs w:val="24"/>
          </w:rPr>
          <w:t>se</w:t>
        </w:r>
      </w:ins>
      <w:ins w:id="3168" w:author="Billy Mitchell [2]" w:date="2023-11-09T15:03:00Z">
        <w:del w:id="3169" w:author="Billy Mitchell" w:date="2023-11-13T18:22:00Z">
          <w:r w:rsidDel="0030735C">
            <w:rPr>
              <w:bCs/>
              <w:szCs w:val="24"/>
            </w:rPr>
            <w:delText>y</w:delText>
          </w:r>
        </w:del>
        <w:r>
          <w:rPr>
            <w:bCs/>
            <w:szCs w:val="24"/>
          </w:rPr>
          <w:t xml:space="preserve"> instructions appeared as a reminder before each video played. Before</w:t>
        </w:r>
      </w:ins>
      <w:ins w:id="3170" w:author="Billy Mitchell" w:date="2023-11-13T18:22:00Z">
        <w:r w:rsidR="0030735C">
          <w:rPr>
            <w:bCs/>
            <w:szCs w:val="24"/>
          </w:rPr>
          <w:t xml:space="preserve"> each</w:t>
        </w:r>
      </w:ins>
      <w:ins w:id="3171" w:author="Billy Mitchell [2]" w:date="2023-11-09T15:03:00Z">
        <w:r>
          <w:rPr>
            <w:bCs/>
            <w:szCs w:val="24"/>
          </w:rPr>
          <w:t xml:space="preserve"> stimulus, participants were asked, “How intense are the negative emotions that you feel before </w:t>
        </w:r>
        <w:r>
          <w:rPr>
            <w:bCs/>
            <w:szCs w:val="24"/>
          </w:rPr>
          <w:lastRenderedPageBreak/>
          <w:t>starting this clip?</w:t>
        </w:r>
      </w:ins>
      <w:ins w:id="3172" w:author="Billy Mitchell [2]" w:date="2023-11-09T15:04:00Z">
        <w:r>
          <w:rPr>
            <w:bCs/>
            <w:szCs w:val="24"/>
          </w:rPr>
          <w:t xml:space="preserve">” with responses captured on </w:t>
        </w:r>
      </w:ins>
      <w:ins w:id="3173" w:author="Billy Mitchell" w:date="2023-11-13T18:23:00Z">
        <w:r w:rsidR="0030735C">
          <w:rPr>
            <w:bCs/>
            <w:szCs w:val="24"/>
          </w:rPr>
          <w:t xml:space="preserve">a </w:t>
        </w:r>
      </w:ins>
      <w:ins w:id="3174" w:author="Billy Mitchell [2]" w:date="2023-11-09T15:04:00Z">
        <w:r>
          <w:rPr>
            <w:bCs/>
            <w:szCs w:val="24"/>
          </w:rPr>
          <w:t>linear sliding scale ranging in values from 0 (labelled “Not at all Intense”) to 100 (labelled “Extremely Intense”).</w:t>
        </w:r>
      </w:ins>
      <w:ins w:id="3175" w:author="Billy Mitchell [2]" w:date="2023-11-09T15:31:00Z">
        <w:r w:rsidR="00453A37">
          <w:rPr>
            <w:bCs/>
            <w:szCs w:val="24"/>
          </w:rPr>
          <w:t xml:space="preserve"> Which </w:t>
        </w:r>
        <w:r w:rsidR="00F10653">
          <w:rPr>
            <w:bCs/>
            <w:szCs w:val="24"/>
          </w:rPr>
          <w:t>side of the scale corresponded to which label was counter-balanced across participants.</w:t>
        </w:r>
      </w:ins>
      <w:ins w:id="3176" w:author="Billy Mitchell [2]" w:date="2023-11-09T15:04:00Z">
        <w:r>
          <w:rPr>
            <w:bCs/>
            <w:szCs w:val="24"/>
          </w:rPr>
          <w:t xml:space="preserve"> The default value of the slider thumb was set to 50</w:t>
        </w:r>
      </w:ins>
      <w:ins w:id="3177" w:author="Billy Mitchell" w:date="2023-11-13T18:32:00Z">
        <w:r w:rsidR="00EE5298">
          <w:rPr>
            <w:bCs/>
            <w:szCs w:val="24"/>
          </w:rPr>
          <w:t xml:space="preserve"> and</w:t>
        </w:r>
      </w:ins>
      <w:ins w:id="3178" w:author="Billy Mitchell [2]" w:date="2023-11-09T15:04:00Z">
        <w:del w:id="3179" w:author="Billy Mitchell" w:date="2023-11-13T18:32:00Z">
          <w:r w:rsidDel="00EE5298">
            <w:rPr>
              <w:bCs/>
              <w:szCs w:val="24"/>
            </w:rPr>
            <w:delText>, though</w:delText>
          </w:r>
        </w:del>
        <w:r>
          <w:rPr>
            <w:bCs/>
            <w:szCs w:val="24"/>
          </w:rPr>
          <w:t xml:space="preserve"> participants were required to interact with the </w:t>
        </w:r>
      </w:ins>
      <w:ins w:id="3180" w:author="chelsea helion" w:date="2023-11-10T19:24:00Z">
        <w:r w:rsidR="00673E31">
          <w:rPr>
            <w:bCs/>
            <w:szCs w:val="24"/>
          </w:rPr>
          <w:t xml:space="preserve">slider </w:t>
        </w:r>
      </w:ins>
      <w:ins w:id="3181" w:author="Billy Mitchell [2]" w:date="2023-11-09T15:04:00Z">
        <w:r>
          <w:rPr>
            <w:bCs/>
            <w:szCs w:val="24"/>
          </w:rPr>
          <w:t xml:space="preserve">thumb before progressing. As participants moved the slider thumb, the value corresponding to its position </w:t>
        </w:r>
      </w:ins>
      <w:ins w:id="3182" w:author="Billy Mitchell" w:date="2023-11-13T18:32:00Z">
        <w:r w:rsidR="00EE5298">
          <w:rPr>
            <w:bCs/>
            <w:szCs w:val="24"/>
          </w:rPr>
          <w:t xml:space="preserve">waws visible and </w:t>
        </w:r>
      </w:ins>
      <w:ins w:id="3183" w:author="Billy Mitchell [2]" w:date="2023-11-09T15:04:00Z">
        <w:r>
          <w:rPr>
            <w:bCs/>
            <w:szCs w:val="24"/>
          </w:rPr>
          <w:t>updated</w:t>
        </w:r>
      </w:ins>
      <w:ins w:id="3184" w:author="Billy Mitchell" w:date="2023-11-13T18:32:00Z">
        <w:r w:rsidR="00EE5298">
          <w:rPr>
            <w:bCs/>
            <w:szCs w:val="24"/>
          </w:rPr>
          <w:t xml:space="preserve"> accordingly</w:t>
        </w:r>
      </w:ins>
      <w:ins w:id="3185" w:author="Billy Mitchell [2]" w:date="2023-11-09T15:04:00Z">
        <w:r>
          <w:rPr>
            <w:bCs/>
            <w:szCs w:val="24"/>
          </w:rPr>
          <w:t xml:space="preserve">. </w:t>
        </w:r>
      </w:ins>
      <w:ins w:id="3186" w:author="Billy Mitchell [2]" w:date="2023-11-09T15:06:00Z">
        <w:r>
          <w:rPr>
            <w:bCs/>
            <w:szCs w:val="24"/>
          </w:rPr>
          <w:t xml:space="preserve">Video order was randomized. </w:t>
        </w:r>
      </w:ins>
      <w:ins w:id="3187" w:author="Billy Mitchell [2]" w:date="2023-11-09T15:07:00Z">
        <w:r>
          <w:rPr>
            <w:bCs/>
            <w:szCs w:val="24"/>
          </w:rPr>
          <w:t xml:space="preserve">After each video, participants were asked, </w:t>
        </w:r>
      </w:ins>
      <w:ins w:id="3188" w:author="Billy Mitchell [2]" w:date="2023-11-09T15:08:00Z">
        <w:r>
          <w:rPr>
            <w:bCs/>
            <w:szCs w:val="24"/>
          </w:rPr>
          <w:t>“How intense were the negative emotions that you felt while watching this clip?”. Responses were captured using the same scale as previously described. However, participants were also reminded of the value that they had selected prior to starting the v</w:t>
        </w:r>
      </w:ins>
      <w:ins w:id="3189" w:author="Billy Mitchell" w:date="2023-11-13T18:33:00Z">
        <w:r w:rsidR="00EE5298">
          <w:rPr>
            <w:bCs/>
            <w:szCs w:val="24"/>
          </w:rPr>
          <w:t>ideo</w:t>
        </w:r>
      </w:ins>
      <w:ins w:id="3190" w:author="Billy Mitchell [2]" w:date="2023-11-09T15:08:00Z">
        <w:del w:id="3191" w:author="Billy Mitchell" w:date="2023-11-13T18:33:00Z">
          <w:r w:rsidDel="00EE5298">
            <w:rPr>
              <w:bCs/>
              <w:szCs w:val="24"/>
            </w:rPr>
            <w:delText>alue</w:delText>
          </w:r>
        </w:del>
        <w:r>
          <w:rPr>
            <w:bCs/>
            <w:szCs w:val="24"/>
          </w:rPr>
          <w:t xml:space="preserve"> (e.g., a participant who </w:t>
        </w:r>
        <w:del w:id="3192" w:author="Billy Mitchell" w:date="2023-11-09T20:05:00Z">
          <w:r w:rsidDel="004737B7">
            <w:rPr>
              <w:bCs/>
              <w:szCs w:val="24"/>
            </w:rPr>
            <w:delText>i</w:delText>
          </w:r>
        </w:del>
      </w:ins>
      <w:ins w:id="3193" w:author="chelsea helion" w:date="2023-11-10T19:24:00Z">
        <w:r w:rsidR="00673E31">
          <w:rPr>
            <w:bCs/>
            <w:szCs w:val="24"/>
          </w:rPr>
          <w:t>i</w:t>
        </w:r>
      </w:ins>
      <w:ins w:id="3194" w:author="Billy Mitchell" w:date="2023-11-09T20:05:00Z">
        <w:del w:id="3195" w:author="chelsea helion" w:date="2023-11-10T19:24:00Z">
          <w:r w:rsidR="004737B7" w:rsidDel="00673E31">
            <w:rPr>
              <w:bCs/>
              <w:szCs w:val="24"/>
            </w:rPr>
            <w:delText>I</w:delText>
          </w:r>
        </w:del>
      </w:ins>
      <w:ins w:id="3196" w:author="Billy Mitchell [2]" w:date="2023-11-09T15:08:00Z">
        <w:r>
          <w:rPr>
            <w:bCs/>
            <w:szCs w:val="24"/>
          </w:rPr>
          <w:t xml:space="preserve">ndicated a 77 on the scale before watching the video saw the message: </w:t>
        </w:r>
      </w:ins>
      <w:ins w:id="3197" w:author="Billy Mitchell [2]" w:date="2023-11-09T15:10:00Z">
        <w:r>
          <w:rPr>
            <w:bCs/>
            <w:szCs w:val="24"/>
          </w:rPr>
          <w:t xml:space="preserve">“Before this video, you reported your negative emotions were a: </w:t>
        </w:r>
        <w:r>
          <w:rPr>
            <w:b/>
            <w:bCs/>
            <w:szCs w:val="24"/>
          </w:rPr>
          <w:t>77</w:t>
        </w:r>
        <w:r>
          <w:rPr>
            <w:bCs/>
            <w:szCs w:val="24"/>
          </w:rPr>
          <w:t xml:space="preserve">”). </w:t>
        </w:r>
      </w:ins>
      <w:ins w:id="3198" w:author="Billy Mitchell [2]" w:date="2023-11-09T15:08:00Z">
        <w:r>
          <w:rPr>
            <w:bCs/>
            <w:szCs w:val="24"/>
          </w:rPr>
          <w:t xml:space="preserve"> </w:t>
        </w:r>
      </w:ins>
    </w:p>
    <w:p w14:paraId="219AEEE9" w14:textId="45D32309" w:rsidR="00453A37" w:rsidRDefault="000A4B63" w:rsidP="0043784E">
      <w:pPr>
        <w:spacing w:after="0" w:line="480" w:lineRule="auto"/>
        <w:ind w:left="0" w:firstLine="720"/>
        <w:rPr>
          <w:ins w:id="3199" w:author="Billy Mitchell [2]" w:date="2023-11-09T15:30:00Z"/>
          <w:bCs/>
          <w:iCs/>
          <w:szCs w:val="24"/>
        </w:rPr>
      </w:pPr>
      <w:ins w:id="3200" w:author="Billy Mitchell [2]" w:date="2023-11-09T15:06:00Z">
        <w:r>
          <w:rPr>
            <w:bCs/>
            <w:szCs w:val="24"/>
          </w:rPr>
          <w:t>All video clips were 120 seconds in length</w:t>
        </w:r>
      </w:ins>
      <w:ins w:id="3201" w:author="Billy Mitchell [2]" w:date="2023-11-09T15:10:00Z">
        <w:r>
          <w:rPr>
            <w:bCs/>
            <w:szCs w:val="24"/>
          </w:rPr>
          <w:t xml:space="preserve"> and pulled from </w:t>
        </w:r>
      </w:ins>
      <w:ins w:id="3202" w:author="Billy Mitchell [2]" w:date="2023-11-09T15:11:00Z">
        <w:r>
          <w:rPr>
            <w:bCs/>
            <w:szCs w:val="24"/>
          </w:rPr>
          <w:t xml:space="preserve">relatively </w:t>
        </w:r>
      </w:ins>
      <w:ins w:id="3203" w:author="Billy Mitchell [2]" w:date="2023-11-09T15:10:00Z">
        <w:r>
          <w:rPr>
            <w:bCs/>
            <w:szCs w:val="24"/>
          </w:rPr>
          <w:t xml:space="preserve">lesser-known </w:t>
        </w:r>
      </w:ins>
      <w:ins w:id="3204" w:author="Billy Mitchell [2]" w:date="2023-11-09T15:11:00Z">
        <w:r>
          <w:rPr>
            <w:bCs/>
            <w:szCs w:val="24"/>
          </w:rPr>
          <w:t xml:space="preserve">independent </w:t>
        </w:r>
      </w:ins>
      <w:ins w:id="3205" w:author="Billy Mitchell [2]" w:date="2023-11-09T15:10:00Z">
        <w:r>
          <w:rPr>
            <w:bCs/>
            <w:szCs w:val="24"/>
          </w:rPr>
          <w:t>horror films</w:t>
        </w:r>
      </w:ins>
      <w:ins w:id="3206" w:author="Billy Mitchell [2]" w:date="2023-11-09T15:11:00Z">
        <w:r w:rsidR="00C25BA7">
          <w:rPr>
            <w:bCs/>
            <w:szCs w:val="24"/>
          </w:rPr>
          <w:t xml:space="preserve">, including </w:t>
        </w:r>
      </w:ins>
      <w:ins w:id="3207" w:author="Billy Mitchell [2]" w:date="2023-11-09T15:12:00Z">
        <w:r w:rsidR="00C25BA7">
          <w:rPr>
            <w:bCs/>
            <w:i/>
            <w:szCs w:val="24"/>
          </w:rPr>
          <w:t>Vicious Fun</w:t>
        </w:r>
      </w:ins>
      <w:ins w:id="3208" w:author="chelsea helion" w:date="2023-11-10T19:24:00Z">
        <w:r w:rsidR="00673E31">
          <w:rPr>
            <w:bCs/>
            <w:i/>
            <w:szCs w:val="24"/>
          </w:rPr>
          <w:t xml:space="preserve"> </w:t>
        </w:r>
        <w:r w:rsidR="00673E31">
          <w:rPr>
            <w:bCs/>
            <w:iCs/>
            <w:szCs w:val="24"/>
          </w:rPr>
          <w:t>(</w:t>
        </w:r>
        <w:del w:id="3209" w:author="Billy Mitchell" w:date="2023-11-13T18:36:00Z">
          <w:r w:rsidR="00673E31" w:rsidDel="00EE5298">
            <w:rPr>
              <w:bCs/>
              <w:iCs/>
              <w:szCs w:val="24"/>
            </w:rPr>
            <w:delText>production company</w:delText>
          </w:r>
        </w:del>
      </w:ins>
      <w:ins w:id="3210" w:author="Billy Mitchell" w:date="2023-11-13T18:36:00Z">
        <w:r w:rsidR="00EE5298">
          <w:rPr>
            <w:bCs/>
            <w:iCs/>
            <w:szCs w:val="24"/>
          </w:rPr>
          <w:t>Particular Crowd</w:t>
        </w:r>
      </w:ins>
      <w:ins w:id="3211" w:author="Billy Mitchell" w:date="2023-11-13T18:37:00Z">
        <w:r w:rsidR="00EE5298">
          <w:rPr>
            <w:bCs/>
            <w:iCs/>
            <w:szCs w:val="24"/>
          </w:rPr>
          <w:t>, Black Fawn Films</w:t>
        </w:r>
      </w:ins>
      <w:ins w:id="3212" w:author="chelsea helion" w:date="2023-11-10T19:24:00Z">
        <w:r w:rsidR="00673E31">
          <w:rPr>
            <w:bCs/>
            <w:iCs/>
            <w:szCs w:val="24"/>
          </w:rPr>
          <w:t>)</w:t>
        </w:r>
      </w:ins>
      <w:ins w:id="3213" w:author="Billy Mitchell [2]" w:date="2023-11-09T15:12:00Z">
        <w:r w:rsidR="00C25BA7">
          <w:rPr>
            <w:bCs/>
            <w:szCs w:val="24"/>
          </w:rPr>
          <w:t xml:space="preserve">, </w:t>
        </w:r>
        <w:r w:rsidR="00C25BA7">
          <w:rPr>
            <w:bCs/>
            <w:i/>
            <w:szCs w:val="24"/>
          </w:rPr>
          <w:t>The Marshes</w:t>
        </w:r>
      </w:ins>
      <w:ins w:id="3214" w:author="chelsea helion" w:date="2023-11-10T19:24:00Z">
        <w:r w:rsidR="00673E31">
          <w:rPr>
            <w:bCs/>
            <w:i/>
            <w:szCs w:val="24"/>
          </w:rPr>
          <w:t xml:space="preserve"> </w:t>
        </w:r>
        <w:r w:rsidR="00673E31">
          <w:rPr>
            <w:bCs/>
            <w:iCs/>
            <w:szCs w:val="24"/>
          </w:rPr>
          <w:t>(</w:t>
        </w:r>
        <w:del w:id="3215" w:author="Billy Mitchell" w:date="2023-11-13T18:37:00Z">
          <w:r w:rsidR="00673E31" w:rsidDel="00AE7182">
            <w:rPr>
              <w:bCs/>
              <w:iCs/>
              <w:szCs w:val="24"/>
            </w:rPr>
            <w:delText>production company</w:delText>
          </w:r>
        </w:del>
      </w:ins>
      <w:ins w:id="3216" w:author="Billy Mitchell" w:date="2023-11-13T18:37:00Z">
        <w:r w:rsidR="00AE7182">
          <w:rPr>
            <w:bCs/>
            <w:iCs/>
            <w:szCs w:val="24"/>
          </w:rPr>
          <w:t>28 Productions</w:t>
        </w:r>
      </w:ins>
      <w:ins w:id="3217" w:author="chelsea helion" w:date="2023-11-10T19:24:00Z">
        <w:r w:rsidR="00673E31">
          <w:rPr>
            <w:bCs/>
            <w:iCs/>
            <w:szCs w:val="24"/>
          </w:rPr>
          <w:t>)</w:t>
        </w:r>
        <w:r w:rsidR="00673E31">
          <w:rPr>
            <w:bCs/>
            <w:szCs w:val="24"/>
          </w:rPr>
          <w:t>,</w:t>
        </w:r>
      </w:ins>
      <w:ins w:id="3218" w:author="Billy Mitchell [2]" w:date="2023-11-09T15:12:00Z">
        <w:del w:id="3219" w:author="chelsea helion" w:date="2023-11-10T19:24:00Z">
          <w:r w:rsidR="00C25BA7" w:rsidDel="00673E31">
            <w:rPr>
              <w:bCs/>
              <w:szCs w:val="24"/>
            </w:rPr>
            <w:delText>,</w:delText>
          </w:r>
        </w:del>
        <w:r w:rsidR="00C25BA7">
          <w:rPr>
            <w:bCs/>
            <w:szCs w:val="24"/>
          </w:rPr>
          <w:t xml:space="preserve"> </w:t>
        </w:r>
        <w:r w:rsidR="00C25BA7">
          <w:rPr>
            <w:bCs/>
            <w:i/>
            <w:szCs w:val="24"/>
          </w:rPr>
          <w:t>Head Count</w:t>
        </w:r>
      </w:ins>
      <w:ins w:id="3220" w:author="chelsea helion" w:date="2023-11-10T19:24:00Z">
        <w:r w:rsidR="00673E31">
          <w:rPr>
            <w:bCs/>
            <w:szCs w:val="24"/>
          </w:rPr>
          <w:t xml:space="preserve"> </w:t>
        </w:r>
        <w:r w:rsidR="00673E31">
          <w:rPr>
            <w:bCs/>
            <w:iCs/>
            <w:szCs w:val="24"/>
          </w:rPr>
          <w:t>(</w:t>
        </w:r>
        <w:del w:id="3221" w:author="Billy Mitchell" w:date="2023-11-13T18:38:00Z">
          <w:r w:rsidR="00673E31" w:rsidDel="00AE7182">
            <w:rPr>
              <w:bCs/>
              <w:iCs/>
              <w:szCs w:val="24"/>
            </w:rPr>
            <w:delText>production company</w:delText>
          </w:r>
        </w:del>
      </w:ins>
      <w:ins w:id="3222" w:author="Billy Mitchell" w:date="2023-11-13T18:38:00Z">
        <w:r w:rsidR="00AE7182">
          <w:rPr>
            <w:bCs/>
            <w:iCs/>
            <w:szCs w:val="24"/>
          </w:rPr>
          <w:t>Godmother Industries</w:t>
        </w:r>
      </w:ins>
      <w:ins w:id="3223" w:author="chelsea helion" w:date="2023-11-10T19:24:00Z">
        <w:r w:rsidR="00673E31">
          <w:rPr>
            <w:bCs/>
            <w:iCs/>
            <w:szCs w:val="24"/>
          </w:rPr>
          <w:t>)</w:t>
        </w:r>
        <w:r w:rsidR="00673E31">
          <w:rPr>
            <w:bCs/>
            <w:szCs w:val="24"/>
          </w:rPr>
          <w:t>,</w:t>
        </w:r>
      </w:ins>
      <w:ins w:id="3224" w:author="Billy Mitchell [2]" w:date="2023-11-09T15:12:00Z">
        <w:del w:id="3225" w:author="chelsea helion" w:date="2023-11-10T19:24:00Z">
          <w:r w:rsidR="00C25BA7" w:rsidDel="00673E31">
            <w:rPr>
              <w:bCs/>
              <w:szCs w:val="24"/>
            </w:rPr>
            <w:delText>,</w:delText>
          </w:r>
        </w:del>
        <w:r w:rsidR="00C25BA7">
          <w:rPr>
            <w:bCs/>
            <w:szCs w:val="24"/>
          </w:rPr>
          <w:t xml:space="preserve"> and </w:t>
        </w:r>
        <w:r w:rsidR="00C25BA7">
          <w:rPr>
            <w:bCs/>
            <w:i/>
            <w:szCs w:val="24"/>
          </w:rPr>
          <w:t>Superhost</w:t>
        </w:r>
      </w:ins>
      <w:ins w:id="3226" w:author="chelsea helion" w:date="2023-11-10T19:25:00Z">
        <w:r w:rsidR="00673E31">
          <w:rPr>
            <w:bCs/>
            <w:i/>
            <w:szCs w:val="24"/>
          </w:rPr>
          <w:t xml:space="preserve"> </w:t>
        </w:r>
        <w:r w:rsidR="00673E31">
          <w:rPr>
            <w:bCs/>
            <w:iCs/>
            <w:szCs w:val="24"/>
          </w:rPr>
          <w:t>(</w:t>
        </w:r>
        <w:del w:id="3227" w:author="Billy Mitchell" w:date="2023-11-13T18:39:00Z">
          <w:r w:rsidR="00673E31" w:rsidDel="00AE7182">
            <w:rPr>
              <w:bCs/>
              <w:iCs/>
              <w:szCs w:val="24"/>
            </w:rPr>
            <w:delText>production company</w:delText>
          </w:r>
        </w:del>
      </w:ins>
      <w:ins w:id="3228" w:author="Billy Mitchell" w:date="2023-11-13T18:39:00Z">
        <w:r w:rsidR="00AE7182">
          <w:rPr>
            <w:bCs/>
            <w:iCs/>
            <w:szCs w:val="24"/>
          </w:rPr>
          <w:t>Superchill</w:t>
        </w:r>
      </w:ins>
      <w:ins w:id="3229" w:author="chelsea helion" w:date="2023-11-10T19:25:00Z">
        <w:r w:rsidR="00673E31">
          <w:rPr>
            <w:bCs/>
            <w:iCs/>
            <w:szCs w:val="24"/>
          </w:rPr>
          <w:t>)</w:t>
        </w:r>
      </w:ins>
      <w:ins w:id="3230" w:author="Billy Mitchell [2]" w:date="2023-11-09T15:10:00Z">
        <w:r>
          <w:rPr>
            <w:bCs/>
            <w:szCs w:val="24"/>
          </w:rPr>
          <w:t>.</w:t>
        </w:r>
      </w:ins>
      <w:ins w:id="3231" w:author="Billy Mitchell [2]" w:date="2023-11-09T15:13:00Z">
        <w:r w:rsidR="00C25BA7">
          <w:rPr>
            <w:bCs/>
            <w:szCs w:val="24"/>
          </w:rPr>
          <w:t xml:space="preserve"> </w:t>
        </w:r>
      </w:ins>
      <w:ins w:id="3232" w:author="Billy Mitchell [2]" w:date="2023-11-09T15:17:00Z">
        <w:r w:rsidR="00C25BA7">
          <w:rPr>
            <w:bCs/>
            <w:szCs w:val="24"/>
          </w:rPr>
          <w:t>Forty</w:t>
        </w:r>
      </w:ins>
      <w:ins w:id="3233" w:author="Billy Mitchell [2]" w:date="2023-11-09T15:16:00Z">
        <w:r w:rsidR="00C25BA7">
          <w:rPr>
            <w:bCs/>
            <w:szCs w:val="24"/>
          </w:rPr>
          <w:t xml:space="preserve"> </w:t>
        </w:r>
      </w:ins>
      <w:ins w:id="3234" w:author="Billy Mitchell [2]" w:date="2023-11-09T15:17:00Z">
        <w:r w:rsidR="00C25BA7">
          <w:rPr>
            <w:bCs/>
            <w:szCs w:val="24"/>
          </w:rPr>
          <w:t xml:space="preserve">hypothesis-blind </w:t>
        </w:r>
      </w:ins>
      <w:ins w:id="3235" w:author="Billy Mitchell [2]" w:date="2023-11-09T15:16:00Z">
        <w:r w:rsidR="00C25BA7">
          <w:rPr>
            <w:bCs/>
            <w:szCs w:val="24"/>
          </w:rPr>
          <w:t xml:space="preserve">independent raters watched and rated these clips, as well as six others </w:t>
        </w:r>
      </w:ins>
      <w:ins w:id="3236" w:author="Billy Mitchell [2]" w:date="2023-11-09T15:18:00Z">
        <w:r w:rsidR="00C25BA7">
          <w:rPr>
            <w:bCs/>
            <w:szCs w:val="24"/>
          </w:rPr>
          <w:t xml:space="preserve">on a scale from 0 to 100 across metrics including arousal, valence, narrative coherence, and familiarity. These four clips were chosen </w:t>
        </w:r>
      </w:ins>
      <w:ins w:id="3237" w:author="Billy Mitchell [2]" w:date="2023-11-09T15:19:00Z">
        <w:r w:rsidR="00C25BA7">
          <w:rPr>
            <w:bCs/>
            <w:szCs w:val="24"/>
          </w:rPr>
          <w:t xml:space="preserve">due to their low average </w:t>
        </w:r>
      </w:ins>
      <w:ins w:id="3238" w:author="Billy Mitchell [2]" w:date="2023-11-09T15:20:00Z">
        <w:r w:rsidR="00C25BA7">
          <w:rPr>
            <w:bCs/>
            <w:szCs w:val="24"/>
          </w:rPr>
          <w:t xml:space="preserve">familiarity </w:t>
        </w:r>
      </w:ins>
      <w:ins w:id="3239" w:author="Billy Mitchell [2]" w:date="2023-11-09T15:19:00Z">
        <w:r w:rsidR="00C25BA7">
          <w:rPr>
            <w:bCs/>
            <w:szCs w:val="24"/>
          </w:rPr>
          <w:t>values</w:t>
        </w:r>
      </w:ins>
      <w:ins w:id="3240" w:author="Billy Mitchell [2]" w:date="2023-11-09T15:20:00Z">
        <w:r w:rsidR="00C25BA7">
          <w:rPr>
            <w:bCs/>
            <w:szCs w:val="24"/>
          </w:rPr>
          <w:t xml:space="preserve"> (</w:t>
        </w:r>
        <w:r w:rsidR="00C25BA7">
          <w:rPr>
            <w:bCs/>
            <w:i/>
            <w:szCs w:val="24"/>
          </w:rPr>
          <w:t>range</w:t>
        </w:r>
      </w:ins>
      <w:ins w:id="3241" w:author="Billy Mitchell [2]" w:date="2023-11-09T15:21:00Z">
        <w:r w:rsidR="00C25BA7">
          <w:rPr>
            <w:bCs/>
            <w:i/>
            <w:szCs w:val="24"/>
          </w:rPr>
          <w:t xml:space="preserve"> </w:t>
        </w:r>
        <w:r w:rsidR="00C25BA7" w:rsidRPr="00C25BA7">
          <w:rPr>
            <w:bCs/>
            <w:i/>
            <w:iCs/>
            <w:szCs w:val="24"/>
            <w:vertAlign w:val="subscript"/>
            <w:rPrChange w:id="3242" w:author="Billy Mitchell [2]" w:date="2023-11-09T15:21:00Z">
              <w:rPr>
                <w:bCs/>
                <w:i/>
                <w:iCs/>
                <w:szCs w:val="24"/>
              </w:rPr>
            </w:rPrChange>
          </w:rPr>
          <w:t>x̄</w:t>
        </w:r>
        <w:r w:rsidR="00C25BA7">
          <w:rPr>
            <w:bCs/>
            <w:i/>
            <w:iCs/>
            <w:szCs w:val="24"/>
            <w:vertAlign w:val="subscript"/>
          </w:rPr>
          <w:t xml:space="preserve"> </w:t>
        </w:r>
        <w:r w:rsidR="00C25BA7" w:rsidRPr="00C25BA7">
          <w:rPr>
            <w:bCs/>
            <w:i/>
            <w:iCs/>
            <w:szCs w:val="24"/>
            <w:rPrChange w:id="3243" w:author="Billy Mitchell [2]" w:date="2023-11-09T15:21:00Z">
              <w:rPr>
                <w:bCs/>
                <w:i/>
                <w:iCs/>
                <w:szCs w:val="24"/>
                <w:vertAlign w:val="subscript"/>
              </w:rPr>
            </w:rPrChange>
          </w:rPr>
          <w:t>=</w:t>
        </w:r>
        <w:r w:rsidR="00C25BA7">
          <w:rPr>
            <w:bCs/>
            <w:i/>
            <w:iCs/>
            <w:szCs w:val="24"/>
          </w:rPr>
          <w:t xml:space="preserve"> </w:t>
        </w:r>
        <w:r w:rsidR="00453A37">
          <w:rPr>
            <w:bCs/>
            <w:i/>
            <w:iCs/>
            <w:szCs w:val="24"/>
          </w:rPr>
          <w:t>0.25 – 6.05)</w:t>
        </w:r>
      </w:ins>
      <w:ins w:id="3244" w:author="Billy Mitchell [2]" w:date="2023-11-09T15:23:00Z">
        <w:r w:rsidR="00453A37">
          <w:rPr>
            <w:bCs/>
            <w:i/>
            <w:iCs/>
            <w:szCs w:val="24"/>
          </w:rPr>
          <w:t xml:space="preserve">, </w:t>
        </w:r>
        <w:r w:rsidR="00453A37">
          <w:rPr>
            <w:bCs/>
            <w:iCs/>
            <w:szCs w:val="24"/>
          </w:rPr>
          <w:t xml:space="preserve">indicating </w:t>
        </w:r>
        <w:del w:id="3245" w:author="chelsea helion" w:date="2023-11-10T19:25:00Z">
          <w:r w:rsidR="00453A37" w:rsidDel="00673E31">
            <w:rPr>
              <w:bCs/>
              <w:iCs/>
              <w:szCs w:val="24"/>
            </w:rPr>
            <w:delText>view</w:delText>
          </w:r>
        </w:del>
      </w:ins>
      <w:ins w:id="3246" w:author="chelsea helion" w:date="2023-11-10T19:25:00Z">
        <w:r w:rsidR="00673E31">
          <w:rPr>
            <w:bCs/>
            <w:iCs/>
            <w:szCs w:val="24"/>
          </w:rPr>
          <w:t>that few</w:t>
        </w:r>
      </w:ins>
      <w:ins w:id="3247" w:author="Billy Mitchell [2]" w:date="2023-11-09T15:23:00Z">
        <w:r w:rsidR="00453A37">
          <w:rPr>
            <w:bCs/>
            <w:iCs/>
            <w:szCs w:val="24"/>
          </w:rPr>
          <w:t xml:space="preserve"> participants w</w:t>
        </w:r>
      </w:ins>
      <w:ins w:id="3248" w:author="chelsea helion" w:date="2023-11-10T19:25:00Z">
        <w:r w:rsidR="00673E31">
          <w:rPr>
            <w:bCs/>
            <w:iCs/>
            <w:szCs w:val="24"/>
          </w:rPr>
          <w:t>ould</w:t>
        </w:r>
      </w:ins>
      <w:ins w:id="3249" w:author="Billy Mitchell [2]" w:date="2023-11-09T15:23:00Z">
        <w:del w:id="3250" w:author="chelsea helion" w:date="2023-11-10T19:25:00Z">
          <w:r w:rsidR="00453A37" w:rsidDel="00673E31">
            <w:rPr>
              <w:bCs/>
              <w:iCs/>
              <w:szCs w:val="24"/>
            </w:rPr>
            <w:delText>ill</w:delText>
          </w:r>
        </w:del>
        <w:r w:rsidR="00453A37">
          <w:rPr>
            <w:bCs/>
            <w:iCs/>
            <w:szCs w:val="24"/>
          </w:rPr>
          <w:t xml:space="preserve"> have likely seen them before</w:t>
        </w:r>
      </w:ins>
      <w:ins w:id="3251" w:author="Billy Mitchell [2]" w:date="2023-11-09T15:29:00Z">
        <w:r w:rsidR="00453A37">
          <w:rPr>
            <w:bCs/>
            <w:iCs/>
            <w:szCs w:val="24"/>
          </w:rPr>
          <w:t>, and negative median valence scores (i.e., values below 50</w:t>
        </w:r>
      </w:ins>
      <w:ins w:id="3252" w:author="Billy Mitchell" w:date="2023-11-13T16:20:00Z">
        <w:r w:rsidR="00C21314">
          <w:rPr>
            <w:bCs/>
            <w:iCs/>
            <w:szCs w:val="24"/>
          </w:rPr>
          <w:t xml:space="preserve">; </w:t>
        </w:r>
        <w:r w:rsidR="00C21314" w:rsidRPr="00485060">
          <w:rPr>
            <w:bCs/>
            <w:i/>
            <w:iCs/>
            <w:szCs w:val="24"/>
          </w:rPr>
          <w:t>x̄</w:t>
        </w:r>
        <w:r w:rsidR="00C21314" w:rsidRPr="00485060">
          <w:rPr>
            <w:bCs/>
            <w:i/>
            <w:szCs w:val="24"/>
            <w:vertAlign w:val="subscript"/>
          </w:rPr>
          <w:t>Vicious Fun</w:t>
        </w:r>
        <w:r w:rsidR="00C21314">
          <w:rPr>
            <w:bCs/>
            <w:szCs w:val="24"/>
          </w:rPr>
          <w:t xml:space="preserve"> = </w:t>
        </w:r>
      </w:ins>
      <w:ins w:id="3253" w:author="Billy Mitchell" w:date="2023-11-13T16:21:00Z">
        <w:r w:rsidR="00C21314">
          <w:rPr>
            <w:bCs/>
            <w:szCs w:val="24"/>
          </w:rPr>
          <w:t>15</w:t>
        </w:r>
      </w:ins>
      <w:ins w:id="3254"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w:t>
        </w:r>
      </w:ins>
      <w:ins w:id="3255" w:author="Billy Mitchell" w:date="2023-11-13T16:21:00Z">
        <w:r w:rsidR="00C21314">
          <w:rPr>
            <w:bCs/>
            <w:szCs w:val="24"/>
          </w:rPr>
          <w:t>01.5</w:t>
        </w:r>
      </w:ins>
      <w:ins w:id="3256"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Head Count </w:t>
        </w:r>
        <w:r w:rsidR="00C21314">
          <w:rPr>
            <w:bCs/>
            <w:szCs w:val="24"/>
          </w:rPr>
          <w:t xml:space="preserve"> = </w:t>
        </w:r>
      </w:ins>
      <w:ins w:id="3257" w:author="Billy Mitchell" w:date="2023-11-13T16:21:00Z">
        <w:r w:rsidR="00C21314">
          <w:rPr>
            <w:bCs/>
            <w:szCs w:val="24"/>
          </w:rPr>
          <w:t>33.</w:t>
        </w:r>
      </w:ins>
      <w:ins w:id="3258" w:author="Billy Mitchell" w:date="2023-11-13T16:22:00Z">
        <w:r w:rsidR="00C21314">
          <w:rPr>
            <w:bCs/>
            <w:szCs w:val="24"/>
          </w:rPr>
          <w:t>5</w:t>
        </w:r>
      </w:ins>
      <w:ins w:id="3259"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Superhost </w:t>
        </w:r>
        <w:r w:rsidR="00C21314">
          <w:rPr>
            <w:bCs/>
            <w:szCs w:val="24"/>
          </w:rPr>
          <w:t xml:space="preserve"> = </w:t>
        </w:r>
      </w:ins>
      <w:ins w:id="3260" w:author="Billy Mitchell" w:date="2023-11-13T16:22:00Z">
        <w:r w:rsidR="008E1A03">
          <w:rPr>
            <w:bCs/>
            <w:szCs w:val="24"/>
          </w:rPr>
          <w:t>25.5</w:t>
        </w:r>
      </w:ins>
      <w:ins w:id="3261" w:author="Billy Mitchell [2]" w:date="2023-11-09T15:29:00Z">
        <w:r w:rsidR="00453A37">
          <w:rPr>
            <w:bCs/>
            <w:iCs/>
            <w:szCs w:val="24"/>
          </w:rPr>
          <w:t>)</w:t>
        </w:r>
      </w:ins>
      <w:ins w:id="3262" w:author="Billy Mitchell [2]" w:date="2023-11-09T15:23:00Z">
        <w:r w:rsidR="00453A37">
          <w:rPr>
            <w:bCs/>
            <w:iCs/>
            <w:szCs w:val="24"/>
          </w:rPr>
          <w:t xml:space="preserve">. They were also chosen for having either relatively high or </w:t>
        </w:r>
      </w:ins>
      <w:ins w:id="3263" w:author="Billy Mitchell [2]" w:date="2023-11-09T15:24:00Z">
        <w:r w:rsidR="00453A37">
          <w:rPr>
            <w:bCs/>
            <w:iCs/>
            <w:szCs w:val="24"/>
          </w:rPr>
          <w:t xml:space="preserve">relatively low </w:t>
        </w:r>
      </w:ins>
      <w:ins w:id="3264" w:author="Billy Mitchell [2]" w:date="2023-11-09T15:25:00Z">
        <w:r w:rsidR="00453A37">
          <w:rPr>
            <w:bCs/>
            <w:iCs/>
            <w:szCs w:val="24"/>
          </w:rPr>
          <w:t xml:space="preserve">median </w:t>
        </w:r>
      </w:ins>
      <w:ins w:id="3265" w:author="Billy Mitchell [2]" w:date="2023-11-09T15:24:00Z">
        <w:r w:rsidR="00453A37">
          <w:rPr>
            <w:bCs/>
            <w:iCs/>
            <w:szCs w:val="24"/>
          </w:rPr>
          <w:t>arousal scores</w:t>
        </w:r>
      </w:ins>
      <w:ins w:id="3266" w:author="Billy Mitchell [2]" w:date="2023-11-09T15:25:00Z">
        <w:r w:rsidR="00453A37">
          <w:rPr>
            <w:bCs/>
            <w:iCs/>
            <w:szCs w:val="24"/>
          </w:rPr>
          <w:t xml:space="preserve"> (</w:t>
        </w:r>
        <w:r w:rsidR="00453A37" w:rsidRPr="00453A37">
          <w:rPr>
            <w:bCs/>
            <w:i/>
            <w:iCs/>
            <w:szCs w:val="24"/>
            <w:rPrChange w:id="3267" w:author="Billy Mitchell [2]" w:date="2023-11-09T15:25:00Z">
              <w:rPr>
                <w:bCs/>
                <w:i/>
                <w:iCs/>
                <w:szCs w:val="24"/>
                <w:vertAlign w:val="subscript"/>
              </w:rPr>
            </w:rPrChange>
          </w:rPr>
          <w:t>x̄</w:t>
        </w:r>
        <w:r w:rsidR="00453A37" w:rsidRPr="00453A37">
          <w:rPr>
            <w:bCs/>
            <w:i/>
            <w:szCs w:val="24"/>
            <w:vertAlign w:val="subscript"/>
            <w:rPrChange w:id="3268" w:author="Billy Mitchell [2]" w:date="2023-11-09T15:25:00Z">
              <w:rPr>
                <w:bCs/>
                <w:i/>
                <w:szCs w:val="24"/>
              </w:rPr>
            </w:rPrChange>
          </w:rPr>
          <w:t>Vicious Fun</w:t>
        </w:r>
      </w:ins>
      <w:ins w:id="3269" w:author="Billy Mitchell [2]" w:date="2023-11-09T15:26:00Z">
        <w:r w:rsidR="00453A37">
          <w:rPr>
            <w:bCs/>
            <w:szCs w:val="24"/>
          </w:rPr>
          <w:t xml:space="preserve"> = 77.5</w:t>
        </w:r>
      </w:ins>
      <w:ins w:id="3270" w:author="Billy Mitchell [2]" w:date="2023-11-09T15:25:00Z">
        <w:r w:rsidR="00453A37">
          <w:rPr>
            <w:bCs/>
            <w:szCs w:val="24"/>
          </w:rPr>
          <w:t xml:space="preserve">, </w:t>
        </w:r>
      </w:ins>
      <w:ins w:id="3271" w:author="Billy Mitchell [2]" w:date="2023-11-09T15:26:00Z">
        <w:r w:rsidR="00453A37" w:rsidRPr="00E633F1">
          <w:rPr>
            <w:bCs/>
            <w:i/>
            <w:iCs/>
            <w:szCs w:val="24"/>
          </w:rPr>
          <w:t>x̄</w:t>
        </w:r>
        <w:r w:rsidR="00453A37">
          <w:rPr>
            <w:bCs/>
            <w:i/>
            <w:szCs w:val="24"/>
            <w:vertAlign w:val="subscript"/>
          </w:rPr>
          <w:t xml:space="preserve">The </w:t>
        </w:r>
        <w:r w:rsidR="00453A37" w:rsidRPr="00453A37">
          <w:rPr>
            <w:bCs/>
            <w:i/>
            <w:szCs w:val="24"/>
            <w:vertAlign w:val="subscript"/>
            <w:rPrChange w:id="3272" w:author="Billy Mitchell [2]" w:date="2023-11-09T15:26:00Z">
              <w:rPr>
                <w:bCs/>
                <w:szCs w:val="24"/>
              </w:rPr>
            </w:rPrChange>
          </w:rPr>
          <w:t>Marshes</w:t>
        </w:r>
      </w:ins>
      <w:ins w:id="3273" w:author="Billy Mitchell [2]" w:date="2023-11-09T15:27:00Z">
        <w:r w:rsidR="00453A37">
          <w:rPr>
            <w:bCs/>
            <w:i/>
            <w:szCs w:val="24"/>
            <w:vertAlign w:val="subscript"/>
          </w:rPr>
          <w:t xml:space="preserve"> </w:t>
        </w:r>
        <w:r w:rsidR="00453A37">
          <w:rPr>
            <w:bCs/>
            <w:szCs w:val="24"/>
          </w:rPr>
          <w:t xml:space="preserve"> = 70</w:t>
        </w:r>
      </w:ins>
      <w:ins w:id="3274" w:author="Billy Mitchell [2]" w:date="2023-11-09T15:25:00Z">
        <w:r w:rsidR="00453A37">
          <w:rPr>
            <w:bCs/>
            <w:szCs w:val="24"/>
          </w:rPr>
          <w:t xml:space="preserve">, </w:t>
        </w:r>
      </w:ins>
      <w:ins w:id="3275" w:author="Billy Mitchell [2]" w:date="2023-11-09T15:26:00Z">
        <w:r w:rsidR="00453A37" w:rsidRPr="00E633F1">
          <w:rPr>
            <w:bCs/>
            <w:i/>
            <w:iCs/>
            <w:szCs w:val="24"/>
          </w:rPr>
          <w:t>x̄</w:t>
        </w:r>
        <w:r w:rsidR="00453A37">
          <w:rPr>
            <w:bCs/>
            <w:i/>
            <w:szCs w:val="24"/>
            <w:vertAlign w:val="subscript"/>
          </w:rPr>
          <w:t>Head Count</w:t>
        </w:r>
      </w:ins>
      <w:ins w:id="3276" w:author="Billy Mitchell [2]" w:date="2023-11-09T15:27:00Z">
        <w:r w:rsidR="00453A37">
          <w:rPr>
            <w:bCs/>
            <w:i/>
            <w:szCs w:val="24"/>
            <w:vertAlign w:val="subscript"/>
          </w:rPr>
          <w:t xml:space="preserve"> </w:t>
        </w:r>
        <w:r w:rsidR="00453A37">
          <w:rPr>
            <w:bCs/>
            <w:szCs w:val="24"/>
          </w:rPr>
          <w:t xml:space="preserve"> = 50.7</w:t>
        </w:r>
      </w:ins>
      <w:ins w:id="3277" w:author="Billy Mitchell [2]" w:date="2023-11-09T15:25:00Z">
        <w:r w:rsidR="00453A37">
          <w:rPr>
            <w:bCs/>
            <w:szCs w:val="24"/>
          </w:rPr>
          <w:t xml:space="preserve">, </w:t>
        </w:r>
      </w:ins>
      <w:ins w:id="3278" w:author="Billy Mitchell [2]" w:date="2023-11-09T15:26:00Z">
        <w:r w:rsidR="00453A37" w:rsidRPr="00E633F1">
          <w:rPr>
            <w:bCs/>
            <w:i/>
            <w:iCs/>
            <w:szCs w:val="24"/>
          </w:rPr>
          <w:t>x̄</w:t>
        </w:r>
        <w:r w:rsidR="00453A37">
          <w:rPr>
            <w:bCs/>
            <w:i/>
            <w:szCs w:val="24"/>
            <w:vertAlign w:val="subscript"/>
          </w:rPr>
          <w:t>Superhost</w:t>
        </w:r>
      </w:ins>
      <w:ins w:id="3279" w:author="Billy Mitchell [2]" w:date="2023-11-09T15:27:00Z">
        <w:r w:rsidR="00453A37">
          <w:rPr>
            <w:bCs/>
            <w:i/>
            <w:szCs w:val="24"/>
            <w:vertAlign w:val="subscript"/>
          </w:rPr>
          <w:t xml:space="preserve"> </w:t>
        </w:r>
        <w:r w:rsidR="00453A37">
          <w:rPr>
            <w:bCs/>
            <w:szCs w:val="24"/>
          </w:rPr>
          <w:t xml:space="preserve"> = 58.5</w:t>
        </w:r>
      </w:ins>
      <w:ins w:id="3280" w:author="Billy Mitchell [2]" w:date="2023-11-09T15:25:00Z">
        <w:r w:rsidR="00453A37">
          <w:rPr>
            <w:bCs/>
            <w:iCs/>
            <w:szCs w:val="24"/>
          </w:rPr>
          <w:t>) and minimal variance around those values</w:t>
        </w:r>
      </w:ins>
      <w:ins w:id="3281" w:author="Billy Mitchell [2]" w:date="2023-11-09T15:24:00Z">
        <w:r w:rsidR="00453A37">
          <w:rPr>
            <w:bCs/>
            <w:iCs/>
            <w:szCs w:val="24"/>
          </w:rPr>
          <w:t>.</w:t>
        </w:r>
      </w:ins>
      <w:ins w:id="3282" w:author="Billy Mitchell [2]" w:date="2023-11-09T15:29:00Z">
        <w:r w:rsidR="00453A37">
          <w:rPr>
            <w:bCs/>
            <w:iCs/>
            <w:szCs w:val="24"/>
          </w:rPr>
          <w:t xml:space="preserve"> This allowed us to attempt to manipulate </w:t>
        </w:r>
      </w:ins>
      <w:ins w:id="3283" w:author="Billy Mitchell [2]" w:date="2023-11-09T15:30:00Z">
        <w:r w:rsidR="00453A37">
          <w:rPr>
            <w:bCs/>
            <w:iCs/>
            <w:szCs w:val="24"/>
          </w:rPr>
          <w:t>the</w:t>
        </w:r>
      </w:ins>
      <w:ins w:id="3284" w:author="Billy Mitchell [2]" w:date="2023-11-09T15:29:00Z">
        <w:r w:rsidR="00453A37">
          <w:rPr>
            <w:bCs/>
            <w:iCs/>
            <w:szCs w:val="24"/>
          </w:rPr>
          <w:t xml:space="preserve"> </w:t>
        </w:r>
      </w:ins>
      <w:ins w:id="3285" w:author="Billy Mitchell [2]" w:date="2023-11-09T15:30:00Z">
        <w:r w:rsidR="00453A37">
          <w:rPr>
            <w:bCs/>
            <w:iCs/>
            <w:szCs w:val="24"/>
          </w:rPr>
          <w:t>affective experiences of participants to influence self-regulation behaviors.</w:t>
        </w:r>
      </w:ins>
    </w:p>
    <w:p w14:paraId="7D413D68" w14:textId="4526DBE8" w:rsidR="0043784E" w:rsidRPr="00877709" w:rsidRDefault="00453A37" w:rsidP="00877709">
      <w:pPr>
        <w:spacing w:after="0" w:line="480" w:lineRule="auto"/>
        <w:ind w:left="0" w:firstLine="720"/>
        <w:rPr>
          <w:ins w:id="3286" w:author="Billy Mitchell" w:date="2023-11-09T01:05:00Z"/>
          <w:bCs/>
          <w:szCs w:val="24"/>
        </w:rPr>
      </w:pPr>
      <w:ins w:id="3287" w:author="Billy Mitchell [2]" w:date="2023-11-09T15:23:00Z">
        <w:r>
          <w:rPr>
            <w:bCs/>
            <w:iCs/>
            <w:szCs w:val="24"/>
          </w:rPr>
          <w:lastRenderedPageBreak/>
          <w:t xml:space="preserve"> </w:t>
        </w:r>
      </w:ins>
      <w:ins w:id="3288" w:author="Billy Mitchell [2]" w:date="2023-11-09T15:21:00Z">
        <w:r w:rsidR="00C25BA7">
          <w:rPr>
            <w:bCs/>
            <w:iCs/>
            <w:szCs w:val="24"/>
            <w:vertAlign w:val="subscript"/>
          </w:rPr>
          <w:t xml:space="preserve"> </w:t>
        </w:r>
      </w:ins>
      <w:ins w:id="3289" w:author="Billy Mitchell [2]" w:date="2023-11-09T15:20:00Z">
        <w:r w:rsidR="00C25BA7">
          <w:rPr>
            <w:bCs/>
            <w:i/>
            <w:szCs w:val="24"/>
          </w:rPr>
          <w:t xml:space="preserve"> </w:t>
        </w:r>
      </w:ins>
      <w:ins w:id="3290" w:author="Billy Mitchell [2]" w:date="2023-11-09T15:19:00Z">
        <w:r w:rsidR="00C25BA7">
          <w:rPr>
            <w:bCs/>
            <w:szCs w:val="24"/>
          </w:rPr>
          <w:t xml:space="preserve"> </w:t>
        </w:r>
      </w:ins>
      <w:ins w:id="3291" w:author="Billy Mitchell [2]" w:date="2023-11-09T15:30:00Z">
        <w:r>
          <w:rPr>
            <w:bCs/>
            <w:szCs w:val="24"/>
          </w:rPr>
          <w:t xml:space="preserve">After </w:t>
        </w:r>
      </w:ins>
      <w:ins w:id="3292" w:author="Billy Mitchell [2]" w:date="2023-11-09T15:31:00Z">
        <w:r>
          <w:rPr>
            <w:bCs/>
            <w:szCs w:val="24"/>
          </w:rPr>
          <w:t xml:space="preserve">viewing and rating all videos, </w:t>
        </w:r>
      </w:ins>
      <w:ins w:id="3293" w:author="Billy Mitchell" w:date="2023-11-13T18:40:00Z">
        <w:r w:rsidR="00AE7182">
          <w:rPr>
            <w:bCs/>
            <w:szCs w:val="24"/>
          </w:rPr>
          <w:t xml:space="preserve">Study 3 </w:t>
        </w:r>
      </w:ins>
      <w:ins w:id="3294" w:author="Billy Mitchell [2]" w:date="2023-11-09T15:31:00Z">
        <w:r>
          <w:rPr>
            <w:bCs/>
            <w:szCs w:val="24"/>
          </w:rPr>
          <w:t xml:space="preserve">participants were </w:t>
        </w:r>
      </w:ins>
      <w:ins w:id="3295" w:author="Billy Mitchell [2]" w:date="2023-11-09T15:43:00Z">
        <w:r w:rsidR="004454BA">
          <w:rPr>
            <w:bCs/>
            <w:szCs w:val="24"/>
          </w:rPr>
          <w:t xml:space="preserve">assigned to either an “experience” </w:t>
        </w:r>
      </w:ins>
      <w:ins w:id="3296" w:author="Billy Mitchell" w:date="2023-11-09T20:20:00Z">
        <w:r w:rsidR="00877709">
          <w:rPr>
            <w:bCs/>
            <w:szCs w:val="24"/>
          </w:rPr>
          <w:t>(</w:t>
        </w:r>
        <w:r w:rsidR="00877709" w:rsidRPr="00877709">
          <w:rPr>
            <w:bCs/>
            <w:i/>
            <w:iCs/>
            <w:szCs w:val="24"/>
            <w:rPrChange w:id="3297" w:author="Billy Mitchell" w:date="2023-11-09T20:21:00Z">
              <w:rPr>
                <w:bCs/>
                <w:szCs w:val="24"/>
              </w:rPr>
            </w:rPrChange>
          </w:rPr>
          <w:t>n</w:t>
        </w:r>
        <w:r w:rsidR="00877709">
          <w:rPr>
            <w:bCs/>
            <w:szCs w:val="24"/>
          </w:rPr>
          <w:t xml:space="preserve"> = 130) </w:t>
        </w:r>
      </w:ins>
      <w:ins w:id="3298" w:author="Billy Mitchell [2]" w:date="2023-11-09T15:43:00Z">
        <w:r w:rsidR="004454BA">
          <w:rPr>
            <w:bCs/>
            <w:szCs w:val="24"/>
          </w:rPr>
          <w:t>or “forecast”</w:t>
        </w:r>
      </w:ins>
      <w:ins w:id="3299" w:author="Billy Mitchell" w:date="2023-11-09T20:21:00Z">
        <w:r w:rsidR="00877709">
          <w:rPr>
            <w:bCs/>
            <w:szCs w:val="24"/>
          </w:rPr>
          <w:t xml:space="preserve"> (</w:t>
        </w:r>
        <w:r w:rsidR="00877709" w:rsidRPr="009527CE">
          <w:rPr>
            <w:bCs/>
            <w:i/>
            <w:iCs/>
            <w:szCs w:val="24"/>
          </w:rPr>
          <w:t>n</w:t>
        </w:r>
        <w:r w:rsidR="00877709">
          <w:rPr>
            <w:bCs/>
            <w:szCs w:val="24"/>
          </w:rPr>
          <w:t xml:space="preserve"> = 112)</w:t>
        </w:r>
      </w:ins>
      <w:ins w:id="3300" w:author="Billy Mitchell [2]" w:date="2023-11-09T15:43:00Z">
        <w:r w:rsidR="004454BA">
          <w:rPr>
            <w:bCs/>
            <w:szCs w:val="24"/>
          </w:rPr>
          <w:t xml:space="preserve"> condition. Both conditions were </w:t>
        </w:r>
      </w:ins>
      <w:ins w:id="3301" w:author="Billy Mitchell [2]" w:date="2023-11-09T15:39:00Z">
        <w:r w:rsidR="00F10653">
          <w:rPr>
            <w:bCs/>
            <w:szCs w:val="24"/>
          </w:rPr>
          <w:t xml:space="preserve">given </w:t>
        </w:r>
      </w:ins>
      <w:ins w:id="3302" w:author="Billy Mitchell [2]" w:date="2023-11-09T15:40:00Z">
        <w:r w:rsidR="00F10653">
          <w:rPr>
            <w:bCs/>
            <w:szCs w:val="24"/>
          </w:rPr>
          <w:t xml:space="preserve">descriptions and </w:t>
        </w:r>
      </w:ins>
      <w:ins w:id="3303" w:author="Billy Mitchell [2]" w:date="2023-11-09T15:39:00Z">
        <w:r w:rsidR="00F10653">
          <w:rPr>
            <w:bCs/>
            <w:szCs w:val="24"/>
          </w:rPr>
          <w:t xml:space="preserve">examples of distraction and reappraisal </w:t>
        </w:r>
      </w:ins>
      <w:ins w:id="3304" w:author="Billy Mitchell [2]" w:date="2023-11-09T15:40:00Z">
        <w:r w:rsidR="00F10653">
          <w:rPr>
            <w:bCs/>
            <w:szCs w:val="24"/>
          </w:rPr>
          <w:t xml:space="preserve">that mirrored those used in Study 2 (though, </w:t>
        </w:r>
      </w:ins>
      <w:ins w:id="3305" w:author="Billy Mitchell [2]" w:date="2023-11-09T15:41:00Z">
        <w:r w:rsidR="00F10653">
          <w:rPr>
            <w:bCs/>
            <w:szCs w:val="24"/>
          </w:rPr>
          <w:t xml:space="preserve">‘haunted house’ was replaced with ‘horror movie’). Whether participants received the description and examples of </w:t>
        </w:r>
      </w:ins>
      <w:ins w:id="3306" w:author="Billy Mitchell [2]" w:date="2023-11-09T15:42:00Z">
        <w:r w:rsidR="00F10653">
          <w:rPr>
            <w:bCs/>
            <w:szCs w:val="24"/>
          </w:rPr>
          <w:t>distraction</w:t>
        </w:r>
      </w:ins>
      <w:ins w:id="3307" w:author="Billy Mitchell [2]" w:date="2023-11-09T15:41:00Z">
        <w:r w:rsidR="00F10653">
          <w:rPr>
            <w:bCs/>
            <w:szCs w:val="24"/>
          </w:rPr>
          <w:t xml:space="preserve"> </w:t>
        </w:r>
      </w:ins>
      <w:ins w:id="3308" w:author="Billy Mitchell [2]" w:date="2023-11-09T15:42:00Z">
        <w:r w:rsidR="00F10653">
          <w:rPr>
            <w:bCs/>
            <w:szCs w:val="24"/>
          </w:rPr>
          <w:t xml:space="preserve">or reappraisal first was counterbalanced across participants. </w:t>
        </w:r>
      </w:ins>
      <w:ins w:id="3309" w:author="Billy Mitchell [2]" w:date="2023-11-09T15:44:00Z">
        <w:r w:rsidR="004454BA">
          <w:rPr>
            <w:bCs/>
            <w:szCs w:val="24"/>
          </w:rPr>
          <w:t>However, following these descriptions p</w:t>
        </w:r>
      </w:ins>
      <w:ins w:id="3310" w:author="Billy Mitchell [2]" w:date="2023-11-09T15:42:00Z">
        <w:r w:rsidR="004454BA">
          <w:rPr>
            <w:bCs/>
            <w:szCs w:val="24"/>
          </w:rPr>
          <w:t>articipants</w:t>
        </w:r>
      </w:ins>
      <w:ins w:id="3311" w:author="Billy Mitchell [2]" w:date="2023-11-09T15:44:00Z">
        <w:r w:rsidR="004454BA">
          <w:rPr>
            <w:bCs/>
            <w:szCs w:val="24"/>
          </w:rPr>
          <w:t xml:space="preserve"> were asked either, “</w:t>
        </w:r>
        <w:r w:rsidR="004454BA" w:rsidRPr="004454BA">
          <w:rPr>
            <w:bCs/>
            <w:szCs w:val="24"/>
          </w:rPr>
          <w:t>Which strategy, if any, did you use to regulate your negative emotions while watching this clip?</w:t>
        </w:r>
      </w:ins>
      <w:ins w:id="3312" w:author="chelsea helion" w:date="2023-11-10T19:27:00Z">
        <w:r w:rsidR="00D07F46">
          <w:rPr>
            <w:bCs/>
            <w:szCs w:val="24"/>
          </w:rPr>
          <w:t xml:space="preserve">” (experiencer condition) </w:t>
        </w:r>
      </w:ins>
      <w:ins w:id="3313" w:author="Billy Mitchell [2]" w:date="2023-11-09T15:44:00Z">
        <w:del w:id="3314" w:author="chelsea helion" w:date="2023-11-10T19:27:00Z">
          <w:r w:rsidR="004454BA" w:rsidDel="00D07F46">
            <w:rPr>
              <w:bCs/>
              <w:szCs w:val="24"/>
            </w:rPr>
            <w:delText xml:space="preserve">” </w:delText>
          </w:r>
        </w:del>
        <w:r w:rsidR="004454BA">
          <w:rPr>
            <w:bCs/>
            <w:szCs w:val="24"/>
          </w:rPr>
          <w:t xml:space="preserve">or </w:t>
        </w:r>
      </w:ins>
      <w:ins w:id="3315" w:author="Billy Mitchell [2]" w:date="2023-11-09T15:46:00Z">
        <w:r w:rsidR="004454BA">
          <w:rPr>
            <w:bCs/>
            <w:szCs w:val="24"/>
          </w:rPr>
          <w:t>“</w:t>
        </w:r>
        <w:r w:rsidR="004454BA" w:rsidRPr="004454BA">
          <w:rPr>
            <w:bCs/>
            <w:szCs w:val="24"/>
          </w:rPr>
          <w:t>Which strategy, if any, would you predict the average person would use to regulate their negative emotions while watching this clip?</w:t>
        </w:r>
        <w:r w:rsidR="004454BA">
          <w:rPr>
            <w:bCs/>
            <w:szCs w:val="24"/>
          </w:rPr>
          <w:t>”</w:t>
        </w:r>
      </w:ins>
      <w:ins w:id="3316" w:author="chelsea helion" w:date="2023-11-10T19:28:00Z">
        <w:r w:rsidR="00D07F46">
          <w:rPr>
            <w:bCs/>
            <w:szCs w:val="24"/>
          </w:rPr>
          <w:t xml:space="preserve"> (forecaster condition)</w:t>
        </w:r>
      </w:ins>
      <w:ins w:id="3317" w:author="Billy Mitchell [2]" w:date="2023-11-09T15:46:00Z">
        <w:r w:rsidR="004454BA">
          <w:rPr>
            <w:bCs/>
            <w:szCs w:val="24"/>
          </w:rPr>
          <w:t>. Participants responded to this question by selecting either “Reappraisal</w:t>
        </w:r>
      </w:ins>
      <w:ins w:id="3318" w:author="Billy Mitchell [2]" w:date="2023-11-09T15:47:00Z">
        <w:r w:rsidR="004454BA">
          <w:rPr>
            <w:bCs/>
            <w:szCs w:val="24"/>
          </w:rPr>
          <w:t xml:space="preserve">”, “Distraction”, or “Neither”. The order in which these options appeared were randomized for each participant. Reminders of what the three options referred to </w:t>
        </w:r>
      </w:ins>
      <w:ins w:id="3319" w:author="Billy Mitchell [2]" w:date="2023-11-09T15:48:00Z">
        <w:r w:rsidR="004454BA">
          <w:rPr>
            <w:bCs/>
            <w:szCs w:val="24"/>
          </w:rPr>
          <w:t>appeared below the</w:t>
        </w:r>
      </w:ins>
      <w:ins w:id="3320" w:author="Billy Mitchell [2]" w:date="2023-11-09T15:58:00Z">
        <w:r w:rsidR="00066452">
          <w:rPr>
            <w:bCs/>
            <w:szCs w:val="24"/>
          </w:rPr>
          <w:t>se</w:t>
        </w:r>
      </w:ins>
      <w:ins w:id="3321" w:author="Billy Mitchell [2]" w:date="2023-11-09T15:48:00Z">
        <w:r w:rsidR="004454BA">
          <w:rPr>
            <w:bCs/>
            <w:szCs w:val="24"/>
          </w:rPr>
          <w:t xml:space="preserve"> options. </w:t>
        </w:r>
      </w:ins>
      <w:ins w:id="3322" w:author="Billy Mitchell [2]" w:date="2023-11-09T15:58:00Z">
        <w:r w:rsidR="00066452">
          <w:rPr>
            <w:bCs/>
            <w:szCs w:val="24"/>
          </w:rPr>
          <w:t>Reminders for p</w:t>
        </w:r>
      </w:ins>
      <w:ins w:id="3323" w:author="Billy Mitchell [2]" w:date="2023-11-09T15:48:00Z">
        <w:r w:rsidR="004454BA">
          <w:rPr>
            <w:bCs/>
            <w:szCs w:val="24"/>
          </w:rPr>
          <w:t>articipants in the experience condition read, “</w:t>
        </w:r>
        <w:r w:rsidR="004454BA" w:rsidRPr="004454BA">
          <w:rPr>
            <w:bCs/>
            <w:szCs w:val="24"/>
          </w:rPr>
          <w:t>CHOOSE REAPPRAISAL</w:t>
        </w:r>
      </w:ins>
      <w:ins w:id="3324" w:author="Billy Mitchell [2]" w:date="2023-11-09T15:49:00Z">
        <w:r w:rsidR="004454BA">
          <w:rPr>
            <w:bCs/>
            <w:szCs w:val="24"/>
          </w:rPr>
          <w:t xml:space="preserve"> </w:t>
        </w:r>
      </w:ins>
      <w:ins w:id="3325" w:author="Billy Mitchell [2]" w:date="2023-11-09T15:48:00Z">
        <w:r w:rsidR="004454BA" w:rsidRPr="004454BA">
          <w:rPr>
            <w:bCs/>
            <w:szCs w:val="24"/>
          </w:rPr>
          <w:t>if you changed how you thought about the video</w:t>
        </w:r>
      </w:ins>
      <w:ins w:id="3326" w:author="Billy Mitchell [2]" w:date="2023-11-09T15:49:00Z">
        <w:r w:rsidR="004454BA">
          <w:rPr>
            <w:bCs/>
            <w:szCs w:val="24"/>
          </w:rPr>
          <w:t xml:space="preserve">; </w:t>
        </w:r>
      </w:ins>
      <w:ins w:id="3327" w:author="Billy Mitchell [2]" w:date="2023-11-09T15:48:00Z">
        <w:r w:rsidR="004454BA" w:rsidRPr="004454BA">
          <w:rPr>
            <w:bCs/>
            <w:szCs w:val="24"/>
          </w:rPr>
          <w:t>CHOOSE DISTRACTION</w:t>
        </w:r>
      </w:ins>
      <w:ins w:id="3328" w:author="Billy Mitchell [2]" w:date="2023-11-09T15:49:00Z">
        <w:r w:rsidR="004454BA">
          <w:rPr>
            <w:bCs/>
            <w:szCs w:val="24"/>
          </w:rPr>
          <w:t xml:space="preserve"> </w:t>
        </w:r>
      </w:ins>
      <w:ins w:id="3329" w:author="Billy Mitchell [2]" w:date="2023-11-09T15:48:00Z">
        <w:r w:rsidR="004454BA" w:rsidRPr="004454BA">
          <w:rPr>
            <w:bCs/>
            <w:szCs w:val="24"/>
          </w:rPr>
          <w:t>if you diverted your attention from the video</w:t>
        </w:r>
      </w:ins>
      <w:ins w:id="3330" w:author="Billy Mitchell [2]" w:date="2023-11-09T15:49:00Z">
        <w:r w:rsidR="004454BA">
          <w:rPr>
            <w:bCs/>
            <w:szCs w:val="24"/>
          </w:rPr>
          <w:t xml:space="preserve">; </w:t>
        </w:r>
      </w:ins>
      <w:ins w:id="3331" w:author="Billy Mitchell [2]" w:date="2023-11-09T15:48:00Z">
        <w:r w:rsidR="004454BA" w:rsidRPr="004454BA">
          <w:rPr>
            <w:bCs/>
            <w:szCs w:val="24"/>
          </w:rPr>
          <w:t>CHOOSE NEITHER if you did not implement either of the other two strategies</w:t>
        </w:r>
      </w:ins>
      <w:ins w:id="3332" w:author="Billy Mitchell [2]" w:date="2023-11-09T15:50:00Z">
        <w:r w:rsidR="004454BA">
          <w:rPr>
            <w:bCs/>
            <w:szCs w:val="24"/>
          </w:rPr>
          <w:t>”</w:t>
        </w:r>
      </w:ins>
      <w:ins w:id="3333" w:author="Billy Mitchell [2]" w:date="2023-11-09T15:49:00Z">
        <w:r w:rsidR="004454BA">
          <w:rPr>
            <w:bCs/>
            <w:szCs w:val="24"/>
          </w:rPr>
          <w:t xml:space="preserve">. </w:t>
        </w:r>
      </w:ins>
      <w:ins w:id="3334" w:author="Billy Mitchell [2]" w:date="2023-11-09T15:58:00Z">
        <w:r w:rsidR="00066452">
          <w:rPr>
            <w:bCs/>
            <w:szCs w:val="24"/>
          </w:rPr>
          <w:t>Reminders for p</w:t>
        </w:r>
      </w:ins>
      <w:ins w:id="3335" w:author="Billy Mitchell [2]" w:date="2023-11-09T15:49:00Z">
        <w:r w:rsidR="004454BA">
          <w:rPr>
            <w:bCs/>
            <w:szCs w:val="24"/>
          </w:rPr>
          <w:t>articipants in the forecast condition read, “</w:t>
        </w:r>
      </w:ins>
      <w:ins w:id="3336" w:author="Billy Mitchell [2]" w:date="2023-11-09T15:50:00Z">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w:t>
        </w:r>
      </w:ins>
      <w:ins w:id="3337" w:author="Billy Mitchell [2]" w:date="2023-11-09T15:52:00Z">
        <w:r w:rsidR="004454BA">
          <w:rPr>
            <w:bCs/>
            <w:szCs w:val="24"/>
          </w:rPr>
          <w:t xml:space="preserve"> </w:t>
        </w:r>
      </w:ins>
      <w:ins w:id="3338" w:author="Billy Mitchell [2]" w:date="2023-11-09T15:59:00Z">
        <w:r w:rsidR="00066452">
          <w:rPr>
            <w:bCs/>
            <w:szCs w:val="24"/>
          </w:rPr>
          <w:t xml:space="preserve">If participants selected neither, they were not asked any further questions for that stimulus. </w:t>
        </w:r>
      </w:ins>
      <w:ins w:id="3339" w:author="Billy Mitchell [2]" w:date="2023-11-09T15:52:00Z">
        <w:r w:rsidR="00066452">
          <w:rPr>
            <w:bCs/>
            <w:szCs w:val="24"/>
          </w:rPr>
          <w:t>If participants selected a non-neither option, they were asked how much t</w:t>
        </w:r>
      </w:ins>
      <w:ins w:id="3340" w:author="Billy Mitchell [2]" w:date="2023-11-09T15:59:00Z">
        <w:r w:rsidR="00066452">
          <w:rPr>
            <w:bCs/>
            <w:szCs w:val="24"/>
          </w:rPr>
          <w:t>he strategy they used</w:t>
        </w:r>
      </w:ins>
      <w:ins w:id="3341" w:author="chelsea helion" w:date="2023-11-10T19:29:00Z">
        <w:r w:rsidR="00797567">
          <w:rPr>
            <w:bCs/>
            <w:szCs w:val="24"/>
          </w:rPr>
          <w:t xml:space="preserve"> reduced</w:t>
        </w:r>
      </w:ins>
      <w:ins w:id="3342" w:author="Billy Mitchell [2]" w:date="2023-11-09T15:52:00Z">
        <w:r w:rsidR="004454BA">
          <w:rPr>
            <w:bCs/>
            <w:szCs w:val="24"/>
          </w:rPr>
          <w:t xml:space="preserve"> </w:t>
        </w:r>
      </w:ins>
      <w:ins w:id="3343" w:author="Billy Mitchell [2]" w:date="2023-11-09T16:00:00Z">
        <w:r w:rsidR="00066452">
          <w:rPr>
            <w:bCs/>
            <w:szCs w:val="24"/>
          </w:rPr>
          <w:t xml:space="preserve">or the strategy they forecasted </w:t>
        </w:r>
        <w:del w:id="3344" w:author="chelsea helion" w:date="2023-11-10T19:29:00Z">
          <w:r w:rsidR="00066452" w:rsidDel="00797567">
            <w:rPr>
              <w:bCs/>
              <w:szCs w:val="24"/>
            </w:rPr>
            <w:delText>should be used reduced</w:delText>
          </w:r>
        </w:del>
      </w:ins>
      <w:ins w:id="3345" w:author="chelsea helion" w:date="2023-11-10T19:29:00Z">
        <w:r w:rsidR="00797567">
          <w:rPr>
            <w:bCs/>
            <w:szCs w:val="24"/>
          </w:rPr>
          <w:t>would reduce</w:t>
        </w:r>
      </w:ins>
      <w:ins w:id="3346" w:author="Billy Mitchell [2]" w:date="2023-11-09T16:00:00Z">
        <w:r w:rsidR="00066452">
          <w:rPr>
            <w:bCs/>
            <w:szCs w:val="24"/>
          </w:rPr>
          <w:t xml:space="preserve"> negative emotions while watching the stimulus on a 0 to 100 scale as previously described.</w:t>
        </w:r>
      </w:ins>
      <w:ins w:id="3347" w:author="Billy Mitchell [2]" w:date="2023-11-09T16:01:00Z">
        <w:r w:rsidR="00066452">
          <w:rPr>
            <w:bCs/>
            <w:szCs w:val="24"/>
          </w:rPr>
          <w:t xml:space="preserve"> </w:t>
        </w:r>
      </w:ins>
      <w:ins w:id="3348" w:author="Billy Mitchell [2]" w:date="2023-11-09T15:54:00Z">
        <w:r w:rsidR="00066452">
          <w:rPr>
            <w:bCs/>
            <w:szCs w:val="24"/>
          </w:rPr>
          <w:t xml:space="preserve">Participants </w:t>
        </w:r>
      </w:ins>
      <w:ins w:id="3349" w:author="Billy Mitchell [2]" w:date="2023-11-09T15:55:00Z">
        <w:r w:rsidR="00066452">
          <w:rPr>
            <w:bCs/>
            <w:szCs w:val="24"/>
          </w:rPr>
          <w:t>also</w:t>
        </w:r>
      </w:ins>
      <w:ins w:id="3350" w:author="Billy Mitchell [2]" w:date="2023-11-09T16:01:00Z">
        <w:r w:rsidR="00066452">
          <w:rPr>
            <w:bCs/>
            <w:szCs w:val="24"/>
          </w:rPr>
          <w:t xml:space="preserve"> </w:t>
        </w:r>
      </w:ins>
      <w:ins w:id="3351" w:author="Billy Mitchell" w:date="2023-11-13T16:32:00Z">
        <w:r w:rsidR="001227C9">
          <w:rPr>
            <w:bCs/>
            <w:szCs w:val="24"/>
          </w:rPr>
          <w:t xml:space="preserve">either </w:t>
        </w:r>
      </w:ins>
      <w:ins w:id="3352" w:author="Billy Mitchell [2]" w:date="2023-11-09T16:01:00Z">
        <w:r w:rsidR="00066452">
          <w:rPr>
            <w:bCs/>
            <w:szCs w:val="24"/>
          </w:rPr>
          <w:t>answered how effortful it was</w:t>
        </w:r>
      </w:ins>
      <w:ins w:id="3353" w:author="chelsea helion" w:date="2023-11-10T19:29:00Z">
        <w:r w:rsidR="00797567">
          <w:rPr>
            <w:bCs/>
            <w:szCs w:val="24"/>
          </w:rPr>
          <w:t xml:space="preserve"> </w:t>
        </w:r>
        <w:del w:id="3354" w:author="Billy Mitchell" w:date="2023-11-13T16:30:00Z">
          <w:r w:rsidR="00797567" w:rsidDel="008E1A03">
            <w:rPr>
              <w:bCs/>
              <w:szCs w:val="24"/>
            </w:rPr>
            <w:delText>or would be</w:delText>
          </w:r>
        </w:del>
      </w:ins>
      <w:ins w:id="3355" w:author="Billy Mitchell [2]" w:date="2023-11-09T16:01:00Z">
        <w:del w:id="3356" w:author="Billy Mitchell" w:date="2023-11-13T16:30:00Z">
          <w:r w:rsidR="00066452" w:rsidDel="008E1A03">
            <w:rPr>
              <w:bCs/>
              <w:szCs w:val="24"/>
            </w:rPr>
            <w:delText xml:space="preserve"> </w:delText>
          </w:r>
        </w:del>
        <w:r w:rsidR="00066452">
          <w:rPr>
            <w:bCs/>
            <w:szCs w:val="24"/>
          </w:rPr>
          <w:t>to use a strategy and how successfully they could use it, or how effortful that they predict it might be</w:t>
        </w:r>
        <w:del w:id="3357" w:author="Billy Mitchell" w:date="2023-11-13T16:32:00Z">
          <w:r w:rsidR="00066452" w:rsidDel="001227C9">
            <w:rPr>
              <w:bCs/>
              <w:szCs w:val="24"/>
            </w:rPr>
            <w:delText>, as well as</w:delText>
          </w:r>
        </w:del>
      </w:ins>
      <w:ins w:id="3358" w:author="Billy Mitchell" w:date="2023-11-13T16:32:00Z">
        <w:r w:rsidR="001227C9">
          <w:rPr>
            <w:bCs/>
            <w:szCs w:val="24"/>
          </w:rPr>
          <w:t xml:space="preserve"> and</w:t>
        </w:r>
      </w:ins>
      <w:ins w:id="3359" w:author="Billy Mitchell [2]" w:date="2023-11-09T16:01:00Z">
        <w:r w:rsidR="00066452">
          <w:rPr>
            <w:bCs/>
            <w:szCs w:val="24"/>
          </w:rPr>
          <w:t xml:space="preserve"> how </w:t>
        </w:r>
        <w:r w:rsidR="00066452">
          <w:rPr>
            <w:bCs/>
            <w:szCs w:val="24"/>
          </w:rPr>
          <w:lastRenderedPageBreak/>
          <w:t>successfully they predict it could be use</w:t>
        </w:r>
      </w:ins>
      <w:ins w:id="3360" w:author="Billy Mitchell" w:date="2023-11-13T16:30:00Z">
        <w:r w:rsidR="008E1A03">
          <w:rPr>
            <w:bCs/>
            <w:szCs w:val="24"/>
          </w:rPr>
          <w:t>d.</w:t>
        </w:r>
      </w:ins>
      <w:ins w:id="3361" w:author="Billy Mitchell [2]" w:date="2023-11-09T16:01:00Z">
        <w:del w:id="3362" w:author="Billy Mitchell" w:date="2023-11-13T16:30:00Z">
          <w:r w:rsidR="00066452" w:rsidDel="008E1A03">
            <w:rPr>
              <w:bCs/>
              <w:szCs w:val="24"/>
            </w:rPr>
            <w:delText>d.</w:delText>
          </w:r>
        </w:del>
        <w:r w:rsidR="00066452">
          <w:rPr>
            <w:bCs/>
            <w:szCs w:val="24"/>
          </w:rPr>
          <w:t xml:space="preserve"> These were each captured on 7-point </w:t>
        </w:r>
      </w:ins>
      <w:ins w:id="3363" w:author="Billy Mitchell [2]" w:date="2023-11-09T16:04:00Z">
        <w:r w:rsidR="00CE2307">
          <w:rPr>
            <w:bCs/>
            <w:szCs w:val="24"/>
          </w:rPr>
          <w:t>Likert</w:t>
        </w:r>
      </w:ins>
      <w:ins w:id="3364" w:author="Billy Mitchell [2]" w:date="2023-11-09T16:01:00Z">
        <w:r w:rsidR="00066452">
          <w:rPr>
            <w:bCs/>
            <w:szCs w:val="24"/>
          </w:rPr>
          <w:t xml:space="preserve"> scales ranging from </w:t>
        </w:r>
      </w:ins>
      <w:ins w:id="3365" w:author="Billy Mitchell [2]" w:date="2023-11-09T16:03:00Z">
        <w:r w:rsidR="00066452">
          <w:rPr>
            <w:bCs/>
            <w:szCs w:val="24"/>
          </w:rPr>
          <w:t>“Not at all” to “Extremely”</w:t>
        </w:r>
        <w:r w:rsidR="00CE2307">
          <w:rPr>
            <w:bCs/>
            <w:szCs w:val="24"/>
          </w:rPr>
          <w:t xml:space="preserve">. Participants responded to questions for each clip in the order that they clips were watched and a still from each clip was centrally-placed </w:t>
        </w:r>
      </w:ins>
      <w:ins w:id="3366" w:author="Billy Mitchell [2]" w:date="2023-11-09T16:05:00Z">
        <w:r w:rsidR="00CE2307">
          <w:rPr>
            <w:bCs/>
            <w:szCs w:val="24"/>
          </w:rPr>
          <w:t xml:space="preserve">on the screen for each question to ensure participants understood which stimulus that they question was referring to. </w:t>
        </w:r>
      </w:ins>
      <w:ins w:id="3367" w:author="Billy Mitchell [2]" w:date="2023-11-09T16:06:00Z">
        <w:r w:rsidR="00CE2307">
          <w:rPr>
            <w:bCs/>
            <w:szCs w:val="24"/>
          </w:rPr>
          <w:t xml:space="preserve">Following all questions, participants were asked to provide a brief example of both reappraisal and distraction in a free-response textbox to </w:t>
        </w:r>
      </w:ins>
      <w:ins w:id="3368" w:author="Billy Mitchell [2]" w:date="2023-11-09T16:07:00Z">
        <w:r w:rsidR="00CE2307">
          <w:rPr>
            <w:bCs/>
            <w:szCs w:val="24"/>
          </w:rPr>
          <w:t xml:space="preserve">further </w:t>
        </w:r>
      </w:ins>
      <w:ins w:id="3369" w:author="Billy Mitchell [2]" w:date="2023-11-09T16:06:00Z">
        <w:r w:rsidR="00CE2307">
          <w:rPr>
            <w:bCs/>
            <w:szCs w:val="24"/>
          </w:rPr>
          <w:t xml:space="preserve">assess </w:t>
        </w:r>
      </w:ins>
      <w:ins w:id="3370" w:author="Billy Mitchell [2]" w:date="2023-11-09T16:07:00Z">
        <w:r w:rsidR="00CE2307">
          <w:rPr>
            <w:bCs/>
            <w:szCs w:val="24"/>
          </w:rPr>
          <w:t xml:space="preserve">task </w:t>
        </w:r>
      </w:ins>
      <w:ins w:id="3371" w:author="Billy Mitchell [2]" w:date="2023-11-09T16:06:00Z">
        <w:r w:rsidR="00CE2307">
          <w:rPr>
            <w:bCs/>
            <w:szCs w:val="24"/>
          </w:rPr>
          <w:t xml:space="preserve">comprehension. </w:t>
        </w:r>
      </w:ins>
      <w:ins w:id="3372" w:author="Billy Mitchell" w:date="2023-11-09T01:05:00Z">
        <w:del w:id="3373" w:author="Billy Mitchell [2]" w:date="2023-11-09T16:07:00Z">
          <w:r w:rsidR="0043784E" w:rsidRPr="008C7178" w:rsidDel="00CE2307">
            <w:rPr>
              <w:szCs w:val="24"/>
            </w:rPr>
            <w:delText xml:space="preserve">Details from seventy-eight negatively-valenced </w:delText>
          </w:r>
          <w:r w:rsidR="0043784E" w:rsidDel="00CE2307">
            <w:rPr>
              <w:szCs w:val="24"/>
            </w:rPr>
            <w:delText>pilot study</w:delText>
          </w:r>
          <w:r w:rsidR="0043784E" w:rsidRPr="008C7178" w:rsidDel="00CE2307">
            <w:rPr>
              <w:szCs w:val="24"/>
            </w:rPr>
            <w:delText xml:space="preserve"> events regulated through either reappraisal or distraction were presented to </w:delText>
          </w:r>
          <w:r w:rsidR="0043784E" w:rsidDel="00CE2307">
            <w:rPr>
              <w:szCs w:val="24"/>
            </w:rPr>
            <w:delText>online participants</w:delText>
          </w:r>
          <w:r w:rsidR="0043784E" w:rsidRPr="008C7178" w:rsidDel="00CE2307">
            <w:rPr>
              <w:szCs w:val="24"/>
            </w:rPr>
            <w:delTex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delText>
          </w:r>
          <w:r w:rsidR="0043784E" w:rsidDel="00CE2307">
            <w:rPr>
              <w:szCs w:val="24"/>
            </w:rPr>
            <w:delText xml:space="preserve"> These haunted house-specific examples included: a.) </w:delText>
          </w:r>
          <w:r w:rsidR="0043784E" w:rsidRPr="00D729E1" w:rsidDel="00CE2307">
            <w:rPr>
              <w:szCs w:val="24"/>
            </w:rPr>
            <w:delText>mak</w:delText>
          </w:r>
          <w:r w:rsidR="0043784E" w:rsidDel="00CE2307">
            <w:rPr>
              <w:szCs w:val="24"/>
            </w:rPr>
            <w:delText>ing</w:delText>
          </w:r>
          <w:r w:rsidR="0043784E" w:rsidRPr="00D729E1" w:rsidDel="00CE2307">
            <w:rPr>
              <w:szCs w:val="24"/>
            </w:rPr>
            <w:delText xml:space="preserve"> an effort to remind </w:delText>
          </w:r>
          <w:r w:rsidR="0043784E" w:rsidDel="00CE2307">
            <w:rPr>
              <w:szCs w:val="24"/>
            </w:rPr>
            <w:delText>one</w:delText>
          </w:r>
          <w:r w:rsidR="0043784E" w:rsidRPr="00D729E1" w:rsidDel="00CE2307">
            <w:rPr>
              <w:szCs w:val="24"/>
            </w:rPr>
            <w:delText xml:space="preserve">self that the people are just actors who are using props, rather than zombies trying to hurt </w:delText>
          </w:r>
          <w:r w:rsidR="0043784E" w:rsidDel="00CE2307">
            <w:rPr>
              <w:szCs w:val="24"/>
            </w:rPr>
            <w:delText xml:space="preserve">them, and b.) </w:delText>
          </w:r>
          <w:r w:rsidR="0043784E" w:rsidRPr="00D729E1" w:rsidDel="00CE2307">
            <w:rPr>
              <w:szCs w:val="24"/>
            </w:rPr>
            <w:delText>choos</w:delText>
          </w:r>
          <w:r w:rsidR="0043784E" w:rsidDel="00CE2307">
            <w:rPr>
              <w:szCs w:val="24"/>
            </w:rPr>
            <w:delText>ing</w:delText>
          </w:r>
          <w:r w:rsidR="0043784E" w:rsidRPr="00D729E1" w:rsidDel="00CE2307">
            <w:rPr>
              <w:szCs w:val="24"/>
            </w:rPr>
            <w:delText xml:space="preserve"> to look down at </w:delText>
          </w:r>
          <w:r w:rsidR="0043784E" w:rsidDel="00CE2307">
            <w:rPr>
              <w:szCs w:val="24"/>
            </w:rPr>
            <w:delText>one’s</w:delText>
          </w:r>
          <w:r w:rsidR="0043784E" w:rsidRPr="00D729E1" w:rsidDel="00CE2307">
            <w:rPr>
              <w:szCs w:val="24"/>
            </w:rPr>
            <w:delText xml:space="preserve"> feet or </w:delText>
          </w:r>
          <w:r w:rsidR="0043784E" w:rsidDel="00CE2307">
            <w:rPr>
              <w:szCs w:val="24"/>
            </w:rPr>
            <w:delText>focusing on what</w:delText>
          </w:r>
          <w:r w:rsidR="0043784E" w:rsidRPr="00D729E1" w:rsidDel="00CE2307">
            <w:rPr>
              <w:szCs w:val="24"/>
            </w:rPr>
            <w:delText xml:space="preserve"> </w:delText>
          </w:r>
          <w:r w:rsidR="0043784E" w:rsidDel="00CE2307">
            <w:rPr>
              <w:szCs w:val="24"/>
            </w:rPr>
            <w:delText>one</w:delText>
          </w:r>
          <w:r w:rsidR="0043784E" w:rsidRPr="00D729E1" w:rsidDel="00CE2307">
            <w:rPr>
              <w:szCs w:val="24"/>
            </w:rPr>
            <w:delText xml:space="preserve"> ate for lunch rather than focusing on the zombies coming after you</w:delText>
          </w:r>
          <w:r w:rsidR="0043784E" w:rsidDel="00CE2307">
            <w:rPr>
              <w:szCs w:val="24"/>
            </w:rPr>
            <w:delText>, for reappraisal and distraction specifically</w:delText>
          </w:r>
          <w:r w:rsidR="0043784E" w:rsidRPr="00D729E1" w:rsidDel="00CE2307">
            <w:rPr>
              <w:szCs w:val="24"/>
            </w:rPr>
            <w:delText>.</w:delText>
          </w:r>
          <w:r w:rsidR="0043784E" w:rsidRPr="008C7178" w:rsidDel="00CE2307">
            <w:rPr>
              <w:szCs w:val="24"/>
            </w:rPr>
            <w:delText xml:space="preserve"> Participants performed a brief practice task </w:delText>
          </w:r>
          <w:r w:rsidR="0043784E" w:rsidDel="00CE2307">
            <w:rPr>
              <w:szCs w:val="24"/>
            </w:rPr>
            <w:delText xml:space="preserve">which required successfully defining and applying both categories </w:delText>
          </w:r>
          <w:r w:rsidR="0043784E" w:rsidRPr="008C7178" w:rsidDel="00CE2307">
            <w:rPr>
              <w:szCs w:val="24"/>
            </w:rPr>
            <w:delText>before the primary task began</w:delText>
          </w:r>
          <w:r w:rsidR="0043784E" w:rsidDel="00CE2307">
            <w:rPr>
              <w:szCs w:val="24"/>
            </w:rPr>
            <w:delText xml:space="preserve"> </w:delText>
          </w:r>
          <w:r w:rsidR="0043784E" w:rsidDel="00CE2307">
            <w:delText xml:space="preserve"> (</w:delText>
          </w:r>
          <w:r w:rsidR="0043784E" w:rsidDel="00CE2307">
            <w:rPr>
              <w:b/>
              <w:bCs/>
            </w:rPr>
            <w:delText>Fig. 5</w:delText>
          </w:r>
          <w:r w:rsidR="0043784E" w:rsidRPr="00EB0294" w:rsidDel="00CE2307">
            <w:delText>)</w:delText>
          </w:r>
          <w:r w:rsidR="0043784E" w:rsidRPr="008C7178" w:rsidDel="00CE2307">
            <w:rPr>
              <w:szCs w:val="24"/>
            </w:rPr>
            <w:delText xml:space="preserve">. </w:delText>
          </w:r>
          <w:r w:rsidR="0043784E" w:rsidDel="00CE2307">
            <w:rPr>
              <w:szCs w:val="24"/>
            </w:rPr>
            <w:delText xml:space="preserve">Participants were provided an opportunity to pause participation and contact research staff if they had questions about definitions or strategy application before proceeding. </w:delText>
          </w:r>
          <w:r w:rsidR="0043784E" w:rsidRPr="008C7178" w:rsidDel="00CE2307">
            <w:rPr>
              <w:szCs w:val="24"/>
            </w:rPr>
            <w:delText>All 78 events were randomized and serially presented.</w:delText>
          </w:r>
          <w:r w:rsidR="0043784E" w:rsidDel="00CE2307">
            <w:rPr>
              <w:szCs w:val="24"/>
            </w:rPr>
            <w:delText xml:space="preserve"> These events were screened for information pertinent to reappraisal and distraction that may unduly influence participant decisions.</w:delText>
          </w:r>
          <w:r w:rsidR="0043784E" w:rsidRPr="008C7178" w:rsidDel="00CE2307">
            <w:rPr>
              <w:szCs w:val="24"/>
            </w:rPr>
            <w:delText xml:space="preserve"> For each event, the emotions experienced, the intensity of each emotion, how the experiencer described the event, and definitions for both strategies were displayed.</w:delText>
          </w:r>
          <w:r w:rsidR="0043784E" w:rsidDel="00CE2307">
            <w:rPr>
              <w:szCs w:val="24"/>
            </w:rPr>
            <w:delText xml:space="preserve"> </w:delText>
          </w:r>
          <w:r w:rsidR="0043784E" w:rsidRPr="008C7178" w:rsidDel="00CE2307">
            <w:rPr>
              <w:szCs w:val="24"/>
            </w:rPr>
            <w:delText xml:space="preserve">Participants were then asked to predict which strategy they would choose to reduce the emotional intensity of the situation. </w:delText>
          </w:r>
          <w:r w:rsidR="0043784E" w:rsidDel="00CE2307">
            <w:rPr>
              <w:szCs w:val="24"/>
            </w:rPr>
            <w:delText xml:space="preserve">Participants were granted as much time as needed to complete the task. </w:delText>
          </w:r>
        </w:del>
        <w:r w:rsidR="0043784E" w:rsidRPr="008C7178">
          <w:rPr>
            <w:szCs w:val="24"/>
          </w:rPr>
          <w:t>Following the primary task, participants completed individual difference measures</w:t>
        </w:r>
        <w:r w:rsidR="0043784E">
          <w:rPr>
            <w:szCs w:val="24"/>
          </w:rPr>
          <w:t xml:space="preserve">, including the Emotion </w:t>
        </w:r>
        <w:del w:id="3374" w:author="Billy Mitchell [2]" w:date="2023-11-09T14:48:00Z">
          <w:r w:rsidR="0043784E" w:rsidDel="00994776">
            <w:rPr>
              <w:noProof/>
              <w:szCs w:val="24"/>
            </w:rPr>
            <mc:AlternateContent>
              <mc:Choice Requires="wpg">
                <w:drawing>
                  <wp:anchor distT="0" distB="0" distL="114300" distR="114300" simplePos="0" relativeHeight="251680768" behindDoc="0" locked="0" layoutInCell="1" allowOverlap="1" wp14:anchorId="039ADC1A" wp14:editId="3750E78A">
                    <wp:simplePos x="0" y="0"/>
                    <wp:positionH relativeFrom="margin">
                      <wp:align>center</wp:align>
                    </wp:positionH>
                    <wp:positionV relativeFrom="paragraph">
                      <wp:posOffset>4225925</wp:posOffset>
                    </wp:positionV>
                    <wp:extent cx="6440170" cy="3999230"/>
                    <wp:effectExtent l="0" t="0" r="0" b="1270"/>
                    <wp:wrapTopAndBottom/>
                    <wp:docPr id="1747324267" name="Group 1747324267"/>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1848818271"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503968506" name="Picture 150396850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039ADC1A" id="Group 1747324267" o:spid="_x0000_s1061" style="position:absolute;left:0;text-align:left;margin-left:0;margin-top:332.75pt;width:507.1pt;height:314.9pt;z-index:251680768;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">
                    <v:shape id="Text Box 2" o:spid="_x0000_s106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" stroked="f">
                      <v:textbo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503968506" o:spid="_x0000_s106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">
                      <v:imagedata r:id="rId35" o:title=""/>
                    </v:shape>
                    <w10:wrap type="topAndBottom" anchorx="margin"/>
                  </v:group>
                </w:pict>
              </mc:Fallback>
            </mc:AlternateContent>
          </w:r>
        </w:del>
        <w:r w:rsidR="0043784E">
          <w:rPr>
            <w:szCs w:val="24"/>
          </w:rPr>
          <w:t>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ins>
      <w:ins w:id="3375" w:author="Billy Mitchell [2]" w:date="2023-11-09T16:25:00Z">
        <w:r w:rsidR="00856353">
          <w:rPr>
            <w:szCs w:val="24"/>
          </w:rPr>
          <w:t>2</w:t>
        </w:r>
      </w:ins>
      <w:ins w:id="3376" w:author="Billy Mitchell [2]" w:date="2023-11-09T16:28:00Z">
        <w:r w:rsidR="00856353">
          <w:rPr>
            <w:szCs w:val="24"/>
          </w:rPr>
          <w:t>1</w:t>
        </w:r>
      </w:ins>
      <w:ins w:id="3377" w:author="Billy Mitchell" w:date="2023-11-09T01:05:00Z">
        <w:del w:id="3378" w:author="Billy Mitchell [2]" w:date="2023-11-09T16:25:00Z">
          <w:r w:rsidR="0043784E" w:rsidDel="00856353">
            <w:rPr>
              <w:szCs w:val="24"/>
            </w:rPr>
            <w:delText>33</w:delText>
          </w:r>
        </w:del>
        <w:r w:rsidR="0043784E">
          <w:rPr>
            <w:szCs w:val="24"/>
          </w:rPr>
          <w:t>.</w:t>
        </w:r>
      </w:ins>
      <w:ins w:id="3379" w:author="Billy Mitchell [2]" w:date="2023-11-09T16:26:00Z">
        <w:r w:rsidR="00856353">
          <w:rPr>
            <w:szCs w:val="24"/>
          </w:rPr>
          <w:t>9</w:t>
        </w:r>
      </w:ins>
      <w:ins w:id="3380" w:author="Billy Mitchell" w:date="2023-11-09T01:05:00Z">
        <w:del w:id="3381" w:author="Billy Mitchell [2]" w:date="2023-11-09T16:26:00Z">
          <w:r w:rsidR="0043784E" w:rsidDel="00856353">
            <w:rPr>
              <w:szCs w:val="24"/>
            </w:rPr>
            <w:delText>7</w:delText>
          </w:r>
        </w:del>
        <w:r w:rsidR="0043784E">
          <w:rPr>
            <w:szCs w:val="24"/>
          </w:rPr>
          <w:t xml:space="preserve"> minutes on average (</w:t>
        </w:r>
        <w:r w:rsidR="0043784E" w:rsidRPr="00AA18EC">
          <w:rPr>
            <w:i/>
            <w:iCs/>
            <w:szCs w:val="24"/>
          </w:rPr>
          <w:t>median</w:t>
        </w:r>
        <w:r w:rsidR="0043784E">
          <w:rPr>
            <w:szCs w:val="24"/>
          </w:rPr>
          <w:t xml:space="preserve"> = </w:t>
        </w:r>
      </w:ins>
      <w:ins w:id="3382" w:author="Billy Mitchell [2]" w:date="2023-11-09T16:26:00Z">
        <w:r w:rsidR="00856353">
          <w:rPr>
            <w:szCs w:val="24"/>
          </w:rPr>
          <w:t>20</w:t>
        </w:r>
      </w:ins>
      <w:ins w:id="3383" w:author="Billy Mitchell" w:date="2023-11-09T01:05:00Z">
        <w:del w:id="3384" w:author="Billy Mitchell [2]" w:date="2023-11-09T16:26:00Z">
          <w:r w:rsidR="0043784E" w:rsidDel="00856353">
            <w:rPr>
              <w:szCs w:val="24"/>
            </w:rPr>
            <w:delText>31</w:delText>
          </w:r>
        </w:del>
        <w:r w:rsidR="0043784E">
          <w:rPr>
            <w:szCs w:val="24"/>
          </w:rPr>
          <w:t>.</w:t>
        </w:r>
      </w:ins>
      <w:ins w:id="3385" w:author="Billy Mitchell [2]" w:date="2023-11-09T16:28:00Z">
        <w:r w:rsidR="00856353">
          <w:rPr>
            <w:szCs w:val="24"/>
          </w:rPr>
          <w:t>5</w:t>
        </w:r>
      </w:ins>
      <w:ins w:id="3386" w:author="Billy Mitchell" w:date="2023-11-09T01:05:00Z">
        <w:del w:id="3387" w:author="Billy Mitchell [2]" w:date="2023-11-09T16:26:00Z">
          <w:r w:rsidR="0043784E" w:rsidDel="00856353">
            <w:rPr>
              <w:szCs w:val="24"/>
            </w:rPr>
            <w:delText>5</w:delText>
          </w:r>
        </w:del>
        <w:r w:rsidR="0043784E">
          <w:rPr>
            <w:szCs w:val="24"/>
          </w:rPr>
          <w:t xml:space="preserve"> minutes, </w:t>
        </w:r>
        <w:r w:rsidR="0043784E" w:rsidRPr="00E9258A">
          <w:rPr>
            <w:i/>
            <w:iCs/>
            <w:szCs w:val="24"/>
          </w:rPr>
          <w:t>sd</w:t>
        </w:r>
        <w:r w:rsidR="0043784E">
          <w:rPr>
            <w:szCs w:val="24"/>
          </w:rPr>
          <w:t xml:space="preserve"> = </w:t>
        </w:r>
      </w:ins>
      <w:ins w:id="3388" w:author="Billy Mitchell [2]" w:date="2023-11-09T16:28:00Z">
        <w:r w:rsidR="00856353">
          <w:rPr>
            <w:szCs w:val="24"/>
          </w:rPr>
          <w:t>56.0</w:t>
        </w:r>
      </w:ins>
      <w:ins w:id="3389" w:author="Billy Mitchell" w:date="2023-11-09T01:05:00Z">
        <w:del w:id="3390" w:author="Billy Mitchell [2]" w:date="2023-11-09T16:26:00Z">
          <w:r w:rsidR="0043784E" w:rsidDel="00856353">
            <w:rPr>
              <w:szCs w:val="24"/>
            </w:rPr>
            <w:delText>14</w:delText>
          </w:r>
        </w:del>
        <w:del w:id="3391" w:author="Billy Mitchell [2]" w:date="2023-11-09T16:28:00Z">
          <w:r w:rsidR="0043784E" w:rsidDel="00856353">
            <w:rPr>
              <w:szCs w:val="24"/>
            </w:rPr>
            <w:delText>.2</w:delText>
          </w:r>
        </w:del>
        <w:r w:rsidR="0043784E">
          <w:rPr>
            <w:szCs w:val="24"/>
          </w:rPr>
          <w:t xml:space="preserve"> minutes, </w:t>
        </w:r>
        <w:r w:rsidR="0043784E" w:rsidRPr="00E9258A">
          <w:rPr>
            <w:i/>
            <w:iCs/>
            <w:szCs w:val="24"/>
          </w:rPr>
          <w:t xml:space="preserve">range </w:t>
        </w:r>
        <w:r w:rsidR="0043784E">
          <w:rPr>
            <w:szCs w:val="24"/>
          </w:rPr>
          <w:t>= 1</w:t>
        </w:r>
      </w:ins>
      <w:ins w:id="3392" w:author="Billy Mitchell [2]" w:date="2023-11-09T16:28:00Z">
        <w:r w:rsidR="00856353">
          <w:rPr>
            <w:szCs w:val="24"/>
          </w:rPr>
          <w:t>3</w:t>
        </w:r>
      </w:ins>
      <w:ins w:id="3393" w:author="Billy Mitchell" w:date="2023-11-09T01:05:00Z">
        <w:del w:id="3394" w:author="Billy Mitchell [2]" w:date="2023-11-09T16:28:00Z">
          <w:r w:rsidR="0043784E" w:rsidDel="00856353">
            <w:rPr>
              <w:szCs w:val="24"/>
            </w:rPr>
            <w:delText>0</w:delText>
          </w:r>
        </w:del>
        <w:r w:rsidR="0043784E">
          <w:rPr>
            <w:szCs w:val="24"/>
          </w:rPr>
          <w:t>.</w:t>
        </w:r>
      </w:ins>
      <w:ins w:id="3395" w:author="Billy Mitchell [2]" w:date="2023-11-09T16:28:00Z">
        <w:r w:rsidR="00856353">
          <w:rPr>
            <w:szCs w:val="24"/>
          </w:rPr>
          <w:t>6</w:t>
        </w:r>
      </w:ins>
      <w:ins w:id="3396" w:author="Billy Mitchell" w:date="2023-11-09T01:05:00Z">
        <w:del w:id="3397" w:author="Billy Mitchell [2]" w:date="2023-11-09T16:28:00Z">
          <w:r w:rsidR="0043784E" w:rsidDel="00856353">
            <w:rPr>
              <w:szCs w:val="24"/>
            </w:rPr>
            <w:delText>9</w:delText>
          </w:r>
        </w:del>
        <w:r w:rsidR="0043784E">
          <w:rPr>
            <w:szCs w:val="24"/>
          </w:rPr>
          <w:t xml:space="preserve"> – </w:t>
        </w:r>
      </w:ins>
      <w:ins w:id="3398" w:author="Billy Mitchell [2]" w:date="2023-11-09T16:28:00Z">
        <w:r w:rsidR="00856353">
          <w:rPr>
            <w:szCs w:val="24"/>
          </w:rPr>
          <w:t>50</w:t>
        </w:r>
      </w:ins>
      <w:ins w:id="3399" w:author="Billy Mitchell" w:date="2023-11-09T01:05:00Z">
        <w:del w:id="3400" w:author="Billy Mitchell [2]" w:date="2023-11-09T16:28:00Z">
          <w:r w:rsidR="0043784E" w:rsidDel="00856353">
            <w:rPr>
              <w:szCs w:val="24"/>
            </w:rPr>
            <w:delText>88</w:delText>
          </w:r>
        </w:del>
        <w:r w:rsidR="0043784E">
          <w:rPr>
            <w:szCs w:val="24"/>
          </w:rPr>
          <w:t>.</w:t>
        </w:r>
      </w:ins>
      <w:ins w:id="3401" w:author="Billy Mitchell [2]" w:date="2023-11-09T16:28:00Z">
        <w:r w:rsidR="00856353">
          <w:rPr>
            <w:szCs w:val="24"/>
          </w:rPr>
          <w:t>7</w:t>
        </w:r>
      </w:ins>
      <w:ins w:id="3402" w:author="Billy Mitchell" w:date="2023-11-09T01:05:00Z">
        <w:del w:id="3403" w:author="Billy Mitchell [2]" w:date="2023-11-09T16:28:00Z">
          <w:r w:rsidR="0043784E" w:rsidDel="00856353">
            <w:rPr>
              <w:szCs w:val="24"/>
            </w:rPr>
            <w:delText>4</w:delText>
          </w:r>
        </w:del>
        <w:r w:rsidR="0043784E">
          <w:rPr>
            <w:szCs w:val="24"/>
          </w:rPr>
          <w:t xml:space="preserve"> minutes). </w:t>
        </w:r>
      </w:ins>
      <w:ins w:id="3404" w:author="Billy Mitchell" w:date="2023-11-13T18:42:00Z">
        <w:r w:rsidR="00AE7182">
          <w:rPr>
            <w:szCs w:val="24"/>
          </w:rPr>
          <w:t>For addition</w:t>
        </w:r>
      </w:ins>
      <w:ins w:id="3405" w:author="Billy Mitchell" w:date="2023-11-13T18:43:00Z">
        <w:r w:rsidR="00AE7182">
          <w:rPr>
            <w:szCs w:val="24"/>
          </w:rPr>
          <w:t xml:space="preserve">al information, see our OSF repository containing all task materials, including instructions and texts </w:t>
        </w:r>
        <w:r w:rsidR="00AE7182">
          <w:rPr>
            <w:szCs w:val="24"/>
          </w:rPr>
          <w:t>(</w:t>
        </w:r>
        <w:r w:rsidR="00AE7182">
          <w:rPr>
            <w:i/>
            <w:iCs/>
            <w:szCs w:val="24"/>
          </w:rPr>
          <w:t xml:space="preserve">See </w:t>
        </w:r>
        <w:r w:rsidR="00AE7182" w:rsidRPr="00245B8B">
          <w:rPr>
            <w:b/>
            <w:bCs/>
            <w:szCs w:val="24"/>
          </w:rPr>
          <w:t>Open Practices</w:t>
        </w:r>
        <w:r w:rsidR="00AE7182">
          <w:rPr>
            <w:szCs w:val="24"/>
          </w:rPr>
          <w:t>).</w:t>
        </w:r>
      </w:ins>
    </w:p>
    <w:p w14:paraId="4ADDB34B" w14:textId="09D0EEF0" w:rsidR="0043784E" w:rsidRDefault="0043784E" w:rsidP="0043784E">
      <w:pPr>
        <w:spacing w:after="0" w:line="480" w:lineRule="auto"/>
        <w:ind w:left="0" w:firstLine="720"/>
        <w:rPr>
          <w:ins w:id="3406" w:author="Billy Mitchell" w:date="2023-11-09T01:05:00Z"/>
          <w:szCs w:val="24"/>
        </w:rPr>
      </w:pPr>
      <w:ins w:id="3407" w:author="Billy Mitchell" w:date="2023-11-09T01:05:00Z">
        <w:r w:rsidRPr="0099482C">
          <w:rPr>
            <w:b/>
            <w:bCs/>
            <w:szCs w:val="24"/>
          </w:rPr>
          <w:t>Analysis.</w:t>
        </w:r>
        <w:r>
          <w:rPr>
            <w:szCs w:val="24"/>
          </w:rPr>
          <w:t xml:space="preserve"> </w:t>
        </w:r>
        <w:r w:rsidRPr="008C7178">
          <w:rPr>
            <w:szCs w:val="24"/>
          </w:rPr>
          <w:t xml:space="preserve">To explore </w:t>
        </w:r>
        <w:r>
          <w:rPr>
            <w:szCs w:val="24"/>
          </w:rPr>
          <w:t xml:space="preserve">whether </w:t>
        </w:r>
        <w:del w:id="3408" w:author="Billy Mitchell [2]" w:date="2023-11-09T16:29:00Z">
          <w:r w:rsidDel="00856353">
            <w:rPr>
              <w:szCs w:val="24"/>
            </w:rPr>
            <w:delText xml:space="preserve">the </w:delText>
          </w:r>
        </w:del>
        <w:r>
          <w:rPr>
            <w:szCs w:val="24"/>
          </w:rPr>
          <w:t xml:space="preserve">affective intensity </w:t>
        </w:r>
      </w:ins>
      <w:ins w:id="3409" w:author="Billy Mitchell [2]" w:date="2023-11-09T16:29:00Z">
        <w:r w:rsidR="00856353">
          <w:rPr>
            <w:szCs w:val="24"/>
          </w:rPr>
          <w:t xml:space="preserve">and condition </w:t>
        </w:r>
      </w:ins>
      <w:ins w:id="3410" w:author="Billy Mitchell" w:date="2023-11-09T01:05:00Z">
        <w:del w:id="3411" w:author="Billy Mitchell [2]" w:date="2023-11-09T16:29:00Z">
          <w:r w:rsidDel="00856353">
            <w:rPr>
              <w:szCs w:val="24"/>
            </w:rPr>
            <w:delText xml:space="preserve">experiencers reported </w:delText>
          </w:r>
        </w:del>
        <w:r>
          <w:rPr>
            <w:szCs w:val="24"/>
          </w:rPr>
          <w:t xml:space="preserve">influenced the strategies </w:t>
        </w:r>
      </w:ins>
      <w:ins w:id="3412" w:author="Billy Mitchell [2]" w:date="2023-11-09T16:30:00Z">
        <w:r w:rsidR="00856353">
          <w:rPr>
            <w:szCs w:val="24"/>
          </w:rPr>
          <w:t>participants used or selected</w:t>
        </w:r>
      </w:ins>
      <w:ins w:id="3413" w:author="Billy Mitchell" w:date="2023-11-09T01:05:00Z">
        <w:del w:id="3414" w:author="Billy Mitchell [2]" w:date="2023-11-09T16:30:00Z">
          <w:r w:rsidDel="00856353">
            <w:rPr>
              <w:szCs w:val="24"/>
            </w:rPr>
            <w:delText>forecasters chose</w:delText>
          </w:r>
        </w:del>
        <w:r>
          <w:rPr>
            <w:szCs w:val="24"/>
          </w:rPr>
          <w:t xml:space="preserve">, </w:t>
        </w:r>
        <w:r w:rsidRPr="008C7178">
          <w:rPr>
            <w:szCs w:val="24"/>
          </w:rPr>
          <w:t>we again specified mixed effect binary logistic regressions accounting for the random effect of participant</w:t>
        </w:r>
      </w:ins>
      <w:ins w:id="3415" w:author="Billy Mitchell" w:date="2023-11-09T19:59:00Z">
        <w:r w:rsidR="004737B7">
          <w:rPr>
            <w:szCs w:val="24"/>
          </w:rPr>
          <w:t xml:space="preserve"> </w:t>
        </w:r>
      </w:ins>
      <w:ins w:id="3416" w:author="Billy Mitchell" w:date="2023-11-09T20:00:00Z">
        <w:r w:rsidR="004737B7">
          <w:rPr>
            <w:szCs w:val="24"/>
          </w:rPr>
          <w:t>and stimulus</w:t>
        </w:r>
      </w:ins>
      <w:ins w:id="3417" w:author="Billy Mitchell" w:date="2023-11-09T01:05:00Z">
        <w:del w:id="3418" w:author="Billy Mitchell [2]" w:date="2023-11-09T16:30:00Z">
          <w:r w:rsidDel="00856353">
            <w:rPr>
              <w:szCs w:val="24"/>
            </w:rPr>
            <w:delText xml:space="preserve"> (both forecaster and experiencer)</w:delText>
          </w:r>
        </w:del>
        <w:r w:rsidRPr="008C7178">
          <w:rPr>
            <w:szCs w:val="24"/>
          </w:rPr>
          <w:t xml:space="preserve"> using the “lme4” package </w:t>
        </w:r>
        <w:r>
          <w:rPr>
            <w:szCs w:val="24"/>
          </w:rPr>
          <w:fldChar w:fldCharType="begin"/>
        </w:r>
      </w:ins>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ins w:id="3419" w:author="Billy Mitchell" w:date="2023-11-09T01:05:00Z">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ins>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ins w:id="3420" w:author="Billy Mitchell" w:date="2023-11-09T01:05:00Z">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ins>
      <w:ins w:id="3421" w:author="Billy Mitchell" w:date="2023-11-09T20:00:00Z">
        <w:del w:id="3422" w:author="chelsea helion" w:date="2023-11-10T19:30:00Z">
          <w:r w:rsidR="004737B7" w:rsidDel="00D71C13">
            <w:rPr>
              <w:szCs w:val="24"/>
            </w:rPr>
            <w:delText>, which prioritizes par</w:delText>
          </w:r>
        </w:del>
      </w:ins>
      <w:ins w:id="3423" w:author="Billy Mitchell" w:date="2023-11-09T20:01:00Z">
        <w:del w:id="3424" w:author="chelsea helion" w:date="2023-11-10T19:30:00Z">
          <w:r w:rsidR="004737B7" w:rsidDel="00D71C13">
            <w:rPr>
              <w:szCs w:val="24"/>
            </w:rPr>
            <w:delText>s</w:delText>
          </w:r>
        </w:del>
      </w:ins>
      <w:ins w:id="3425" w:author="Billy Mitchell" w:date="2023-11-09T20:00:00Z">
        <w:del w:id="3426" w:author="chelsea helion" w:date="2023-11-10T19:30:00Z">
          <w:r w:rsidR="004737B7" w:rsidDel="00D71C13">
            <w:rPr>
              <w:szCs w:val="24"/>
            </w:rPr>
            <w:delText>i</w:delText>
          </w:r>
        </w:del>
      </w:ins>
      <w:ins w:id="3427" w:author="Billy Mitchell" w:date="2023-11-09T20:01:00Z">
        <w:del w:id="3428" w:author="chelsea helion" w:date="2023-11-10T19:30:00Z">
          <w:r w:rsidR="004737B7" w:rsidDel="00D71C13">
            <w:rPr>
              <w:szCs w:val="24"/>
            </w:rPr>
            <w:delText>mony</w:delText>
          </w:r>
        </w:del>
      </w:ins>
      <w:ins w:id="3429" w:author="Billy Mitchell" w:date="2023-11-09T20:00:00Z">
        <w:del w:id="3430" w:author="chelsea helion" w:date="2023-11-10T19:30:00Z">
          <w:r w:rsidR="004737B7" w:rsidDel="00D71C13">
            <w:rPr>
              <w:szCs w:val="24"/>
            </w:rPr>
            <w:delText xml:space="preserve"> and penalizes </w:delText>
          </w:r>
        </w:del>
      </w:ins>
      <w:ins w:id="3431" w:author="Billy Mitchell" w:date="2023-11-09T20:02:00Z">
        <w:del w:id="3432" w:author="chelsea helion" w:date="2023-11-10T19:30:00Z">
          <w:r w:rsidR="004737B7" w:rsidDel="00D71C13">
            <w:rPr>
              <w:szCs w:val="24"/>
            </w:rPr>
            <w:delText>models with excessive variables</w:delText>
          </w:r>
        </w:del>
      </w:ins>
      <w:ins w:id="3433" w:author="Billy Mitchell" w:date="2023-11-09T01:05:00Z">
        <w:r w:rsidRPr="008C7178">
          <w:rPr>
            <w:szCs w:val="24"/>
          </w:rPr>
          <w:t>.</w:t>
        </w:r>
        <w:r>
          <w:rPr>
            <w:szCs w:val="24"/>
          </w:rPr>
          <w:t xml:space="preserve"> </w:t>
        </w:r>
        <w:r w:rsidRPr="008C7178">
          <w:rPr>
            <w:szCs w:val="24"/>
          </w:rPr>
          <w:t xml:space="preserve">Fixed effects models were </w:t>
        </w:r>
      </w:ins>
      <w:ins w:id="3434" w:author="Billy Mitchell" w:date="2023-11-13T16:33:00Z">
        <w:r w:rsidR="001227C9">
          <w:rPr>
            <w:szCs w:val="24"/>
          </w:rPr>
          <w:t xml:space="preserve">iteratively </w:t>
        </w:r>
      </w:ins>
      <w:ins w:id="3435" w:author="Billy Mitchell" w:date="2023-11-09T01:05:00Z">
        <w:r w:rsidRPr="008C7178">
          <w:rPr>
            <w:szCs w:val="24"/>
          </w:rPr>
          <w:t xml:space="preserve">built from </w:t>
        </w:r>
        <w:r>
          <w:rPr>
            <w:szCs w:val="24"/>
          </w:rPr>
          <w:t xml:space="preserve">and compared to our </w:t>
        </w:r>
        <w:r w:rsidRPr="008C7178">
          <w:rPr>
            <w:szCs w:val="24"/>
          </w:rPr>
          <w:t>null model (ICC = 0.</w:t>
        </w:r>
      </w:ins>
      <w:ins w:id="3436" w:author="Billy Mitchell [2]" w:date="2023-11-09T16:31:00Z">
        <w:del w:id="3437" w:author="Billy Mitchell" w:date="2023-11-09T19:59:00Z">
          <w:r w:rsidR="00856353" w:rsidDel="004737B7">
            <w:rPr>
              <w:szCs w:val="24"/>
            </w:rPr>
            <w:delText>0</w:delText>
          </w:r>
        </w:del>
        <w:del w:id="3438" w:author="Billy Mitchell" w:date="2023-11-09T19:43:00Z">
          <w:r w:rsidR="00856353" w:rsidDel="009C20F6">
            <w:rPr>
              <w:szCs w:val="24"/>
            </w:rPr>
            <w:delText>5</w:delText>
          </w:r>
        </w:del>
      </w:ins>
      <w:ins w:id="3439" w:author="Billy Mitchell" w:date="2023-11-09T19:59:00Z">
        <w:r w:rsidR="004737B7">
          <w:rPr>
            <w:szCs w:val="24"/>
          </w:rPr>
          <w:t>162</w:t>
        </w:r>
      </w:ins>
      <w:ins w:id="3440" w:author="Billy Mitchell [2]" w:date="2023-11-09T16:31:00Z">
        <w:del w:id="3441" w:author="Billy Mitchell" w:date="2023-11-09T19:43:00Z">
          <w:r w:rsidR="00856353" w:rsidDel="009C20F6">
            <w:rPr>
              <w:szCs w:val="24"/>
            </w:rPr>
            <w:delText>8</w:delText>
          </w:r>
        </w:del>
      </w:ins>
      <w:ins w:id="3442" w:author="Billy Mitchell" w:date="2023-11-09T01:05:00Z">
        <w:del w:id="3443" w:author="Billy Mitchell [2]" w:date="2023-11-09T16:31:00Z">
          <w:r w:rsidRPr="008C7178" w:rsidDel="00856353">
            <w:rPr>
              <w:szCs w:val="24"/>
            </w:rPr>
            <w:delText>14</w:delText>
          </w:r>
        </w:del>
        <w:r w:rsidRPr="008C7178">
          <w:rPr>
            <w:szCs w:val="24"/>
          </w:rPr>
          <w:t>)</w:t>
        </w:r>
      </w:ins>
      <w:ins w:id="3444" w:author="Billy Mitchell" w:date="2023-11-13T16:33:00Z">
        <w:r w:rsidR="001227C9">
          <w:rPr>
            <w:szCs w:val="24"/>
          </w:rPr>
          <w:t>, which did not contain any fixed effects</w:t>
        </w:r>
      </w:ins>
      <w:ins w:id="3445" w:author="Billy Mitchell" w:date="2023-11-09T01:05:00Z">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ins>
      <w:ins w:id="3446" w:author="Billy Mitchell [2]" w:date="2023-11-09T16:31:00Z">
        <w:r w:rsidR="00856353">
          <w:rPr>
            <w:szCs w:val="24"/>
          </w:rPr>
          <w:t>3</w:t>
        </w:r>
      </w:ins>
      <w:ins w:id="3447" w:author="Billy Mitchell" w:date="2023-11-09T01:05:00Z">
        <w:del w:id="3448" w:author="Billy Mitchell [2]" w:date="2023-11-09T16:31:00Z">
          <w:r w:rsidDel="00856353">
            <w:rPr>
              <w:szCs w:val="24"/>
            </w:rPr>
            <w:delText>2</w:delText>
          </w:r>
        </w:del>
        <w:r w:rsidRPr="008C7178">
          <w:rPr>
            <w:szCs w:val="24"/>
          </w:rPr>
          <w:t xml:space="preserve"> w</w:t>
        </w:r>
        <w:r>
          <w:rPr>
            <w:szCs w:val="24"/>
          </w:rPr>
          <w:t>ere</w:t>
        </w:r>
        <w:r w:rsidRPr="008C7178">
          <w:rPr>
            <w:szCs w:val="24"/>
          </w:rPr>
          <w:t xml:space="preserve"> preregistered with AsPredicted</w:t>
        </w:r>
        <w:r>
          <w:rPr>
            <w:szCs w:val="24"/>
          </w:rPr>
          <w:t xml:space="preserve"> (</w:t>
        </w:r>
        <w:del w:id="3449" w:author="Billy Mitchell [2]" w:date="2023-11-09T16:32:00Z">
          <w:r w:rsidDel="00856353">
            <w:fldChar w:fldCharType="begin"/>
          </w:r>
          <w:r w:rsidDel="00856353">
            <w:delInstrText>HYPERLINK "https://aspredicted.org/XXH_W1V"</w:delInstrText>
          </w:r>
          <w:r w:rsidDel="00856353">
            <w:fldChar w:fldCharType="separate"/>
          </w:r>
          <w:r w:rsidRPr="00E07126" w:rsidDel="00856353">
            <w:rPr>
              <w:rStyle w:val="Hyperlink"/>
              <w:szCs w:val="24"/>
            </w:rPr>
            <w:delText>https://aspredicted.org/XXH_W1V</w:delText>
          </w:r>
          <w:r w:rsidDel="00856353">
            <w:rPr>
              <w:rStyle w:val="Hyperlink"/>
              <w:szCs w:val="24"/>
            </w:rPr>
            <w:fldChar w:fldCharType="end"/>
          </w:r>
        </w:del>
      </w:ins>
      <w:ins w:id="3450" w:author="Billy Mitchell" w:date="2023-11-13T20:21:00Z">
        <w:r w:rsidR="00EC2B97">
          <w:rPr>
            <w:szCs w:val="24"/>
          </w:rPr>
          <w:fldChar w:fldCharType="begin"/>
        </w:r>
        <w:r w:rsidR="00EC2B97">
          <w:rPr>
            <w:szCs w:val="24"/>
          </w:rPr>
          <w:instrText>HYPERLINK "</w:instrText>
        </w:r>
      </w:ins>
      <w:ins w:id="3451" w:author="Billy Mitchell [2]" w:date="2023-11-09T16:32:00Z">
        <w:r w:rsidR="00EC2B97" w:rsidRPr="00EC2B97">
          <w:rPr>
            <w:szCs w:val="24"/>
            <w:rPrChange w:id="3452" w:author="Billy Mitchell" w:date="2023-11-13T20:21:00Z">
              <w:rPr>
                <w:rStyle w:val="Hyperlink"/>
                <w:szCs w:val="24"/>
              </w:rPr>
            </w:rPrChange>
          </w:rPr>
          <w:instrText>https://aspredicted</w:instrText>
        </w:r>
        <w:r w:rsidR="00EC2B97" w:rsidRPr="0038635A">
          <w:rPr>
            <w:szCs w:val="24"/>
          </w:rPr>
          <w:instrText>.org/n3ne3.pdf</w:instrText>
        </w:r>
      </w:ins>
      <w:ins w:id="3453" w:author="Billy Mitchell" w:date="2023-11-13T20:21:00Z">
        <w:r w:rsidR="00EC2B97">
          <w:rPr>
            <w:szCs w:val="24"/>
          </w:rPr>
          <w:instrText>"</w:instrText>
        </w:r>
        <w:r w:rsidR="00EC2B97">
          <w:rPr>
            <w:szCs w:val="24"/>
          </w:rPr>
          <w:fldChar w:fldCharType="separate"/>
        </w:r>
      </w:ins>
      <w:ins w:id="3454" w:author="Billy Mitchell [2]" w:date="2023-11-09T16:32:00Z">
        <w:r w:rsidR="00EC2B97" w:rsidRPr="00EC2B97">
          <w:rPr>
            <w:rStyle w:val="Hyperlink"/>
            <w:szCs w:val="24"/>
          </w:rPr>
          <w:t>https://aspredicted</w:t>
        </w:r>
        <w:r w:rsidR="00EC2B97" w:rsidRPr="009967C7">
          <w:rPr>
            <w:rStyle w:val="Hyperlink"/>
            <w:szCs w:val="24"/>
          </w:rPr>
          <w:t>.org/n3ne3.pdf</w:t>
        </w:r>
      </w:ins>
      <w:ins w:id="3455" w:author="Billy Mitchell" w:date="2023-11-13T20:21:00Z">
        <w:r w:rsidR="00EC2B97">
          <w:rPr>
            <w:szCs w:val="24"/>
          </w:rPr>
          <w:fldChar w:fldCharType="end"/>
        </w:r>
      </w:ins>
      <w:ins w:id="3456" w:author="Billy Mitchell" w:date="2023-11-09T01:05:00Z">
        <w:r w:rsidRPr="008C7178">
          <w:rPr>
            <w:szCs w:val="24"/>
          </w:rPr>
          <w:t>)</w:t>
        </w:r>
        <w:del w:id="3457" w:author="Billy Mitchell [2]" w:date="2023-11-09T16:32:00Z">
          <w:r w:rsidDel="00856353">
            <w:rPr>
              <w:szCs w:val="24"/>
            </w:rPr>
            <w:delText xml:space="preserve">, though please note a discrepancy exists in the number of events used, as fewer met our outlined criteria than initially determined. </w:delText>
          </w:r>
        </w:del>
      </w:ins>
      <w:ins w:id="3458" w:author="Billy Mitchell [2]" w:date="2023-11-09T16:32:00Z">
        <w:r w:rsidR="00856353">
          <w:rPr>
            <w:szCs w:val="24"/>
          </w:rPr>
          <w:t>.</w:t>
        </w:r>
      </w:ins>
    </w:p>
    <w:p w14:paraId="36342F78" w14:textId="51EBA571" w:rsidR="0043784E" w:rsidRDefault="0043784E" w:rsidP="0043784E">
      <w:pPr>
        <w:spacing w:after="160" w:line="259" w:lineRule="auto"/>
        <w:ind w:left="0" w:firstLine="0"/>
        <w:rPr>
          <w:ins w:id="3459" w:author="Billy Mitchell" w:date="2023-11-09T01:05:00Z"/>
          <w:b/>
          <w:szCs w:val="24"/>
        </w:rPr>
      </w:pPr>
      <w:ins w:id="3460" w:author="Billy Mitchell" w:date="2023-11-09T01:05:00Z">
        <w:r>
          <w:rPr>
            <w:b/>
            <w:szCs w:val="24"/>
          </w:rPr>
          <w:t xml:space="preserve">EXPERIMENT </w:t>
        </w:r>
        <w:del w:id="3461" w:author="Billy Mitchell [2]" w:date="2023-11-09T16:32:00Z">
          <w:r w:rsidDel="00856353">
            <w:rPr>
              <w:b/>
              <w:szCs w:val="24"/>
            </w:rPr>
            <w:delText>2</w:delText>
          </w:r>
        </w:del>
      </w:ins>
      <w:ins w:id="3462" w:author="Billy Mitchell [2]" w:date="2023-11-09T16:32:00Z">
        <w:r w:rsidR="00856353">
          <w:rPr>
            <w:b/>
            <w:szCs w:val="24"/>
          </w:rPr>
          <w:t>3</w:t>
        </w:r>
      </w:ins>
      <w:ins w:id="3463" w:author="Billy Mitchell" w:date="2023-11-09T01:05:00Z">
        <w:r>
          <w:rPr>
            <w:b/>
            <w:szCs w:val="24"/>
          </w:rPr>
          <w:t xml:space="preserve"> </w:t>
        </w:r>
        <w:r w:rsidRPr="008C7178">
          <w:rPr>
            <w:b/>
            <w:szCs w:val="24"/>
          </w:rPr>
          <w:t>RESULTS</w:t>
        </w:r>
      </w:ins>
    </w:p>
    <w:p w14:paraId="30AED7FB" w14:textId="3B434ED8" w:rsidR="005D7490" w:rsidRPr="001A2CE8" w:rsidRDefault="001A2CE8">
      <w:pPr>
        <w:spacing w:after="0" w:line="480" w:lineRule="auto"/>
        <w:ind w:left="0" w:firstLine="720"/>
        <w:rPr>
          <w:ins w:id="3464" w:author="Billy Mitchell" w:date="2023-11-09T18:50:00Z"/>
          <w:bCs/>
          <w:szCs w:val="24"/>
          <w:rPrChange w:id="3465" w:author="Billy Mitchell" w:date="2023-11-09T18:54:00Z">
            <w:rPr>
              <w:ins w:id="3466" w:author="Billy Mitchell" w:date="2023-11-09T18:50:00Z"/>
              <w:b/>
              <w:szCs w:val="24"/>
            </w:rPr>
          </w:rPrChange>
        </w:rPr>
        <w:pPrChange w:id="3467" w:author="Billy Mitchell" w:date="2023-11-09T19:08:00Z">
          <w:pPr>
            <w:spacing w:after="0" w:line="480" w:lineRule="auto"/>
            <w:ind w:firstLine="238"/>
          </w:pPr>
        </w:pPrChange>
      </w:pPr>
      <w:ins w:id="3468" w:author="Billy Mitchell" w:date="2023-11-09T18:47:00Z">
        <w:r>
          <w:rPr>
            <w:b/>
            <w:szCs w:val="24"/>
          </w:rPr>
          <w:t>Video stimuli elicited pred</w:t>
        </w:r>
      </w:ins>
      <w:ins w:id="3469" w:author="Billy Mitchell" w:date="2023-11-09T18:48:00Z">
        <w:r>
          <w:rPr>
            <w:b/>
            <w:szCs w:val="24"/>
          </w:rPr>
          <w:t>ictable emotional responses</w:t>
        </w:r>
      </w:ins>
      <w:ins w:id="3470" w:author="Billy Mitchell [2]" w:date="2023-11-09T16:45:00Z">
        <w:r w:rsidR="00FE436A">
          <w:rPr>
            <w:b/>
            <w:szCs w:val="24"/>
          </w:rPr>
          <w:t>.</w:t>
        </w:r>
      </w:ins>
      <w:ins w:id="3471" w:author="Billy Mitchell" w:date="2023-11-09T18:54:00Z">
        <w:r>
          <w:rPr>
            <w:b/>
            <w:szCs w:val="24"/>
          </w:rPr>
          <w:t xml:space="preserve"> </w:t>
        </w:r>
        <w:r>
          <w:rPr>
            <w:bCs/>
            <w:szCs w:val="24"/>
          </w:rPr>
          <w:t xml:space="preserve">To ensure that our </w:t>
        </w:r>
      </w:ins>
      <w:ins w:id="3472" w:author="Billy Mitchell" w:date="2023-11-09T18:55:00Z">
        <w:r>
          <w:rPr>
            <w:bCs/>
            <w:szCs w:val="24"/>
          </w:rPr>
          <w:t xml:space="preserve">emotion </w:t>
        </w:r>
      </w:ins>
      <w:ins w:id="3473" w:author="Billy Mitchell" w:date="2023-11-09T18:54:00Z">
        <w:r>
          <w:rPr>
            <w:bCs/>
            <w:szCs w:val="24"/>
          </w:rPr>
          <w:t xml:space="preserve">manipulation </w:t>
        </w:r>
      </w:ins>
      <w:ins w:id="3474" w:author="Billy Mitchell" w:date="2023-11-09T18:55:00Z">
        <w:r>
          <w:rPr>
            <w:bCs/>
            <w:szCs w:val="24"/>
          </w:rPr>
          <w:t>was successful, negative affective intensity</w:t>
        </w:r>
      </w:ins>
      <w:ins w:id="3475" w:author="Billy Mitchell" w:date="2023-11-13T18:44:00Z">
        <w:r w:rsidR="00AE7182">
          <w:rPr>
            <w:bCs/>
            <w:szCs w:val="24"/>
          </w:rPr>
          <w:t xml:space="preserve"> ratings</w:t>
        </w:r>
      </w:ins>
      <w:ins w:id="3476" w:author="Billy Mitchell" w:date="2023-11-13T18:45:00Z">
        <w:r w:rsidR="00AE7182">
          <w:rPr>
            <w:bCs/>
            <w:szCs w:val="24"/>
          </w:rPr>
          <w:t xml:space="preserve"> f</w:t>
        </w:r>
      </w:ins>
      <w:ins w:id="3477" w:author="Billy Mitchell" w:date="2023-11-13T18:46:00Z">
        <w:r w:rsidR="00AE7182">
          <w:rPr>
            <w:bCs/>
            <w:szCs w:val="24"/>
          </w:rPr>
          <w:t>ollowing each</w:t>
        </w:r>
      </w:ins>
      <w:ins w:id="3478" w:author="Billy Mitchell" w:date="2023-11-13T18:45:00Z">
        <w:r w:rsidR="00AE7182">
          <w:rPr>
            <w:bCs/>
            <w:szCs w:val="24"/>
          </w:rPr>
          <w:t xml:space="preserve"> </w:t>
        </w:r>
        <w:r w:rsidR="00AE7182">
          <w:rPr>
            <w:bCs/>
            <w:szCs w:val="24"/>
          </w:rPr>
          <w:t>low- and high-intensity stimuli</w:t>
        </w:r>
        <w:r w:rsidR="00AE7182">
          <w:rPr>
            <w:bCs/>
            <w:szCs w:val="24"/>
          </w:rPr>
          <w:t xml:space="preserve"> were</w:t>
        </w:r>
      </w:ins>
      <w:ins w:id="3479" w:author="Billy Mitchell" w:date="2023-11-09T18:55:00Z">
        <w:r>
          <w:rPr>
            <w:bCs/>
            <w:szCs w:val="24"/>
          </w:rPr>
          <w:t xml:space="preserve"> compared </w:t>
        </w:r>
      </w:ins>
      <w:ins w:id="3480" w:author="Billy Mitchell" w:date="2023-11-13T18:45:00Z">
        <w:r w:rsidR="00AE7182">
          <w:rPr>
            <w:bCs/>
            <w:szCs w:val="24"/>
          </w:rPr>
          <w:t>using</w:t>
        </w:r>
      </w:ins>
      <w:ins w:id="3481" w:author="Billy Mitchell" w:date="2023-11-09T18:56:00Z">
        <w:r>
          <w:rPr>
            <w:bCs/>
            <w:szCs w:val="24"/>
          </w:rPr>
          <w:t xml:space="preserve"> </w:t>
        </w:r>
      </w:ins>
      <w:ins w:id="3482" w:author="Billy Mitchell" w:date="2023-11-09T18:57:00Z">
        <w:r>
          <w:rPr>
            <w:bCs/>
            <w:szCs w:val="24"/>
          </w:rPr>
          <w:t>Welch’s Two Samp</w:t>
        </w:r>
      </w:ins>
      <w:ins w:id="3483" w:author="Billy Mitchell" w:date="2023-11-09T18:59:00Z">
        <w:r w:rsidR="00607B5A">
          <w:rPr>
            <w:bCs/>
            <w:szCs w:val="24"/>
          </w:rPr>
          <w:t>le t-test</w:t>
        </w:r>
      </w:ins>
      <w:ins w:id="3484" w:author="Billy Mitchell" w:date="2023-11-13T18:45:00Z">
        <w:r w:rsidR="00AE7182">
          <w:rPr>
            <w:bCs/>
            <w:szCs w:val="24"/>
          </w:rPr>
          <w:t>, which</w:t>
        </w:r>
      </w:ins>
      <w:ins w:id="3485" w:author="Billy Mitchell" w:date="2023-11-09T18:59:00Z">
        <w:r w:rsidR="00607B5A">
          <w:rPr>
            <w:bCs/>
            <w:szCs w:val="24"/>
          </w:rPr>
          <w:t xml:space="preserve"> </w:t>
        </w:r>
        <w:del w:id="3486" w:author="chelsea helion" w:date="2023-11-10T19:30:00Z">
          <w:r w:rsidR="00607B5A" w:rsidDel="00D71C13">
            <w:rPr>
              <w:bCs/>
              <w:szCs w:val="24"/>
            </w:rPr>
            <w:delText>did find</w:delText>
          </w:r>
        </w:del>
      </w:ins>
      <w:ins w:id="3487" w:author="chelsea helion" w:date="2023-11-10T19:30:00Z">
        <w:r w:rsidR="00D71C13">
          <w:rPr>
            <w:bCs/>
            <w:szCs w:val="24"/>
          </w:rPr>
          <w:t>found</w:t>
        </w:r>
      </w:ins>
      <w:ins w:id="3488" w:author="Billy Mitchell" w:date="2023-11-09T18:59:00Z">
        <w:r w:rsidR="00607B5A">
          <w:rPr>
            <w:bCs/>
            <w:szCs w:val="24"/>
          </w:rPr>
          <w:t xml:space="preserve"> that </w:t>
        </w:r>
      </w:ins>
      <w:ins w:id="3489" w:author="Billy Mitchell" w:date="2023-11-09T19:00:00Z">
        <w:r w:rsidR="00607B5A">
          <w:rPr>
            <w:bCs/>
            <w:szCs w:val="24"/>
          </w:rPr>
          <w:t>our manipulation was successful (</w:t>
        </w:r>
        <w:r w:rsidR="00607B5A" w:rsidRPr="00E633F1">
          <w:rPr>
            <w:bCs/>
            <w:i/>
            <w:iCs/>
            <w:szCs w:val="24"/>
          </w:rPr>
          <w:t>x̄</w:t>
        </w:r>
        <w:r w:rsidR="00607B5A">
          <w:rPr>
            <w:bCs/>
            <w:i/>
            <w:iCs/>
            <w:szCs w:val="24"/>
          </w:rPr>
          <w:t xml:space="preserve"> </w:t>
        </w:r>
      </w:ins>
      <w:ins w:id="3490" w:author="Billy Mitchell" w:date="2023-11-09T19:01:00Z">
        <w:r w:rsidR="00607B5A">
          <w:rPr>
            <w:bCs/>
            <w:i/>
            <w:iCs/>
            <w:szCs w:val="24"/>
            <w:vertAlign w:val="subscript"/>
          </w:rPr>
          <w:t xml:space="preserve">High </w:t>
        </w:r>
        <w:r w:rsidR="00607B5A" w:rsidRPr="00607B5A">
          <w:rPr>
            <w:bCs/>
            <w:szCs w:val="24"/>
            <w:rPrChange w:id="3491" w:author="Billy Mitchell" w:date="2023-11-09T19:01:00Z">
              <w:rPr>
                <w:bCs/>
                <w:szCs w:val="24"/>
                <w:vertAlign w:val="subscript"/>
              </w:rPr>
            </w:rPrChange>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ins>
      <w:ins w:id="3492" w:author="Billy Mitchell" w:date="2023-11-09T19:04:00Z">
        <w:r w:rsidR="00607B5A">
          <w:rPr>
            <w:bCs/>
            <w:i/>
            <w:iCs/>
            <w:szCs w:val="24"/>
          </w:rPr>
          <w:t>95% CI</w:t>
        </w:r>
        <w:r w:rsidR="00607B5A">
          <w:rPr>
            <w:bCs/>
            <w:szCs w:val="24"/>
          </w:rPr>
          <w:t xml:space="preserve"> = [9.1, 16.8], </w:t>
        </w:r>
        <w:r w:rsidR="00607B5A">
          <w:rPr>
            <w:bCs/>
            <w:i/>
            <w:iCs/>
            <w:szCs w:val="24"/>
          </w:rPr>
          <w:t>t</w:t>
        </w:r>
        <w:r w:rsidR="00607B5A">
          <w:rPr>
            <w:bCs/>
            <w:szCs w:val="24"/>
          </w:rPr>
          <w:t>(948.1) = 6.6</w:t>
        </w:r>
      </w:ins>
      <w:ins w:id="3493" w:author="Billy Mitchell" w:date="2023-11-09T19:06:00Z">
        <w:r w:rsidR="00607B5A">
          <w:rPr>
            <w:bCs/>
            <w:szCs w:val="24"/>
          </w:rPr>
          <w:t>1</w:t>
        </w:r>
      </w:ins>
      <w:ins w:id="3494" w:author="Billy Mitchell" w:date="2023-11-09T19:04:00Z">
        <w:r w:rsidR="00607B5A">
          <w:rPr>
            <w:bCs/>
            <w:szCs w:val="24"/>
          </w:rPr>
          <w:t xml:space="preserve">, </w:t>
        </w:r>
        <w:r w:rsidR="00607B5A">
          <w:rPr>
            <w:bCs/>
            <w:i/>
            <w:iCs/>
            <w:szCs w:val="24"/>
          </w:rPr>
          <w:t>p</w:t>
        </w:r>
        <w:r w:rsidR="00607B5A">
          <w:rPr>
            <w:bCs/>
            <w:szCs w:val="24"/>
          </w:rPr>
          <w:t xml:space="preserve"> &lt; </w:t>
        </w:r>
        <w:r w:rsidR="00607B5A">
          <w:rPr>
            <w:bCs/>
            <w:szCs w:val="24"/>
          </w:rPr>
          <w:lastRenderedPageBreak/>
          <w:t>0.001</w:t>
        </w:r>
      </w:ins>
      <w:ins w:id="3495" w:author="Billy Mitchell" w:date="2023-11-09T19:00:00Z">
        <w:r w:rsidR="00607B5A">
          <w:rPr>
            <w:bCs/>
            <w:szCs w:val="24"/>
          </w:rPr>
          <w:t>)</w:t>
        </w:r>
      </w:ins>
      <w:ins w:id="3496" w:author="Billy Mitchell" w:date="2023-11-09T19:05:00Z">
        <w:r w:rsidR="00607B5A">
          <w:rPr>
            <w:bCs/>
            <w:szCs w:val="24"/>
          </w:rPr>
          <w:t>. The average baseline intensity (i.e., intensity assessed prior to each video) was 27.4 pts</w:t>
        </w:r>
      </w:ins>
      <w:ins w:id="3497" w:author="Billy Mitchell" w:date="2023-11-09T18:59:00Z">
        <w:r w:rsidR="00607B5A">
          <w:rPr>
            <w:bCs/>
            <w:szCs w:val="24"/>
          </w:rPr>
          <w:t xml:space="preserve"> </w:t>
        </w:r>
      </w:ins>
      <w:ins w:id="3498" w:author="Billy Mitchell" w:date="2023-11-09T19:06:00Z">
        <w:r w:rsidR="00607B5A">
          <w:rPr>
            <w:bCs/>
            <w:szCs w:val="24"/>
          </w:rPr>
          <w:t>(</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w:t>
        </w:r>
      </w:ins>
      <w:ins w:id="3499" w:author="Billy Mitchell" w:date="2023-11-09T19:07:00Z">
        <w:r w:rsidR="00607B5A">
          <w:rPr>
            <w:bCs/>
            <w:szCs w:val="24"/>
          </w:rPr>
          <w:t>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ins>
      <w:ins w:id="3500" w:author="Billy Mitchell" w:date="2023-11-09T19:08:00Z">
        <w:r w:rsidR="005D7490">
          <w:rPr>
            <w:bCs/>
            <w:szCs w:val="24"/>
          </w:rPr>
          <w:t>30.9</w:t>
        </w:r>
      </w:ins>
      <w:ins w:id="3501" w:author="Billy Mitchell" w:date="2023-11-09T19:07:00Z">
        <w:r w:rsidR="00607B5A">
          <w:rPr>
            <w:bCs/>
            <w:szCs w:val="24"/>
          </w:rPr>
          <w:t>)</w:t>
        </w:r>
      </w:ins>
      <w:ins w:id="3502" w:author="Billy Mitchell" w:date="2023-11-09T19:08:00Z">
        <w:r w:rsidR="005D7490">
          <w:rPr>
            <w:bCs/>
            <w:szCs w:val="24"/>
          </w:rPr>
          <w:t>.</w:t>
        </w:r>
      </w:ins>
    </w:p>
    <w:p w14:paraId="178A31D6" w14:textId="2E26A1FF" w:rsidR="001A2CE8" w:rsidRPr="005D7490" w:rsidRDefault="001A2CE8">
      <w:pPr>
        <w:spacing w:after="0" w:line="480" w:lineRule="auto"/>
        <w:ind w:left="0" w:firstLine="720"/>
        <w:rPr>
          <w:ins w:id="3503" w:author="Billy Mitchell" w:date="2023-11-09T18:48:00Z"/>
          <w:bCs/>
          <w:szCs w:val="24"/>
          <w:rPrChange w:id="3504" w:author="Billy Mitchell" w:date="2023-11-09T19:10:00Z">
            <w:rPr>
              <w:ins w:id="3505" w:author="Billy Mitchell" w:date="2023-11-09T18:48:00Z"/>
              <w:b/>
              <w:szCs w:val="24"/>
            </w:rPr>
          </w:rPrChange>
        </w:rPr>
        <w:pPrChange w:id="3506" w:author="Billy Mitchell" w:date="2023-11-09T19:11:00Z">
          <w:pPr>
            <w:spacing w:after="0" w:line="480" w:lineRule="auto"/>
            <w:ind w:firstLine="238"/>
          </w:pPr>
        </w:pPrChange>
      </w:pPr>
      <w:ins w:id="3507" w:author="Billy Mitchell" w:date="2023-11-09T18:50:00Z">
        <w:r>
          <w:rPr>
            <w:b/>
            <w:szCs w:val="24"/>
          </w:rPr>
          <w:t xml:space="preserve">Forecasters and experiencers reported </w:t>
        </w:r>
      </w:ins>
      <w:ins w:id="3508" w:author="Billy Mitchell" w:date="2023-11-09T18:51:00Z">
        <w:r>
          <w:rPr>
            <w:b/>
            <w:szCs w:val="24"/>
          </w:rPr>
          <w:t xml:space="preserve">no </w:t>
        </w:r>
      </w:ins>
      <w:ins w:id="3509" w:author="Billy Mitchell" w:date="2023-11-09T18:50:00Z">
        <w:r>
          <w:rPr>
            <w:b/>
            <w:szCs w:val="24"/>
          </w:rPr>
          <w:t xml:space="preserve">differences in emotional intensity. </w:t>
        </w:r>
      </w:ins>
      <w:ins w:id="3510" w:author="Billy Mitchell" w:date="2023-11-09T19:10:00Z">
        <w:r w:rsidR="005D7490">
          <w:rPr>
            <w:bCs/>
            <w:szCs w:val="24"/>
          </w:rPr>
          <w:t>Though participants were randomly assigned to conditions after having provided affective ratings</w:t>
        </w:r>
      </w:ins>
      <w:ins w:id="3511" w:author="Billy Mitchell" w:date="2023-11-09T19:11:00Z">
        <w:r w:rsidR="005D7490">
          <w:rPr>
            <w:bCs/>
            <w:szCs w:val="24"/>
          </w:rPr>
          <w:t xml:space="preserve">, we wanted to ensure that any effects discovered between conditions could not be attributable to differences in experienced affective intensity. </w:t>
        </w:r>
      </w:ins>
      <w:ins w:id="3512" w:author="Billy Mitchell" w:date="2023-11-09T19:12:00Z">
        <w:r w:rsidR="005D7490">
          <w:rPr>
            <w:bCs/>
            <w:szCs w:val="24"/>
          </w:rPr>
          <w:t>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ins>
      <w:ins w:id="3513" w:author="Billy Mitchell" w:date="2023-11-09T19:13:00Z">
        <w:r w:rsidR="005D7490">
          <w:rPr>
            <w:bCs/>
            <w:i/>
            <w:iCs/>
            <w:szCs w:val="24"/>
            <w:vertAlign w:val="subscript"/>
          </w:rPr>
          <w:t>Experience</w:t>
        </w:r>
      </w:ins>
      <w:ins w:id="3514" w:author="Billy Mitchell" w:date="2023-11-09T19:12:00Z">
        <w:r w:rsidR="005D7490">
          <w:rPr>
            <w:bCs/>
            <w:i/>
            <w:iCs/>
            <w:szCs w:val="24"/>
            <w:vertAlign w:val="subscript"/>
          </w:rPr>
          <w:t xml:space="preserve"> </w:t>
        </w:r>
        <w:r w:rsidR="005D7490" w:rsidRPr="009527CE">
          <w:rPr>
            <w:bCs/>
            <w:szCs w:val="24"/>
          </w:rPr>
          <w:t xml:space="preserve">= </w:t>
        </w:r>
      </w:ins>
      <w:ins w:id="3515" w:author="Billy Mitchell" w:date="2023-11-09T19:13:00Z">
        <w:r w:rsidR="005D7490">
          <w:rPr>
            <w:bCs/>
            <w:szCs w:val="24"/>
          </w:rPr>
          <w:t>26.2</w:t>
        </w:r>
      </w:ins>
      <w:ins w:id="3516" w:author="Billy Mitchell" w:date="2023-11-09T19:12:00Z">
        <w:r w:rsidR="005D7490">
          <w:rPr>
            <w:bCs/>
            <w:i/>
            <w:iCs/>
            <w:szCs w:val="24"/>
            <w:vertAlign w:val="subscript"/>
          </w:rPr>
          <w:t xml:space="preserve">, </w:t>
        </w:r>
        <w:r w:rsidR="005D7490" w:rsidRPr="00E633F1">
          <w:rPr>
            <w:bCs/>
            <w:i/>
            <w:iCs/>
            <w:szCs w:val="24"/>
          </w:rPr>
          <w:t>x̄</w:t>
        </w:r>
        <w:r w:rsidR="005D7490">
          <w:rPr>
            <w:bCs/>
            <w:i/>
            <w:iCs/>
            <w:szCs w:val="24"/>
          </w:rPr>
          <w:t xml:space="preserve"> </w:t>
        </w:r>
      </w:ins>
      <w:ins w:id="3517" w:author="Billy Mitchell" w:date="2023-11-09T19:13:00Z">
        <w:r w:rsidR="005D7490">
          <w:rPr>
            <w:bCs/>
            <w:i/>
            <w:iCs/>
            <w:szCs w:val="24"/>
            <w:vertAlign w:val="subscript"/>
          </w:rPr>
          <w:t>Forecast</w:t>
        </w:r>
      </w:ins>
      <w:ins w:id="3518" w:author="Billy Mitchell" w:date="2023-11-09T19:12:00Z">
        <w:r w:rsidR="005D7490">
          <w:rPr>
            <w:bCs/>
            <w:szCs w:val="24"/>
            <w:vertAlign w:val="subscript"/>
          </w:rPr>
          <w:t xml:space="preserve"> </w:t>
        </w:r>
        <w:r w:rsidR="005D7490" w:rsidRPr="009527CE">
          <w:rPr>
            <w:bCs/>
            <w:szCs w:val="24"/>
          </w:rPr>
          <w:t xml:space="preserve">= </w:t>
        </w:r>
      </w:ins>
      <w:ins w:id="3519" w:author="Billy Mitchell" w:date="2023-11-09T19:13:00Z">
        <w:r w:rsidR="005D7490">
          <w:rPr>
            <w:bCs/>
            <w:szCs w:val="24"/>
          </w:rPr>
          <w:t>28.8</w:t>
        </w:r>
      </w:ins>
      <w:ins w:id="3520" w:author="Billy Mitchell" w:date="2023-11-09T19:12:00Z">
        <w:r w:rsidR="005D7490">
          <w:rPr>
            <w:bCs/>
            <w:szCs w:val="24"/>
            <w:vertAlign w:val="subscript"/>
          </w:rPr>
          <w:t xml:space="preserve">, </w:t>
        </w:r>
        <w:r w:rsidR="005D7490">
          <w:rPr>
            <w:bCs/>
            <w:i/>
            <w:iCs/>
            <w:szCs w:val="24"/>
          </w:rPr>
          <w:t>95% CI</w:t>
        </w:r>
        <w:r w:rsidR="005D7490">
          <w:rPr>
            <w:bCs/>
            <w:szCs w:val="24"/>
          </w:rPr>
          <w:t xml:space="preserve"> = [</w:t>
        </w:r>
      </w:ins>
      <w:ins w:id="3521" w:author="Billy Mitchell" w:date="2023-11-09T19:13:00Z">
        <w:r w:rsidR="005D7490">
          <w:rPr>
            <w:bCs/>
            <w:szCs w:val="24"/>
          </w:rPr>
          <w:t>-6.1</w:t>
        </w:r>
      </w:ins>
      <w:ins w:id="3522" w:author="Billy Mitchell" w:date="2023-11-09T19:12:00Z">
        <w:r w:rsidR="005D7490">
          <w:rPr>
            <w:bCs/>
            <w:szCs w:val="24"/>
          </w:rPr>
          <w:t xml:space="preserve">, </w:t>
        </w:r>
      </w:ins>
      <w:ins w:id="3523" w:author="Billy Mitchell" w:date="2023-11-09T19:14:00Z">
        <w:r w:rsidR="005D7490">
          <w:rPr>
            <w:bCs/>
            <w:szCs w:val="24"/>
          </w:rPr>
          <w:t>0.8</w:t>
        </w:r>
      </w:ins>
      <w:ins w:id="3524" w:author="Billy Mitchell" w:date="2023-11-09T19:12:00Z">
        <w:r w:rsidR="005D7490">
          <w:rPr>
            <w:bCs/>
            <w:szCs w:val="24"/>
          </w:rPr>
          <w:t xml:space="preserve">], </w:t>
        </w:r>
        <w:r w:rsidR="005D7490">
          <w:rPr>
            <w:bCs/>
            <w:i/>
            <w:iCs/>
            <w:szCs w:val="24"/>
          </w:rPr>
          <w:t>t</w:t>
        </w:r>
        <w:r w:rsidR="005D7490">
          <w:rPr>
            <w:bCs/>
            <w:szCs w:val="24"/>
          </w:rPr>
          <w:t>(9</w:t>
        </w:r>
      </w:ins>
      <w:ins w:id="3525" w:author="Billy Mitchell" w:date="2023-11-09T19:14:00Z">
        <w:r w:rsidR="005D7490">
          <w:rPr>
            <w:bCs/>
            <w:szCs w:val="24"/>
          </w:rPr>
          <w:t>08.3</w:t>
        </w:r>
      </w:ins>
      <w:ins w:id="3526" w:author="Billy Mitchell" w:date="2023-11-09T19:12:00Z">
        <w:r w:rsidR="005D7490">
          <w:rPr>
            <w:bCs/>
            <w:szCs w:val="24"/>
          </w:rPr>
          <w:t xml:space="preserve">) = </w:t>
        </w:r>
      </w:ins>
      <w:ins w:id="3527" w:author="Billy Mitchell" w:date="2023-11-09T19:14:00Z">
        <w:r w:rsidR="005D7490">
          <w:rPr>
            <w:bCs/>
            <w:szCs w:val="24"/>
          </w:rPr>
          <w:t>-1.50</w:t>
        </w:r>
      </w:ins>
      <w:ins w:id="3528" w:author="Billy Mitchell" w:date="2023-11-09T19:12:00Z">
        <w:r w:rsidR="005D7490">
          <w:rPr>
            <w:bCs/>
            <w:szCs w:val="24"/>
          </w:rPr>
          <w:t xml:space="preserve">, </w:t>
        </w:r>
        <w:r w:rsidR="005D7490">
          <w:rPr>
            <w:bCs/>
            <w:i/>
            <w:iCs/>
            <w:szCs w:val="24"/>
          </w:rPr>
          <w:t>p</w:t>
        </w:r>
        <w:r w:rsidR="005D7490">
          <w:rPr>
            <w:bCs/>
            <w:szCs w:val="24"/>
          </w:rPr>
          <w:t xml:space="preserve"> </w:t>
        </w:r>
      </w:ins>
      <w:ins w:id="3529" w:author="Billy Mitchell" w:date="2023-11-09T19:14:00Z">
        <w:r w:rsidR="005D7490">
          <w:rPr>
            <w:bCs/>
            <w:szCs w:val="24"/>
          </w:rPr>
          <w:t>=</w:t>
        </w:r>
      </w:ins>
      <w:ins w:id="3530" w:author="Billy Mitchell" w:date="2023-11-09T19:12:00Z">
        <w:r w:rsidR="005D7490">
          <w:rPr>
            <w:bCs/>
            <w:szCs w:val="24"/>
          </w:rPr>
          <w:t xml:space="preserve"> 0.</w:t>
        </w:r>
      </w:ins>
      <w:ins w:id="3531" w:author="Billy Mitchell" w:date="2023-11-09T19:14:00Z">
        <w:r w:rsidR="005D7490">
          <w:rPr>
            <w:bCs/>
            <w:szCs w:val="24"/>
          </w:rPr>
          <w:t>134</w:t>
        </w:r>
      </w:ins>
      <w:ins w:id="3532" w:author="Billy Mitchell" w:date="2023-11-09T19:12:00Z">
        <w:r w:rsidR="005D7490">
          <w:rPr>
            <w:bCs/>
            <w:szCs w:val="24"/>
          </w:rPr>
          <w:t>)</w:t>
        </w:r>
      </w:ins>
      <w:ins w:id="3533" w:author="Billy Mitchell" w:date="2023-11-09T19:13:00Z">
        <w:r w:rsidR="005D7490">
          <w:rPr>
            <w:bCs/>
            <w:szCs w:val="24"/>
          </w:rPr>
          <w:t xml:space="preserve"> </w:t>
        </w:r>
      </w:ins>
      <w:ins w:id="3534" w:author="Billy Mitchell" w:date="2023-11-09T19:12:00Z">
        <w:r w:rsidR="005D7490">
          <w:rPr>
            <w:bCs/>
            <w:szCs w:val="24"/>
          </w:rPr>
          <w:t xml:space="preserve">and after </w:t>
        </w:r>
      </w:ins>
      <w:ins w:id="3535" w:author="Billy Mitchell" w:date="2023-11-09T19:13:00Z">
        <w:r w:rsidR="005D7490">
          <w:rPr>
            <w:bCs/>
            <w:szCs w:val="24"/>
          </w:rPr>
          <w:t>(</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ins>
      <w:ins w:id="3536" w:author="Billy Mitchell" w:date="2023-11-09T19:14:00Z">
        <w:r w:rsidR="005D7490">
          <w:rPr>
            <w:bCs/>
            <w:szCs w:val="24"/>
          </w:rPr>
          <w:t>46</w:t>
        </w:r>
      </w:ins>
      <w:ins w:id="3537" w:author="Billy Mitchell" w:date="2023-11-09T19:13:00Z">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w:t>
        </w:r>
      </w:ins>
      <w:ins w:id="3538" w:author="Billy Mitchell" w:date="2023-11-09T19:14:00Z">
        <w:r w:rsidR="005D7490">
          <w:rPr>
            <w:bCs/>
            <w:szCs w:val="24"/>
          </w:rPr>
          <w:t>8.0</w:t>
        </w:r>
      </w:ins>
      <w:ins w:id="3539" w:author="Billy Mitchell" w:date="2023-11-09T19:13:00Z">
        <w:r w:rsidR="005D7490">
          <w:rPr>
            <w:bCs/>
            <w:szCs w:val="24"/>
            <w:vertAlign w:val="subscript"/>
          </w:rPr>
          <w:t xml:space="preserve">, </w:t>
        </w:r>
        <w:r w:rsidR="005D7490">
          <w:rPr>
            <w:bCs/>
            <w:i/>
            <w:iCs/>
            <w:szCs w:val="24"/>
          </w:rPr>
          <w:t>95% CI</w:t>
        </w:r>
        <w:r w:rsidR="005D7490">
          <w:rPr>
            <w:bCs/>
            <w:szCs w:val="24"/>
          </w:rPr>
          <w:t xml:space="preserve"> = [</w:t>
        </w:r>
      </w:ins>
      <w:ins w:id="3540" w:author="Billy Mitchell" w:date="2023-11-09T19:15:00Z">
        <w:r w:rsidR="005D7490">
          <w:rPr>
            <w:bCs/>
            <w:szCs w:val="24"/>
          </w:rPr>
          <w:t>-5.4</w:t>
        </w:r>
      </w:ins>
      <w:ins w:id="3541" w:author="Billy Mitchell" w:date="2023-11-09T19:13:00Z">
        <w:r w:rsidR="005D7490">
          <w:rPr>
            <w:bCs/>
            <w:szCs w:val="24"/>
          </w:rPr>
          <w:t xml:space="preserve">, </w:t>
        </w:r>
      </w:ins>
      <w:ins w:id="3542" w:author="Billy Mitchell" w:date="2023-11-09T19:15:00Z">
        <w:r w:rsidR="005D7490">
          <w:rPr>
            <w:bCs/>
            <w:szCs w:val="24"/>
          </w:rPr>
          <w:t>2.4</w:t>
        </w:r>
      </w:ins>
      <w:ins w:id="3543" w:author="Billy Mitchell" w:date="2023-11-09T19:13:00Z">
        <w:r w:rsidR="005D7490">
          <w:rPr>
            <w:bCs/>
            <w:szCs w:val="24"/>
          </w:rPr>
          <w:t xml:space="preserve">], </w:t>
        </w:r>
        <w:r w:rsidR="005D7490">
          <w:rPr>
            <w:bCs/>
            <w:i/>
            <w:iCs/>
            <w:szCs w:val="24"/>
          </w:rPr>
          <w:t>t</w:t>
        </w:r>
        <w:r w:rsidR="005D7490">
          <w:rPr>
            <w:bCs/>
            <w:szCs w:val="24"/>
          </w:rPr>
          <w:t>(</w:t>
        </w:r>
      </w:ins>
      <w:ins w:id="3544" w:author="Billy Mitchell" w:date="2023-11-09T19:15:00Z">
        <w:r w:rsidR="005D7490">
          <w:rPr>
            <w:bCs/>
            <w:szCs w:val="24"/>
          </w:rPr>
          <w:t>917.9</w:t>
        </w:r>
      </w:ins>
      <w:ins w:id="3545" w:author="Billy Mitchell" w:date="2023-11-09T19:13:00Z">
        <w:r w:rsidR="005D7490">
          <w:rPr>
            <w:bCs/>
            <w:szCs w:val="24"/>
          </w:rPr>
          <w:t xml:space="preserve">) = </w:t>
        </w:r>
      </w:ins>
      <w:ins w:id="3546" w:author="Billy Mitchell" w:date="2023-11-09T19:15:00Z">
        <w:r w:rsidR="005D7490">
          <w:rPr>
            <w:bCs/>
            <w:szCs w:val="24"/>
          </w:rPr>
          <w:t>-0.73</w:t>
        </w:r>
      </w:ins>
      <w:ins w:id="3547" w:author="Billy Mitchell" w:date="2023-11-09T19:13:00Z">
        <w:r w:rsidR="005D7490">
          <w:rPr>
            <w:bCs/>
            <w:szCs w:val="24"/>
          </w:rPr>
          <w:t xml:space="preserve">, </w:t>
        </w:r>
        <w:r w:rsidR="005D7490">
          <w:rPr>
            <w:bCs/>
            <w:i/>
            <w:iCs/>
            <w:szCs w:val="24"/>
          </w:rPr>
          <w:t>p</w:t>
        </w:r>
        <w:r w:rsidR="005D7490">
          <w:rPr>
            <w:bCs/>
            <w:szCs w:val="24"/>
          </w:rPr>
          <w:t xml:space="preserve"> </w:t>
        </w:r>
      </w:ins>
      <w:ins w:id="3548" w:author="Billy Mitchell" w:date="2023-11-09T19:15:00Z">
        <w:r w:rsidR="005D7490">
          <w:rPr>
            <w:bCs/>
            <w:szCs w:val="24"/>
          </w:rPr>
          <w:t>=</w:t>
        </w:r>
      </w:ins>
      <w:ins w:id="3549" w:author="Billy Mitchell" w:date="2023-11-09T19:13:00Z">
        <w:r w:rsidR="005D7490">
          <w:rPr>
            <w:bCs/>
            <w:szCs w:val="24"/>
          </w:rPr>
          <w:t xml:space="preserve"> 0.</w:t>
        </w:r>
      </w:ins>
      <w:ins w:id="3550" w:author="Billy Mitchell" w:date="2023-11-09T19:15:00Z">
        <w:r w:rsidR="005D7490">
          <w:rPr>
            <w:bCs/>
            <w:szCs w:val="24"/>
          </w:rPr>
          <w:t>460</w:t>
        </w:r>
      </w:ins>
      <w:ins w:id="3551" w:author="Billy Mitchell" w:date="2023-11-09T19:13:00Z">
        <w:r w:rsidR="005D7490">
          <w:rPr>
            <w:bCs/>
            <w:szCs w:val="24"/>
          </w:rPr>
          <w:t xml:space="preserve">) </w:t>
        </w:r>
      </w:ins>
      <w:ins w:id="3552" w:author="Billy Mitchell" w:date="2023-11-09T19:12:00Z">
        <w:r w:rsidR="005D7490">
          <w:rPr>
            <w:bCs/>
            <w:szCs w:val="24"/>
          </w:rPr>
          <w:t xml:space="preserve">stimulus exposure found no statistically significant differences in affective ratings. </w:t>
        </w:r>
      </w:ins>
      <w:ins w:id="3553" w:author="Billy Mitchell" w:date="2023-11-09T21:06:00Z">
        <w:r w:rsidR="00C736BF">
          <w:rPr>
            <w:bCs/>
            <w:szCs w:val="24"/>
          </w:rPr>
          <w:t xml:space="preserve">Forecasters and experiencers also did not differ across any </w:t>
        </w:r>
      </w:ins>
      <w:ins w:id="3554" w:author="Billy Mitchell" w:date="2023-11-09T21:28:00Z">
        <w:r w:rsidR="00E46207">
          <w:rPr>
            <w:bCs/>
            <w:szCs w:val="24"/>
          </w:rPr>
          <w:t xml:space="preserve">relevant </w:t>
        </w:r>
      </w:ins>
      <w:ins w:id="3555" w:author="Billy Mitchell" w:date="2023-11-09T21:06:00Z">
        <w:r w:rsidR="00C736BF">
          <w:rPr>
            <w:bCs/>
            <w:szCs w:val="24"/>
          </w:rPr>
          <w:t xml:space="preserve">individual difference measures </w:t>
        </w:r>
      </w:ins>
      <w:ins w:id="3556" w:author="Billy Mitchell" w:date="2023-11-09T21:28:00Z">
        <w:r w:rsidR="00E46207">
          <w:rPr>
            <w:bCs/>
            <w:szCs w:val="24"/>
          </w:rPr>
          <w:t xml:space="preserve">or demographics, including the reappraisal </w:t>
        </w:r>
      </w:ins>
      <w:ins w:id="3557" w:author="Billy Mitchell" w:date="2023-11-09T21:30:00Z">
        <w:r w:rsidR="00E46207">
          <w:rPr>
            <w:bCs/>
            <w:szCs w:val="24"/>
          </w:rPr>
          <w:t>(</w:t>
        </w:r>
      </w:ins>
      <w:ins w:id="3558" w:author="Billy Mitchell" w:date="2023-11-09T21:31:00Z">
        <w:r w:rsidR="00E46207">
          <w:rPr>
            <w:bCs/>
            <w:i/>
            <w:iCs/>
            <w:szCs w:val="24"/>
          </w:rPr>
          <w:t>t</w:t>
        </w:r>
        <w:r w:rsidR="00E46207">
          <w:rPr>
            <w:bCs/>
            <w:szCs w:val="24"/>
          </w:rPr>
          <w:t xml:space="preserve">(198.6) = 0.14, </w:t>
        </w:r>
        <w:r w:rsidR="00E46207">
          <w:rPr>
            <w:bCs/>
            <w:i/>
            <w:iCs/>
            <w:szCs w:val="24"/>
          </w:rPr>
          <w:t>p</w:t>
        </w:r>
        <w:r w:rsidR="00E46207">
          <w:rPr>
            <w:bCs/>
            <w:szCs w:val="24"/>
          </w:rPr>
          <w:t xml:space="preserve"> = 0.89</w:t>
        </w:r>
      </w:ins>
      <w:ins w:id="3559" w:author="Billy Mitchell" w:date="2023-11-09T21:33:00Z">
        <w:r w:rsidR="00E46207">
          <w:rPr>
            <w:bCs/>
            <w:szCs w:val="24"/>
          </w:rPr>
          <w:t>0</w:t>
        </w:r>
      </w:ins>
      <w:ins w:id="3560" w:author="Billy Mitchell" w:date="2023-11-09T21:30:00Z">
        <w:r w:rsidR="00E46207">
          <w:rPr>
            <w:bCs/>
            <w:szCs w:val="24"/>
          </w:rPr>
          <w:t xml:space="preserve">) </w:t>
        </w:r>
      </w:ins>
      <w:ins w:id="3561" w:author="Billy Mitchell" w:date="2023-11-09T21:28:00Z">
        <w:r w:rsidR="00E46207">
          <w:rPr>
            <w:bCs/>
            <w:szCs w:val="24"/>
          </w:rPr>
          <w:t>and su</w:t>
        </w:r>
      </w:ins>
      <w:ins w:id="3562" w:author="Billy Mitchell" w:date="2023-11-09T21:29:00Z">
        <w:r w:rsidR="00E46207">
          <w:rPr>
            <w:bCs/>
            <w:szCs w:val="24"/>
          </w:rPr>
          <w:t>ppression</w:t>
        </w:r>
      </w:ins>
      <w:ins w:id="3563" w:author="Billy Mitchell" w:date="2023-11-09T21:30:00Z">
        <w:r w:rsidR="00E46207">
          <w:rPr>
            <w:bCs/>
            <w:szCs w:val="24"/>
          </w:rPr>
          <w:t xml:space="preserve"> (</w:t>
        </w:r>
      </w:ins>
      <w:ins w:id="3564" w:author="Billy Mitchell" w:date="2023-11-09T21:32:00Z">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w:t>
        </w:r>
      </w:ins>
      <w:ins w:id="3565" w:author="Billy Mitchell" w:date="2023-11-09T21:30:00Z">
        <w:r w:rsidR="00E46207">
          <w:rPr>
            <w:bCs/>
            <w:szCs w:val="24"/>
          </w:rPr>
          <w:t>)</w:t>
        </w:r>
      </w:ins>
      <w:ins w:id="3566" w:author="Billy Mitchell" w:date="2023-11-09T21:29:00Z">
        <w:r w:rsidR="00E46207">
          <w:rPr>
            <w:bCs/>
            <w:szCs w:val="24"/>
          </w:rPr>
          <w:t xml:space="preserve"> ERQ subscales, both Factor 1</w:t>
        </w:r>
      </w:ins>
      <w:ins w:id="3567" w:author="Billy Mitchell" w:date="2023-11-09T21:30:00Z">
        <w:r w:rsidR="00E46207">
          <w:rPr>
            <w:bCs/>
            <w:szCs w:val="24"/>
          </w:rPr>
          <w:t>(</w:t>
        </w:r>
      </w:ins>
      <w:ins w:id="3568" w:author="Billy Mitchell" w:date="2023-11-09T21:32:00Z">
        <w:r w:rsidR="00E46207">
          <w:rPr>
            <w:bCs/>
            <w:i/>
            <w:iCs/>
            <w:szCs w:val="24"/>
          </w:rPr>
          <w:t>t</w:t>
        </w:r>
        <w:r w:rsidR="00E46207">
          <w:rPr>
            <w:bCs/>
            <w:szCs w:val="24"/>
          </w:rPr>
          <w:t>(</w:t>
        </w:r>
      </w:ins>
      <w:ins w:id="3569" w:author="Billy Mitchell" w:date="2023-11-09T21:33:00Z">
        <w:r w:rsidR="00E46207">
          <w:rPr>
            <w:bCs/>
            <w:szCs w:val="24"/>
          </w:rPr>
          <w:t>235.0</w:t>
        </w:r>
      </w:ins>
      <w:ins w:id="3570" w:author="Billy Mitchell" w:date="2023-11-09T21:32:00Z">
        <w:r w:rsidR="00E46207">
          <w:rPr>
            <w:bCs/>
            <w:szCs w:val="24"/>
          </w:rPr>
          <w:t xml:space="preserve">) = </w:t>
        </w:r>
      </w:ins>
      <w:ins w:id="3571" w:author="Billy Mitchell" w:date="2023-11-09T21:33:00Z">
        <w:r w:rsidR="00E46207">
          <w:rPr>
            <w:bCs/>
            <w:szCs w:val="24"/>
          </w:rPr>
          <w:t>-0.94</w:t>
        </w:r>
      </w:ins>
      <w:ins w:id="3572" w:author="Billy Mitchell" w:date="2023-11-09T21:32:00Z">
        <w:r w:rsidR="00E46207">
          <w:rPr>
            <w:bCs/>
            <w:szCs w:val="24"/>
          </w:rPr>
          <w:t xml:space="preserve">, </w:t>
        </w:r>
        <w:r w:rsidR="00E46207">
          <w:rPr>
            <w:bCs/>
            <w:i/>
            <w:iCs/>
            <w:szCs w:val="24"/>
          </w:rPr>
          <w:t>p</w:t>
        </w:r>
        <w:r w:rsidR="00E46207">
          <w:rPr>
            <w:bCs/>
            <w:szCs w:val="24"/>
          </w:rPr>
          <w:t xml:space="preserve"> = 0.</w:t>
        </w:r>
      </w:ins>
      <w:ins w:id="3573" w:author="Billy Mitchell" w:date="2023-11-09T21:33:00Z">
        <w:r w:rsidR="00E46207">
          <w:rPr>
            <w:bCs/>
            <w:szCs w:val="24"/>
          </w:rPr>
          <w:t>349</w:t>
        </w:r>
      </w:ins>
      <w:ins w:id="3574" w:author="Billy Mitchell" w:date="2023-11-09T21:30:00Z">
        <w:r w:rsidR="00E46207">
          <w:rPr>
            <w:bCs/>
            <w:szCs w:val="24"/>
          </w:rPr>
          <w:t>)</w:t>
        </w:r>
      </w:ins>
      <w:ins w:id="3575" w:author="Billy Mitchell" w:date="2023-11-09T21:29:00Z">
        <w:r w:rsidR="00E46207">
          <w:rPr>
            <w:bCs/>
            <w:szCs w:val="24"/>
          </w:rPr>
          <w:t xml:space="preserve"> and Factor 2</w:t>
        </w:r>
      </w:ins>
      <w:ins w:id="3576" w:author="Billy Mitchell" w:date="2023-11-09T21:30:00Z">
        <w:r w:rsidR="00E46207">
          <w:rPr>
            <w:bCs/>
            <w:szCs w:val="24"/>
          </w:rPr>
          <w:t xml:space="preserve"> (</w:t>
        </w:r>
      </w:ins>
      <w:ins w:id="3577" w:author="Billy Mitchell" w:date="2023-11-09T21:32:00Z">
        <w:r w:rsidR="00E46207">
          <w:rPr>
            <w:bCs/>
            <w:i/>
            <w:iCs/>
            <w:szCs w:val="24"/>
          </w:rPr>
          <w:t>t</w:t>
        </w:r>
      </w:ins>
      <w:ins w:id="3578" w:author="Billy Mitchell" w:date="2023-11-09T21:33:00Z">
        <w:r w:rsidR="00E46207">
          <w:rPr>
            <w:bCs/>
            <w:szCs w:val="24"/>
          </w:rPr>
          <w:t>(220.4</w:t>
        </w:r>
      </w:ins>
      <w:ins w:id="3579" w:author="Billy Mitchell" w:date="2023-11-09T21:32:00Z">
        <w:r w:rsidR="00E46207">
          <w:rPr>
            <w:bCs/>
            <w:szCs w:val="24"/>
          </w:rPr>
          <w:t xml:space="preserve">) = </w:t>
        </w:r>
      </w:ins>
      <w:ins w:id="3580" w:author="Billy Mitchell" w:date="2023-11-09T21:34:00Z">
        <w:r w:rsidR="00E46207">
          <w:rPr>
            <w:bCs/>
            <w:szCs w:val="24"/>
          </w:rPr>
          <w:t>-0.96</w:t>
        </w:r>
      </w:ins>
      <w:ins w:id="3581" w:author="Billy Mitchell" w:date="2023-11-09T21:32:00Z">
        <w:r w:rsidR="00E46207">
          <w:rPr>
            <w:bCs/>
            <w:szCs w:val="24"/>
          </w:rPr>
          <w:t xml:space="preserve">, </w:t>
        </w:r>
        <w:r w:rsidR="00E46207">
          <w:rPr>
            <w:bCs/>
            <w:i/>
            <w:iCs/>
            <w:szCs w:val="24"/>
          </w:rPr>
          <w:t>p</w:t>
        </w:r>
        <w:r w:rsidR="00E46207">
          <w:rPr>
            <w:bCs/>
            <w:szCs w:val="24"/>
          </w:rPr>
          <w:t xml:space="preserve"> = 0.</w:t>
        </w:r>
      </w:ins>
      <w:ins w:id="3582" w:author="Billy Mitchell" w:date="2023-11-09T21:34:00Z">
        <w:r w:rsidR="00E46207">
          <w:rPr>
            <w:bCs/>
            <w:szCs w:val="24"/>
          </w:rPr>
          <w:t>336</w:t>
        </w:r>
      </w:ins>
      <w:ins w:id="3583" w:author="Billy Mitchell" w:date="2023-11-09T21:30:00Z">
        <w:r w:rsidR="00E46207">
          <w:rPr>
            <w:bCs/>
            <w:szCs w:val="24"/>
          </w:rPr>
          <w:t>)</w:t>
        </w:r>
      </w:ins>
      <w:ins w:id="3584" w:author="Billy Mitchell" w:date="2023-11-09T21:29:00Z">
        <w:r w:rsidR="00E46207">
          <w:rPr>
            <w:bCs/>
            <w:szCs w:val="24"/>
          </w:rPr>
          <w:t xml:space="preserve"> of the IUS scale, the limited access to strategies subscale of the DERS</w:t>
        </w:r>
      </w:ins>
      <w:ins w:id="3585" w:author="Billy Mitchell" w:date="2023-11-09T21:30:00Z">
        <w:r w:rsidR="00E46207">
          <w:rPr>
            <w:bCs/>
            <w:szCs w:val="24"/>
          </w:rPr>
          <w:t xml:space="preserve"> (</w:t>
        </w:r>
      </w:ins>
      <w:ins w:id="3586" w:author="Billy Mitchell" w:date="2023-11-09T21:32:00Z">
        <w:r w:rsidR="00E46207">
          <w:rPr>
            <w:bCs/>
            <w:i/>
            <w:iCs/>
            <w:szCs w:val="24"/>
          </w:rPr>
          <w:t>t</w:t>
        </w:r>
        <w:r w:rsidR="00E46207">
          <w:rPr>
            <w:bCs/>
            <w:szCs w:val="24"/>
          </w:rPr>
          <w:t>(</w:t>
        </w:r>
      </w:ins>
      <w:ins w:id="3587" w:author="Billy Mitchell" w:date="2023-11-09T21:34:00Z">
        <w:r w:rsidR="00E46207">
          <w:rPr>
            <w:bCs/>
            <w:szCs w:val="24"/>
          </w:rPr>
          <w:t>221.4</w:t>
        </w:r>
      </w:ins>
      <w:ins w:id="3588" w:author="Billy Mitchell" w:date="2023-11-09T21:32:00Z">
        <w:r w:rsidR="00E46207">
          <w:rPr>
            <w:bCs/>
            <w:szCs w:val="24"/>
          </w:rPr>
          <w:t>) = 0.</w:t>
        </w:r>
      </w:ins>
      <w:ins w:id="3589" w:author="Billy Mitchell" w:date="2023-11-09T21:34:00Z">
        <w:r w:rsidR="006421F6">
          <w:rPr>
            <w:bCs/>
            <w:szCs w:val="24"/>
          </w:rPr>
          <w:t>08</w:t>
        </w:r>
      </w:ins>
      <w:ins w:id="3590" w:author="Billy Mitchell" w:date="2023-11-09T21:32:00Z">
        <w:r w:rsidR="00E46207">
          <w:rPr>
            <w:bCs/>
            <w:szCs w:val="24"/>
          </w:rPr>
          <w:t xml:space="preserve">, </w:t>
        </w:r>
        <w:r w:rsidR="00E46207">
          <w:rPr>
            <w:bCs/>
            <w:i/>
            <w:iCs/>
            <w:szCs w:val="24"/>
          </w:rPr>
          <w:t>p</w:t>
        </w:r>
        <w:r w:rsidR="00E46207">
          <w:rPr>
            <w:bCs/>
            <w:szCs w:val="24"/>
          </w:rPr>
          <w:t xml:space="preserve"> = 0.</w:t>
        </w:r>
      </w:ins>
      <w:ins w:id="3591" w:author="Billy Mitchell" w:date="2023-11-09T21:34:00Z">
        <w:r w:rsidR="006421F6">
          <w:rPr>
            <w:bCs/>
            <w:szCs w:val="24"/>
          </w:rPr>
          <w:t>938</w:t>
        </w:r>
      </w:ins>
      <w:ins w:id="3592" w:author="Billy Mitchell" w:date="2023-11-09T21:30:00Z">
        <w:r w:rsidR="00E46207">
          <w:rPr>
            <w:bCs/>
            <w:szCs w:val="24"/>
          </w:rPr>
          <w:t>)</w:t>
        </w:r>
      </w:ins>
      <w:ins w:id="3593" w:author="Billy Mitchell" w:date="2023-11-09T21:29:00Z">
        <w:r w:rsidR="00E46207">
          <w:rPr>
            <w:bCs/>
            <w:szCs w:val="24"/>
          </w:rPr>
          <w:t xml:space="preserve">, </w:t>
        </w:r>
      </w:ins>
      <w:ins w:id="3594" w:author="Billy Mitchell" w:date="2023-11-09T21:30:00Z">
        <w:r w:rsidR="00E46207">
          <w:rPr>
            <w:bCs/>
            <w:szCs w:val="24"/>
          </w:rPr>
          <w:t>a</w:t>
        </w:r>
      </w:ins>
      <w:ins w:id="3595" w:author="Billy Mitchell" w:date="2023-11-09T21:29:00Z">
        <w:r w:rsidR="00E46207">
          <w:rPr>
            <w:bCs/>
            <w:szCs w:val="24"/>
          </w:rPr>
          <w:t>ge</w:t>
        </w:r>
      </w:ins>
      <w:ins w:id="3596" w:author="Billy Mitchell" w:date="2023-11-09T21:30:00Z">
        <w:r w:rsidR="00E46207">
          <w:rPr>
            <w:bCs/>
            <w:szCs w:val="24"/>
          </w:rPr>
          <w:t xml:space="preserve"> (</w:t>
        </w:r>
      </w:ins>
      <w:ins w:id="3597" w:author="Billy Mitchell" w:date="2023-11-09T21:32:00Z">
        <w:r w:rsidR="00E46207">
          <w:rPr>
            <w:bCs/>
            <w:i/>
            <w:iCs/>
            <w:szCs w:val="24"/>
          </w:rPr>
          <w:t>t</w:t>
        </w:r>
        <w:r w:rsidR="00E46207">
          <w:rPr>
            <w:bCs/>
            <w:szCs w:val="24"/>
          </w:rPr>
          <w:t>(</w:t>
        </w:r>
      </w:ins>
      <w:ins w:id="3598" w:author="Billy Mitchell" w:date="2023-11-09T21:35:00Z">
        <w:r w:rsidR="006421F6">
          <w:rPr>
            <w:bCs/>
            <w:szCs w:val="24"/>
          </w:rPr>
          <w:t>220.0</w:t>
        </w:r>
      </w:ins>
      <w:ins w:id="3599" w:author="Billy Mitchell" w:date="2023-11-09T21:32:00Z">
        <w:r w:rsidR="00E46207">
          <w:rPr>
            <w:bCs/>
            <w:szCs w:val="24"/>
          </w:rPr>
          <w:t xml:space="preserve">) = </w:t>
        </w:r>
      </w:ins>
      <w:ins w:id="3600" w:author="Billy Mitchell" w:date="2023-11-09T21:35:00Z">
        <w:r w:rsidR="006421F6">
          <w:rPr>
            <w:bCs/>
            <w:szCs w:val="24"/>
          </w:rPr>
          <w:t>-</w:t>
        </w:r>
      </w:ins>
      <w:ins w:id="3601" w:author="Billy Mitchell" w:date="2023-11-09T21:32:00Z">
        <w:r w:rsidR="00E46207">
          <w:rPr>
            <w:bCs/>
            <w:szCs w:val="24"/>
          </w:rPr>
          <w:t>0.</w:t>
        </w:r>
      </w:ins>
      <w:ins w:id="3602" w:author="Billy Mitchell" w:date="2023-11-09T21:35:00Z">
        <w:r w:rsidR="006421F6">
          <w:rPr>
            <w:bCs/>
            <w:szCs w:val="24"/>
          </w:rPr>
          <w:t>14</w:t>
        </w:r>
      </w:ins>
      <w:ins w:id="3603" w:author="Billy Mitchell" w:date="2023-11-09T21:32:00Z">
        <w:r w:rsidR="00E46207">
          <w:rPr>
            <w:bCs/>
            <w:szCs w:val="24"/>
          </w:rPr>
          <w:t xml:space="preserve">, </w:t>
        </w:r>
        <w:r w:rsidR="00E46207">
          <w:rPr>
            <w:bCs/>
            <w:i/>
            <w:iCs/>
            <w:szCs w:val="24"/>
          </w:rPr>
          <w:t>p</w:t>
        </w:r>
        <w:r w:rsidR="00E46207">
          <w:rPr>
            <w:bCs/>
            <w:szCs w:val="24"/>
          </w:rPr>
          <w:t xml:space="preserve"> = 0.8</w:t>
        </w:r>
      </w:ins>
      <w:ins w:id="3604" w:author="Billy Mitchell" w:date="2023-11-09T21:35:00Z">
        <w:r w:rsidR="006421F6">
          <w:rPr>
            <w:bCs/>
            <w:szCs w:val="24"/>
          </w:rPr>
          <w:t>88</w:t>
        </w:r>
      </w:ins>
      <w:ins w:id="3605" w:author="Billy Mitchell" w:date="2023-11-09T21:30:00Z">
        <w:r w:rsidR="00E46207">
          <w:rPr>
            <w:bCs/>
            <w:szCs w:val="24"/>
          </w:rPr>
          <w:t>), or horror enjoyment (</w:t>
        </w:r>
      </w:ins>
      <w:ins w:id="3606" w:author="Billy Mitchell" w:date="2023-11-09T21:32:00Z">
        <w:r w:rsidR="00E46207">
          <w:rPr>
            <w:bCs/>
            <w:i/>
            <w:iCs/>
            <w:szCs w:val="24"/>
          </w:rPr>
          <w:t>t</w:t>
        </w:r>
        <w:r w:rsidR="00E46207">
          <w:rPr>
            <w:bCs/>
            <w:szCs w:val="24"/>
          </w:rPr>
          <w:t>(</w:t>
        </w:r>
      </w:ins>
      <w:ins w:id="3607" w:author="Billy Mitchell" w:date="2023-11-09T21:35:00Z">
        <w:r w:rsidR="006421F6">
          <w:rPr>
            <w:bCs/>
            <w:szCs w:val="24"/>
          </w:rPr>
          <w:t>225.9</w:t>
        </w:r>
      </w:ins>
      <w:ins w:id="3608" w:author="Billy Mitchell" w:date="2023-11-09T21:32:00Z">
        <w:r w:rsidR="00E46207">
          <w:rPr>
            <w:bCs/>
            <w:szCs w:val="24"/>
          </w:rPr>
          <w:t>) = 0.1</w:t>
        </w:r>
      </w:ins>
      <w:ins w:id="3609" w:author="Billy Mitchell" w:date="2023-11-09T21:35:00Z">
        <w:r w:rsidR="006421F6">
          <w:rPr>
            <w:bCs/>
            <w:szCs w:val="24"/>
          </w:rPr>
          <w:t>2</w:t>
        </w:r>
      </w:ins>
      <w:ins w:id="3610" w:author="Billy Mitchell" w:date="2023-11-09T21:32:00Z">
        <w:r w:rsidR="00E46207">
          <w:rPr>
            <w:bCs/>
            <w:szCs w:val="24"/>
          </w:rPr>
          <w:t xml:space="preserve">, </w:t>
        </w:r>
        <w:r w:rsidR="00E46207">
          <w:rPr>
            <w:bCs/>
            <w:i/>
            <w:iCs/>
            <w:szCs w:val="24"/>
          </w:rPr>
          <w:t>p</w:t>
        </w:r>
        <w:r w:rsidR="00E46207">
          <w:rPr>
            <w:bCs/>
            <w:szCs w:val="24"/>
          </w:rPr>
          <w:t xml:space="preserve"> = 0.</w:t>
        </w:r>
      </w:ins>
      <w:ins w:id="3611" w:author="Billy Mitchell" w:date="2023-11-09T21:35:00Z">
        <w:r w:rsidR="006421F6">
          <w:rPr>
            <w:bCs/>
            <w:szCs w:val="24"/>
          </w:rPr>
          <w:t>908</w:t>
        </w:r>
      </w:ins>
      <w:ins w:id="3612" w:author="Billy Mitchell" w:date="2023-11-09T21:30:00Z">
        <w:r w:rsidR="00E46207">
          <w:rPr>
            <w:bCs/>
            <w:szCs w:val="24"/>
          </w:rPr>
          <w:t>).</w:t>
        </w:r>
      </w:ins>
    </w:p>
    <w:p w14:paraId="284DFCF4" w14:textId="35037A25" w:rsidR="001A2CE8" w:rsidRPr="0067591E" w:rsidRDefault="001A2CE8">
      <w:pPr>
        <w:spacing w:after="0" w:line="480" w:lineRule="auto"/>
        <w:ind w:left="0" w:firstLine="720"/>
        <w:rPr>
          <w:ins w:id="3613" w:author="Billy Mitchell" w:date="2023-11-09T18:48:00Z"/>
          <w:bCs/>
          <w:szCs w:val="24"/>
          <w:rPrChange w:id="3614" w:author="Billy Mitchell" w:date="2023-11-09T19:18:00Z">
            <w:rPr>
              <w:ins w:id="3615" w:author="Billy Mitchell" w:date="2023-11-09T18:48:00Z"/>
              <w:b/>
              <w:szCs w:val="24"/>
            </w:rPr>
          </w:rPrChange>
        </w:rPr>
        <w:pPrChange w:id="3616" w:author="Billy Mitchell" w:date="2023-11-09T19:11:00Z">
          <w:pPr>
            <w:spacing w:after="0" w:line="480" w:lineRule="auto"/>
            <w:ind w:firstLine="238"/>
          </w:pPr>
        </w:pPrChange>
      </w:pPr>
      <w:ins w:id="3617" w:author="Billy Mitchell" w:date="2023-11-09T18:48:00Z">
        <w:r>
          <w:rPr>
            <w:b/>
            <w:szCs w:val="24"/>
          </w:rPr>
          <w:t>Intense emotional responses were more likely to be regulated.</w:t>
        </w:r>
      </w:ins>
      <w:ins w:id="3618" w:author="Billy Mitchell" w:date="2023-11-09T19:18:00Z">
        <w:r w:rsidR="0067591E">
          <w:rPr>
            <w:bCs/>
            <w:szCs w:val="24"/>
          </w:rPr>
          <w:t xml:space="preserve"> </w:t>
        </w:r>
      </w:ins>
      <w:ins w:id="3619" w:author="Billy Mitchell" w:date="2023-11-09T19:22:00Z">
        <w:r w:rsidR="0067591E">
          <w:rPr>
            <w:bCs/>
            <w:szCs w:val="24"/>
          </w:rPr>
          <w:t xml:space="preserve">To </w:t>
        </w:r>
      </w:ins>
      <w:ins w:id="3620" w:author="Billy Mitchell" w:date="2023-11-09T19:25:00Z">
        <w:r w:rsidR="0067591E">
          <w:rPr>
            <w:bCs/>
            <w:szCs w:val="24"/>
          </w:rPr>
          <w:t>add</w:t>
        </w:r>
      </w:ins>
      <w:ins w:id="3621" w:author="Billy Mitchell" w:date="2023-11-09T19:24:00Z">
        <w:r w:rsidR="0067591E">
          <w:rPr>
            <w:bCs/>
            <w:szCs w:val="24"/>
          </w:rPr>
          <w:t xml:space="preserve"> greater</w:t>
        </w:r>
      </w:ins>
      <w:ins w:id="3622" w:author="Billy Mitchell" w:date="2023-11-09T19:23:00Z">
        <w:r w:rsidR="0067591E">
          <w:rPr>
            <w:bCs/>
            <w:szCs w:val="24"/>
          </w:rPr>
          <w:t xml:space="preserve"> ecological validity </w:t>
        </w:r>
      </w:ins>
      <w:ins w:id="3623" w:author="Billy Mitchell" w:date="2023-11-09T19:24:00Z">
        <w:r w:rsidR="0067591E">
          <w:rPr>
            <w:bCs/>
            <w:szCs w:val="24"/>
          </w:rPr>
          <w:t xml:space="preserve">to </w:t>
        </w:r>
      </w:ins>
      <w:ins w:id="3624" w:author="Billy Mitchell" w:date="2023-11-09T19:25:00Z">
        <w:r w:rsidR="0067591E">
          <w:rPr>
            <w:bCs/>
            <w:szCs w:val="24"/>
          </w:rPr>
          <w:t xml:space="preserve">a </w:t>
        </w:r>
      </w:ins>
      <w:ins w:id="3625" w:author="Billy Mitchell" w:date="2023-11-09T19:24:00Z">
        <w:r w:rsidR="0067591E">
          <w:rPr>
            <w:bCs/>
            <w:szCs w:val="24"/>
          </w:rPr>
          <w:t xml:space="preserve">forced choice </w:t>
        </w:r>
      </w:ins>
      <w:ins w:id="3626" w:author="Billy Mitchell" w:date="2023-11-09T19:25:00Z">
        <w:r w:rsidR="0067591E">
          <w:rPr>
            <w:bCs/>
            <w:szCs w:val="24"/>
          </w:rPr>
          <w:t>paradigm, we provided participants the option to indicate whether a stim</w:t>
        </w:r>
      </w:ins>
      <w:ins w:id="3627" w:author="Billy Mitchell" w:date="2023-11-09T19:26:00Z">
        <w:r w:rsidR="0067591E">
          <w:rPr>
            <w:bCs/>
            <w:szCs w:val="24"/>
          </w:rPr>
          <w:t>ulus should be regulated (i.e., reappraisal or distraction) or not regulated (i.e., neither). In line with hedonic motivations to self-regulate, we expect</w:t>
        </w:r>
      </w:ins>
      <w:ins w:id="3628" w:author="Billy Mitchell" w:date="2023-11-09T19:27:00Z">
        <w:r w:rsidR="0067591E">
          <w:rPr>
            <w:bCs/>
            <w:szCs w:val="24"/>
          </w:rPr>
          <w:t xml:space="preserve"> that videos of greater self-reported negative affective intensity should be more likely to be regulated; if that is not the case, then our desig</w:t>
        </w:r>
      </w:ins>
      <w:ins w:id="3629" w:author="Billy Mitchell" w:date="2023-11-09T19:28:00Z">
        <w:r w:rsidR="0067591E">
          <w:rPr>
            <w:bCs/>
            <w:szCs w:val="24"/>
          </w:rPr>
          <w:t>n may generate noisy or counterintuitive results</w:t>
        </w:r>
      </w:ins>
      <w:ins w:id="3630" w:author="Billy Mitchell" w:date="2023-11-09T19:27:00Z">
        <w:r w:rsidR="0067591E">
          <w:rPr>
            <w:bCs/>
            <w:szCs w:val="24"/>
          </w:rPr>
          <w:t>.</w:t>
        </w:r>
      </w:ins>
      <w:ins w:id="3631" w:author="Billy Mitchell" w:date="2023-11-09T19:28:00Z">
        <w:r w:rsidR="0067591E">
          <w:rPr>
            <w:bCs/>
            <w:szCs w:val="24"/>
          </w:rPr>
          <w:t xml:space="preserve"> </w:t>
        </w:r>
      </w:ins>
      <w:ins w:id="3632" w:author="Billy Mitchell" w:date="2023-11-09T19:29:00Z">
        <w:r w:rsidR="00040ACE">
          <w:rPr>
            <w:bCs/>
            <w:szCs w:val="24"/>
          </w:rPr>
          <w:t>To that end, we did find that videos in which participants select</w:t>
        </w:r>
      </w:ins>
      <w:ins w:id="3633" w:author="Billy Mitchell" w:date="2023-11-09T19:30:00Z">
        <w:r w:rsidR="00040ACE">
          <w:rPr>
            <w:bCs/>
            <w:szCs w:val="24"/>
          </w:rPr>
          <w:t xml:space="preserve">ed neither distraction nor reappraisal were of a lower intensity </w:t>
        </w:r>
      </w:ins>
      <w:ins w:id="3634" w:author="Billy Mitchell" w:date="2023-11-09T19:27:00Z">
        <w:r w:rsidR="0067591E">
          <w:rPr>
            <w:bCs/>
            <w:szCs w:val="24"/>
          </w:rPr>
          <w:t xml:space="preserve"> </w:t>
        </w:r>
      </w:ins>
      <w:ins w:id="3635" w:author="Billy Mitchell" w:date="2023-11-09T19:31:00Z">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ins>
      <w:ins w:id="3636" w:author="Billy Mitchell" w:date="2023-11-09T19:32:00Z">
        <w:r w:rsidR="00040ACE">
          <w:rPr>
            <w:bCs/>
            <w:szCs w:val="24"/>
          </w:rPr>
          <w:t>53</w:t>
        </w:r>
      </w:ins>
      <w:ins w:id="3637" w:author="Billy Mitchell" w:date="2023-11-09T19:31:00Z">
        <w:r w:rsidR="00040ACE">
          <w:rPr>
            <w:bCs/>
            <w:szCs w:val="24"/>
          </w:rPr>
          <w:t>.</w:t>
        </w:r>
      </w:ins>
      <w:ins w:id="3638" w:author="Billy Mitchell" w:date="2023-11-09T19:32:00Z">
        <w:r w:rsidR="00040ACE">
          <w:rPr>
            <w:bCs/>
            <w:szCs w:val="24"/>
          </w:rPr>
          <w:t>3</w:t>
        </w:r>
      </w:ins>
      <w:ins w:id="3639" w:author="Billy Mitchell" w:date="2023-11-09T19:31:00Z">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ins>
      <w:ins w:id="3640" w:author="Billy Mitchell" w:date="2023-11-09T19:32:00Z">
        <w:r w:rsidR="00040ACE">
          <w:rPr>
            <w:bCs/>
            <w:i/>
            <w:iCs/>
            <w:szCs w:val="24"/>
            <w:vertAlign w:val="subscript"/>
          </w:rPr>
          <w:t>Unregulated</w:t>
        </w:r>
      </w:ins>
      <w:ins w:id="3641" w:author="Billy Mitchell" w:date="2023-11-09T19:31:00Z">
        <w:r w:rsidR="00040ACE">
          <w:rPr>
            <w:bCs/>
            <w:szCs w:val="24"/>
            <w:vertAlign w:val="subscript"/>
          </w:rPr>
          <w:t xml:space="preserve"> </w:t>
        </w:r>
        <w:r w:rsidR="00040ACE" w:rsidRPr="009527CE">
          <w:rPr>
            <w:bCs/>
            <w:szCs w:val="24"/>
          </w:rPr>
          <w:t xml:space="preserve">= </w:t>
        </w:r>
      </w:ins>
      <w:ins w:id="3642" w:author="Billy Mitchell" w:date="2023-11-09T19:32:00Z">
        <w:r w:rsidR="00040ACE">
          <w:rPr>
            <w:bCs/>
            <w:szCs w:val="24"/>
          </w:rPr>
          <w:t>36.7</w:t>
        </w:r>
      </w:ins>
      <w:ins w:id="3643" w:author="Billy Mitchell" w:date="2023-11-09T19:31:00Z">
        <w:r w:rsidR="00040ACE">
          <w:rPr>
            <w:bCs/>
            <w:szCs w:val="24"/>
            <w:vertAlign w:val="subscript"/>
          </w:rPr>
          <w:t xml:space="preserve">, </w:t>
        </w:r>
        <w:r w:rsidR="00040ACE">
          <w:rPr>
            <w:bCs/>
            <w:i/>
            <w:iCs/>
            <w:szCs w:val="24"/>
          </w:rPr>
          <w:t>95% CI</w:t>
        </w:r>
        <w:r w:rsidR="00040ACE">
          <w:rPr>
            <w:bCs/>
            <w:szCs w:val="24"/>
          </w:rPr>
          <w:t xml:space="preserve"> = [</w:t>
        </w:r>
      </w:ins>
      <w:ins w:id="3644" w:author="Billy Mitchell" w:date="2023-11-09T19:32:00Z">
        <w:r w:rsidR="00040ACE">
          <w:rPr>
            <w:bCs/>
            <w:szCs w:val="24"/>
          </w:rPr>
          <w:t>12.7</w:t>
        </w:r>
      </w:ins>
      <w:ins w:id="3645" w:author="Billy Mitchell" w:date="2023-11-09T19:31:00Z">
        <w:r w:rsidR="00040ACE">
          <w:rPr>
            <w:bCs/>
            <w:szCs w:val="24"/>
          </w:rPr>
          <w:t xml:space="preserve">, </w:t>
        </w:r>
      </w:ins>
      <w:ins w:id="3646" w:author="Billy Mitchell" w:date="2023-11-09T19:32:00Z">
        <w:r w:rsidR="00040ACE">
          <w:rPr>
            <w:bCs/>
            <w:szCs w:val="24"/>
          </w:rPr>
          <w:t>20.</w:t>
        </w:r>
      </w:ins>
      <w:ins w:id="3647" w:author="Billy Mitchell" w:date="2023-11-09T19:31:00Z">
        <w:r w:rsidR="00040ACE">
          <w:rPr>
            <w:bCs/>
            <w:szCs w:val="24"/>
          </w:rPr>
          <w:t xml:space="preserve">], </w:t>
        </w:r>
        <w:r w:rsidR="00040ACE">
          <w:rPr>
            <w:bCs/>
            <w:i/>
            <w:iCs/>
            <w:szCs w:val="24"/>
          </w:rPr>
          <w:t>t</w:t>
        </w:r>
        <w:r w:rsidR="00040ACE">
          <w:rPr>
            <w:bCs/>
            <w:szCs w:val="24"/>
          </w:rPr>
          <w:t>(</w:t>
        </w:r>
      </w:ins>
      <w:ins w:id="3648" w:author="Billy Mitchell" w:date="2023-11-09T19:32:00Z">
        <w:r w:rsidR="00040ACE">
          <w:rPr>
            <w:bCs/>
            <w:szCs w:val="24"/>
          </w:rPr>
          <w:t>735.6</w:t>
        </w:r>
      </w:ins>
      <w:ins w:id="3649" w:author="Billy Mitchell" w:date="2023-11-09T19:31:00Z">
        <w:r w:rsidR="00040ACE">
          <w:rPr>
            <w:bCs/>
            <w:szCs w:val="24"/>
          </w:rPr>
          <w:t xml:space="preserve">) = </w:t>
        </w:r>
      </w:ins>
      <w:ins w:id="3650" w:author="Billy Mitchell" w:date="2023-11-09T19:32:00Z">
        <w:r w:rsidR="00040ACE">
          <w:rPr>
            <w:bCs/>
            <w:szCs w:val="24"/>
          </w:rPr>
          <w:t>8.30</w:t>
        </w:r>
      </w:ins>
      <w:ins w:id="3651" w:author="Billy Mitchell" w:date="2023-11-09T19:31:00Z">
        <w:r w:rsidR="00040ACE">
          <w:rPr>
            <w:bCs/>
            <w:szCs w:val="24"/>
          </w:rPr>
          <w:t xml:space="preserve">, </w:t>
        </w:r>
        <w:r w:rsidR="00040ACE">
          <w:rPr>
            <w:bCs/>
            <w:i/>
            <w:iCs/>
            <w:szCs w:val="24"/>
          </w:rPr>
          <w:t>p</w:t>
        </w:r>
        <w:r w:rsidR="00040ACE">
          <w:rPr>
            <w:bCs/>
            <w:szCs w:val="24"/>
          </w:rPr>
          <w:t xml:space="preserve"> </w:t>
        </w:r>
      </w:ins>
      <w:ins w:id="3652" w:author="Billy Mitchell" w:date="2023-11-09T19:33:00Z">
        <w:r w:rsidR="00040ACE">
          <w:rPr>
            <w:bCs/>
            <w:szCs w:val="24"/>
          </w:rPr>
          <w:t>&lt; 0.001</w:t>
        </w:r>
      </w:ins>
      <w:ins w:id="3653" w:author="Billy Mitchell" w:date="2023-11-09T19:31:00Z">
        <w:r w:rsidR="00040ACE">
          <w:rPr>
            <w:bCs/>
            <w:szCs w:val="24"/>
          </w:rPr>
          <w:t>)</w:t>
        </w:r>
      </w:ins>
      <w:ins w:id="3654" w:author="Billy Mitchell" w:date="2023-11-09T19:34:00Z">
        <w:r w:rsidR="00040ACE">
          <w:rPr>
            <w:bCs/>
            <w:szCs w:val="24"/>
          </w:rPr>
          <w:t xml:space="preserve"> and a mixed effect binary logistic regression found that </w:t>
        </w:r>
      </w:ins>
      <w:ins w:id="3655" w:author="Billy Mitchell" w:date="2023-11-09T19:37:00Z">
        <w:r w:rsidR="00040ACE">
          <w:rPr>
            <w:bCs/>
            <w:szCs w:val="24"/>
          </w:rPr>
          <w:t>each standard deviation unit increase in affective intensity resu</w:t>
        </w:r>
      </w:ins>
      <w:ins w:id="3656" w:author="Billy Mitchell" w:date="2023-11-09T19:38:00Z">
        <w:r w:rsidR="00040ACE">
          <w:rPr>
            <w:bCs/>
            <w:szCs w:val="24"/>
          </w:rPr>
          <w:t xml:space="preserve">lts in </w:t>
        </w:r>
      </w:ins>
      <w:ins w:id="3657" w:author="Billy Mitchell" w:date="2023-11-09T19:39:00Z">
        <w:r w:rsidR="009C20F6">
          <w:rPr>
            <w:bCs/>
            <w:szCs w:val="24"/>
          </w:rPr>
          <w:t xml:space="preserve">a </w:t>
        </w:r>
        <w:r w:rsidR="009C20F6" w:rsidRPr="00040ACE">
          <w:rPr>
            <w:bCs/>
            <w:szCs w:val="24"/>
          </w:rPr>
          <w:t>2.86</w:t>
        </w:r>
        <w:r w:rsidR="009C20F6">
          <w:rPr>
            <w:bCs/>
            <w:szCs w:val="24"/>
          </w:rPr>
          <w:t xml:space="preserve"> fold increase in the </w:t>
        </w:r>
      </w:ins>
      <w:ins w:id="3658" w:author="Billy Mitchell" w:date="2023-11-09T19:38:00Z">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ins>
      <w:ins w:id="3659" w:author="Billy Mitchell" w:date="2023-11-09T19:39:00Z">
        <w:r w:rsidR="009C20F6">
          <w:rPr>
            <w:bCs/>
            <w:szCs w:val="24"/>
          </w:rPr>
          <w:t xml:space="preserve"> (</w:t>
        </w:r>
      </w:ins>
      <w:ins w:id="3660" w:author="Billy Mitchell" w:date="2023-11-09T19:40:00Z">
        <w:r w:rsidR="009C20F6">
          <w:rPr>
            <w:bCs/>
            <w:i/>
            <w:iCs/>
            <w:szCs w:val="24"/>
          </w:rPr>
          <w:t>95% CI</w:t>
        </w:r>
        <w:r w:rsidR="009C20F6">
          <w:rPr>
            <w:bCs/>
            <w:szCs w:val="24"/>
          </w:rPr>
          <w:t xml:space="preserve"> = [</w:t>
        </w:r>
      </w:ins>
      <w:ins w:id="3661" w:author="Billy Mitchell" w:date="2023-11-09T19:42:00Z">
        <w:r w:rsidR="009C20F6">
          <w:rPr>
            <w:bCs/>
            <w:szCs w:val="24"/>
          </w:rPr>
          <w:t>2.16, 3.78</w:t>
        </w:r>
      </w:ins>
      <w:ins w:id="3662" w:author="Billy Mitchell" w:date="2023-11-09T19:40:00Z">
        <w:r w:rsidR="009C20F6">
          <w:rPr>
            <w:bCs/>
            <w:szCs w:val="24"/>
          </w:rPr>
          <w:t xml:space="preserve">], </w:t>
        </w:r>
        <w:r w:rsidR="009C20F6">
          <w:rPr>
            <w:bCs/>
            <w:i/>
            <w:iCs/>
            <w:szCs w:val="24"/>
          </w:rPr>
          <w:t>p</w:t>
        </w:r>
        <w:r w:rsidR="009C20F6">
          <w:rPr>
            <w:bCs/>
            <w:szCs w:val="24"/>
          </w:rPr>
          <w:t xml:space="preserve"> &lt; 0.001</w:t>
        </w:r>
      </w:ins>
      <w:ins w:id="3663" w:author="Billy Mitchell" w:date="2023-11-09T19:39:00Z">
        <w:r w:rsidR="009C20F6">
          <w:rPr>
            <w:bCs/>
            <w:szCs w:val="24"/>
          </w:rPr>
          <w:t xml:space="preserve">). </w:t>
        </w:r>
      </w:ins>
    </w:p>
    <w:p w14:paraId="699E255B" w14:textId="63377E71" w:rsidR="004737B7" w:rsidRDefault="004737B7" w:rsidP="004737B7">
      <w:pPr>
        <w:spacing w:after="0" w:line="480" w:lineRule="auto"/>
        <w:ind w:left="0" w:firstLine="720"/>
        <w:rPr>
          <w:ins w:id="3664" w:author="Billy Mitchell" w:date="2023-11-10T00:39:00Z"/>
          <w:szCs w:val="24"/>
        </w:rPr>
      </w:pPr>
      <w:ins w:id="3665" w:author="Billy Mitchell" w:date="2023-11-09T20:05:00Z">
        <w:r>
          <w:rPr>
            <w:b/>
            <w:szCs w:val="24"/>
          </w:rPr>
          <w:t xml:space="preserve">Forecasters </w:t>
        </w:r>
      </w:ins>
      <w:ins w:id="3666" w:author="Billy Mitchell" w:date="2023-11-09T20:49:00Z">
        <w:r w:rsidR="007079B4">
          <w:rPr>
            <w:b/>
            <w:szCs w:val="24"/>
          </w:rPr>
          <w:t xml:space="preserve">regulated more often than </w:t>
        </w:r>
      </w:ins>
      <w:ins w:id="3667" w:author="Billy Mitchell" w:date="2023-11-09T20:50:00Z">
        <w:r w:rsidR="007079B4">
          <w:rPr>
            <w:b/>
            <w:szCs w:val="24"/>
          </w:rPr>
          <w:t>e</w:t>
        </w:r>
      </w:ins>
      <w:ins w:id="3668" w:author="Billy Mitchell" w:date="2023-11-09T20:49:00Z">
        <w:r w:rsidR="007079B4">
          <w:rPr>
            <w:b/>
            <w:szCs w:val="24"/>
          </w:rPr>
          <w:t xml:space="preserve">xperiencers; Experiencers reappraised more often than forecasters. </w:t>
        </w:r>
      </w:ins>
      <w:ins w:id="3669" w:author="Billy Mitchell" w:date="2023-11-09T20:07:00Z">
        <w:r>
          <w:rPr>
            <w:bCs/>
            <w:szCs w:val="24"/>
          </w:rPr>
          <w:t>Overall, reappr</w:t>
        </w:r>
      </w:ins>
      <w:ins w:id="3670" w:author="Billy Mitchell" w:date="2023-11-09T20:08:00Z">
        <w:r>
          <w:rPr>
            <w:bCs/>
            <w:szCs w:val="24"/>
          </w:rPr>
          <w:t xml:space="preserve">aisal was used or </w:t>
        </w:r>
      </w:ins>
      <w:ins w:id="3671" w:author="Billy Mitchell" w:date="2023-11-13T18:47:00Z">
        <w:r w:rsidR="00AE7182">
          <w:rPr>
            <w:bCs/>
            <w:szCs w:val="24"/>
          </w:rPr>
          <w:t xml:space="preserve">forecasted </w:t>
        </w:r>
      </w:ins>
      <w:ins w:id="3672" w:author="Billy Mitchell" w:date="2023-11-09T20:08:00Z">
        <w:r>
          <w:rPr>
            <w:bCs/>
            <w:szCs w:val="24"/>
          </w:rPr>
          <w:t xml:space="preserve">in 33.1% of trials, distraction was used or </w:t>
        </w:r>
      </w:ins>
      <w:ins w:id="3673" w:author="Billy Mitchell" w:date="2023-11-13T18:47:00Z">
        <w:r w:rsidR="00AE7182">
          <w:rPr>
            <w:bCs/>
            <w:szCs w:val="24"/>
          </w:rPr>
          <w:t>forecasted</w:t>
        </w:r>
      </w:ins>
      <w:ins w:id="3674" w:author="Billy Mitchell" w:date="2023-11-09T20:08:00Z">
        <w:r>
          <w:rPr>
            <w:bCs/>
            <w:szCs w:val="24"/>
          </w:rPr>
          <w:t xml:space="preserve"> in 28.5% of trials, and 36.7% of tr</w:t>
        </w:r>
      </w:ins>
      <w:ins w:id="3675" w:author="Billy Mitchell" w:date="2023-11-09T20:09:00Z">
        <w:r>
          <w:rPr>
            <w:bCs/>
            <w:szCs w:val="24"/>
          </w:rPr>
          <w:t xml:space="preserve">ials were left unregulated or without either </w:t>
        </w:r>
      </w:ins>
      <w:ins w:id="3676" w:author="Billy Mitchell" w:date="2023-11-13T18:47:00Z">
        <w:r w:rsidR="00463F45">
          <w:rPr>
            <w:bCs/>
            <w:szCs w:val="24"/>
          </w:rPr>
          <w:t>option</w:t>
        </w:r>
      </w:ins>
      <w:ins w:id="3677" w:author="Billy Mitchell" w:date="2023-11-09T20:09:00Z">
        <w:r>
          <w:rPr>
            <w:bCs/>
            <w:szCs w:val="24"/>
          </w:rPr>
          <w:t xml:space="preserve"> being </w:t>
        </w:r>
      </w:ins>
      <w:ins w:id="3678" w:author="Billy Mitchell" w:date="2023-11-13T18:47:00Z">
        <w:r w:rsidR="00463F45">
          <w:rPr>
            <w:bCs/>
            <w:szCs w:val="24"/>
          </w:rPr>
          <w:t>forecasted</w:t>
        </w:r>
      </w:ins>
      <w:ins w:id="3679" w:author="Billy Mitchell" w:date="2023-11-09T20:09:00Z">
        <w:r>
          <w:rPr>
            <w:bCs/>
            <w:szCs w:val="24"/>
          </w:rPr>
          <w:t xml:space="preserve">. </w:t>
        </w:r>
      </w:ins>
      <w:ins w:id="3680" w:author="Billy Mitchell" w:date="2023-11-09T20:10:00Z">
        <w:r w:rsidR="006A38A9">
          <w:rPr>
            <w:bCs/>
            <w:szCs w:val="24"/>
          </w:rPr>
          <w:t xml:space="preserve">To assess whether there were differences in the </w:t>
        </w:r>
      </w:ins>
      <w:ins w:id="3681" w:author="Billy Mitchell" w:date="2023-11-09T20:11:00Z">
        <w:r w:rsidR="006A38A9">
          <w:rPr>
            <w:bCs/>
            <w:szCs w:val="24"/>
          </w:rPr>
          <w:t xml:space="preserve">distribution of strategy usage or </w:t>
        </w:r>
      </w:ins>
      <w:ins w:id="3682" w:author="Billy Mitchell" w:date="2023-11-13T18:47:00Z">
        <w:r w:rsidR="00463F45">
          <w:rPr>
            <w:bCs/>
            <w:szCs w:val="24"/>
          </w:rPr>
          <w:t>forecast</w:t>
        </w:r>
      </w:ins>
      <w:ins w:id="3683" w:author="Billy Mitchell" w:date="2023-11-09T20:11:00Z">
        <w:r w:rsidR="006A38A9">
          <w:rPr>
            <w:bCs/>
            <w:szCs w:val="24"/>
          </w:rPr>
          <w:t xml:space="preserve"> by condition, which could have implications for our primary analysis</w:t>
        </w:r>
      </w:ins>
      <w:ins w:id="3684" w:author="Billy Mitchell" w:date="2023-11-09T20:12:00Z">
        <w:r w:rsidR="006A38A9">
          <w:rPr>
            <w:bCs/>
            <w:szCs w:val="24"/>
          </w:rPr>
          <w:t>, we conducted chi-square</w:t>
        </w:r>
      </w:ins>
      <w:ins w:id="3685" w:author="Billy Mitchell" w:date="2023-11-09T20:38:00Z">
        <w:del w:id="3686" w:author="chelsea helion" w:date="2023-11-10T19:32:00Z">
          <w:r w:rsidR="001346D5" w:rsidDel="00D71C13">
            <w:rPr>
              <w:bCs/>
              <w:szCs w:val="24"/>
            </w:rPr>
            <w:delText>s</w:delText>
          </w:r>
        </w:del>
      </w:ins>
      <w:ins w:id="3687" w:author="Billy Mitchell" w:date="2023-11-09T20:12:00Z">
        <w:r w:rsidR="006A38A9">
          <w:rPr>
            <w:bCs/>
            <w:szCs w:val="24"/>
          </w:rPr>
          <w:t xml:space="preserve"> test </w:t>
        </w:r>
        <w:del w:id="3688" w:author="chelsea helion" w:date="2023-11-10T19:32:00Z">
          <w:r w:rsidR="006A38A9" w:rsidDel="00D71C13">
            <w:rPr>
              <w:bCs/>
              <w:szCs w:val="24"/>
            </w:rPr>
            <w:delText>upon</w:delText>
          </w:r>
        </w:del>
      </w:ins>
      <w:ins w:id="3689" w:author="chelsea helion" w:date="2023-11-10T19:32:00Z">
        <w:r w:rsidR="00D71C13">
          <w:rPr>
            <w:bCs/>
            <w:szCs w:val="24"/>
          </w:rPr>
          <w:t>on</w:t>
        </w:r>
      </w:ins>
      <w:ins w:id="3690" w:author="Billy Mitchell" w:date="2023-11-09T20:12:00Z">
        <w:r w:rsidR="006A38A9">
          <w:rPr>
            <w:bCs/>
            <w:szCs w:val="24"/>
          </w:rPr>
          <w:t xml:space="preserve"> strategy use/</w:t>
        </w:r>
      </w:ins>
      <w:ins w:id="3691" w:author="Billy Mitchell" w:date="2023-11-13T18:47:00Z">
        <w:r w:rsidR="00463F45">
          <w:rPr>
            <w:bCs/>
            <w:szCs w:val="24"/>
          </w:rPr>
          <w:t>forecast</w:t>
        </w:r>
      </w:ins>
      <w:ins w:id="3692" w:author="Billy Mitchell" w:date="2023-11-09T20:12:00Z">
        <w:r w:rsidR="006A38A9">
          <w:rPr>
            <w:bCs/>
            <w:szCs w:val="24"/>
          </w:rPr>
          <w:t xml:space="preserve"> and condition, which found </w:t>
        </w:r>
      </w:ins>
      <w:ins w:id="3693" w:author="Billy Mitchell" w:date="2023-11-09T20:38:00Z">
        <w:r w:rsidR="001346D5">
          <w:rPr>
            <w:bCs/>
            <w:szCs w:val="24"/>
          </w:rPr>
          <w:t>differences in the frequencies wit</w:t>
        </w:r>
      </w:ins>
      <w:ins w:id="3694" w:author="Billy Mitchell" w:date="2023-11-09T20:39:00Z">
        <w:r w:rsidR="001346D5">
          <w:rPr>
            <w:bCs/>
            <w:szCs w:val="24"/>
          </w:rPr>
          <w:t xml:space="preserve">h which forecasters and experiencers left trials unregulated </w:t>
        </w:r>
        <w:r w:rsidR="001346D5">
          <w:rPr>
            <w:szCs w:val="24"/>
          </w:rPr>
          <w:t xml:space="preserve">(age: </w:t>
        </w:r>
      </w:ins>
      <w:ins w:id="3695" w:author="Billy Mitchell" w:date="2023-11-13T14:01:00Z">
        <w:r w:rsidR="00A73457" w:rsidRPr="00A73457">
          <w:rPr>
            <w:rFonts w:ascii="Calibri" w:hAnsi="Calibri" w:cs="Calibri"/>
            <w:i/>
            <w:iCs/>
            <w:szCs w:val="24"/>
          </w:rPr>
          <w:t>χ2</w:t>
        </w:r>
      </w:ins>
      <w:ins w:id="3696" w:author="Billy Mitchell" w:date="2023-11-13T16:16:00Z">
        <w:r w:rsidR="00C21314">
          <w:rPr>
            <w:szCs w:val="24"/>
          </w:rPr>
          <w:t xml:space="preserve">(1, </w:t>
        </w:r>
        <w:r w:rsidR="00C21314">
          <w:rPr>
            <w:i/>
            <w:iCs/>
            <w:szCs w:val="24"/>
          </w:rPr>
          <w:t>N</w:t>
        </w:r>
        <w:r w:rsidR="00C21314">
          <w:rPr>
            <w:szCs w:val="24"/>
          </w:rPr>
          <w:t xml:space="preserve"> =</w:t>
        </w:r>
      </w:ins>
      <w:ins w:id="3697" w:author="Billy Mitchell" w:date="2023-11-13T16:17:00Z">
        <w:r w:rsidR="00C21314">
          <w:rPr>
            <w:szCs w:val="24"/>
          </w:rPr>
          <w:t>953</w:t>
        </w:r>
      </w:ins>
      <w:ins w:id="3698" w:author="Billy Mitchell" w:date="2023-11-13T16:16:00Z">
        <w:r w:rsidR="00C21314">
          <w:rPr>
            <w:szCs w:val="24"/>
          </w:rPr>
          <w:t>)=</w:t>
        </w:r>
      </w:ins>
      <w:ins w:id="3699" w:author="Billy Mitchell" w:date="2023-11-09T20:39:00Z">
        <w:r w:rsidR="001346D5">
          <w:rPr>
            <w:szCs w:val="24"/>
          </w:rPr>
          <w:t xml:space="preserve"> </w:t>
        </w:r>
      </w:ins>
      <w:ins w:id="3700" w:author="Billy Mitchell" w:date="2023-11-09T20:40:00Z">
        <w:r w:rsidR="007079B4">
          <w:rPr>
            <w:szCs w:val="24"/>
          </w:rPr>
          <w:t>120.35</w:t>
        </w:r>
      </w:ins>
      <w:ins w:id="3701" w:author="Billy Mitchell" w:date="2023-11-09T20:39:00Z">
        <w:r w:rsidR="001346D5">
          <w:rPr>
            <w:szCs w:val="24"/>
          </w:rPr>
          <w:t xml:space="preserve">, </w:t>
        </w:r>
        <w:r w:rsidR="001346D5" w:rsidRPr="00C21314">
          <w:rPr>
            <w:i/>
            <w:iCs/>
            <w:szCs w:val="24"/>
            <w:rPrChange w:id="3702" w:author="Billy Mitchell" w:date="2023-11-13T16:13:00Z">
              <w:rPr>
                <w:szCs w:val="24"/>
              </w:rPr>
            </w:rPrChange>
          </w:rPr>
          <w:t>p</w:t>
        </w:r>
        <w:r w:rsidR="001346D5">
          <w:rPr>
            <w:szCs w:val="24"/>
          </w:rPr>
          <w:t xml:space="preserve"> </w:t>
        </w:r>
      </w:ins>
      <w:ins w:id="3703" w:author="Billy Mitchell" w:date="2023-11-09T20:40:00Z">
        <w:r w:rsidR="007079B4">
          <w:rPr>
            <w:szCs w:val="24"/>
          </w:rPr>
          <w:t>&lt; 0.001</w:t>
        </w:r>
      </w:ins>
      <w:ins w:id="3704" w:author="Billy Mitchell" w:date="2023-11-09T20:39:00Z">
        <w:r w:rsidR="001346D5">
          <w:rPr>
            <w:szCs w:val="24"/>
          </w:rPr>
          <w:t xml:space="preserve">) and used or </w:t>
        </w:r>
      </w:ins>
      <w:ins w:id="3705" w:author="Billy Mitchell" w:date="2023-11-13T18:47:00Z">
        <w:r w:rsidR="00463F45">
          <w:rPr>
            <w:szCs w:val="24"/>
          </w:rPr>
          <w:t>forecasted</w:t>
        </w:r>
      </w:ins>
      <w:ins w:id="3706" w:author="Billy Mitchell" w:date="2023-11-09T20:39:00Z">
        <w:r w:rsidR="001346D5">
          <w:rPr>
            <w:szCs w:val="24"/>
          </w:rPr>
          <w:t xml:space="preserve"> a regulation strategy (age: </w:t>
        </w:r>
      </w:ins>
      <w:ins w:id="3707" w:author="Billy Mitchell" w:date="2023-11-13T14:01:00Z">
        <w:r w:rsidR="00A73457" w:rsidRPr="00A73457">
          <w:rPr>
            <w:rFonts w:ascii="Calibri" w:hAnsi="Calibri" w:cs="Calibri"/>
            <w:i/>
            <w:iCs/>
            <w:szCs w:val="24"/>
          </w:rPr>
          <w:t>χ2</w:t>
        </w:r>
      </w:ins>
      <w:ins w:id="3708" w:author="Billy Mitchell" w:date="2023-11-13T16:18:00Z">
        <w:r w:rsidR="00C21314">
          <w:rPr>
            <w:szCs w:val="24"/>
          </w:rPr>
          <w:t>(1,</w:t>
        </w:r>
        <w:r w:rsidR="00C21314">
          <w:rPr>
            <w:i/>
            <w:iCs/>
            <w:szCs w:val="24"/>
          </w:rPr>
          <w:t xml:space="preserve"> N</w:t>
        </w:r>
        <w:r w:rsidR="00C21314">
          <w:rPr>
            <w:szCs w:val="24"/>
          </w:rPr>
          <w:t xml:space="preserve"> = 613)=</w:t>
        </w:r>
      </w:ins>
      <w:ins w:id="3709" w:author="Billy Mitchell" w:date="2023-11-09T20:39:00Z">
        <w:r w:rsidR="001346D5">
          <w:rPr>
            <w:szCs w:val="24"/>
          </w:rPr>
          <w:t xml:space="preserve"> </w:t>
        </w:r>
      </w:ins>
      <w:ins w:id="3710" w:author="Billy Mitchell" w:date="2023-11-09T20:40:00Z">
        <w:r w:rsidR="007079B4">
          <w:rPr>
            <w:szCs w:val="24"/>
          </w:rPr>
          <w:t>6.14</w:t>
        </w:r>
      </w:ins>
      <w:ins w:id="3711" w:author="Billy Mitchell" w:date="2023-11-09T20:39:00Z">
        <w:r w:rsidR="001346D5">
          <w:rPr>
            <w:szCs w:val="24"/>
          </w:rPr>
          <w:t xml:space="preserve">, </w:t>
        </w:r>
        <w:r w:rsidR="001346D5" w:rsidRPr="00C21314">
          <w:rPr>
            <w:i/>
            <w:iCs/>
            <w:szCs w:val="24"/>
            <w:rPrChange w:id="3712" w:author="Billy Mitchell" w:date="2023-11-13T16:13:00Z">
              <w:rPr>
                <w:szCs w:val="24"/>
              </w:rPr>
            </w:rPrChange>
          </w:rPr>
          <w:t>p</w:t>
        </w:r>
        <w:r w:rsidR="001346D5">
          <w:rPr>
            <w:szCs w:val="24"/>
          </w:rPr>
          <w:t xml:space="preserve"> </w:t>
        </w:r>
      </w:ins>
      <w:ins w:id="3713" w:author="Billy Mitchell" w:date="2023-11-09T20:40:00Z">
        <w:r w:rsidR="007079B4">
          <w:rPr>
            <w:szCs w:val="24"/>
          </w:rPr>
          <w:t>= 0.013</w:t>
        </w:r>
      </w:ins>
      <w:ins w:id="3714" w:author="Billy Mitchell" w:date="2023-11-09T20:39:00Z">
        <w:r w:rsidR="001346D5">
          <w:rPr>
            <w:szCs w:val="24"/>
          </w:rPr>
          <w:t>)</w:t>
        </w:r>
      </w:ins>
      <w:ins w:id="3715" w:author="Billy Mitchell" w:date="2023-11-09T20:40:00Z">
        <w:r w:rsidR="007079B4">
          <w:rPr>
            <w:szCs w:val="24"/>
          </w:rPr>
          <w:t xml:space="preserve">. More precisely, </w:t>
        </w:r>
      </w:ins>
      <w:ins w:id="3716" w:author="Billy Mitchell" w:date="2023-11-09T20:41:00Z">
        <w:r w:rsidR="007079B4">
          <w:rPr>
            <w:szCs w:val="24"/>
          </w:rPr>
          <w:t>e</w:t>
        </w:r>
        <w:r w:rsidR="007079B4" w:rsidRPr="007079B4">
          <w:rPr>
            <w:szCs w:val="24"/>
          </w:rPr>
          <w:t>xperiencers reported regulating</w:t>
        </w:r>
      </w:ins>
      <w:ins w:id="3717" w:author="Billy Mitchell" w:date="2023-11-09T20:44:00Z">
        <w:r w:rsidR="007079B4">
          <w:rPr>
            <w:szCs w:val="24"/>
          </w:rPr>
          <w:t xml:space="preserve"> (52.6%)</w:t>
        </w:r>
      </w:ins>
      <w:ins w:id="3718" w:author="Billy Mitchell" w:date="2023-11-09T20:41:00Z">
        <w:r w:rsidR="007079B4" w:rsidRPr="007079B4">
          <w:rPr>
            <w:szCs w:val="24"/>
          </w:rPr>
          <w:t xml:space="preserve"> and not regulating</w:t>
        </w:r>
      </w:ins>
      <w:ins w:id="3719" w:author="Billy Mitchell" w:date="2023-11-09T20:45:00Z">
        <w:r w:rsidR="007079B4">
          <w:rPr>
            <w:szCs w:val="24"/>
          </w:rPr>
          <w:t xml:space="preserve"> (47.4%)</w:t>
        </w:r>
      </w:ins>
      <w:ins w:id="3720" w:author="Billy Mitchell" w:date="2023-11-09T20:44:00Z">
        <w:r w:rsidR="007079B4">
          <w:rPr>
            <w:szCs w:val="24"/>
          </w:rPr>
          <w:t xml:space="preserve"> </w:t>
        </w:r>
      </w:ins>
      <w:ins w:id="3721" w:author="Billy Mitchell" w:date="2023-11-09T20:41:00Z">
        <w:r w:rsidR="007079B4" w:rsidRPr="007079B4">
          <w:rPr>
            <w:szCs w:val="24"/>
          </w:rPr>
          <w:t>about equally</w:t>
        </w:r>
        <w:r w:rsidR="007079B4">
          <w:rPr>
            <w:szCs w:val="24"/>
          </w:rPr>
          <w:t xml:space="preserve"> while f</w:t>
        </w:r>
        <w:r w:rsidR="007079B4" w:rsidRPr="007079B4">
          <w:rPr>
            <w:szCs w:val="24"/>
          </w:rPr>
          <w:t>orecasters heavily favored regulating</w:t>
        </w:r>
      </w:ins>
      <w:ins w:id="3722" w:author="Billy Mitchell" w:date="2023-11-09T20:45:00Z">
        <w:r w:rsidR="007079B4">
          <w:rPr>
            <w:szCs w:val="24"/>
          </w:rPr>
          <w:t xml:space="preserve"> (82.2%)</w:t>
        </w:r>
        <w:del w:id="3723" w:author="chelsea helion" w:date="2023-11-10T19:33:00Z">
          <w:r w:rsidR="007079B4" w:rsidRPr="007079B4" w:rsidDel="0042769C">
            <w:rPr>
              <w:szCs w:val="24"/>
            </w:rPr>
            <w:delText xml:space="preserve"> </w:delText>
          </w:r>
        </w:del>
        <w:r w:rsidR="007079B4">
          <w:rPr>
            <w:szCs w:val="24"/>
          </w:rPr>
          <w:t xml:space="preserve"> over not regulating</w:t>
        </w:r>
      </w:ins>
      <w:ins w:id="3724" w:author="Billy Mitchell" w:date="2023-11-09T20:41:00Z">
        <w:r w:rsidR="007079B4">
          <w:rPr>
            <w:szCs w:val="24"/>
          </w:rPr>
          <w:t xml:space="preserve"> </w:t>
        </w:r>
      </w:ins>
      <w:ins w:id="3725" w:author="Billy Mitchell" w:date="2023-11-09T20:45:00Z">
        <w:r w:rsidR="007079B4">
          <w:rPr>
            <w:szCs w:val="24"/>
          </w:rPr>
          <w:t>(</w:t>
        </w:r>
      </w:ins>
      <w:ins w:id="3726" w:author="Billy Mitchell" w:date="2023-11-09T20:46:00Z">
        <w:r w:rsidR="007079B4">
          <w:rPr>
            <w:szCs w:val="24"/>
          </w:rPr>
          <w:t>17</w:t>
        </w:r>
      </w:ins>
      <w:ins w:id="3727" w:author="Billy Mitchell" w:date="2023-11-09T20:45:00Z">
        <w:r w:rsidR="007079B4">
          <w:rPr>
            <w:szCs w:val="24"/>
          </w:rPr>
          <w:t>.</w:t>
        </w:r>
      </w:ins>
      <w:ins w:id="3728" w:author="Billy Mitchell" w:date="2023-11-09T20:46:00Z">
        <w:r w:rsidR="007079B4">
          <w:rPr>
            <w:szCs w:val="24"/>
          </w:rPr>
          <w:t>7</w:t>
        </w:r>
      </w:ins>
      <w:ins w:id="3729" w:author="Billy Mitchell" w:date="2023-11-09T20:45:00Z">
        <w:r w:rsidR="007079B4">
          <w:rPr>
            <w:szCs w:val="24"/>
          </w:rPr>
          <w:t>%)</w:t>
        </w:r>
        <w:r w:rsidR="007079B4" w:rsidRPr="007079B4">
          <w:rPr>
            <w:szCs w:val="24"/>
          </w:rPr>
          <w:t xml:space="preserve"> </w:t>
        </w:r>
      </w:ins>
      <w:ins w:id="3730" w:author="Billy Mitchell" w:date="2023-11-09T20:41:00Z">
        <w:r w:rsidR="007079B4">
          <w:rPr>
            <w:szCs w:val="24"/>
          </w:rPr>
          <w:t>across trials</w:t>
        </w:r>
      </w:ins>
      <w:ins w:id="3731" w:author="Billy Mitchell" w:date="2023-11-10T00:45:00Z">
        <w:r w:rsidR="0079435B">
          <w:rPr>
            <w:szCs w:val="24"/>
          </w:rPr>
          <w:t xml:space="preserve"> (</w:t>
        </w:r>
        <w:r w:rsidR="0079435B">
          <w:rPr>
            <w:b/>
            <w:bCs/>
            <w:szCs w:val="24"/>
          </w:rPr>
          <w:t>Fig. 7a</w:t>
        </w:r>
        <w:r w:rsidR="0079435B">
          <w:rPr>
            <w:szCs w:val="24"/>
          </w:rPr>
          <w:t>)</w:t>
        </w:r>
      </w:ins>
      <w:ins w:id="3732" w:author="Billy Mitchell" w:date="2023-11-09T20:41:00Z">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ins>
      <w:ins w:id="3733" w:author="Billy Mitchell" w:date="2023-11-09T20:47:00Z">
        <w:r w:rsidR="007079B4">
          <w:rPr>
            <w:szCs w:val="24"/>
          </w:rPr>
          <w:t xml:space="preserve"> (59.8%)</w:t>
        </w:r>
      </w:ins>
      <w:ins w:id="3734" w:author="Billy Mitchell" w:date="2023-11-09T20:41:00Z">
        <w:r w:rsidR="007079B4">
          <w:rPr>
            <w:szCs w:val="24"/>
          </w:rPr>
          <w:t xml:space="preserve"> slightly more often</w:t>
        </w:r>
      </w:ins>
      <w:ins w:id="3735" w:author="Billy Mitchell" w:date="2023-11-09T20:48:00Z">
        <w:r w:rsidR="007079B4">
          <w:rPr>
            <w:szCs w:val="24"/>
          </w:rPr>
          <w:t xml:space="preserve"> than distraction (40.2%) w</w:t>
        </w:r>
      </w:ins>
      <w:ins w:id="3736" w:author="Billy Mitchell" w:date="2023-11-09T20:41:00Z">
        <w:r w:rsidR="007079B4">
          <w:rPr>
            <w:szCs w:val="24"/>
          </w:rPr>
          <w:t>hile f</w:t>
        </w:r>
        <w:r w:rsidR="007079B4" w:rsidRPr="007079B4">
          <w:rPr>
            <w:szCs w:val="24"/>
          </w:rPr>
          <w:t xml:space="preserve">orecasters chose both </w:t>
        </w:r>
      </w:ins>
      <w:ins w:id="3737" w:author="Billy Mitchell" w:date="2023-11-09T20:47:00Z">
        <w:r w:rsidR="007079B4">
          <w:rPr>
            <w:szCs w:val="24"/>
          </w:rPr>
          <w:t>distraction</w:t>
        </w:r>
      </w:ins>
      <w:ins w:id="3738" w:author="Billy Mitchell" w:date="2023-11-09T20:48:00Z">
        <w:r w:rsidR="007079B4">
          <w:rPr>
            <w:szCs w:val="24"/>
          </w:rPr>
          <w:t xml:space="preserve"> (49.2%)</w:t>
        </w:r>
      </w:ins>
      <w:ins w:id="3739" w:author="Billy Mitchell" w:date="2023-11-09T20:47:00Z">
        <w:r w:rsidR="007079B4">
          <w:rPr>
            <w:szCs w:val="24"/>
          </w:rPr>
          <w:t xml:space="preserve"> and reappraisal</w:t>
        </w:r>
      </w:ins>
      <w:ins w:id="3740" w:author="Billy Mitchell" w:date="2023-11-09T20:48:00Z">
        <w:r w:rsidR="007079B4">
          <w:rPr>
            <w:szCs w:val="24"/>
          </w:rPr>
          <w:t xml:space="preserve"> (50.7%)</w:t>
        </w:r>
      </w:ins>
      <w:ins w:id="3741" w:author="Billy Mitchell" w:date="2023-11-09T20:41:00Z">
        <w:r w:rsidR="007079B4" w:rsidRPr="007079B4">
          <w:rPr>
            <w:szCs w:val="24"/>
          </w:rPr>
          <w:t xml:space="preserve"> about evenly</w:t>
        </w:r>
      </w:ins>
      <w:ins w:id="3742" w:author="Billy Mitchell" w:date="2023-11-10T00:45:00Z">
        <w:r w:rsidR="0079435B">
          <w:rPr>
            <w:szCs w:val="24"/>
          </w:rPr>
          <w:t xml:space="preserve"> (</w:t>
        </w:r>
        <w:r w:rsidR="0079435B">
          <w:rPr>
            <w:b/>
            <w:bCs/>
            <w:szCs w:val="24"/>
          </w:rPr>
          <w:t>Fig. 7b</w:t>
        </w:r>
        <w:r w:rsidR="0079435B">
          <w:rPr>
            <w:szCs w:val="24"/>
          </w:rPr>
          <w:t>)</w:t>
        </w:r>
      </w:ins>
      <w:ins w:id="3743" w:author="Billy Mitchell" w:date="2023-11-09T20:42:00Z">
        <w:r w:rsidR="007079B4">
          <w:rPr>
            <w:szCs w:val="24"/>
          </w:rPr>
          <w:t>.</w:t>
        </w:r>
      </w:ins>
    </w:p>
    <w:p w14:paraId="152B09EB" w14:textId="7AB0EE5D" w:rsidR="001A2CE8" w:rsidDel="00C42BA3" w:rsidRDefault="005229B3" w:rsidP="005D7490">
      <w:pPr>
        <w:spacing w:after="0" w:line="480" w:lineRule="auto"/>
        <w:ind w:left="0" w:firstLine="720"/>
        <w:rPr>
          <w:del w:id="3744" w:author="Billy Mitchell" w:date="2023-11-09T21:01:00Z"/>
          <w:b/>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55D88D0C">
                <wp:simplePos x="0" y="0"/>
                <wp:positionH relativeFrom="column">
                  <wp:posOffset>-238578</wp:posOffset>
                </wp:positionH>
                <wp:positionV relativeFrom="paragraph">
                  <wp:posOffset>46380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41">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2"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3745" w:author="Billy Mitchell" w:date="2023-11-10T03:24:00Z">
                                  <w:r w:rsidR="00C42BA3">
                                    <w:rPr>
                                      <w:b/>
                                      <w:bCs/>
                                      <w:sz w:val="20"/>
                                      <w:szCs w:val="20"/>
                                    </w:rPr>
                                    <w:t>7</w:t>
                                  </w:r>
                                </w:ins>
                                <w:del w:id="3746" w:author="Billy Mitchell" w:date="2023-11-08T19:12:00Z">
                                  <w:r w:rsidDel="00372E6A">
                                    <w:rPr>
                                      <w:b/>
                                      <w:bCs/>
                                      <w:sz w:val="20"/>
                                      <w:szCs w:val="20"/>
                                    </w:rPr>
                                    <w:delText>5</w:delText>
                                  </w:r>
                                </w:del>
                                <w:r w:rsidRPr="00A52143">
                                  <w:rPr>
                                    <w:b/>
                                    <w:bCs/>
                                    <w:sz w:val="20"/>
                                    <w:szCs w:val="20"/>
                                  </w:rPr>
                                  <w:t xml:space="preserve">. </w:t>
                                </w:r>
                                <w:del w:id="3747"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48"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49" w:author="Billy Mitchell" w:date="2023-11-10T03:23:00Z">
                                  <w:r>
                                    <w:rPr>
                                      <w:sz w:val="20"/>
                                      <w:szCs w:val="20"/>
                                    </w:rPr>
                                    <w:t xml:space="preserve">Chi-square tests highlighted that </w:t>
                                  </w:r>
                                  <w:r w:rsidR="00C42BA3">
                                    <w:rPr>
                                      <w:sz w:val="20"/>
                                      <w:szCs w:val="20"/>
                                    </w:rPr>
                                    <w:t>experiencers were more likely to n</w:t>
                                  </w:r>
                                </w:ins>
                                <w:ins w:id="3750" w:author="Billy Mitchell" w:date="2023-11-10T03:24:00Z">
                                  <w:r w:rsidR="00C42BA3">
                                    <w:rPr>
                                      <w:sz w:val="20"/>
                                      <w:szCs w:val="20"/>
                                    </w:rPr>
                                    <w:t>ot regulate a stimulus than forecasters (</w:t>
                                  </w:r>
                                  <w:r w:rsidR="00C42BA3" w:rsidRPr="00C42BA3">
                                    <w:rPr>
                                      <w:b/>
                                      <w:bCs/>
                                      <w:sz w:val="20"/>
                                      <w:szCs w:val="20"/>
                                      <w:rPrChange w:id="3751"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3752" w:author="Billy Mitchell" w:date="2023-11-10T03:23:00Z">
                                  <w:r>
                                    <w:rPr>
                                      <w:sz w:val="20"/>
                                      <w:szCs w:val="20"/>
                                    </w:rPr>
                                    <w:t xml:space="preserve"> </w:t>
                                  </w:r>
                                </w:ins>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C42BA3" w:rsidRDefault="00C42BA3">
                              <w:pPr>
                                <w:pStyle w:val="ListParagraph"/>
                                <w:ind w:firstLine="0"/>
                                <w:rPr>
                                  <w:rFonts w:ascii="Calibri" w:hAnsi="Calibri" w:cs="Calibri"/>
                                  <w:b/>
                                  <w:bCs/>
                                  <w:sz w:val="48"/>
                                  <w:szCs w:val="44"/>
                                  <w:rPrChange w:id="3753" w:author="Billy Mitchell" w:date="2023-11-10T03:26:00Z">
                                    <w:rPr/>
                                  </w:rPrChange>
                                </w:rPr>
                                <w:pPrChange w:id="3754" w:author="Billy Mitchell" w:date="2023-11-10T03:25:00Z">
                                  <w:pPr/>
                                </w:pPrChange>
                              </w:pPr>
                              <w:ins w:id="3755" w:author="Billy Mitchell" w:date="2023-11-10T03:25:00Z">
                                <w:r w:rsidRPr="00C42BA3">
                                  <w:rPr>
                                    <w:rFonts w:ascii="Calibri" w:hAnsi="Calibri" w:cs="Calibri"/>
                                    <w:b/>
                                    <w:bCs/>
                                    <w:sz w:val="48"/>
                                    <w:szCs w:val="44"/>
                                    <w:rPrChange w:id="3756" w:author="Billy Mitchell" w:date="2023-11-10T03:26:00Z">
                                      <w:rPr>
                                        <w:b/>
                                        <w:bCs/>
                                      </w:rPr>
                                    </w:rPrChange>
                                  </w:rPr>
                                  <w:t xml:space="preserve">A.                                     </w:t>
                                </w:r>
                              </w:ins>
                              <w:ins w:id="3757" w:author="Billy Mitchell" w:date="2023-11-10T03:26:00Z">
                                <w:r>
                                  <w:rPr>
                                    <w:rFonts w:ascii="Calibri" w:hAnsi="Calibri" w:cs="Calibri"/>
                                    <w:b/>
                                    <w:bCs/>
                                    <w:sz w:val="48"/>
                                    <w:szCs w:val="44"/>
                                  </w:rPr>
                                  <w:t xml:space="preserve">     </w:t>
                                </w:r>
                              </w:ins>
                              <w:ins w:id="3758" w:author="Billy Mitchell" w:date="2023-11-10T03:25:00Z">
                                <w:r w:rsidRPr="00C42BA3">
                                  <w:rPr>
                                    <w:rFonts w:ascii="Calibri" w:hAnsi="Calibri" w:cs="Calibri"/>
                                    <w:b/>
                                    <w:bCs/>
                                    <w:sz w:val="48"/>
                                    <w:szCs w:val="44"/>
                                    <w:rPrChange w:id="3759" w:author="Billy Mitchell" w:date="2023-11-10T03:26:00Z">
                                      <w:rPr/>
                                    </w:rPrChange>
                                  </w:rPr>
                                  <w:t>B.</w:t>
                                </w:r>
                              </w:ins>
                            </w:p>
                          </w:txbxContent>
                        </wps:txbx>
                        <wps:bodyPr rot="0" vert="horz" wrap="square" lIns="91440" tIns="45720" rIns="91440" bIns="45720" anchor="t" anchorCtr="0">
                          <a:spAutoFit/>
                        </wps:bodyPr>
                      </wps:wsp>
                    </wpg:wgp>
                  </a:graphicData>
                </a:graphic>
              </wp:anchor>
            </w:drawing>
          </mc:Choice>
          <mc:Fallback>
            <w:pict>
              <v:group w14:anchorId="745265FC" id="Group 26" o:spid="_x0000_s1064" style="position:absolute;left:0;text-align:left;margin-left:-18.8pt;margin-top:3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2jAA4KGxISwQCgrKJpNZtN5xOZ1O55PZ9P6BQaFQ6JRaNR6RCW60lBBRK&#10;nn2AQEAqTN3Aeha+nM1gcExQFQ2OKrY7JZbNZ7RabVa7Zbbdb7PS6bBAuY06Dx6Y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NowAOChsSEsEAoKyiaTWbTecTmdTueT2fT+gUGhUOiUWjUekQlutJQQUSp59&#10;gEBAKkzdwHoWvpzNYHBMUBUNjiq2OyWWzWe0Wm1Wu2W23W+z0umwQLmNOg8emC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TaMADgobEhLBAKCsomk1m03nE5nU7nk9n0/oFBoVDolFo1HpEJbrSUEFEqefYBA&#10;QCpM3cB6Fr6czWBwTFAVDY4qtjslls1ntFptVrtltt1vs9LpsEC5jToPHpg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2jAA4KGxISwQCgrKJpNZtN5xOZ1O55PZ9P6BQaFQ6JRaNR6RCW60lBBRKnn2AQEAq&#10;TN3Aeha+nM1gcExQFQ2OKrY7JZbNZ7RabVa7Zbbdb7PS6bBAuY06Dx6Y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NowAOChsSEsEAoKyiaTWbTecTmdTueT2fT+gUGhUOiUWjUekQlutJQQUSp59gEBAKkzd&#10;wHoWvpzNYHBMUBUNjiq2OyWWzWe0Wm1Wu2W23W+z0umwQLmNOg8emC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TaMADgobEhLBAKCsomk1m03nE5nU7nk9n0/oFBoVDolFo1HpEJbrSUEFEqefYBAQCpM3cB6&#10;Fr6czWBwTFAVDY4qtjslls1ntFptVrtltt1vs9LpsEC5jToPHpg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2jAA4KGxISwQCgrKJpNZtN5xOZ1O55PZ9P6BQaFQ6JRaNR6RCW60lBBRKnn2AQEAqTN3Aeha+&#10;nM1gcExQFQ2OKrY7JZbNZ7RabVa7Zbbdb7PS6bBAuY06Dx6Y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NowAOChsSEsEAoKyiaTWbTecTmdTueT2fT+gUGhUOiUWjUekQlutJQQUSp59gEBAKkzdwHoWvpzN&#10;YHBMUBUNjiq2OyWWzWe0Wm1Wu2W23W+z0umwQLmNOg8emC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TaM&#10;ADgobEhLBAKCsomk1m03nE5nU7nk9n0/oFBoVDolFo1HpEJbrSUEFEqefYBAQCpM3cB6Fr6czWBw&#10;TFAVDY4qtjslls1ntFptVrtltt1vs9LpsEC5jToPHpg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2jAA4&#10;KGxISwQCgrKJpNZtN5xOZ1O55PZ9P6BQaFQ6JRaNR6RCW60lBBRKnn2AQEAqTN3Aeha+nM1gcExQ&#10;FQ2OKrY7JZbNZ7RabVa7Zbbdb7PS6bBAuY06Dx6Y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NowAOChs&#10;SEsEAoKyiaTWbTecTmdTueT2fT+gUGhUOiUWjUekQlutJQQUSp59gEBAKkzdwHoWvpzNYHBMUBUN&#10;jiq2OyWWzWe0Wm1Wu2W23W+z0umwQLmNOg8emC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TaMADgobEhL&#10;BAKCsomk1m03nE5nU7nk9n0/oFBoVDolFo1HpEJbrSUEFEqefYBAQCpM3cB6Fr6czWBwTFAVDY4q&#10;tjslls1ntFptVrtltt1vs9LpsEC5jToPHpg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2jAA4KGxISwQC&#10;grKJpNZtN5xOZ1O55PZ9P6BQaFQ6JRaNR6RCW60lBBRKnn2AQEAqTN3Aeha+nM1gcExQFQ2OKrY7&#10;JZbNZ7RabVa7Zbbdb7PS6bBAuY06Dx6Y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NowAOChsSEsEAoKy&#10;iaTWbTecTmdTueT2fT+gUGhUOiUWjUekQlutJQQUSp59gEBAKkzdwHoWvpzNYHBMUBUNjiq2OyWW&#10;zWe0Wm1Wu2W23W+z0umwQLmNOg8emC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TaMADgobEhLBAKCsomk&#10;1m03nE5nU7nk9n0/oFBoVDolFo1HpEJbrSUEFEqefYBAQCpM3cB6Fr6czWBwTFAVDY4qtjslls1n&#10;tFptVrtltt1vs9LpsEC5jToPHpg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2jAA4KGxISwQCgrKJpNZt&#10;N5xOZ1O55PZ9P6BQaFQ6JRaNR6RCW60lBBRKnn2AQEAqTN3Aeha+nM1gcExQFQ2OKrY7JZbNZ7Ra&#10;bVa7Zbbdb7PS6bBAuY06Dx6Y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NowAOChsSEsEAoKyiaTWbTec&#10;TmdTueT2fT+gUGhUOiUWjUekQlutJQQUSp59gEBAKkzdwHoWvpzNYHBMUBUNjiq2OyWWzWe0Wm1W&#10;u2W23W+z0umwQLmNOg8emC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QcT&#10;54go7DgkCAIBUomk1m03nE5nU7nk9n0/oFBoVDolFo1HpEJWrcaUFcRgQwCAICpM3ISvRzaeDqD4&#10;PCYsCobqtjslls1ntFptVrtltt1vs9LpsERo8KhXEo0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HE+eI&#10;KOw4JAgCAVKJpNZtN5xOZ1O55PZ9P6BQaFQ6JRaNR6RCVq3GlBXEYEMAgCAqTNyEr0c2ng6g+Dwm&#10;LAqG6rY7JZbNZ7RabVa7Zbbdb7PS6bBEaPCoVxKN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BxPniCjs&#10;OCQIAgFSiaTWbTecTmdTueT2fT+gUGhUOiUWjUekQlatxpQVxGBDAIAgKkzchK9HNp4OoPg8JiwK&#10;huq2OyWWzWe0Wm1Wu2W23W+z0umwRGjwqFcSjS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QcT54go7Dgk&#10;CAIBUomk1m03nE5nU7nk9n0/oFBoVDolFo1HpEJWrcaUFcRgQwCAICpM3ISvRzaeDqD4PCYsCobq&#10;tjslls1ntFptVrtltt1vs9LpsERo8KhXEo0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HE+eIKOw4JAgC&#10;AVKJpNZtN5xOZ1O55PZ9P6BQaFQ6JRaNR6RCVq3GlBXEYEMAgCAqTNyEr0c2ng6g+DwmLAqG6rY7&#10;JZbNZ7RabVa7Zbbdb7PS6bBEaPCoVxKN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BxPniCjsOCQIAgFS&#10;iaTWbTecTmdTueT2fT+gUGhUOiUWjUekQlatxpQVxGBDAIAgKkzchK9HNp4OoPg8JiwKhuq2OyWW&#10;zWe0Wm1Wu2W23W+z0umwRGjwqFcSjS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QcT54go7DgkCAIBUomk&#10;1m03nE5nU7nk9n0/oFBoVDolFo1HpEJWrcaUFcRgQwCAICpM3ISvRzaeDqD4PCYsCobqtjslls1n&#10;tFptVrtltt1vs9LpsERo8KhXEo0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HE+eIKOw4JAgCAVKJpNZt&#10;N5xOZ1O55PZ9P6BQaFQ6JRaNR6RCVq3GlBXEYEMAgCAqTNyEr0c2ng6g+DwmLAqG6rY7JZbNZ7Ra&#10;bVa7Zbbdb7PS6bBEaPCoVxKN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BxPniCjsOCQIAgFSiaTWbTec&#10;TmdTueT2fT+gUGhUOiUWjUekQlatxpQVxGBDAIAgKkzchK9HNp4OoPg8JiwKhuq2OyWWzWe0Wm1W&#10;u2W23W+z0umwRGjwqFcSjS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BxPniCjsOCQIAgFSiaTWbTecTmdTueT2fT+gUGhUOiUWjUekQlatxpQV&#10;xGBDAIAgKkzchK9HNp4OoPg8JiwKhuq2OyWWzWe0Wm1Wu2W23W+z0umwRGjwqFcSjS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QcT54go7DgkCAIBUomk1m03nE5nU7nk9n0/oFBoVDolFo1HpEJWrcaUFcRg&#10;QwCAICpM3ISvRzaeDqD4PCYsCobqtjslls1ntFptVrtltt1vs9LpsERo8KhXEo0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HE+eIKOw4JAgCAVKJpNZtN5xOZ1O55PZ9P6BQaFQ6JRaNR6RCVq3GlBXEYEMA&#10;gCAqTNyEr0c2ng6g+DwmLAqG6rY7JZbNZ7RabVa7Zbbdb7PS6bBEaPCoVxKN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BxPniCjsOCQIAgFSiaTWbTecTmdTueT2fT+gUGhUOiUWjUekQlatxpQVxGBDAIAg&#10;KkzchK9HNp4OoPg8JiwKhuq2OyWWzWe0Wm1Wu2W23W+z0umwRGjwqFcSjS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QcT54go7DgkCAIBUomk1m03nE5nU7nk9n0/oFBoVDolFo1HpEJWrcaUFcRgQwCAICpM&#10;3ISvRzaeDqD4PCYsCobqtjslls1ntFptVrtltt1vs9LpsERo8KhXEo0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&#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10;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&#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10;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&#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10;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&#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7ZmAAAAAAAAAAAAOpDb////////////////////////////////////////////////&#10;///bkDoAAAAAAAAAAAAAAAAAAAAAAAAAAAAAAAAAAAAAAAAAAAAAAAAAAAAAAAAAAAAAAAAAADqQ&#10;2///////////////////////////////////////////////////29u2kGY6OjoAAAAAAAAAAAAA&#10;AAA6OjpmkLbb2///////////////////////////////////////////////////////////////&#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2ZgAAAAAAAAAA&#10;AAAAOpDb//////////////////////////////////////////////////+2ZgAAAAAAAAAAAAAA&#10;AAAAAAAAAAAAAAAAAAAAAAAAAAAAAAAAAAAAAAAAAAAAAAAAAAAAADqQ2///////////////////&#10;/////////////////////////9u2ZjoAAAAAAAAAAAAAAAAAAAAAAAAAAAAAAAAAAAAAAAA6Zrbb&#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bkDoAAAAAAAAAAAAAAAAAOpDb////////////&#10;/////////////////////////////////////9uQOgAAAAAAAAAAAAAAAAAAAAAAAAAAAAAAAAAA&#10;AAAAAAAAAAAAAAAAAAAAAAAAAAAAAAAAADqQ2///////////////////////////////////////&#10;27ZmOgAAAAAAAAAAAAAAAAAAAAAAAAAAAAAAAAAAAAAAAAAAAAAAAAAAOma2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25A6AAAAAAAAAAAAAAAAAAAAOpDb////////////////////////////////&#10;////////////////25A6AAAAAAAAAAAAAAAAAAAAAAAAAAAAAAAAAAAAAAAAAAAAAAAAAAAAAAAA&#10;AAAAAAAAAAAAADqQ2////////////////////////////////////7ZmAAAAAAAAAAAAAAAAAAAA&#10;AAAAAAAAAAAAAAAAAAAAAAAAAAAAAAAAAAAAAAAAAGa2////////////////////////////////&#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9uQOgAA&#10;AAAAAAAAAAAAAAAAAAAAOpDb////////////////////////////////////////////////tmYA&#10;AAAAAAAAAAAAAGa2////////////////////////////////////////////////////////////&#10;//////////////////////////////+2ZgAAAAAAAAAAAAAAAAAAADpmkLbb2///////////29u2&#10;kGY6AAAAAA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2ZgAAAAAAAAAAAAAAAAAAAAAAAAAA&#10;OpDb///////////////////////////////////////////////bkDoAAAAAAAAAAAAAOpDb////&#10;////////////////////////////////////////////////////////////////////////////&#10;////////tmYAAAAAAAAAAAAAAAAAOpDb////////////////////////////27ZmOgAAAAAAAAAA&#10;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tmYAAAAAAAAAAAAAAAAAAAAAAAAAAAAAOpDb////////////////&#10;//////////////////////////////+2ZgAAAAAAAAAAAAA6kNv/////////////////////////&#10;/////////////////////////////////////////////////////////////9uQOgAAAAAAAAAA&#10;AAAAAGa2/////////////////////////////////////7ZmAAAAAAAAAAAAAAAAOpD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25A6AAAAAAAAAAAAADpmZjoAAAAAAAAAAAAAOpDb////////////////////////////////////&#10;/////////7ZmAAAAAAAAAAAAAABmtv//////////////////////////////////////////////&#10;////////////////////////////////////////25A6AAAAAAAAAAAAAABmtv//////////////&#10;////////////////////////////tmYAAAAAAAAAAAAAADqQ2///////////////////////////&#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9uQOgAAAAAAAAAAAAA6kNvb&#10;kDoAAAAAAAAAAAAAOpDb////////////////////////////////////////////25A6AAAAAAAA&#10;AAAAADqQ2///////////////////////////////////////////////////////////////////&#10;//////////////////+2ZgAAAAAAAAAAAAAAAGa2////////////////////////////////////&#10;/////////9uQOgAAAAAAAAAAAAA6kNv/////////////////////////////////////////////&#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Zrb////bkDoAAAAAAAAAAAAAOpDb&#10;////////////////////////////////////////////tmYAAAAAAAAAAAAAOpDb////////////&#10;/////////////////////////////////////////////////////////////////////////9uQ&#10;OgAAAAAAAAAAAAAAZrb////////////////////////////////////////////////bkDo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tmYAAAAAAAAAAAAAAGa2///////bkDoAAAAAAAAAAAAAOpDb////////////////////&#10;///////////////////////bkDoAAAAAAAAAAAAAZrb/////////////////////////////////&#10;////////////////////////////////////////////////////25A6AAAAAAAAAAAAAABmtv//&#10;////////////////////////////////////////////////tmYAAAAAAAAAAAAAADqQ2///////&#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7ZmAAAAAAAAAAAA&#10;AABmtv/////////bkDoAAAAAAAAAAAAAOpDb////////////////////////////////////////&#10;/9uQOgAAAAAAAAAAAAA6kNv/////////////////////////////////////////////////////&#10;////////////////////////////////tmYAAAAAAAAAAAAAADqQ2///////////////////////&#10;////////////////////////////25A6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2ZgAAAAAAAAAAAAA6kNv////////////bkDoA&#10;AAAAAAAAAAAAOpDb/////////////////////////////////////////7ZmAAAAAAAAAAAAADqQ&#10;2///////29u2kGY6OjoAAAAAAAAAAAAAADo6OmaQttvb////////////////////////////////&#10;////////////tmYAAAAAAAAAAAAAAGa2////////////////////////////////////////////&#10;/////////7ZmAAAAAAAAAAAAAAA6kNv/////////////////////////////////////////////&#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bkDoAAAAAAAAAAAAAOpDb////&#10;////////////////////////////////////25A6AAAAAAAAAAAAAGa227aQZjoAAAAAAAAAAAAA&#10;AAAAAAAAAAAAAAAAAAAAAAAAADpmkLbb///////////////////////////////////bkDoAAAAA&#10;AAAAAAAAAGa2/////////////////////////////////////////////////////9uQOgAAAAAA&#10;AAAAAAA6kN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25A6AAAA&#10;AAAAAAAAADqQ2//////////////////bkDoAAAAAAAAAAAAAOpDb////////////////////////&#10;////////////////tmYAAAAAAAAAAAAAAAAAAAAAAAAAAAAAAAAAAAAAAAAAAAAAAAAAAAAAAAAA&#10;AAAAAAAAAAAAOpDb//////////////////////////////+2ZgAAAAAAAAAAAAAAOpDb////////&#10;/////////////////////////////////////////////9uQOg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tmYAAAAAAAAAAAAAAGa2///////////////////////////bkDoAAAAAAAAAAAAAOpDb////////&#10;/////////////////////////////7ZmAAAAAAAAAAAAAAAAAAA6Zrbb////////////////////&#10;///////////////btmY6AAAAAAAAAAAAAAAAAAA6kNv///////////////////+2ZgAAAAAAAAAA&#10;AAAAZrb///////////////////////////////////////////////////////+2Z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25A6AAAAAAAAAAAAAABmtv//&#10;///////////////////////////bkDoAAAAAAAAAAAAAOpDb////////////////////////////&#10;/////////////9vbtpCQZjo6AAA6kNv/////////////////////////////////////////////&#10;25A6AAAAAAAAAAAAAAAAAGa2//////////////////+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&#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&#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tmYAAAAAAAAAAAAA&#10;ADqQ2//////////////////////////////////////bkDoAAAAAAAAAAAAAOpDb////////////&#10;////////////////////////////////////////////////////////////////////////////&#10;//////////////////////+2ZgAAAAAAAAAAAAAAOpDb//////////////+2ZgAAAAAAAAAAAAAA&#10;OpDb/////////////////////////////////////////////////////9uQO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7ZmAAAAAAAAAAAAAABmtv//////////////////&#10;///////////////////////bkDoAAAAAAAAAAAAAOpDb////////////////////////////////&#10;////////////////////////////////////////////////////////////////////////////&#10;///bkDoAAAAAAAAAAAAAAGa2///////////////bkDoAAAAAAAAAAAAAOpDb////////////////&#10;/////////////////////////////////////9uQOgAAAAAAAAAAAAA6kNv/////////////////&#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&#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tmYAAAAAAAAAAAAAAAAAAAAA&#10;AAAAAAAAAAAAAAAAAAAAAAAAAAAAAAAAAAAAAAAAAAAAAAAAAAAAAAAAAAAAAAAAAAAAAAAAAAAA&#10;OpDb////////////////////////////////////////////////////////////////////////&#10;//////////////////+2ZgAAAAAAAAAAAAAAOpDb/////////////////7ZmAAAAAAAAAAAAAABm&#10;tv//////////////////////////////////////////////////tmYAAAAAAAAAAAAAADqQ2///&#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&#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b&#10;kDoAAAAAAAAAAAAAOpDb///////////////////////////////////bkDoAAAAAAAAAAAAAADqQ&#10;2///////////////////////////////////////////////////25A6AAAAAAAAAAAAAABmtv//&#10;///////////////////bkDoAAAAAAAAAAAAAOpDb////////////////////////////////////&#10;/////////7ZmAAAAAAAAAAAAAAAAZr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OpDb&#10;////////////////////////////////////25A6AAAAAAAAAAAAAAA6kNv/////////////////&#10;//////////////////////////////+2ZgAAAAAAAAAAAAAAAGa2////////////////////////&#10;25A6AAAAAAAAAAAAAABmtv//////////////////////////////////////////tmYAAAAAAAAA&#10;AAAAAABmt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bkDoAAAAAAAAAAAAAOpDb////////////////////&#10;/////////////////9uQOgAAAAAAAAAAAAAAADqQ2///////////////////////////////////&#10;///////bkDoAAAAAAAAAAAAAAAAAZrb//////////////////////////9uQOgAAAAAAAAAAAAAA&#10;AGa2/////////////////////////////////////7ZmAAAAAAAAAAAAAAAAOpD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bkDoAAAAAAAAAAAAAOpDb////////////////////////////////////////&#10;tmYAAAAAAAAAAAAAAAAAADqQ2////////////////////////////////9u2ZjoAAAAAAAAAAAAA&#10;AAAAAGa2////////////////////////////////tmYAAAAAAAAAAAAAAAAAAGa22///////////&#10;////////////////27ZmAAA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bkDoA&#10;AAAAAAAAAAAAOpDb/////////////////////////////////////////9uQOgAAAAAAAAAAAAAA&#10;AAAAAAA6Oma229vb////////////29u2kGY6AAAAAAAAAAAAAAAAAAAAAABmtv//////////////&#10;/////////////////////9uQOgAAAAAAAAAAAAAAAAAAADpmkLbb2///////////29u2kGY6AAAA&#10;AAAAAAAAAAAAAAAAZr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10;/////////////////////////////////////////7ZmAAAAAAAAAAAAAAAAAAAAAAAAAAAAAAAA&#10;AAAAAAAAAAAAAAAAAAAAAAAAAAAAAAAAAAA6kNv/////////////////////////////////////&#10;/////7ZmAAAAAAAAAAAAAAAAAAAAAAAAAAAAAAAAAAAAAAAAAAAAAAAAAAAAAAAAAAAAAGa2////&#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bkDoAAAAAAAAAAAAAOpDb////////////////////////&#10;/////////////////////////9uQOgAAAAAAAAAAAAAAAAAAAAAAAAAAAAAAAAAAAAAAAAAAAAAA&#10;AAAAAAAAADpmttv/////////////////////////////////////////////////27ZmAAAAAAAA&#10;AAAAAAAAAAAAAAAAAAAAAAAAAAAAAAAAAAAAAAAAAAAAOma22///////////////////////////&#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bkDoAAAAAAAAAAAAAOpDb////////////////////////////////////////////&#10;/////////9u2kGY6AAAAAAAAAAAAAAAAAAAAAAAAAAAAAAAAAAAAAAAAAAA6Oma22///////////&#10;/////////////////////////////////////////////////9u2ZjoAAAAAAAAAAAAAAAAAAAAA&#10;AAAAAAAAAAAAAAAAAAA6Zrbb////////////////////////////////////////////////////&#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bkDoAAAAA&#10;AAAAAAAAOpDb///////////////////////////////////////////////////////////////b&#10;tpCQZjo6OgAAAAAAAAAAAAAAADo6OmZmkLbb2///////////////////////////////////////&#10;////////////////////////////////////29u2kGY6OjoAAAAAAAAAAAAAAAA6OjpmkLbb2///&#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9u2ttvb////&#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7ZmAAAAAAA6OmaQttv/////////////&#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7ZmAAAAAAAAAAAAAAAAAAA6ZpC22///////////////////////&#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7ZmAAAAAAAAAAAAAAAAAAAAAAAAAAAAADpmkLbb2///////////////////////////////&#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27aQZjo6AAAA&#10;AAAAAAAAAAAAAAAAAAAAAAAAAAAAOjpmttv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b27aQZjoAAAAAAAAAAAAA&#10;AAAAAAAAAAAAAAAAAAA6OmaQttv/////////////////////////////////////////////////&#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btpBmOgAAAAAAAAAAAAAAAAAAAAAA&#10;AAAAAAAAAAA6ZpC229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9vbtmY6OgAAAAAAAAAAAAAAAAAAAAAAAAAAAAAA&#10;ADpmkLbb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29u2kGY6AAAAAAAAAAAAAAAAAAAAAAAAAAAAAAAAOjpmttvb&#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29u2kGY6OgAAAAAAAAAAAAAAAAAAAAAAAAAAAAA6Zrbb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b27aQkGY6AAAAAAAAAAAAAAAAAAAAAAAAAAAAAAAAAAA6Zr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b27aQZjoAAAAAAAAAAAAAAAAAAAAA&#10;AAAAAAAAAAAAAAAAAAAAAAAAAAAAAAAAADqQ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27aQZjo6AAAAAAAAAAAAAAAAAAAAAAAAAAAAAAAAOjpmttvb////29u2Zjo6&#10;AAAAAAAAAAAAAAAAAGa2////////////////////////////////////////////////////////&#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9u2kGY6AAAAAAAA&#10;AAAAAAAAAAAAAAAAAAAAAAAAADo6Zrbb2//////////////////////////bkDoAAAAAAAAAAAA6&#10;kNv/////////////////////////////////////////////////////////////////////////&#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9vbtmY6OgAAAAAAAAAAAAAAAAAAAAAAAAAAAAAAAAA6Oma2&#10;29v////////////////////////////////////////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b&#10;tpBmOgAAAAAAAAAAAAAAAAAAAAAAAAAAAAAAAAAAOjpmttvb////////////////////////////&#10;////////////////////////25A6AAAA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7ZmAAAAAAAAAAAAAAAAAAAAAAAA&#10;AAAAAAAAADo6Zrbb2///////////////////////////////////////////////////////////&#10;/////7ZmAAAAAAAAAGa2////////////////////////////////////////////////////////&#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7ZmAAAAAAAAAAAAAAAAAAAAAAA6Oma229v/////////////&#10;/////////////////////////////////////////////////////////////7Zm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7ZmAAAAAAAAAAAAOjpmttvb////////////////////////////////////////////&#10;////////////////////////////////////////25BmZmaQtra2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7ZmADo6Zrbb&#10;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e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10;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&#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10;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&#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10;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&#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&#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&#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&#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&#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&#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&#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&#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&#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&#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&#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7ZmAAAAAAAAAGa2////////////////////////////////////////////////////&#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9uQOgAAAAAA&#10;AGa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2ZgAAAAAAAABmtv//////////////&#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25A6AAAAAAAAZrb/////////////////////////////////&#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bkDoAAAAAAABmttv/////////////////////////////////////////////////&#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2ZjoA&#10;AAAAAAA6Zrbb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29vb29u2kGYAAAAAAAAAAAAAADo6&#10;OjpmZmZmZmZmZmZmZmZmZmZmZmZmZmZmZmZmZmZmZmZmZmZmZmZmZmZmZpDb////////////////&#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7ZmAAAAAAAAAAAAAAAAAAAAAAAAAAAAAAAAAAAAAAAAAAAAAAAA&#10;AAAAAAAAAAAAAAAAAAAAAAAAAAAAAAAAAAAAAGa2////////////////////////////////////&#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7ZmAAAAAAAAAAAAAAAAAAAAAAAAAAAAAAAAAAAAAAAAAAAAAAAAAAAAAAAAAAAAAAAAAAAA&#10;AAAAAAAAAAAAAAAAAGa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7ZmAAAAAAAAAAAA&#10;AAAAAAAAAAAAAAAAAAAAAAAAAAAAAAAAAAAAAAAAAAAAAAAAAAAAAAAAAAAAAAAAAAAAAAAAAGa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29vb29vb29vb29vb29vb29vb29vb29vb&#10;29vb29vb29vb29vb29vb29vb29vb29vb29vb29vb29vb29vb29vb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fe6/fe6/fe6/fe6/fe6/fe6/fe6/fe6/fe&#10;6/fe6/fe6/fe6/fe6/fe6/fe6/fe6/fe6/fe6/fe6/fe6/fe6/fe6/fe6/fe6/fe6/fe6/fe6/fe&#10;6/fe6/fe6/fe6/fe6/fe6/fe6/fe6/fe6/fe6/fe6/fe6/fe6/fe6/fe6/fe6/fe6/fe6/fe6/fe&#10;6/fe6/fe6/fe6/fe6/f/////////////////////////////////////////////////////////&#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&#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10;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10;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9uQOgAAAAAAAAAAADqQ2////////////7ZmAAAAAAAAAGa2////////////////&#10;///btmY6AAAAAAAAAAAAADqQ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tmYAAAAA&#10;AAAAADqQ2////////////////7ZmAAAAAAAAAGa2////////////////////////25A6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2ZgAAAAAAAAA6kNv/////////////&#10;/////7ZmAAAAAAAAAGa2///////////////////////////bkDo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9uQOgAAAAAAADqQ2////////////////////7ZmAAAAAAAAAGa2&#10;////////////////////////////25A6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7ZmAAAAAAAAAGa2/////////////////////7ZmAAAAAAAAAGa2////////////////////&#10;/////////7Zm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AGa2&#10;/////////////////////7ZmAAAAAAAAAGa2/////////////////////////////7ZmAAAAAAAA&#10;AGa2////////////////////////////////////////////////////////////////////////&#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DqQ2///////////////////&#10;/7ZmAAAAAAAAAGa2////////////////////////////25A6AAAAAAAAAGa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9uQOgAAAAAAAABmtv///////////////////7ZmAAAAAAAAAGa2////&#10;///////////////////////bkDoAAAAAAAAAOpD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kDoAAAAAAAAAOpDb/////////////////7ZmAAAAAAAAAGa2////////////////////////&#10;/7ZmAAAAAAAAAAA6kNv/////////////////////////////////////////////////////////&#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10;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10;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10;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10;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&#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10;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&#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10;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&#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&#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&#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&#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&#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&#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&#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&#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10;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10;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&#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10;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10;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10;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10;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&#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10;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&#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&#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&#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tmY6AAAAAAAAAAAAOjpmkLbb2////////////////////////9vbtpBmOjoAAAAA&#10;AAAAAAA6Zrbb29vb29vb29vb29vb29vb29vb29vb29vb29vb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&#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7ZmAAAAAAAAAGa2////////&#10;/////////////////////////////////////////////////////////7Zm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7ZmAAAAAAAAAGa2////////////////////////////&#10;/////////////////////////////////////7Zm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10;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&#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&#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10;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10;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btpA6AAAAAAAAAAAA&#10;AAAAAAAAAAAAAAAAAAAAAAAAAAAAAAAAAAAAAAAAAAA6Z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9vbtmY6OgAAAAAAAAAAAAAAAAAAAAAA&#10;AAAAAAAAAAAAAAA6Oma229v/////////////////////////////////////////////////////&#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b27a2tra2tra2tra2tra2trbb2///////////&#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10;///////////////////////////////////////////////////b27a2tpBmZmZmZmZmZpDb////&#10;/////////9u2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10;////////////////////29u2Zjo6AAAAAAAAAAAAAAAAAAAAAGa2////////////tmYAAAAAADpm&#10;kLbb////////////////////////////////////////////////////////////////////////&#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btmY6&#10;AAAAAAAAAAAAAAAAAAAAAAAAAAAAAGa2///////////bkDoAAAAAAAAAAAAAO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bkDoAAAAAAAAAAAAAAAAAAAAAAAAA&#10;AAAAAAAAAGa2/////////9uQOgAAAAAAAAAAAAAAAAAAOpDb////////////////////////////&#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10;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10;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10;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10;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10;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&#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10;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&#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&#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&#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&#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&#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&#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&#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10;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10;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29vb29vb29vb29vb29vb29vb&#10;29vb29vb29vb29vb29vb29vb29vb29vb29vb29vb29vb29vb29vb29vb29vb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9uQZmZm&#10;ZmZmZmZmZpDb////////////////////////////////////////////////////////////////&#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7ZmAAAAAAAAAAAAAGa2////////&#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7ZmAAAAAAAAAAAAAGa2////////////////////////////&#10;/9uQZmZmZmZmZmZmZ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7ZmAAAAAAAAAAAAAGa2/////////////////////////////7ZmAAAAAAAAAAAAAGa2&#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&#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&#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&#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7ZmAAAAAAAAAAAAAGa2////////////////&#10;/////////////7ZmAAAAAAAAAAAAAGa2////////////////////////////////////////////&#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7ZmAAAAAAAAAAAAAGa2/////////////////////////////7ZmAAAA&#10;AAAAAAAAAGa2////////////////////////////////////////////////////////////////&#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7ZmAAAAAAAAAAAAAGa2/////////////////////////////7ZmAAAAAAAAAAAAAGa2////////&#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7ZmAAAAAAAAAAAAAGa2&#10;/////////////////////////////7ZmAAAAAAAAAAAAAGa2////////////////////////////&#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7ZmAAAAAAAAAAAAAGa2////////////////////&#10;/////////7ZmAAAAAAAAAAAAAGa2////////////////////////////////////////////////&#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7ZmAAAAAAAAAAAAAGa2/////////////////////////////7ZmAAAAAAAA&#10;AAAAAGa2////////////////////////////////////////////////////////////////////&#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7Zm&#10;AAAAAAAAAAAAAGa2/////////////////////////////7ZmAAAAAAAAAAAAAGa2////////////&#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7ZmAAAAAAAAAAAAAGa229vb&#10;29vb29vb29vb29vb29vb29vb27ZmAAAAAAAAAAAAAGa229vb29vb29vb29vb29vb29vb29vb29vb&#10;29vb29vb29vb29vb29vb2///////////////////////////////////////////////////////&#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7ZmAAAAAAAAAAAAAAAAAAAAAAAAAAAAAAAAAAAAAAAA&#10;AAAAAAAAAAAAAAAAAAAAAAAAAAAAAAAAAAAAAAAAAAAAAAAAAAAAAAAAAAAAAAAAAAAAAAAAAAAA&#10;AGa2////////////////////////////////////////////////////////////////////////&#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7ZmAAAAAAAAAAAAAAAAAAAAAAAAAAAAAAAAAAAAAAAAAAAAAAAAAAAAAAAAAAAA&#10;AAAAAAAAAAAAAAAAAAAAAAAAAAAAAAAAAAAAAAAAAAAAAAAAAAAAAAAAAGa2////////////////&#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7ZmAAAA&#10;AAAAAAAAAAAAAAAAAAAAAAAAAAAAAAAAAAAAAAAAAAAAAAAAAAAAAAAAAAAAAAAAAAAAAAAAAAAA&#10;AAAAAAAAAAAAAAAAAAAAAAAAAAAAAAAAAAAAAGa2////////////////////////////////////&#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9uQZmZmZmZmZmZmZmZmZmZmZmZm&#10;ZmZmZmZmZmZmZmZmZmZmZmZmZmZmZmZmZmZmZmZmZmZmZmZmZmZmZmZmZmZmZmZmZmZmZmZmZmZm&#10;ZmZmZmZmZmZmZmZmZpDb////////////////////////////////////////////////////////&#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tmYAAAAAAAAAZrb////////////////////////////////////////////////////////////b&#10;kDoAAAAAAAAAAAAAAAAAAAAAAAAAAAAAAAAAAAAAAAAAAAAAAAAAAAAAAAAAAAAAAAAAADqQ2///&#10;////////////////////////////////////////////////29u2kGY6OjoAAAAAAAAAAAAAAAA6&#10;OjpmkLbb2///////////////////////////////////////////////////////////////////&#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7ZmAAAAAAAAAAAAZrb/////&#10;//////////////////////////////////////////////////////+2ZgAAAAAAAAAAAAAAAAAA&#10;AAAAAAAAAAAAAAAAAAAAAAAAAAAAAAAAAAAAAAAAAAAAAAAAADqQ2///////////////////////&#10;/////////////////////9u2ZjoAAAAAAAAAAAAAAAAAAAAAAAAAAAAAAAAAAAAAAAA6Zrbb////&#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9uQOgAAAAAAAAAAAAAAZrb/////////////////////////&#10;/////////////////////////////////9uQOgAAAAAAAAAAAAAAAAAAAAAAAAAAAAAAAAAAAAAA&#10;AAAAAAAAAAAAAAAAAAAAAAAAAAAAADqQ2///////////////////////////////////////27Zm&#10;OgAAAAAAAAAAAAAAAAAAAAAAAAAAAAAAAAAAAAAAAAAAAAAAAAAAOma2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9u2ZgAAAAAAAAAAAAAAAAAAZrb/////////////////////////////////////////////&#10;////////////25A6AAAAAAAAAAAAAAAAAAAAAAAAAAAAAAAAAAAAAAAAAAAAAAAAAAAAAAAAAAAA&#10;AAAAAAAAADqQ2////////////////////////////////////7ZmAAAAAAAAAAAAAAAAAAAAAAAA&#10;AAAAAAAAAAAAAAAAAAAAAAAAAAAAAAAAAAAAAGa2////////////////////////////////////&#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9u2ZgAAAAAAAAAAAAAA&#10;AAAAAAAAZrb/////////////////////////////////////////////////////////tmYAAAAA&#10;AAAAAAAAAGa2////////////////////////////////////////////////////////////////&#10;//////////////////////////+2ZgAAAAAAAAAAAAAAAAAAADpmkLbb2///////////29u2kGY6&#10;AAAAAAAAAAAAAAAAAAAAZrb/////////////////////////////////////////////////////&#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btpA6AAAAAAAAAAAAAAAAAAAAAAAAAAAAAAAAZrb/////////////////////////////&#10;//////////////////////////+2ZgAAAAAAAAAAAAA6kNv/////////////////////////////&#10;/////////////////////////////////////////////////////////9uQOgAAAAAAAAAAAAAA&#10;AGa2/////////////////////////////////////7ZmAAAAAAAAAAAAAAAAOpD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9u2ZjoAAAAAAAAAAAAA&#10;AAAAAAAAAAAAAAAAAAAAAAAAZrb/////////////////////////////////////////////////&#10;/////7ZmAAAAAAAAAAAAAABmtv//////////////////////////////////////////////////&#10;////////////////////////////////////25A6AAAAAAAAAAAAAABmtv//////////////////&#10;////////////////////////tmYAAAAAAAAAAAAAADqQ2///////////////////////////////&#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&#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&#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bkDoAAAAAAAAA&#10;AAAAAAA6ZpC22/////////+2ZgAAAAAAAAAAAAAAZrb/////////////////////////////////&#10;///////////////////bkDoAAAAAAAAAAAAAZrb/////////////////////////////////////&#10;////////////////////////////////////////////////25A6AAAAAAAAAAAAAABmtv//////&#10;////////////////////////////////////////////tmYAAAAAAAAAAAAAADqQ2///////////&#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bkDoAAAAAAAAAOmaQttv/////////////&#10;//+2ZgAAAAAAAAAAAAAAZrb//////////////////////////////////////////////////9uQ&#10;OgAAAAAAAAAAAAA6kNv/////////////////////////////////////////////////////////&#10;////////////////////////////tmYAAAAAAAAAAAAAADqQ2///////////////////////////&#10;////////////////////////25A6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&#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25A6AAAAAAAAAAAAAGa227aQZjoAAAAAAAAAAAAAAAAA&#10;AAAAAAAAAAAAAAAAAAAAADpmkLbb///////////////////////////////////bkDoAAAAAAAAA&#10;AAAAAGa2/////////////////////////////////////////////////////9uQOgAAAAAAAAAA&#10;AAA6kN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tmYAAAAAAAAAAAAAAAAAAAAAAAAAAAAAAAAAAAAAAAAAAAAAAAAAAAAAAAAAAAAA&#10;AAAAAAAAOpDb//////////////////////////////+2ZgAAAAAAAAAAAAAAOpDb////////////&#10;/////////////////////////////////////////9uQOgAAAAAAAAAAAAAAZrb/////////////&#10;//////////////////////////////8zMzMzMzMzMzMzMzMzMzMzMzMzMzMzMzMzMzMzMzMzMzM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bkDoAAAAA&#10;AAAAAAAAAAAAAAAAAAAAAAAAAAAAAAAAAAAAAAAAAAAAAAAAAAAAAAAAAAAAAAAAAAAAAGa2////&#10;//////////////////////+2ZgAAAAAAAAAAAAAAOpDb////////////////////////////////&#10;/////////////////////9uQOgAAAAAAAAAAAAAAZrb/////////////////////////////////&#10;//////////8zMzMzMzMzMzMzMzMzMzMzMzMzMzMzMzMzMzMzMzMzMzM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9uQOgAAAAAAAAAAAAAAAAAAAAAAADo6&#10;ZpC229v/////////////29vbtpBmOgAAAAAAAAAAAAAAAAAAAAAAOpDb////////////////////&#10;//+2ZgAAAAAAAAAAAAAAZrb/////////////////////////////////////////////////////&#10;//+2ZgAAAAAAAAAAAAAAZrb///////////////////////////////////////////8zMzMzMzMz&#10;MzMzMzMzMzMzMzMzMzMzMzMzMzMzMzMzMzM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2ZgAAAAAAAAAAAAAAZrb/////////////////////////////////////////&#10;/////////9vbtpCQZjo6AAA6kNv/////////////////////////////////////////////25A6&#10;AAAAAAAAAAAAAAAAAGa2//////////////////+2ZgAAAAAAAAAAAAAAZrb/////////////////&#10;//////////////////////////////////////+2ZgAAAAAAAAAAAAAAZrb/////////////////&#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2ZgAA&#10;AAAAAAAAAAAAZrb/////////////////////////////////////////////////////////////&#10;///////////////////////////////////////////////////////bkDoAAAAAAAAAAAAAAABm&#10;tv////////////////+2ZgAAAAAAAAAAAAAAZrb/////////////////////////////////////&#10;//////////////////+2ZgAAAAAAAAAAAAAAZrb/////////////////////////////////////&#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2ZgAAAAAAAAAAAAAAZrb/////&#10;////////////////////////////////////////////////////////////////////////////&#10;/////////////////////////////////////7ZmAAAAAAAAAAAAAAAAZrb///////////////+2&#10;ZgAAAAAAAAAAAAAAOpDb/////////////////////////////////////////////////////9uQ&#10;OgAAAAAAAAAAAAAAZrb/////////////////////////////////////////////////////////&#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2ZgAAAAAAAAAAAAAAZrb/////////////////////////&#10;////////////////////////////////////////////////////////////////////////////&#10;//////////////////+2ZgAAAAAAAAAAAAAAOpDb//////////////+2ZgAAAAAAAAAAAAAAOpDb&#10;/////////////////////////////////////////////////////9uQOgAAAAAAAAAAAAAAZrb/&#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2ZgAAAAAAAAAAAAAAZrb/////////////////////////////////////////////&#10;///////////////////////////////////////////////////////////////////////////b&#10;kDoAAAAAAAAAAAAAAGa2///////////////bkDoAAAAAAAAAAAAAOpDb////////////////////&#10;/////////////////////////////////9uQOgAAAAAAAAAAAAA6kNv/////////////////////&#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2ZgAAAAAA&#10;AAAAAAAAZrb/////////////////////////////////////////////////////////////////&#10;///////////////////////////////////////////////////////bkDoAAAAAAAAAAAAAAGa2&#10;////////////////tmYAAAAAAAAAAAAAAGa2////////////////////////////////////////&#10;/////////////7ZmAAAAAAAAAAAAAABmtv//////////////////////////////////////////&#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2ZgAAAAAAAAAAAAAAZrb/////////&#10;////////////////////////////////////////////////////////////////////////////&#10;///////////////////////////////////bkDoAAAAAAAAAAAAAAGa2////////////////25A6&#10;AAAAAAAAAAAAADqQ2///////////////////////////////////////////////////25A6AAAA&#10;AAAAAAAA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2ZgAAAAAAAAAAAAAAZrb/////////////////////////////&#10;////////////////////////////////////////////////////////////////////////////&#10;//////////////+2ZgAAAAAAAAAAAAAAOpDb/////////////////7ZmAAAAAAAAAAAAAABmtv//&#10;////////////////////////////////////////////////tmYAAAAAAAAAAAAAADqQ2///////&#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2ZgAAAAAAAAAAAAAAZrb///////////////////////////////////////////+2ZgAA&#10;AAAAAAAAAAAAOpDb/////////////////////////////////////////////////////9uQOgAA&#10;AAAAAAAAAAAAZrb//////////////////9uQOgAAAAAAAAAAAAAAZrb/////////////////////&#10;//////////////////////////+2ZgAAAAAAAAAAAAAAOpDb////////////////////////////&#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2ZgAAAAAAAAAA&#10;AAAAZrb////////////////////////////////////////////bkDoAAAAAAAAAAAAAADqQ2///&#10;////////////////////////////////////////////////25A6AAAAAAAAAAAAAABmtv//////&#10;///////////////bkDoAAAAAAAAAAAAAOpDb////////////////////////////////////////&#10;/////7ZmAAAAAAAAAAAAAAAAZr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2ZgAAAAAAAAAAAAAAZrb/////////////&#10;////////////////////////////////25A6AAAAAAAAAAAAAAA6kNv/////////////////////&#10;//////////////////////////+2ZgAAAAAAAAAAAAAAAGa2////////////////////////25A6&#10;AAAAAAAAAAAAAABmtv//////////////////////////////////////////tmYAAAAAAAAAAAAA&#10;AABmtv//////////////////////////////////////////////////////////////////////&#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2ZgAAAAAAAAAAAAAAZrb/////////////////////////////////&#10;/////////////9uQOgAAAAAAAAAAAAAAADqQ2///////////////////////////////////////&#10;///bkDoAAAAAAAAAAAAAAAAAZrb//////////////////////////9uQOgAAAAAAAAAAAAAAAGa2&#10;/////////////////////////////////////7ZmAAAAAAAAAAAAAAAAOpDb////////////////&#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2ZgAAAAAAAAAAAAAAZrb/////////////////////////////////////////////////tmYA&#10;AAAAAAAAAAAAAAAAADqQ2////////////////////////////////9u2ZjoAAAAAAAAAAAAAAAAA&#10;AGa2////////////////////////////////tmYAAAAAAAAAAAAAAAAAAGa22///////////////&#10;////////////27ZmAAAA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2ZgAAAAAAAAAAAAAA&#10;Zrb//////////////////////////////////////////////////9uQOgAAAAAAAAAAAAAAAAAA&#10;AAA6Oma229vb////////////29u2kGY6AAAAAAAAAAAAAAAAAAAAAABmtv//////////////////&#10;/////////////////9uQOgAAAAAAAAAAAAAAAAAAADpmkLbb2///////////29u2kGY6AAAAAAAA&#10;AAAAAAAAAAAAZrb/////////////////////////////////////////////////////////////&#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7ZmAAAAAAAAAAAAAAAAAAAAAAAAAAAAAAAAAAAA&#10;AAAAAAAAAAAAAAAAAAAAAAAAAAAAAAA6kNv/////////////////////////////////////////&#10;/7ZmAAAAAAAAAAAAAAAAAAAAAAAAAAAAAAAAAAAAAAAAAAAAAAAAAAAAAAAAAAAAAGa2////////&#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9uQOgAAAAAAAAAAAAAAAAAAAAAAAAAAAAAAAAAAAAAAAAAAAAAAAAAA&#10;AAAAADpmttv/////////////////////////////////////////////////27ZmAAAAAAAAAAAA&#10;AAAAAAAAAAAAAAAAAAAAAAAAAAAAAAAAAAAAAAAAOma22///////////////////////////////&#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10;/////9u2kGY6AAAAAAAAAAAAAAAAAAAAAAAAAAAAAAAAAAAAAAAAAAA6Oma22///////////////&#10;/////////////////////////////////////////////9u2ZjoAAAAAAAAAAAAAAAAAAAAAAAAA&#10;AAAAAAAAAAAAAAA6Zrbb////////////////////////////////////////////////////////&#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btpCQ&#10;Zjo6OgAAAAAAAAAAAAAAADo6OmZmkLbb2///////////////////////////////////////////&#10;////////////////////////////////29u2kGY6OjoAAAAAAAAAAAAAAAA6OjpmkLbb2///////&#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29u2kGY6OjoAAAAAAAAAAAAAAAA6OjpmkLbb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9u2ZjoAAAAAAAAAAAAA&#10;AAAAAAAAAAAAAAAAAAAAAAAAAAA6Zrbb////////////////////////////////////////////&#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27ZmOgAAAAAAAAAAAAAAAAAAAAAAAAAAAAAAAAAAAAAA&#10;AAAAAAAAAAAAOma22///////////////////////////////////////////////////////////&#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7ZmAAAAAAAAAAAAAAAAAAAAAAAAAAAAAAAAAAAAAAAAAAAAAAAAAAAAAAAAAAAAAGa2&#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2ZgAAAAAAAAAA&#10;AAAAAAAAADpmkLbb2///////////29u2kGY6AAAAAAAAAAAAAAAAAAAAZr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tmYAAAAAAAAAAAAAAAAAOpDb////////////&#10;////////////////27ZmOgAAAAAAAAAAAAAAAABmtv//////////////////////////////////&#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9uQOgAAAAAAAAAAAAAAAGa2////////////////////////////////////&#10;/7ZmAAAAAAAAAAAAAAAAOpD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25A6&#10;AAAAAAAAAAAAAABmtv//////////////////////////////////////////tmYAAAAAAAAAAAAA&#10;ADqQ2///////////////////////////////////////////////////////////////////////&#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2ZgAAAAAAAAAAAAAAAGa2////&#10;/////////////////////////////////////////9uQOgAAAAAAAAAAAAA6kNv/////////////&#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9uQOgAAAAAAAAAAAAAAZrb/////////////////////////&#10;///////////////////////bkDoAAAAAAAAAAAAAOpDb////////////////////////////////&#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25A6AAAAAAAAAAAAAABmtv//////////////////////////////////////////////&#10;////tmYAAAAAAAAAAAAAADqQ2///////////////////////////////////////////////////&#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tmYAAAAAAAAA&#10;AAAAADqQ2///////////////////////////////////////////////////25A6AAAAAAAAAAAA&#10;AABmt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tmYAAAAAAAAAAAAAAGa2////////////&#10;/////////////////////////////////////////7ZmAAAAAAAAAAAAAAA6kNv/////////////&#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bkDoAAAAAAAAAAAAAAGa2////////////////////////////////&#10;/////////////////////9uQOgAAAAAAAAAAAAA6kNv/////////////////////////////////&#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H/////////////////////////////////////&#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10;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H/////////////////////////////////////////////////////////&#10;////////////////////////////////////////////////////////////////////////////&#10;////////////////////////////////////////////////////////////////////////////&#10;//////+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&#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&#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10;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&#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10;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&#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MzMzMzMz&#10;MzMzMz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MzMzMzMzMzM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MzMzMzMzMzM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10;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10;MzMz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MzMz&#10;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10;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&#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AAAAAAAAAAAA&#10;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10;AAAA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10;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FYBAABFAQAAgAEAAIoBAACSAQAAsgEAANEBAAC/AQAAyQEAAI8BAACkAQAAVgEAAK4BAACe&#10;AQAArwEAAF0BAAB7AQ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kAQAADQEAAAwBAAAV&#10;AQAAFQEAABUBAAAVAQAAFQEAABUBAABeAQAAugEAANMBAADhAQAA6QEAAPoBAAAjAgAA2wEAAAUC&#10;AADsAQAArwEAALoBAADVAQAA9gEAAAUCAAAdAgAAugEAAMI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">
                <v:group id="Group 25" o:spid="_x0000_s1065"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6"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67"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68"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3" o:title="A graph of a bar graph&#10;&#10;Description automatically generated with medium confidence" cropleft="2610f" cropright="10915f"/>
                      </v:shape>
                      <v:shape id="Picture 16" o:spid="_x0000_s1069"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">
                        <v:imagedata r:id="rId44" o:title="A graph of a graph&#10;&#10;Description automatically generated with medium confidence" cropright="15690f"/>
                      </v:shape>
                    </v:group>
                    <v:shape id="Picture 18" o:spid="_x0000_s1070"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5" o:title="" croptop="25233f" cropbottom="30651f" cropleft="55122f" cropright="1016f"/>
                    </v:shape>
                    <v:shape id="Picture 19" o:spid="_x0000_s1071"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">
                      <v:imagedata r:id="rId44" o:title="A graph of a graph&#10;&#10;Description automatically generated with medium confidence" croptop="24555f" cropbottom="30987f" cropleft="54359f" cropright="1013f"/>
                    </v:shape>
                  </v:group>
                  <v:shape id="Text Box 2" o:spid="_x0000_s1072"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3760" w:author="Billy Mitchell" w:date="2023-11-10T03:24:00Z">
                            <w:r w:rsidR="00C42BA3">
                              <w:rPr>
                                <w:b/>
                                <w:bCs/>
                                <w:sz w:val="20"/>
                                <w:szCs w:val="20"/>
                              </w:rPr>
                              <w:t>7</w:t>
                            </w:r>
                          </w:ins>
                          <w:del w:id="3761" w:author="Billy Mitchell" w:date="2023-11-08T19:12:00Z">
                            <w:r w:rsidDel="00372E6A">
                              <w:rPr>
                                <w:b/>
                                <w:bCs/>
                                <w:sz w:val="20"/>
                                <w:szCs w:val="20"/>
                              </w:rPr>
                              <w:delText>5</w:delText>
                            </w:r>
                          </w:del>
                          <w:r w:rsidRPr="00A52143">
                            <w:rPr>
                              <w:b/>
                              <w:bCs/>
                              <w:sz w:val="20"/>
                              <w:szCs w:val="20"/>
                            </w:rPr>
                            <w:t xml:space="preserve">. </w:t>
                          </w:r>
                          <w:del w:id="3762"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63"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64" w:author="Billy Mitchell" w:date="2023-11-10T03:23:00Z">
                            <w:r>
                              <w:rPr>
                                <w:sz w:val="20"/>
                                <w:szCs w:val="20"/>
                              </w:rPr>
                              <w:t xml:space="preserve">Chi-square tests highlighted that </w:t>
                            </w:r>
                            <w:r w:rsidR="00C42BA3">
                              <w:rPr>
                                <w:sz w:val="20"/>
                                <w:szCs w:val="20"/>
                              </w:rPr>
                              <w:t>experiencers were more likely to n</w:t>
                            </w:r>
                          </w:ins>
                          <w:ins w:id="3765" w:author="Billy Mitchell" w:date="2023-11-10T03:24:00Z">
                            <w:r w:rsidR="00C42BA3">
                              <w:rPr>
                                <w:sz w:val="20"/>
                                <w:szCs w:val="20"/>
                              </w:rPr>
                              <w:t>ot regulate a stimulus than forecasters (</w:t>
                            </w:r>
                            <w:r w:rsidR="00C42BA3" w:rsidRPr="00C42BA3">
                              <w:rPr>
                                <w:b/>
                                <w:bCs/>
                                <w:sz w:val="20"/>
                                <w:szCs w:val="20"/>
                                <w:rPrChange w:id="3766"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3767" w:author="Billy Mitchell" w:date="2023-11-10T03:23:00Z">
                            <w:r>
                              <w:rPr>
                                <w:sz w:val="20"/>
                                <w:szCs w:val="20"/>
                              </w:rPr>
                              <w:t xml:space="preserve"> </w:t>
                            </w:r>
                          </w:ins>
                          <w:r>
                            <w:rPr>
                              <w:sz w:val="20"/>
                              <w:szCs w:val="20"/>
                            </w:rPr>
                            <w:t xml:space="preserve"> </w:t>
                          </w:r>
                        </w:p>
                      </w:txbxContent>
                    </v:textbox>
                  </v:shape>
                </v:group>
                <v:shape id="Text Box 2" o:spid="_x0000_s1073"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C42BA3" w:rsidRDefault="00C42BA3">
                        <w:pPr>
                          <w:pStyle w:val="ListParagraph"/>
                          <w:ind w:firstLine="0"/>
                          <w:rPr>
                            <w:rFonts w:ascii="Calibri" w:hAnsi="Calibri" w:cs="Calibri"/>
                            <w:b/>
                            <w:bCs/>
                            <w:sz w:val="48"/>
                            <w:szCs w:val="44"/>
                            <w:rPrChange w:id="3768" w:author="Billy Mitchell" w:date="2023-11-10T03:26:00Z">
                              <w:rPr/>
                            </w:rPrChange>
                          </w:rPr>
                          <w:pPrChange w:id="3769" w:author="Billy Mitchell" w:date="2023-11-10T03:25:00Z">
                            <w:pPr/>
                          </w:pPrChange>
                        </w:pPr>
                        <w:ins w:id="3770" w:author="Billy Mitchell" w:date="2023-11-10T03:25:00Z">
                          <w:r w:rsidRPr="00C42BA3">
                            <w:rPr>
                              <w:rFonts w:ascii="Calibri" w:hAnsi="Calibri" w:cs="Calibri"/>
                              <w:b/>
                              <w:bCs/>
                              <w:sz w:val="48"/>
                              <w:szCs w:val="44"/>
                              <w:rPrChange w:id="3771" w:author="Billy Mitchell" w:date="2023-11-10T03:26:00Z">
                                <w:rPr>
                                  <w:b/>
                                  <w:bCs/>
                                </w:rPr>
                              </w:rPrChange>
                            </w:rPr>
                            <w:t xml:space="preserve">A.                                     </w:t>
                          </w:r>
                        </w:ins>
                        <w:ins w:id="3772" w:author="Billy Mitchell" w:date="2023-11-10T03:26:00Z">
                          <w:r>
                            <w:rPr>
                              <w:rFonts w:ascii="Calibri" w:hAnsi="Calibri" w:cs="Calibri"/>
                              <w:b/>
                              <w:bCs/>
                              <w:sz w:val="48"/>
                              <w:szCs w:val="44"/>
                            </w:rPr>
                            <w:t xml:space="preserve">     </w:t>
                          </w:r>
                        </w:ins>
                        <w:ins w:id="3773" w:author="Billy Mitchell" w:date="2023-11-10T03:25:00Z">
                          <w:r w:rsidRPr="00C42BA3">
                            <w:rPr>
                              <w:rFonts w:ascii="Calibri" w:hAnsi="Calibri" w:cs="Calibri"/>
                              <w:b/>
                              <w:bCs/>
                              <w:sz w:val="48"/>
                              <w:szCs w:val="44"/>
                              <w:rPrChange w:id="3774" w:author="Billy Mitchell" w:date="2023-11-10T03:26:00Z">
                                <w:rPr/>
                              </w:rPrChange>
                            </w:rPr>
                            <w:t>B.</w:t>
                          </w:r>
                        </w:ins>
                      </w:p>
                    </w:txbxContent>
                  </v:textbox>
                </v:shape>
                <w10:wrap type="topAndBottom"/>
              </v:group>
            </w:pict>
          </mc:Fallback>
        </mc:AlternateContent>
      </w:r>
    </w:p>
    <w:p w14:paraId="3E8DE63C" w14:textId="3AAC1774" w:rsidR="00C42BA3" w:rsidRDefault="00C42BA3" w:rsidP="005D7490">
      <w:pPr>
        <w:spacing w:after="0" w:line="480" w:lineRule="auto"/>
        <w:ind w:left="0" w:firstLine="720"/>
        <w:rPr>
          <w:ins w:id="3775" w:author="Billy Mitchell" w:date="2023-11-10T03:25:00Z"/>
          <w:b/>
          <w:szCs w:val="24"/>
        </w:rPr>
      </w:pPr>
    </w:p>
    <w:p w14:paraId="0211CDB2" w14:textId="21598470" w:rsidR="001A2CE8" w:rsidRPr="00C736BF" w:rsidRDefault="00F76B51" w:rsidP="005D7490">
      <w:pPr>
        <w:spacing w:after="0" w:line="480" w:lineRule="auto"/>
        <w:ind w:left="0" w:firstLine="720"/>
        <w:rPr>
          <w:ins w:id="3776" w:author="Billy Mitchell" w:date="2023-11-09T18:53:00Z"/>
          <w:bCs/>
          <w:szCs w:val="24"/>
          <w:rPrChange w:id="3777" w:author="Billy Mitchell" w:date="2023-11-09T21:03:00Z">
            <w:rPr>
              <w:ins w:id="3778" w:author="Billy Mitchell" w:date="2023-11-09T18:53:00Z"/>
              <w:b/>
              <w:szCs w:val="24"/>
            </w:rPr>
          </w:rPrChange>
        </w:rPr>
      </w:pPr>
      <w:r>
        <w:rPr>
          <w:noProof/>
          <w:szCs w:val="24"/>
        </w:rPr>
        <w:lastRenderedPageBreak/>
        <mc:AlternateContent>
          <mc:Choice Requires="wpg">
            <w:drawing>
              <wp:anchor distT="0" distB="0" distL="114300" distR="114300" simplePos="0" relativeHeight="251721728" behindDoc="0" locked="0" layoutInCell="1" allowOverlap="1" wp14:anchorId="1E7D840F" wp14:editId="13C4B292">
                <wp:simplePos x="0" y="0"/>
                <wp:positionH relativeFrom="column">
                  <wp:posOffset>-194945</wp:posOffset>
                </wp:positionH>
                <wp:positionV relativeFrom="paragraph">
                  <wp:posOffset>3425825</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3779" w:author="Billy Mitchell" w:date="2023-11-10T03:27:00Z">
                                <w:r>
                                  <w:rPr>
                                    <w:b/>
                                    <w:bCs/>
                                    <w:sz w:val="20"/>
                                    <w:szCs w:val="20"/>
                                  </w:rPr>
                                  <w:t>8</w:t>
                                </w:r>
                              </w:ins>
                              <w:del w:id="3780" w:author="Billy Mitchell" w:date="2023-11-08T19:12:00Z">
                                <w:r w:rsidDel="00372E6A">
                                  <w:rPr>
                                    <w:b/>
                                    <w:bCs/>
                                    <w:sz w:val="20"/>
                                    <w:szCs w:val="20"/>
                                  </w:rPr>
                                  <w:delText>5</w:delText>
                                </w:r>
                              </w:del>
                              <w:r w:rsidRPr="00A52143">
                                <w:rPr>
                                  <w:b/>
                                  <w:bCs/>
                                  <w:sz w:val="20"/>
                                  <w:szCs w:val="20"/>
                                </w:rPr>
                                <w:t xml:space="preserve">. </w:t>
                              </w:r>
                              <w:del w:id="3781"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82"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83" w:author="Billy Mitchell" w:date="2023-11-10T03:27:00Z">
                                <w:r>
                                  <w:rPr>
                                    <w:sz w:val="20"/>
                                    <w:szCs w:val="20"/>
                                  </w:rPr>
                                  <w:t>Mixed effects binary logistic regression found that</w:t>
                                </w:r>
                              </w:ins>
                              <w:ins w:id="3784" w:author="Billy Mitchell" w:date="2023-11-10T03:28:00Z">
                                <w:r>
                                  <w:rPr>
                                    <w:sz w:val="20"/>
                                    <w:szCs w:val="20"/>
                                  </w:rPr>
                                  <w:t xml:space="preserve"> intensity predicts strategy usage and choice for</w:t>
                                </w:r>
                              </w:ins>
                              <w:ins w:id="3785" w:author="Billy Mitchell" w:date="2023-11-10T03:27:00Z">
                                <w:r>
                                  <w:rPr>
                                    <w:sz w:val="20"/>
                                    <w:szCs w:val="20"/>
                                  </w:rPr>
                                  <w:t xml:space="preserve"> both experiencers and forecasters</w:t>
                                </w:r>
                              </w:ins>
                              <w:ins w:id="3786" w:author="Billy Mitchell" w:date="2023-11-10T03:28:00Z">
                                <w:r>
                                  <w:rPr>
                                    <w:sz w:val="20"/>
                                    <w:szCs w:val="20"/>
                                  </w:rPr>
                                  <w:t>, respectively</w:t>
                                </w:r>
                              </w:ins>
                              <w:ins w:id="3787" w:author="Billy Mitchell" w:date="2023-11-10T03:24:00Z">
                                <w:r>
                                  <w:rPr>
                                    <w:sz w:val="20"/>
                                    <w:szCs w:val="20"/>
                                  </w:rPr>
                                  <w:t>.</w:t>
                                </w:r>
                              </w:ins>
                              <w:ins w:id="3788" w:author="Billy Mitchell" w:date="2023-11-10T03:28:00Z">
                                <w:r>
                                  <w:rPr>
                                    <w:sz w:val="20"/>
                                    <w:szCs w:val="20"/>
                                  </w:rPr>
                                  <w:t xml:space="preserve"> However, at lower intensities, forecasters are less likely to select reappraisal than </w:t>
                                </w:r>
                              </w:ins>
                              <w:ins w:id="3789" w:author="Billy Mitchell" w:date="2023-11-10T03:29:00Z">
                                <w:r>
                                  <w:rPr>
                                    <w:sz w:val="20"/>
                                    <w:szCs w:val="20"/>
                                  </w:rPr>
                                  <w:t xml:space="preserve">experiencers were to use reappraisal. </w:t>
                                </w:r>
                              </w:ins>
                              <w:del w:id="3790"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74" style="position:absolute;left:0;text-align:left;margin-left:-15.35pt;margin-top:269.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">
                <v:shape id="Picture 14" o:spid="_x0000_s1075"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76"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3791" w:author="Billy Mitchell" w:date="2023-11-10T03:27:00Z">
                          <w:r>
                            <w:rPr>
                              <w:b/>
                              <w:bCs/>
                              <w:sz w:val="20"/>
                              <w:szCs w:val="20"/>
                            </w:rPr>
                            <w:t>8</w:t>
                          </w:r>
                        </w:ins>
                        <w:del w:id="3792" w:author="Billy Mitchell" w:date="2023-11-08T19:12:00Z">
                          <w:r w:rsidDel="00372E6A">
                            <w:rPr>
                              <w:b/>
                              <w:bCs/>
                              <w:sz w:val="20"/>
                              <w:szCs w:val="20"/>
                            </w:rPr>
                            <w:delText>5</w:delText>
                          </w:r>
                        </w:del>
                        <w:r w:rsidRPr="00A52143">
                          <w:rPr>
                            <w:b/>
                            <w:bCs/>
                            <w:sz w:val="20"/>
                            <w:szCs w:val="20"/>
                          </w:rPr>
                          <w:t xml:space="preserve">. </w:t>
                        </w:r>
                        <w:del w:id="379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9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95" w:author="Billy Mitchell" w:date="2023-11-10T03:27:00Z">
                          <w:r>
                            <w:rPr>
                              <w:sz w:val="20"/>
                              <w:szCs w:val="20"/>
                            </w:rPr>
                            <w:t>Mixed effects binary logistic regression found that</w:t>
                          </w:r>
                        </w:ins>
                        <w:ins w:id="3796" w:author="Billy Mitchell" w:date="2023-11-10T03:28:00Z">
                          <w:r>
                            <w:rPr>
                              <w:sz w:val="20"/>
                              <w:szCs w:val="20"/>
                            </w:rPr>
                            <w:t xml:space="preserve"> intensity predicts strategy usage and choice for</w:t>
                          </w:r>
                        </w:ins>
                        <w:ins w:id="3797" w:author="Billy Mitchell" w:date="2023-11-10T03:27:00Z">
                          <w:r>
                            <w:rPr>
                              <w:sz w:val="20"/>
                              <w:szCs w:val="20"/>
                            </w:rPr>
                            <w:t xml:space="preserve"> both experiencers and forecasters</w:t>
                          </w:r>
                        </w:ins>
                        <w:ins w:id="3798" w:author="Billy Mitchell" w:date="2023-11-10T03:28:00Z">
                          <w:r>
                            <w:rPr>
                              <w:sz w:val="20"/>
                              <w:szCs w:val="20"/>
                            </w:rPr>
                            <w:t>, respectively</w:t>
                          </w:r>
                        </w:ins>
                        <w:ins w:id="3799" w:author="Billy Mitchell" w:date="2023-11-10T03:24:00Z">
                          <w:r>
                            <w:rPr>
                              <w:sz w:val="20"/>
                              <w:szCs w:val="20"/>
                            </w:rPr>
                            <w:t>.</w:t>
                          </w:r>
                        </w:ins>
                        <w:ins w:id="3800" w:author="Billy Mitchell" w:date="2023-11-10T03:28:00Z">
                          <w:r>
                            <w:rPr>
                              <w:sz w:val="20"/>
                              <w:szCs w:val="20"/>
                            </w:rPr>
                            <w:t xml:space="preserve"> However, at lower intensities, forecasters are less likely to select reappraisal than </w:t>
                          </w:r>
                        </w:ins>
                        <w:ins w:id="3801" w:author="Billy Mitchell" w:date="2023-11-10T03:29:00Z">
                          <w:r>
                            <w:rPr>
                              <w:sz w:val="20"/>
                              <w:szCs w:val="20"/>
                            </w:rPr>
                            <w:t xml:space="preserve">experiencers were to use reappraisal. </w:t>
                          </w:r>
                        </w:ins>
                        <w:del w:id="3802" w:author="Billy Mitchell" w:date="2023-11-10T03:29:00Z">
                          <w:r w:rsidDel="00C42BA3">
                            <w:rPr>
                              <w:sz w:val="20"/>
                              <w:szCs w:val="20"/>
                            </w:rPr>
                            <w:delText xml:space="preserve"> </w:delText>
                          </w:r>
                        </w:del>
                      </w:p>
                    </w:txbxContent>
                  </v:textbox>
                </v:shape>
                <w10:wrap type="topAndBottom"/>
              </v:group>
            </w:pict>
          </mc:Fallback>
        </mc:AlternateContent>
      </w:r>
      <w:ins w:id="3803" w:author="Billy Mitchell" w:date="2023-11-09T18:52:00Z">
        <w:r w:rsidR="001A2CE8">
          <w:rPr>
            <w:b/>
            <w:szCs w:val="24"/>
          </w:rPr>
          <w:t xml:space="preserve">Forecasters </w:t>
        </w:r>
      </w:ins>
      <w:ins w:id="3804" w:author="Billy Mitchell" w:date="2023-11-09T18:53:00Z">
        <w:r w:rsidR="001A2CE8">
          <w:rPr>
            <w:b/>
            <w:szCs w:val="24"/>
          </w:rPr>
          <w:t xml:space="preserve">and experiencers </w:t>
        </w:r>
      </w:ins>
      <w:ins w:id="3805" w:author="Billy Mitchell" w:date="2023-11-09T21:00:00Z">
        <w:r w:rsidR="00C736BF">
          <w:rPr>
            <w:b/>
            <w:szCs w:val="24"/>
          </w:rPr>
          <w:t>differ in</w:t>
        </w:r>
      </w:ins>
      <w:ins w:id="3806" w:author="Billy Mitchell" w:date="2023-11-09T18:53:00Z">
        <w:r w:rsidR="001A2CE8">
          <w:rPr>
            <w:b/>
            <w:szCs w:val="24"/>
          </w:rPr>
          <w:t xml:space="preserve"> strategy selection </w:t>
        </w:r>
      </w:ins>
      <w:ins w:id="3807" w:author="Billy Mitchell" w:date="2023-11-09T21:01:00Z">
        <w:r w:rsidR="00C736BF">
          <w:rPr>
            <w:b/>
            <w:szCs w:val="24"/>
          </w:rPr>
          <w:t xml:space="preserve">probability </w:t>
        </w:r>
      </w:ins>
      <w:ins w:id="3808" w:author="Billy Mitchell" w:date="2023-11-09T18:53:00Z">
        <w:r w:rsidR="001A2CE8">
          <w:rPr>
            <w:b/>
            <w:szCs w:val="24"/>
          </w:rPr>
          <w:t>at low</w:t>
        </w:r>
      </w:ins>
      <w:ins w:id="3809" w:author="Billy Mitchell" w:date="2023-11-09T21:00:00Z">
        <w:r w:rsidR="00C736BF">
          <w:rPr>
            <w:b/>
            <w:szCs w:val="24"/>
          </w:rPr>
          <w:t>, not high,</w:t>
        </w:r>
      </w:ins>
      <w:ins w:id="3810" w:author="Billy Mitchell" w:date="2023-11-09T18:53:00Z">
        <w:r w:rsidR="001A2CE8">
          <w:rPr>
            <w:b/>
            <w:szCs w:val="24"/>
          </w:rPr>
          <w:t xml:space="preserve"> intensities</w:t>
        </w:r>
      </w:ins>
      <w:ins w:id="3811" w:author="Billy Mitchell" w:date="2023-11-09T21:00:00Z">
        <w:r w:rsidR="00C736BF">
          <w:rPr>
            <w:b/>
            <w:szCs w:val="24"/>
          </w:rPr>
          <w:t>.</w:t>
        </w:r>
      </w:ins>
      <w:ins w:id="3812" w:author="Billy Mitchell" w:date="2023-11-09T18:53:00Z">
        <w:r w:rsidR="001A2CE8">
          <w:rPr>
            <w:b/>
            <w:szCs w:val="24"/>
          </w:rPr>
          <w:t xml:space="preserve"> </w:t>
        </w:r>
      </w:ins>
      <w:ins w:id="3813" w:author="Billy Mitchell" w:date="2023-11-09T21:03:00Z">
        <w:r w:rsidR="00C736BF">
          <w:rPr>
            <w:bCs/>
            <w:szCs w:val="24"/>
          </w:rPr>
          <w:t>Following the analysis plan outlined within the Study 3 methods sections, we compared models via chi-squ</w:t>
        </w:r>
      </w:ins>
      <w:ins w:id="3814" w:author="Billy Mitchell" w:date="2023-11-09T21:04:00Z">
        <w:r w:rsidR="00C736BF">
          <w:rPr>
            <w:bCs/>
            <w:szCs w:val="24"/>
          </w:rPr>
          <w:t xml:space="preserve">are tests that included fixed effects for post-exposure affective intensity, baseline affective intensity, condition, </w:t>
        </w:r>
      </w:ins>
      <w:ins w:id="3815" w:author="Billy Mitchell" w:date="2023-11-09T21:05:00Z">
        <w:r w:rsidR="00C736BF">
          <w:rPr>
            <w:bCs/>
            <w:szCs w:val="24"/>
          </w:rPr>
          <w:t xml:space="preserve">and </w:t>
        </w:r>
      </w:ins>
      <w:ins w:id="3816" w:author="Billy Mitchell" w:date="2023-11-09T21:48:00Z">
        <w:r w:rsidR="00F137C4">
          <w:rPr>
            <w:bCs/>
            <w:szCs w:val="24"/>
          </w:rPr>
          <w:t>an interaction between post-exposure affective intensity and condition.</w:t>
        </w:r>
      </w:ins>
      <w:ins w:id="3817" w:author="Billy Mitchell" w:date="2023-11-13T16:06:00Z">
        <w:r w:rsidR="005229B3">
          <w:rPr>
            <w:bCs/>
            <w:szCs w:val="24"/>
          </w:rPr>
          <w:t xml:space="preserve"> These models were built </w:t>
        </w:r>
        <w:r w:rsidR="005229B3">
          <w:rPr>
            <w:bCs/>
            <w:szCs w:val="24"/>
          </w:rPr>
          <w:t>iteratively</w:t>
        </w:r>
        <w:r w:rsidR="005229B3">
          <w:rPr>
            <w:bCs/>
            <w:szCs w:val="24"/>
          </w:rPr>
          <w:t>, adding one effect at a time.</w:t>
        </w:r>
      </w:ins>
      <w:ins w:id="3818" w:author="Billy Mitchell" w:date="2023-11-09T21:49:00Z">
        <w:r w:rsidR="00F137C4">
          <w:rPr>
            <w:bCs/>
            <w:szCs w:val="24"/>
          </w:rPr>
          <w:t xml:space="preserve"> Our best fitting model included all four terms </w:t>
        </w:r>
      </w:ins>
      <w:ins w:id="3819" w:author="Billy Mitchell" w:date="2023-11-09T21:48:00Z">
        <w:r w:rsidR="00F137C4">
          <w:rPr>
            <w:bCs/>
            <w:szCs w:val="24"/>
          </w:rPr>
          <w:t xml:space="preserve"> </w:t>
        </w:r>
      </w:ins>
      <w:ins w:id="3820" w:author="Billy Mitchell" w:date="2023-11-09T21:49:00Z">
        <w:r w:rsidR="00F137C4" w:rsidRPr="00245B8B">
          <w:rPr>
            <w:szCs w:val="24"/>
          </w:rPr>
          <w:t>(</w:t>
        </w:r>
      </w:ins>
      <w:ins w:id="3821" w:author="Billy Mitchell" w:date="2023-11-13T14:01:00Z">
        <w:r w:rsidR="00A73457" w:rsidRPr="00A73457">
          <w:rPr>
            <w:i/>
            <w:iCs/>
            <w:szCs w:val="24"/>
          </w:rPr>
          <w:t>χ2</w:t>
        </w:r>
      </w:ins>
      <w:ins w:id="3822" w:author="Billy Mitchell" w:date="2023-11-13T16:05:00Z">
        <w:r w:rsidR="005229B3">
          <w:rPr>
            <w:szCs w:val="24"/>
          </w:rPr>
          <w:t>(1) =</w:t>
        </w:r>
      </w:ins>
      <w:ins w:id="3823" w:author="Billy Mitchell" w:date="2023-11-09T21:49:00Z">
        <w:r w:rsidR="00F137C4" w:rsidRPr="00245B8B">
          <w:rPr>
            <w:szCs w:val="24"/>
          </w:rPr>
          <w:t xml:space="preserve"> </w:t>
        </w:r>
      </w:ins>
      <w:ins w:id="3824" w:author="Billy Mitchell" w:date="2023-11-09T21:50:00Z">
        <w:r w:rsidR="00F137C4" w:rsidRPr="00F137C4">
          <w:rPr>
            <w:szCs w:val="24"/>
          </w:rPr>
          <w:t>4.205</w:t>
        </w:r>
      </w:ins>
      <w:ins w:id="3825" w:author="Billy Mitchell" w:date="2023-11-13T16:05:00Z">
        <w:r w:rsidR="005229B3">
          <w:rPr>
            <w:szCs w:val="24"/>
          </w:rPr>
          <w:t xml:space="preserve">, </w:t>
        </w:r>
        <w:r w:rsidR="005229B3">
          <w:rPr>
            <w:i/>
            <w:iCs/>
            <w:szCs w:val="24"/>
          </w:rPr>
          <w:t>p</w:t>
        </w:r>
        <w:r w:rsidR="005229B3">
          <w:rPr>
            <w:szCs w:val="24"/>
          </w:rPr>
          <w:t xml:space="preserve"> = 0.040</w:t>
        </w:r>
      </w:ins>
      <w:ins w:id="3826" w:author="Billy Mitchell" w:date="2023-11-09T21:49:00Z">
        <w:r w:rsidR="00F137C4" w:rsidRPr="00245B8B">
          <w:rPr>
            <w:szCs w:val="24"/>
          </w:rPr>
          <w:t>)</w:t>
        </w:r>
      </w:ins>
      <w:ins w:id="3827" w:author="Billy Mitchell" w:date="2023-11-09T21:50:00Z">
        <w:r w:rsidR="00F137C4">
          <w:rPr>
            <w:szCs w:val="24"/>
          </w:rPr>
          <w:t xml:space="preserve"> and found the interaction </w:t>
        </w:r>
      </w:ins>
      <w:ins w:id="3828" w:author="Billy Mitchell" w:date="2023-11-09T21:51:00Z">
        <w:r w:rsidR="00F137C4">
          <w:rPr>
            <w:szCs w:val="24"/>
          </w:rPr>
          <w:t xml:space="preserve">was predictive of strategy </w:t>
        </w:r>
      </w:ins>
      <w:ins w:id="3829" w:author="Billy Mitchell" w:date="2023-11-13T18:49:00Z">
        <w:r w:rsidR="00463F45">
          <w:rPr>
            <w:szCs w:val="24"/>
          </w:rPr>
          <w:t xml:space="preserve">usage/forecasting </w:t>
        </w:r>
      </w:ins>
      <w:ins w:id="3830" w:author="Billy Mitchell" w:date="2023-11-09T21:55:00Z">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ins>
      <w:ins w:id="3831" w:author="Billy Mitchell" w:date="2023-11-09T21:56:00Z">
        <w:r w:rsidR="00C5047E">
          <w:rPr>
            <w:szCs w:val="24"/>
          </w:rPr>
          <w:t>0.36</w:t>
        </w:r>
      </w:ins>
      <w:ins w:id="3832" w:author="Billy Mitchell" w:date="2023-11-09T21:55:00Z">
        <w:r w:rsidR="00C5047E" w:rsidRPr="00245B8B">
          <w:rPr>
            <w:szCs w:val="24"/>
          </w:rPr>
          <w:t xml:space="preserve">, </w:t>
        </w:r>
      </w:ins>
      <w:ins w:id="3833" w:author="Billy Mitchell" w:date="2023-11-09T21:56:00Z">
        <w:r w:rsidR="00C5047E">
          <w:rPr>
            <w:szCs w:val="24"/>
          </w:rPr>
          <w:t>0.87</w:t>
        </w:r>
      </w:ins>
      <w:ins w:id="3834" w:author="Billy Mitchell" w:date="2023-11-09T21:55:00Z">
        <w:r w:rsidR="00C5047E" w:rsidRPr="00245B8B">
          <w:rPr>
            <w:szCs w:val="24"/>
          </w:rPr>
          <w:t xml:space="preserve">], </w:t>
        </w:r>
      </w:ins>
      <w:ins w:id="3835" w:author="Billy Mitchell" w:date="2023-11-09T21:56:00Z">
        <w:r w:rsidR="00C5047E">
          <w:rPr>
            <w:szCs w:val="24"/>
          </w:rPr>
          <w:t xml:space="preserve"> </w:t>
        </w:r>
      </w:ins>
      <w:ins w:id="3836" w:author="Billy Mitchell" w:date="2023-11-09T21:55:00Z">
        <w:r w:rsidR="00C5047E" w:rsidRPr="00E633F1">
          <w:rPr>
            <w:i/>
            <w:iCs/>
            <w:szCs w:val="24"/>
          </w:rPr>
          <w:t>p</w:t>
        </w:r>
        <w:r w:rsidR="00C5047E" w:rsidRPr="00245B8B">
          <w:rPr>
            <w:szCs w:val="24"/>
          </w:rPr>
          <w:t xml:space="preserve"> = 0.0</w:t>
        </w:r>
      </w:ins>
      <w:ins w:id="3837" w:author="Billy Mitchell" w:date="2023-11-09T21:56:00Z">
        <w:r w:rsidR="00C5047E">
          <w:rPr>
            <w:szCs w:val="24"/>
          </w:rPr>
          <w:t>10</w:t>
        </w:r>
      </w:ins>
      <w:ins w:id="3838" w:author="Billy Mitchell" w:date="2023-11-09T21:55:00Z">
        <w:r w:rsidR="00C5047E" w:rsidRPr="00245B8B">
          <w:rPr>
            <w:szCs w:val="24"/>
          </w:rPr>
          <w:t>)</w:t>
        </w:r>
      </w:ins>
      <w:ins w:id="3839" w:author="Billy Mitchell" w:date="2023-11-09T21:51:00Z">
        <w:r w:rsidR="00F137C4">
          <w:rPr>
            <w:szCs w:val="24"/>
          </w:rPr>
          <w:t xml:space="preserve">. </w:t>
        </w:r>
      </w:ins>
      <w:ins w:id="3840" w:author="Billy Mitchell" w:date="2023-11-09T21:57:00Z">
        <w:r w:rsidR="00C5047E">
          <w:rPr>
            <w:szCs w:val="24"/>
          </w:rPr>
          <w:t xml:space="preserve">Having tested the model that we hypothesized, we identified a selection of </w:t>
        </w:r>
      </w:ins>
      <w:ins w:id="3841" w:author="Billy Mitchell" w:date="2023-11-09T21:58:00Z">
        <w:r w:rsidR="00C5047E">
          <w:rPr>
            <w:szCs w:val="24"/>
          </w:rPr>
          <w:t>possible covariates (age, horror, enjoyment, ERQ subscales, IUS subscales, and the DERS limited access to strategies subscale) and iteratively added them to the model in order of most correlated with the outco</w:t>
        </w:r>
      </w:ins>
      <w:ins w:id="3842" w:author="Billy Mitchell" w:date="2023-11-09T21:59:00Z">
        <w:r w:rsidR="00C5047E">
          <w:rPr>
            <w:szCs w:val="24"/>
          </w:rPr>
          <w:t xml:space="preserve">me variable to </w:t>
        </w:r>
        <w:r w:rsidR="00C5047E">
          <w:rPr>
            <w:szCs w:val="24"/>
          </w:rPr>
          <w:lastRenderedPageBreak/>
          <w:t xml:space="preserve">pursue the model of best fit. Only the addition of the reappraisal ERQ subscale improved model fit above that of our hypothesized model </w:t>
        </w:r>
      </w:ins>
      <w:ins w:id="3843" w:author="Billy Mitchell" w:date="2023-11-09T22:00:00Z">
        <w:r w:rsidR="00C5047E" w:rsidRPr="00245B8B">
          <w:rPr>
            <w:szCs w:val="24"/>
          </w:rPr>
          <w:t>(</w:t>
        </w:r>
      </w:ins>
      <w:ins w:id="3844" w:author="Billy Mitchell" w:date="2023-11-13T14:01:00Z">
        <w:r w:rsidR="00A73457" w:rsidRPr="00A73457">
          <w:rPr>
            <w:i/>
            <w:iCs/>
            <w:szCs w:val="24"/>
          </w:rPr>
          <w:t>χ2</w:t>
        </w:r>
      </w:ins>
      <w:ins w:id="3845" w:author="Billy Mitchell" w:date="2023-11-13T16:10:00Z">
        <w:r w:rsidR="005229B3">
          <w:rPr>
            <w:szCs w:val="24"/>
          </w:rPr>
          <w:t>(1)=</w:t>
        </w:r>
      </w:ins>
      <w:ins w:id="3846" w:author="Billy Mitchell" w:date="2023-11-09T22:00:00Z">
        <w:r w:rsidR="00C5047E" w:rsidRPr="00245B8B">
          <w:rPr>
            <w:szCs w:val="24"/>
          </w:rPr>
          <w:t xml:space="preserve"> </w:t>
        </w:r>
        <w:r w:rsidR="00C5047E" w:rsidRPr="00C5047E">
          <w:rPr>
            <w:szCs w:val="24"/>
          </w:rPr>
          <w:t>9.3587</w:t>
        </w:r>
      </w:ins>
      <w:ins w:id="3847" w:author="Billy Mitchell" w:date="2023-11-13T16:10:00Z">
        <w:r w:rsidR="005229B3">
          <w:rPr>
            <w:szCs w:val="24"/>
          </w:rPr>
          <w:t xml:space="preserve">, </w:t>
        </w:r>
        <w:r w:rsidR="005229B3">
          <w:rPr>
            <w:i/>
            <w:iCs/>
            <w:szCs w:val="24"/>
          </w:rPr>
          <w:t>p</w:t>
        </w:r>
        <w:r w:rsidR="005229B3">
          <w:rPr>
            <w:szCs w:val="24"/>
          </w:rPr>
          <w:t xml:space="preserve"> = 0.002</w:t>
        </w:r>
      </w:ins>
      <w:ins w:id="3848" w:author="Billy Mitchell" w:date="2023-11-09T22:00:00Z">
        <w:r w:rsidR="00C5047E" w:rsidRPr="00245B8B">
          <w:rPr>
            <w:szCs w:val="24"/>
          </w:rPr>
          <w:t>)</w:t>
        </w:r>
        <w:r w:rsidR="00C5047E">
          <w:rPr>
            <w:szCs w:val="24"/>
          </w:rPr>
          <w:t>.</w:t>
        </w:r>
      </w:ins>
      <w:ins w:id="3849" w:author="Billy Mitchell" w:date="2023-11-09T22:01:00Z">
        <w:r w:rsidR="00C5047E">
          <w:rPr>
            <w:szCs w:val="24"/>
          </w:rPr>
          <w:t xml:space="preserve"> This model yielded a significant interaction term</w:t>
        </w:r>
      </w:ins>
      <w:ins w:id="3850" w:author="Billy Mitchell" w:date="2023-11-09T22:02:00Z">
        <w:r w:rsidR="00C5047E">
          <w:rPr>
            <w:szCs w:val="24"/>
          </w:rPr>
          <w:t xml:space="preserve">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ins>
      <w:ins w:id="3851" w:author="Billy Mitchell" w:date="2023-11-09T22:49:00Z">
        <w:r w:rsidR="002E666C">
          <w:rPr>
            <w:szCs w:val="24"/>
          </w:rPr>
          <w:t xml:space="preserve"> and suggests that condition is moderating the relationship between affective intensity and </w:t>
        </w:r>
      </w:ins>
      <w:ins w:id="3852" w:author="Billy Mitchell" w:date="2023-11-09T22:50:00Z">
        <w:r w:rsidR="002E666C">
          <w:rPr>
            <w:szCs w:val="24"/>
          </w:rPr>
          <w:t xml:space="preserve">strategy </w:t>
        </w:r>
      </w:ins>
      <w:ins w:id="3853" w:author="Billy Mitchell" w:date="2023-11-13T18:49:00Z">
        <w:r w:rsidR="00463F45">
          <w:rPr>
            <w:szCs w:val="24"/>
          </w:rPr>
          <w:t>usage/forecasting</w:t>
        </w:r>
      </w:ins>
      <w:ins w:id="3854" w:author="Billy Mitchell" w:date="2023-11-09T22:50:00Z">
        <w:r w:rsidR="002E666C">
          <w:rPr>
            <w:szCs w:val="24"/>
          </w:rPr>
          <w:t xml:space="preserve">. More specifically, at high intensities both forecasters and experiencers are similar in their likelihood of using or </w:t>
        </w:r>
      </w:ins>
      <w:ins w:id="3855" w:author="Billy Mitchell" w:date="2023-11-13T18:50:00Z">
        <w:r w:rsidR="00463F45">
          <w:rPr>
            <w:szCs w:val="24"/>
          </w:rPr>
          <w:t>forecasting</w:t>
        </w:r>
      </w:ins>
      <w:ins w:id="3856" w:author="Billy Mitchell" w:date="2023-11-09T22:50:00Z">
        <w:r w:rsidR="002E666C">
          <w:rPr>
            <w:szCs w:val="24"/>
          </w:rPr>
          <w:t xml:space="preserve"> distraction. However, </w:t>
        </w:r>
      </w:ins>
      <w:ins w:id="3857" w:author="Billy Mitchell" w:date="2023-11-09T22:51:00Z">
        <w:r w:rsidR="002E666C">
          <w:rPr>
            <w:szCs w:val="24"/>
          </w:rPr>
          <w:t xml:space="preserve">in </w:t>
        </w:r>
      </w:ins>
      <w:ins w:id="3858" w:author="Billy Mitchell" w:date="2023-11-09T22:52:00Z">
        <w:r w:rsidR="002E666C">
          <w:rPr>
            <w:szCs w:val="24"/>
          </w:rPr>
          <w:t>congruence with</w:t>
        </w:r>
      </w:ins>
      <w:ins w:id="3859" w:author="chelsea helion" w:date="2023-11-10T19:34:00Z">
        <w:r w:rsidR="0042769C">
          <w:rPr>
            <w:szCs w:val="24"/>
          </w:rPr>
          <w:t xml:space="preserve"> forecasters </w:t>
        </w:r>
      </w:ins>
      <w:ins w:id="3860" w:author="Billy Mitchell" w:date="2023-11-13T18:50:00Z">
        <w:r w:rsidR="00463F45">
          <w:rPr>
            <w:szCs w:val="24"/>
          </w:rPr>
          <w:t xml:space="preserve">predicting to use </w:t>
        </w:r>
      </w:ins>
      <w:ins w:id="3861" w:author="chelsea helion" w:date="2023-11-10T19:34:00Z">
        <w:del w:id="3862" w:author="Billy Mitchell" w:date="2023-11-13T18:50:00Z">
          <w:r w:rsidR="0042769C" w:rsidDel="00463F45">
            <w:rPr>
              <w:szCs w:val="24"/>
            </w:rPr>
            <w:delText xml:space="preserve">selecting </w:delText>
          </w:r>
        </w:del>
        <w:r w:rsidR="0042769C">
          <w:rPr>
            <w:szCs w:val="24"/>
          </w:rPr>
          <w:t>reappraisal less than</w:t>
        </w:r>
      </w:ins>
      <w:ins w:id="3863" w:author="Billy Mitchell" w:date="2023-11-09T22:52:00Z">
        <w:r w:rsidR="002E666C">
          <w:rPr>
            <w:szCs w:val="24"/>
          </w:rPr>
          <w:t xml:space="preserve"> experiencers </w:t>
        </w:r>
        <w:del w:id="3864" w:author="chelsea helion" w:date="2023-11-10T19:34:00Z">
          <w:r w:rsidR="002E666C" w:rsidDel="0042769C">
            <w:rPr>
              <w:szCs w:val="24"/>
            </w:rPr>
            <w:delText>usin</w:delText>
          </w:r>
        </w:del>
      </w:ins>
      <w:ins w:id="3865" w:author="Billy Mitchell" w:date="2023-11-13T18:50:00Z">
        <w:r w:rsidR="00463F45">
          <w:rPr>
            <w:szCs w:val="24"/>
          </w:rPr>
          <w:t>used it in practice</w:t>
        </w:r>
      </w:ins>
      <w:ins w:id="3866" w:author="chelsea helion" w:date="2023-11-10T19:34:00Z">
        <w:del w:id="3867" w:author="Billy Mitchell" w:date="2023-11-13T18:50:00Z">
          <w:r w:rsidR="0042769C" w:rsidDel="00463F45">
            <w:rPr>
              <w:szCs w:val="24"/>
            </w:rPr>
            <w:delText>reported using it</w:delText>
          </w:r>
        </w:del>
        <w:r w:rsidR="0042769C">
          <w:rPr>
            <w:szCs w:val="24"/>
          </w:rPr>
          <w:t xml:space="preserve">, </w:t>
        </w:r>
      </w:ins>
      <w:ins w:id="3868" w:author="Billy Mitchell" w:date="2023-11-09T22:52:00Z">
        <w:del w:id="3869" w:author="chelsea helion" w:date="2023-11-10T19:34:00Z">
          <w:r w:rsidR="002E666C" w:rsidDel="0042769C">
            <w:rPr>
              <w:szCs w:val="24"/>
            </w:rPr>
            <w:delText xml:space="preserve"> reappraisal more often than forecasters had selected it, </w:delText>
          </w:r>
        </w:del>
      </w:ins>
      <w:ins w:id="3870" w:author="Billy Mitchell" w:date="2023-11-09T22:50:00Z">
        <w:r w:rsidR="002E666C">
          <w:rPr>
            <w:szCs w:val="24"/>
          </w:rPr>
          <w:t xml:space="preserve">at lower intensities, forecasters are </w:t>
        </w:r>
      </w:ins>
      <w:ins w:id="3871" w:author="Billy Mitchell" w:date="2023-11-09T22:51:00Z">
        <w:r w:rsidR="002E666C">
          <w:rPr>
            <w:szCs w:val="24"/>
          </w:rPr>
          <w:t xml:space="preserve">less </w:t>
        </w:r>
      </w:ins>
      <w:del w:id="3872" w:author="Billy Mitchell" w:date="2023-11-13T18:57:00Z">
        <w:r w:rsidR="00C42BA3" w:rsidDel="00463F45">
          <w:rPr>
            <w:noProof/>
            <w:szCs w:val="24"/>
          </w:rPr>
          <mc:AlternateContent>
            <mc:Choice Requires="wpg">
              <w:drawing>
                <wp:anchor distT="0" distB="0" distL="114300" distR="114300" simplePos="0" relativeHeight="251724800" behindDoc="0" locked="0" layoutInCell="1" allowOverlap="1" wp14:anchorId="3A4F1EBE" wp14:editId="023A93FC">
                  <wp:simplePos x="0" y="0"/>
                  <wp:positionH relativeFrom="column">
                    <wp:posOffset>4013835</wp:posOffset>
                  </wp:positionH>
                  <wp:positionV relativeFrom="paragraph">
                    <wp:posOffset>700405</wp:posOffset>
                  </wp:positionV>
                  <wp:extent cx="2077720" cy="4512310"/>
                  <wp:effectExtent l="0" t="0" r="0" b="2540"/>
                  <wp:wrapSquare wrapText="bothSides"/>
                  <wp:docPr id="2098803489"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194430609" name="Group 13"/>
                          <wpg:cNvGrpSpPr/>
                          <wpg:grpSpPr>
                            <a:xfrm>
                              <a:off x="0" y="0"/>
                              <a:ext cx="2026323" cy="3657600"/>
                              <a:chOff x="0" y="0"/>
                              <a:chExt cx="2026323" cy="3657600"/>
                            </a:xfrm>
                          </wpg:grpSpPr>
                          <pic:pic xmlns:pic="http://schemas.openxmlformats.org/drawingml/2006/picture">
                            <pic:nvPicPr>
                              <pic:cNvPr id="1194265824" name="Picture 1194265824"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903735121" name="Group 12"/>
                            <wpg:cNvGrpSpPr/>
                            <wpg:grpSpPr>
                              <a:xfrm>
                                <a:off x="0" y="0"/>
                                <a:ext cx="1710607" cy="3657600"/>
                                <a:chOff x="0" y="0"/>
                                <a:chExt cx="1710843" cy="3657600"/>
                              </a:xfrm>
                            </wpg:grpSpPr>
                            <wpg:grpSp>
                              <wpg:cNvPr id="1767202849" name="Group 10"/>
                              <wpg:cNvGrpSpPr/>
                              <wpg:grpSpPr>
                                <a:xfrm>
                                  <a:off x="0" y="0"/>
                                  <a:ext cx="1710843" cy="3657600"/>
                                  <a:chOff x="0" y="0"/>
                                  <a:chExt cx="1710843" cy="3657600"/>
                                </a:xfrm>
                              </wpg:grpSpPr>
                              <wpg:grpSp>
                                <wpg:cNvPr id="1186677614" name="Group 7"/>
                                <wpg:cNvGrpSpPr/>
                                <wpg:grpSpPr>
                                  <a:xfrm>
                                    <a:off x="0" y="0"/>
                                    <a:ext cx="1710843" cy="3657600"/>
                                    <a:chOff x="0" y="0"/>
                                    <a:chExt cx="1710843" cy="3657600"/>
                                  </a:xfrm>
                                </wpg:grpSpPr>
                                <pic:pic xmlns:pic="http://schemas.openxmlformats.org/drawingml/2006/picture">
                                  <pic:nvPicPr>
                                    <pic:cNvPr id="695224765"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451262654"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638037704" name="Text Box 9"/>
                                <wps:cNvSpPr txBox="1"/>
                                <wps:spPr>
                                  <a:xfrm>
                                    <a:off x="607325" y="989463"/>
                                    <a:ext cx="342265" cy="914400"/>
                                  </a:xfrm>
                                  <a:prstGeom prst="rect">
                                    <a:avLst/>
                                  </a:prstGeom>
                                  <a:noFill/>
                                  <a:ln w="6350">
                                    <a:noFill/>
                                  </a:ln>
                                </wps:spPr>
                                <wps:txbx>
                                  <w:txbxContent>
                                    <w:p w14:paraId="5F02661C" w14:textId="77777777" w:rsidR="00445492" w:rsidRDefault="00445492" w:rsidP="00445492">
                                      <w:pPr>
                                        <w:ind w:left="0"/>
                                      </w:pPr>
                                      <w:ins w:id="3873"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5218390"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892963303"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3874" w:author="Billy Mitchell" w:date="2023-11-10T03:29:00Z">
                                  <w:r>
                                    <w:rPr>
                                      <w:b/>
                                      <w:bCs/>
                                      <w:sz w:val="20"/>
                                      <w:szCs w:val="20"/>
                                    </w:rPr>
                                    <w:t>9</w:t>
                                  </w:r>
                                </w:ins>
                                <w:del w:id="3875" w:author="Billy Mitchell" w:date="2023-11-08T19:12:00Z">
                                  <w:r w:rsidDel="00372E6A">
                                    <w:rPr>
                                      <w:b/>
                                      <w:bCs/>
                                      <w:sz w:val="20"/>
                                      <w:szCs w:val="20"/>
                                    </w:rPr>
                                    <w:delText>5</w:delText>
                                  </w:r>
                                </w:del>
                                <w:r w:rsidRPr="00A52143">
                                  <w:rPr>
                                    <w:b/>
                                    <w:bCs/>
                                    <w:sz w:val="20"/>
                                    <w:szCs w:val="20"/>
                                  </w:rPr>
                                  <w:t xml:space="preserve">. </w:t>
                                </w:r>
                                <w:del w:id="3876"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877"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878" w:author="Billy Mitchell" w:date="2023-11-10T03:30:00Z">
                                  <w:r>
                                    <w:rPr>
                                      <w:sz w:val="20"/>
                                      <w:szCs w:val="20"/>
                                    </w:rPr>
                                    <w:t xml:space="preserve">Forecasters predicted that distraction would reduce negative affective intensity by a greater magnitude than experiencers reported that it actually had. </w:t>
                                  </w:r>
                                </w:ins>
                                <w:del w:id="3879"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A4F1EBE" id="Group 28" o:spid="_x0000_s1077" style="position:absolute;left:0;text-align:left;margin-left:316.05pt;margin-top:55.15pt;width:163.6pt;height:355.3pt;z-index:251724800;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WAA4uChbHOnIYnJZPKZXLZfMZnNZvOZ3&#10;PZ/QXe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&#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&#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AGa2////////////////&#10;////////////////////////////////////////25A6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10;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&#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10;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&#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&#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10;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&#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&#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10;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10;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10;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10;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&#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&#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&#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10;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&#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9vb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&#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&#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10;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&#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btrb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&#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10;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&#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&#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&#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&#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MzMzMzMzMzMz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10;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10;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10;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&#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10;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10;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10;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&#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&#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&#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&#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10;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10;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10;AAAA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10;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10;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&#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kGhzkGhzkGhzkGhzkGhzkGhzkGhzkGhz/////////////////////////////////&#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kGhzkGhzkGhzkGhzkGhzkGhzkGhzkGhz/////////////////////&#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&#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&#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&#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&#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&#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&#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&#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tmYAAAAAAAAA&#10;AAAAAGa2/////////////////7ZmAAAAAAAAAAAAAGa2//////////////////////+2ZgAAAAAA&#10;AAAAAAAAZrb/////////////////////////////////////////////////////////////////&#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2&#10;ZgAAAAAAAAAAAAA6kNv//////////////////7ZmAAAAAAAAAAAAAGa2////////////////////&#10;////tmYAAAAAAAAAAAAAOpD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9uQOgAAAAAAAAAAADqQ2////////////////////7ZmAAAAAAAAAAAAAGa2////////&#10;////////////////25A6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7ZmAAAAAAAAAAAAAGa2/////////////////////7ZmAAAAAAAAAAAA&#10;AGa2/////////////////////////7Zm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10;AAAAAAAAAAAAAGa2/////////////////////////7Zm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AAAAAAAAAAAAADqQ2///////////&#10;/////////7ZmAAAAAAAAAAAAAGa2////////////////////////25A6AAAAAAAAAAAAAG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9uQOgAAAAAAAAAAAABm&#10;tv///////////////////7ZmAAAAAAAAAAAAAGa2////////////////////////tmYAAAAAAAAA&#10;AAAAOpDb////////////////////////////////////////////////////////////////////&#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bkDoA&#10;AAAAAAAAAAAAZrb//////////////////7ZmAAAAAAAAAAAAAGa2/////////////////////9uQ&#10;OgAAAAAAAAAAAAA6kNv/////////////////////////////////////////////////////////&#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25A6AAAAAAAAAAAAAABmtv///////////////7ZmAAAAAAAAAAAAAGa2////////////&#10;///////bkDoAAAAAAAAAAAAAAABmtv//////////////////////////////////////////////&#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&#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10;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&#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&#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&#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&#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&#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&#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&#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&#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btpBmOgAAAAAAAAAAAAAAAAAAAAAAAAAAAAAAAAAAAAA6ZpC22////7ZmAAAA&#10;AAAAAAAA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&#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&#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&#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&#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&#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&#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9u2kGY6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10;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10;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10;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&#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10;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10;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10;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&#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10;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&#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10;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&#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10;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&#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&#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&#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&#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&#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9vbtra2tra2tra2ttvb////////////////&#10;/9vbtra2tra2tra2tra2tra2tra2tra2tra2tra2tra2tra2tra2tra2tra2tra2tra2tra2tra2&#10;tra2tra2tra2tra2tra2ttv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7ZmAAAAAAAAAAAAAGa2////&#10;/////////////7ZmAAAAAAAAAAAAAAAAAAAAAAAAAAAAAAAAAAAAAAAAAAAAAAAAAAAAAAAAAAAA&#10;AAAAAAAAAAAAAAAAAAAA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7ZmAAAAAAAA&#10;AAAAAGa2/////////////////7ZmAAAAAAAAAAAAAAAAAAAAAAAAAAAAAAAAAAAAAAAAAAAAAAAA&#10;AAAAAAAAAAAAAAAAAAAAAAAAAAAAAAAA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AAAAAAAAAAAAAAAAAAAAAAAAAAAAAAAAAAAA&#10;AAAAAAAAAAAAAAAAAAAAAAAAAAAAAAAAAAAAAAAAAAAA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Ojo6Ojo6Ojo6Oma2/////////////////7ZmOjo6Ojo6Ojo6Ojo6Ojo6Ojo6&#10;Ojo6Ojo6Ojo6Ojo6Ojo6Ojo6Ojo6Ojo6Ojo6Ojo6Ojo6Ojo6Ojo6Ojo6Ojo6Ojo6Ojo6Om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10;////////////////////////////////////////////////////////////////////////////&#10;////////////////////////////////////////////////////////////////////////////&#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10;////////////////////////////////////////////////////////////////////////////&#10;////////////////////////////////////////////////////////////////////////////&#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10;////////////////////////////////////////////////////////////////////////////&#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10;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&#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10;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&#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10;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&#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10;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&#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10;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&#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10;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10;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&#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AAAA&#10;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&#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&#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tv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10;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&#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9vbtra2tra2tra2tra2tra2tra2tra2tra2tra2tra2tra2tra2tra2tra2&#10;tra2tra2tra2tra2tra2tra2tra2tra2tra2tra2tra2tra2tra2tra2tra2tra2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9u2kJBmOjoAAAAAAAAAAAAAADo6OmaQttvb////////////////////&#10;////////////////////////////////////////////////////////////////////////////&#10;//////////8AAAAAAAAA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&#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&#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10;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&#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10;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10;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&#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7ZmAAAAAAAA&#10;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10;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">
                  <v:group id="Group 13" o:spid="_x0000_s1078"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">
                    <v:shape id="Picture 1194265824" o:spid="_x0000_s1079"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">
                      <v:imagedata r:id="rId51" o:title="A graph with red and blue points&#10;&#10;Description automatically generated" cropleft="51842f"/>
                    </v:shape>
                    <v:group id="Group 12" o:spid="_x0000_s1080"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">
                      <v:group id="Group 10" o:spid="_x0000_s1081"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">
                        <v:group id="_x0000_s108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">
                          <v:shape id="Picture 6" o:spid="_x0000_s1083"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">
                            <v:imagedata r:id="rId52" o:title="A graph with red and blue points&#10;&#10;Description automatically generated" cropright="42916f"/>
                          </v:shape>
                          <v:shape id="Picture 5" o:spid="_x0000_s1084"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">
                            <v:imagedata r:id="rId53" o:title="A graph with red and blue points&#10;&#10;Description automatically generated" croptop="25259f" cropbottom="27136f" cropleft="43691f" cropright="1707f"/>
                          </v:shape>
                        </v:group>
                        <v:shape id="Text Box 9" o:spid="_x0000_s1085"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" filled="f" stroked="f" strokeweight=".5pt">
                          <v:textbox>
                            <w:txbxContent>
                              <w:p w14:paraId="5F02661C" w14:textId="77777777" w:rsidR="00445492" w:rsidRDefault="00445492" w:rsidP="00445492">
                                <w:pPr>
                                  <w:ind w:left="0"/>
                                </w:pPr>
                                <w:ins w:id="3880" w:author="Billy Mitchell" w:date="2023-11-10T00:07:00Z">
                                  <w:r>
                                    <w:t>**</w:t>
                                  </w:r>
                                </w:ins>
                              </w:p>
                            </w:txbxContent>
                          </v:textbox>
                        </v:shape>
                      </v:group>
                      <v:line id="Straight Connector 8" o:spid="_x0000_s1086"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" strokecolor="black [3213]" strokeweight="1pt">
                        <v:stroke joinstyle="miter"/>
                      </v:line>
                    </v:group>
                  </v:group>
                  <v:shape id="Text Box 2" o:spid="_x0000_s1087"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" stroked="f">
                    <v:textbo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3881" w:author="Billy Mitchell" w:date="2023-11-10T03:29:00Z">
                            <w:r>
                              <w:rPr>
                                <w:b/>
                                <w:bCs/>
                                <w:sz w:val="20"/>
                                <w:szCs w:val="20"/>
                              </w:rPr>
                              <w:t>9</w:t>
                            </w:r>
                          </w:ins>
                          <w:del w:id="3882" w:author="Billy Mitchell" w:date="2023-11-08T19:12:00Z">
                            <w:r w:rsidDel="00372E6A">
                              <w:rPr>
                                <w:b/>
                                <w:bCs/>
                                <w:sz w:val="20"/>
                                <w:szCs w:val="20"/>
                              </w:rPr>
                              <w:delText>5</w:delText>
                            </w:r>
                          </w:del>
                          <w:r w:rsidRPr="00A52143">
                            <w:rPr>
                              <w:b/>
                              <w:bCs/>
                              <w:sz w:val="20"/>
                              <w:szCs w:val="20"/>
                            </w:rPr>
                            <w:t xml:space="preserve">. </w:t>
                          </w:r>
                          <w:del w:id="388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88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885" w:author="Billy Mitchell" w:date="2023-11-10T03:30:00Z">
                            <w:r>
                              <w:rPr>
                                <w:sz w:val="20"/>
                                <w:szCs w:val="20"/>
                              </w:rPr>
                              <w:t xml:space="preserve">Forecasters predicted that distraction would reduce negative affective intensity by a greater magnitude than experiencers reported that it actually had. </w:t>
                            </w:r>
                          </w:ins>
                          <w:del w:id="3886" w:author="Billy Mitchell" w:date="2023-11-10T03:29:00Z">
                            <w:r w:rsidDel="00C42BA3">
                              <w:rPr>
                                <w:sz w:val="20"/>
                                <w:szCs w:val="20"/>
                              </w:rPr>
                              <w:delText xml:space="preserve"> </w:delText>
                            </w:r>
                          </w:del>
                        </w:p>
                      </w:txbxContent>
                    </v:textbox>
                  </v:shape>
                  <w10:wrap type="square"/>
                </v:group>
              </w:pict>
            </mc:Fallback>
          </mc:AlternateContent>
        </w:r>
      </w:del>
      <w:ins w:id="3887" w:author="Billy Mitchell" w:date="2023-11-09T22:51:00Z">
        <w:r w:rsidR="002E666C">
          <w:rPr>
            <w:szCs w:val="24"/>
          </w:rPr>
          <w:t xml:space="preserve">likely than experiencers to </w:t>
        </w:r>
      </w:ins>
      <w:ins w:id="3888" w:author="Billy Mitchell" w:date="2023-11-13T18:51:00Z">
        <w:r w:rsidR="00463F45">
          <w:rPr>
            <w:szCs w:val="24"/>
          </w:rPr>
          <w:t>use</w:t>
        </w:r>
      </w:ins>
      <w:ins w:id="3889" w:author="Billy Mitchell" w:date="2023-11-09T22:51:00Z">
        <w:r w:rsidR="002E666C">
          <w:rPr>
            <w:szCs w:val="24"/>
          </w:rPr>
          <w:t xml:space="preserve"> reappraisal to regulate emotions</w:t>
        </w:r>
      </w:ins>
      <w:ins w:id="3890" w:author="Billy Mitchell" w:date="2023-11-09T22:52:00Z">
        <w:r w:rsidR="002E666C">
          <w:rPr>
            <w:szCs w:val="24"/>
          </w:rPr>
          <w:t xml:space="preserve"> </w:t>
        </w:r>
        <w:r w:rsidR="002E666C" w:rsidRPr="002E666C">
          <w:rPr>
            <w:szCs w:val="24"/>
            <w:rPrChange w:id="3891" w:author="Billy Mitchell" w:date="2023-11-09T22:53:00Z">
              <w:rPr>
                <w:b/>
                <w:bCs/>
                <w:szCs w:val="24"/>
              </w:rPr>
            </w:rPrChange>
          </w:rPr>
          <w:t>(</w:t>
        </w:r>
        <w:r w:rsidR="002E666C">
          <w:rPr>
            <w:b/>
            <w:bCs/>
            <w:szCs w:val="24"/>
          </w:rPr>
          <w:t>Fig. 8</w:t>
        </w:r>
        <w:r w:rsidR="002E666C" w:rsidRPr="002E666C">
          <w:rPr>
            <w:szCs w:val="24"/>
            <w:rPrChange w:id="3892" w:author="Billy Mitchell" w:date="2023-11-09T22:52:00Z">
              <w:rPr>
                <w:b/>
                <w:bCs/>
                <w:szCs w:val="24"/>
              </w:rPr>
            </w:rPrChange>
          </w:rPr>
          <w:t>)</w:t>
        </w:r>
      </w:ins>
      <w:ins w:id="3893" w:author="Billy Mitchell" w:date="2023-11-09T22:51:00Z">
        <w:r w:rsidR="002E666C">
          <w:rPr>
            <w:szCs w:val="24"/>
          </w:rPr>
          <w:t xml:space="preserve">. </w:t>
        </w:r>
      </w:ins>
    </w:p>
    <w:p w14:paraId="17AB0694" w14:textId="0B7089F7" w:rsidR="00463F45" w:rsidRDefault="001A2CE8">
      <w:pPr>
        <w:spacing w:after="0" w:line="480" w:lineRule="auto"/>
        <w:ind w:left="0" w:firstLine="720"/>
        <w:rPr>
          <w:ins w:id="3894" w:author="Billy Mitchell" w:date="2023-11-13T18:56:00Z"/>
          <w:bCs/>
          <w:szCs w:val="24"/>
        </w:rPr>
      </w:pPr>
      <w:ins w:id="3895" w:author="Billy Mitchell" w:date="2023-11-09T18:53:00Z">
        <w:r>
          <w:rPr>
            <w:b/>
            <w:szCs w:val="24"/>
          </w:rPr>
          <w:t xml:space="preserve">Forecasters and experiences differ in </w:t>
        </w:r>
      </w:ins>
      <w:ins w:id="3896" w:author="Billy Mitchell" w:date="2023-11-09T18:54:00Z">
        <w:r>
          <w:rPr>
            <w:b/>
            <w:szCs w:val="24"/>
          </w:rPr>
          <w:t xml:space="preserve">regulation </w:t>
        </w:r>
      </w:ins>
      <w:ins w:id="3897" w:author="Billy Mitchell" w:date="2023-11-09T23:03:00Z">
        <w:r w:rsidR="006C597D">
          <w:rPr>
            <w:b/>
            <w:szCs w:val="24"/>
          </w:rPr>
          <w:t>effort</w:t>
        </w:r>
      </w:ins>
      <w:ins w:id="3898" w:author="Billy Mitchell" w:date="2023-11-09T18:54:00Z">
        <w:r>
          <w:rPr>
            <w:b/>
            <w:szCs w:val="24"/>
          </w:rPr>
          <w:t>.</w:t>
        </w:r>
      </w:ins>
      <w:ins w:id="3899" w:author="Billy Mitchell" w:date="2023-11-09T23:03:00Z">
        <w:r w:rsidR="006C597D">
          <w:rPr>
            <w:b/>
            <w:szCs w:val="24"/>
          </w:rPr>
          <w:t xml:space="preserve"> </w:t>
        </w:r>
      </w:ins>
      <w:ins w:id="3900" w:author="Billy Mitchell" w:date="2023-11-09T23:14:00Z">
        <w:r w:rsidR="005C74A1">
          <w:rPr>
            <w:bCs/>
            <w:szCs w:val="24"/>
          </w:rPr>
          <w:t>P</w:t>
        </w:r>
      </w:ins>
      <w:ins w:id="3901" w:author="Billy Mitchell" w:date="2023-11-09T23:03:00Z">
        <w:r w:rsidR="006C597D">
          <w:rPr>
            <w:bCs/>
            <w:szCs w:val="24"/>
          </w:rPr>
          <w:t>articipa</w:t>
        </w:r>
      </w:ins>
      <w:ins w:id="3902" w:author="Billy Mitchell" w:date="2023-11-09T23:04:00Z">
        <w:r w:rsidR="006C597D">
          <w:rPr>
            <w:bCs/>
            <w:szCs w:val="24"/>
          </w:rPr>
          <w:t>nts</w:t>
        </w:r>
      </w:ins>
      <w:ins w:id="3903" w:author="Billy Mitchell" w:date="2023-11-09T23:14:00Z">
        <w:r w:rsidR="005C74A1">
          <w:rPr>
            <w:bCs/>
            <w:szCs w:val="24"/>
          </w:rPr>
          <w:t xml:space="preserve"> in both</w:t>
        </w:r>
      </w:ins>
      <w:ins w:id="3904" w:author="Billy Mitchell" w:date="2023-11-09T23:15:00Z">
        <w:r w:rsidR="005C74A1">
          <w:rPr>
            <w:bCs/>
            <w:szCs w:val="24"/>
          </w:rPr>
          <w:t xml:space="preserve"> conditions</w:t>
        </w:r>
      </w:ins>
      <w:ins w:id="3905" w:author="Billy Mitchell" w:date="2023-11-09T23:04:00Z">
        <w:r w:rsidR="006C597D">
          <w:rPr>
            <w:bCs/>
            <w:szCs w:val="24"/>
          </w:rPr>
          <w:t xml:space="preserve"> failed to </w:t>
        </w:r>
      </w:ins>
      <w:ins w:id="3906" w:author="Billy Mitchell" w:date="2023-11-13T18:51:00Z">
        <w:r w:rsidR="00463F45">
          <w:rPr>
            <w:bCs/>
            <w:szCs w:val="24"/>
          </w:rPr>
          <w:t>generate</w:t>
        </w:r>
      </w:ins>
      <w:ins w:id="3907" w:author="Billy Mitchell" w:date="2023-11-09T23:12:00Z">
        <w:r w:rsidR="005C74A1">
          <w:rPr>
            <w:bCs/>
            <w:szCs w:val="24"/>
          </w:rPr>
          <w:t xml:space="preserve"> significant differences in </w:t>
        </w:r>
      </w:ins>
      <w:ins w:id="3908" w:author="Billy Mitchell" w:date="2023-11-13T18:53:00Z">
        <w:r w:rsidR="00463F45">
          <w:rPr>
            <w:bCs/>
            <w:szCs w:val="24"/>
          </w:rPr>
          <w:t xml:space="preserve">how much </w:t>
        </w:r>
      </w:ins>
      <w:ins w:id="3909" w:author="Billy Mitchell" w:date="2023-11-09T23:15:00Z">
        <w:r w:rsidR="005C74A1">
          <w:rPr>
            <w:bCs/>
            <w:szCs w:val="24"/>
          </w:rPr>
          <w:t>effort</w:t>
        </w:r>
      </w:ins>
      <w:ins w:id="3910" w:author="Billy Mitchell" w:date="2023-11-13T18:53:00Z">
        <w:r w:rsidR="00463F45">
          <w:rPr>
            <w:bCs/>
            <w:szCs w:val="24"/>
          </w:rPr>
          <w:t xml:space="preserve"> they exerted or predicted that they would exert to use</w:t>
        </w:r>
      </w:ins>
      <w:ins w:id="3911" w:author="Billy Mitchell" w:date="2023-11-09T23:15:00Z">
        <w:r w:rsidR="005C74A1">
          <w:rPr>
            <w:bCs/>
            <w:szCs w:val="24"/>
          </w:rPr>
          <w:t xml:space="preserve"> reappraisal and distraction (</w:t>
        </w:r>
        <w:r w:rsidR="005C74A1">
          <w:rPr>
            <w:bCs/>
            <w:i/>
            <w:iCs/>
            <w:szCs w:val="24"/>
          </w:rPr>
          <w:t>F</w:t>
        </w:r>
        <w:r w:rsidR="005C74A1">
          <w:rPr>
            <w:bCs/>
            <w:szCs w:val="24"/>
          </w:rPr>
          <w:t>(</w:t>
        </w:r>
      </w:ins>
      <w:ins w:id="3912" w:author="Billy Mitchell" w:date="2023-11-09T23:16:00Z">
        <w:r w:rsidR="005C74A1">
          <w:rPr>
            <w:bCs/>
            <w:szCs w:val="24"/>
          </w:rPr>
          <w:t>1, 215) = 0.392, p = 0.532)</w:t>
        </w:r>
      </w:ins>
      <w:ins w:id="3913" w:author="Billy Mitchell" w:date="2023-11-13T18:54:00Z">
        <w:r w:rsidR="00463F45">
          <w:rPr>
            <w:bCs/>
            <w:szCs w:val="24"/>
          </w:rPr>
          <w:t>. H</w:t>
        </w:r>
      </w:ins>
      <w:ins w:id="3914" w:author="Billy Mitchell" w:date="2023-11-09T23:17:00Z">
        <w:r w:rsidR="005C74A1">
          <w:rPr>
            <w:bCs/>
            <w:szCs w:val="24"/>
          </w:rPr>
          <w:t xml:space="preserve">owever, the participants in the experience condition did differ from participants in the </w:t>
        </w:r>
      </w:ins>
      <w:ins w:id="3915" w:author="Billy Mitchell" w:date="2023-11-09T23:18:00Z">
        <w:r w:rsidR="005C74A1">
          <w:rPr>
            <w:bCs/>
            <w:szCs w:val="24"/>
          </w:rPr>
          <w:t>forecasting condition in how effortful regulation was across strategies, even when adjusting for strategy usage/</w:t>
        </w:r>
      </w:ins>
      <w:ins w:id="3916" w:author="Billy Mitchell" w:date="2023-11-13T19:22:00Z">
        <w:r w:rsidR="00131503">
          <w:rPr>
            <w:bCs/>
            <w:szCs w:val="24"/>
          </w:rPr>
          <w:t>forecast</w:t>
        </w:r>
      </w:ins>
      <w:ins w:id="3917" w:author="Billy Mitchell" w:date="2023-11-09T23:18:00Z">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ins>
      <w:ins w:id="3918" w:author="Billy Mitchell" w:date="2023-11-09T23:19:00Z">
        <w:r w:rsidR="005C74A1">
          <w:rPr>
            <w:bCs/>
            <w:szCs w:val="24"/>
          </w:rPr>
          <w:t xml:space="preserve"> = 0.045). Bonferroni-adjusted post-hoc contrasts determined that </w:t>
        </w:r>
      </w:ins>
      <w:ins w:id="3919" w:author="Billy Mitchell" w:date="2023-11-09T23:20:00Z">
        <w:r w:rsidR="000C5A68">
          <w:rPr>
            <w:bCs/>
            <w:szCs w:val="24"/>
          </w:rPr>
          <w:t>this difference is primarily driven by reappraisal</w:t>
        </w:r>
      </w:ins>
      <w:ins w:id="3920" w:author="Billy Mitchell" w:date="2023-11-13T18:56:00Z">
        <w:r w:rsidR="00463F45">
          <w:rPr>
            <w:bCs/>
            <w:szCs w:val="24"/>
          </w:rPr>
          <w:t>; experiencers reported that reappraisal was more effortful than forecasted predicted it would be</w:t>
        </w:r>
      </w:ins>
      <w:ins w:id="3921" w:author="Billy Mitchell" w:date="2023-11-09T23:20:00Z">
        <w:r w:rsidR="000C5A68">
          <w:rPr>
            <w:bCs/>
            <w:szCs w:val="24"/>
          </w:rPr>
          <w:t xml:space="preserve"> (</w:t>
        </w:r>
      </w:ins>
      <w:ins w:id="3922" w:author="Billy Mitchell" w:date="2023-11-09T23:21:00Z">
        <w:r w:rsidR="000C5A68" w:rsidRPr="00E633F1">
          <w:rPr>
            <w:bCs/>
            <w:i/>
            <w:iCs/>
            <w:szCs w:val="24"/>
          </w:rPr>
          <w:t>x̄</w:t>
        </w:r>
        <w:r w:rsidR="000C5A68">
          <w:rPr>
            <w:bCs/>
            <w:i/>
            <w:iCs/>
            <w:szCs w:val="24"/>
          </w:rPr>
          <w:t xml:space="preserve"> </w:t>
        </w:r>
        <w:r w:rsidR="000C5A68">
          <w:rPr>
            <w:bCs/>
            <w:i/>
            <w:iCs/>
            <w:szCs w:val="24"/>
            <w:vertAlign w:val="subscript"/>
          </w:rPr>
          <w:t>Exp</w:t>
        </w:r>
      </w:ins>
      <w:ins w:id="3923" w:author="Billy Mitchell" w:date="2023-11-09T23:22:00Z">
        <w:r w:rsidR="000C5A68">
          <w:rPr>
            <w:bCs/>
            <w:i/>
            <w:iCs/>
            <w:szCs w:val="24"/>
            <w:vertAlign w:val="subscript"/>
          </w:rPr>
          <w:t>erience</w:t>
        </w:r>
      </w:ins>
      <w:ins w:id="3924" w:author="Billy Mitchell" w:date="2023-11-09T23:21:00Z">
        <w:r w:rsidR="000C5A68">
          <w:rPr>
            <w:bCs/>
            <w:i/>
            <w:iCs/>
            <w:szCs w:val="24"/>
            <w:vertAlign w:val="subscript"/>
          </w:rPr>
          <w:t xml:space="preserve"> </w:t>
        </w:r>
        <w:r w:rsidR="000C5A68" w:rsidRPr="009527CE">
          <w:rPr>
            <w:bCs/>
            <w:szCs w:val="24"/>
          </w:rPr>
          <w:t xml:space="preserve">= </w:t>
        </w:r>
      </w:ins>
      <w:ins w:id="3925" w:author="Billy Mitchell" w:date="2023-11-09T23:22:00Z">
        <w:r w:rsidR="000C5A68">
          <w:rPr>
            <w:bCs/>
            <w:szCs w:val="24"/>
          </w:rPr>
          <w:t>3.11</w:t>
        </w:r>
      </w:ins>
      <w:ins w:id="3926" w:author="Billy Mitchell" w:date="2023-11-09T23:21:00Z">
        <w:r w:rsidR="000C5A68">
          <w:rPr>
            <w:bCs/>
            <w:i/>
            <w:iCs/>
            <w:szCs w:val="24"/>
            <w:vertAlign w:val="subscript"/>
          </w:rPr>
          <w:t xml:space="preserve">, </w:t>
        </w:r>
        <w:r w:rsidR="000C5A68" w:rsidRPr="00E633F1">
          <w:rPr>
            <w:bCs/>
            <w:i/>
            <w:iCs/>
            <w:szCs w:val="24"/>
          </w:rPr>
          <w:t>x̄</w:t>
        </w:r>
        <w:r w:rsidR="000C5A68">
          <w:rPr>
            <w:bCs/>
            <w:i/>
            <w:iCs/>
            <w:szCs w:val="24"/>
          </w:rPr>
          <w:t xml:space="preserve"> </w:t>
        </w:r>
      </w:ins>
      <w:ins w:id="3927" w:author="Billy Mitchell" w:date="2023-11-09T23:22:00Z">
        <w:r w:rsidR="000C5A68">
          <w:rPr>
            <w:bCs/>
            <w:i/>
            <w:iCs/>
            <w:szCs w:val="24"/>
            <w:vertAlign w:val="subscript"/>
          </w:rPr>
          <w:t>Forecast</w:t>
        </w:r>
      </w:ins>
      <w:ins w:id="3928" w:author="Billy Mitchell" w:date="2023-11-09T23:21:00Z">
        <w:r w:rsidR="000C5A68">
          <w:rPr>
            <w:bCs/>
            <w:szCs w:val="24"/>
            <w:vertAlign w:val="subscript"/>
          </w:rPr>
          <w:t xml:space="preserve"> </w:t>
        </w:r>
        <w:r w:rsidR="000C5A68" w:rsidRPr="009527CE">
          <w:rPr>
            <w:bCs/>
            <w:szCs w:val="24"/>
          </w:rPr>
          <w:t xml:space="preserve">= </w:t>
        </w:r>
      </w:ins>
      <w:ins w:id="3929" w:author="Billy Mitchell" w:date="2023-11-09T23:22:00Z">
        <w:r w:rsidR="000C5A68">
          <w:rPr>
            <w:bCs/>
            <w:szCs w:val="24"/>
          </w:rPr>
          <w:t>2.60</w:t>
        </w:r>
      </w:ins>
      <w:ins w:id="3930" w:author="Billy Mitchell" w:date="2023-11-09T23:21:00Z">
        <w:r w:rsidR="000C5A68">
          <w:rPr>
            <w:bCs/>
            <w:szCs w:val="24"/>
            <w:vertAlign w:val="subscript"/>
          </w:rPr>
          <w:t xml:space="preserve">, </w:t>
        </w:r>
        <w:r w:rsidR="000C5A68">
          <w:rPr>
            <w:bCs/>
            <w:i/>
            <w:iCs/>
            <w:szCs w:val="24"/>
          </w:rPr>
          <w:t>95% CI</w:t>
        </w:r>
        <w:r w:rsidR="000C5A68">
          <w:rPr>
            <w:bCs/>
            <w:szCs w:val="24"/>
          </w:rPr>
          <w:t xml:space="preserve"> = [</w:t>
        </w:r>
      </w:ins>
      <w:ins w:id="3931" w:author="Billy Mitchell" w:date="2023-11-09T23:22:00Z">
        <w:r w:rsidR="000C5A68">
          <w:rPr>
            <w:bCs/>
            <w:szCs w:val="24"/>
          </w:rPr>
          <w:t>0.13</w:t>
        </w:r>
      </w:ins>
      <w:ins w:id="3932" w:author="Billy Mitchell" w:date="2023-11-09T23:21:00Z">
        <w:r w:rsidR="000C5A68">
          <w:rPr>
            <w:bCs/>
            <w:szCs w:val="24"/>
          </w:rPr>
          <w:t xml:space="preserve">, </w:t>
        </w:r>
      </w:ins>
      <w:ins w:id="3933" w:author="Billy Mitchell" w:date="2023-11-09T23:22:00Z">
        <w:r w:rsidR="000C5A68">
          <w:rPr>
            <w:bCs/>
            <w:szCs w:val="24"/>
          </w:rPr>
          <w:t>0.88</w:t>
        </w:r>
      </w:ins>
      <w:ins w:id="3934" w:author="Billy Mitchell" w:date="2023-11-09T23:21:00Z">
        <w:r w:rsidR="000C5A68">
          <w:rPr>
            <w:bCs/>
            <w:szCs w:val="24"/>
          </w:rPr>
          <w:t>],</w:t>
        </w:r>
      </w:ins>
      <w:ins w:id="3935" w:author="Billy Mitchell" w:date="2023-11-09T23:22:00Z">
        <w:r w:rsidR="000C5A68">
          <w:rPr>
            <w:bCs/>
            <w:szCs w:val="24"/>
          </w:rPr>
          <w:t xml:space="preserve"> </w:t>
        </w:r>
      </w:ins>
      <w:ins w:id="3936" w:author="Billy Mitchell" w:date="2023-11-09T23:20:00Z">
        <w:r w:rsidR="000C5A68">
          <w:rPr>
            <w:bCs/>
            <w:i/>
            <w:iCs/>
            <w:szCs w:val="24"/>
          </w:rPr>
          <w:t>t</w:t>
        </w:r>
        <w:r w:rsidR="000C5A68">
          <w:rPr>
            <w:bCs/>
            <w:szCs w:val="24"/>
          </w:rPr>
          <w:t>(296.5) = .</w:t>
        </w:r>
      </w:ins>
      <w:ins w:id="3937" w:author="Billy Mitchell" w:date="2023-11-09T23:21:00Z">
        <w:r w:rsidR="000C5A68">
          <w:rPr>
            <w:bCs/>
            <w:szCs w:val="24"/>
          </w:rPr>
          <w:t xml:space="preserve">66, </w:t>
        </w:r>
        <w:r w:rsidR="000C5A68" w:rsidRPr="000C5A68">
          <w:rPr>
            <w:bCs/>
            <w:i/>
            <w:iCs/>
            <w:szCs w:val="24"/>
            <w:rPrChange w:id="3938" w:author="Billy Mitchell" w:date="2023-11-09T23:21:00Z">
              <w:rPr>
                <w:bCs/>
                <w:szCs w:val="24"/>
              </w:rPr>
            </w:rPrChange>
          </w:rPr>
          <w:t>p</w:t>
        </w:r>
        <w:r w:rsidR="000C5A68">
          <w:rPr>
            <w:bCs/>
            <w:szCs w:val="24"/>
          </w:rPr>
          <w:t xml:space="preserve"> = 0.016)</w:t>
        </w:r>
      </w:ins>
      <w:ins w:id="3939" w:author="Billy Mitchell" w:date="2023-11-09T23:22:00Z">
        <w:r w:rsidR="000C5A68">
          <w:rPr>
            <w:bCs/>
            <w:szCs w:val="24"/>
          </w:rPr>
          <w:t>.</w:t>
        </w:r>
      </w:ins>
      <w:ins w:id="3940" w:author="Billy Mitchell" w:date="2023-11-10T00:11:00Z">
        <w:r w:rsidR="00304D13">
          <w:rPr>
            <w:bCs/>
            <w:szCs w:val="24"/>
          </w:rPr>
          <w:t xml:space="preserve"> </w:t>
        </w:r>
      </w:ins>
    </w:p>
    <w:p w14:paraId="5AECF223" w14:textId="1CD14424" w:rsidR="001A2CE8" w:rsidRPr="000C5A68" w:rsidDel="002E666C" w:rsidRDefault="00463F45" w:rsidP="005D7490">
      <w:pPr>
        <w:spacing w:after="0" w:line="480" w:lineRule="auto"/>
        <w:ind w:left="0" w:firstLine="720"/>
        <w:rPr>
          <w:ins w:id="3941" w:author="Billy Mitchell [2]" w:date="2023-11-09T16:45:00Z"/>
          <w:del w:id="3942" w:author="Billy Mitchell" w:date="2023-11-09T22:53:00Z"/>
          <w:bCs/>
          <w:szCs w:val="24"/>
          <w:rPrChange w:id="3943" w:author="Billy Mitchell" w:date="2023-11-09T23:20:00Z">
            <w:rPr>
              <w:ins w:id="3944" w:author="Billy Mitchell [2]" w:date="2023-11-09T16:45:00Z"/>
              <w:del w:id="3945" w:author="Billy Mitchell" w:date="2023-11-09T22:53:00Z"/>
              <w:b/>
              <w:szCs w:val="24"/>
            </w:rPr>
          </w:rPrChange>
        </w:rPr>
      </w:pPr>
      <w:ins w:id="3946" w:author="Billy Mitchell" w:date="2023-11-13T18:57:00Z">
        <w:r>
          <w:rPr>
            <w:b/>
            <w:szCs w:val="24"/>
          </w:rPr>
          <w:t xml:space="preserve">Forecasters and experiences differ in regulation intensity reduction. </w:t>
        </w:r>
      </w:ins>
      <w:ins w:id="3947" w:author="Billy Mitchell" w:date="2023-11-10T00:11:00Z">
        <w:r w:rsidR="00304D13">
          <w:rPr>
            <w:bCs/>
            <w:szCs w:val="24"/>
          </w:rPr>
          <w:t>When examin</w:t>
        </w:r>
      </w:ins>
      <w:ins w:id="3948" w:author="chelsea helion" w:date="2023-11-10T19:36:00Z">
        <w:r w:rsidR="00163803">
          <w:rPr>
            <w:bCs/>
            <w:szCs w:val="24"/>
          </w:rPr>
          <w:t>ing</w:t>
        </w:r>
      </w:ins>
      <w:ins w:id="3949" w:author="Billy Mitchell" w:date="2023-11-10T00:11:00Z">
        <w:del w:id="3950" w:author="chelsea helion" w:date="2023-11-10T19:36:00Z">
          <w:r w:rsidR="00304D13" w:rsidDel="00163803">
            <w:rPr>
              <w:bCs/>
              <w:szCs w:val="24"/>
            </w:rPr>
            <w:delText>e</w:delText>
          </w:r>
        </w:del>
        <w:r w:rsidR="00304D13">
          <w:rPr>
            <w:bCs/>
            <w:szCs w:val="24"/>
          </w:rPr>
          <w:t xml:space="preserve"> how effective participants thought the strategies </w:t>
        </w:r>
        <w:del w:id="3951" w:author="chelsea helion" w:date="2023-11-10T19:36:00Z">
          <w:r w:rsidR="00304D13" w:rsidDel="00163803">
            <w:rPr>
              <w:bCs/>
              <w:szCs w:val="24"/>
            </w:rPr>
            <w:delText>may</w:delText>
          </w:r>
        </w:del>
      </w:ins>
      <w:ins w:id="3952" w:author="chelsea helion" w:date="2023-11-10T19:36:00Z">
        <w:r w:rsidR="00163803">
          <w:rPr>
            <w:bCs/>
            <w:szCs w:val="24"/>
          </w:rPr>
          <w:t>would</w:t>
        </w:r>
      </w:ins>
      <w:ins w:id="3953" w:author="Billy Mitchell" w:date="2023-11-10T00:11:00Z">
        <w:r w:rsidR="00304D13">
          <w:rPr>
            <w:bCs/>
            <w:szCs w:val="24"/>
          </w:rPr>
          <w:t xml:space="preserve"> be at reduci</w:t>
        </w:r>
      </w:ins>
      <w:ins w:id="3954" w:author="Billy Mitchell" w:date="2023-11-10T00:12:00Z">
        <w:r w:rsidR="00304D13">
          <w:rPr>
            <w:bCs/>
            <w:szCs w:val="24"/>
          </w:rPr>
          <w:t xml:space="preserve">ng affective intensity, adjusting for the random effect of participant, we </w:t>
        </w:r>
      </w:ins>
      <w:ins w:id="3955" w:author="Billy Mitchell" w:date="2023-11-10T00:14:00Z">
        <w:r w:rsidR="00304D13">
          <w:rPr>
            <w:bCs/>
            <w:szCs w:val="24"/>
          </w:rPr>
          <w:t>found a significant main effect of strategy (</w:t>
        </w:r>
      </w:ins>
      <w:ins w:id="3956" w:author="Billy Mitchell" w:date="2023-11-10T00:15:00Z">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w:t>
        </w:r>
      </w:ins>
      <w:ins w:id="3957" w:author="Billy Mitchell" w:date="2023-11-10T00:16:00Z">
        <w:r w:rsidR="00304D13">
          <w:rPr>
            <w:bCs/>
            <w:szCs w:val="24"/>
          </w:rPr>
          <w:t>3.55</w:t>
        </w:r>
      </w:ins>
      <w:ins w:id="3958" w:author="Billy Mitchell" w:date="2023-11-10T00:15:00Z">
        <w:r w:rsidR="00304D13">
          <w:rPr>
            <w:bCs/>
            <w:szCs w:val="24"/>
          </w:rPr>
          <w:t xml:space="preserve">, </w:t>
        </w:r>
        <w:r w:rsidR="00304D13" w:rsidRPr="009527CE">
          <w:rPr>
            <w:bCs/>
            <w:i/>
            <w:iCs/>
            <w:szCs w:val="24"/>
          </w:rPr>
          <w:t>p</w:t>
        </w:r>
        <w:r w:rsidR="00304D13">
          <w:rPr>
            <w:bCs/>
            <w:szCs w:val="24"/>
          </w:rPr>
          <w:t xml:space="preserve"> </w:t>
        </w:r>
      </w:ins>
      <w:ins w:id="3959" w:author="Billy Mitchell" w:date="2023-11-10T00:16:00Z">
        <w:r w:rsidR="00304D13">
          <w:rPr>
            <w:bCs/>
            <w:szCs w:val="24"/>
          </w:rPr>
          <w:t>&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ins>
      <w:ins w:id="3960" w:author="Billy Mitchell" w:date="2023-11-10T00:17:00Z">
        <w:r w:rsidR="00304D13">
          <w:rPr>
            <w:bCs/>
            <w:szCs w:val="24"/>
          </w:rPr>
          <w:t>55.0</w:t>
        </w:r>
      </w:ins>
      <w:ins w:id="3961" w:author="Billy Mitchell" w:date="2023-11-10T00:16:00Z">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ins>
      <w:ins w:id="3962" w:author="Billy Mitchell" w:date="2023-11-10T00:17:00Z">
        <w:r w:rsidR="00304D13">
          <w:rPr>
            <w:bCs/>
            <w:szCs w:val="24"/>
          </w:rPr>
          <w:t>61.1</w:t>
        </w:r>
      </w:ins>
      <w:ins w:id="3963" w:author="Billy Mitchell" w:date="2023-11-10T00:16:00Z">
        <w:r w:rsidR="00304D13">
          <w:rPr>
            <w:bCs/>
            <w:szCs w:val="24"/>
            <w:vertAlign w:val="subscript"/>
          </w:rPr>
          <w:t xml:space="preserve">, </w:t>
        </w:r>
        <w:r w:rsidR="00304D13">
          <w:rPr>
            <w:bCs/>
            <w:i/>
            <w:iCs/>
            <w:szCs w:val="24"/>
          </w:rPr>
          <w:t>95% CI</w:t>
        </w:r>
        <w:r w:rsidR="00304D13">
          <w:rPr>
            <w:bCs/>
            <w:szCs w:val="24"/>
          </w:rPr>
          <w:t xml:space="preserve"> = [</w:t>
        </w:r>
      </w:ins>
      <w:ins w:id="3964" w:author="Billy Mitchell" w:date="2023-11-10T00:17:00Z">
        <w:r w:rsidR="00304D13">
          <w:rPr>
            <w:bCs/>
            <w:szCs w:val="24"/>
          </w:rPr>
          <w:t>-10.32</w:t>
        </w:r>
      </w:ins>
      <w:ins w:id="3965" w:author="Billy Mitchell" w:date="2023-11-10T00:16:00Z">
        <w:r w:rsidR="00304D13">
          <w:rPr>
            <w:bCs/>
            <w:szCs w:val="24"/>
          </w:rPr>
          <w:t xml:space="preserve">, </w:t>
        </w:r>
      </w:ins>
      <w:ins w:id="3966" w:author="Billy Mitchell" w:date="2023-11-10T00:17:00Z">
        <w:r w:rsidR="00304D13">
          <w:rPr>
            <w:bCs/>
            <w:szCs w:val="24"/>
          </w:rPr>
          <w:t>-1.85</w:t>
        </w:r>
      </w:ins>
      <w:ins w:id="3967" w:author="Billy Mitchell" w:date="2023-11-10T00:16:00Z">
        <w:r w:rsidR="00304D13">
          <w:rPr>
            <w:bCs/>
            <w:szCs w:val="24"/>
          </w:rPr>
          <w:t xml:space="preserve">], </w:t>
        </w:r>
        <w:r w:rsidR="00304D13">
          <w:rPr>
            <w:bCs/>
            <w:i/>
            <w:iCs/>
            <w:szCs w:val="24"/>
          </w:rPr>
          <w:t>t</w:t>
        </w:r>
        <w:r w:rsidR="00304D13">
          <w:rPr>
            <w:bCs/>
            <w:szCs w:val="24"/>
          </w:rPr>
          <w:t>(</w:t>
        </w:r>
      </w:ins>
      <w:ins w:id="3968" w:author="Billy Mitchell" w:date="2023-11-10T00:17:00Z">
        <w:r w:rsidR="00304D13">
          <w:rPr>
            <w:bCs/>
            <w:szCs w:val="24"/>
          </w:rPr>
          <w:t>494.6</w:t>
        </w:r>
      </w:ins>
      <w:ins w:id="3969" w:author="Billy Mitchell" w:date="2023-11-10T00:16:00Z">
        <w:r w:rsidR="00304D13">
          <w:rPr>
            <w:bCs/>
            <w:szCs w:val="24"/>
          </w:rPr>
          <w:t xml:space="preserve">) = </w:t>
        </w:r>
      </w:ins>
      <w:ins w:id="3970" w:author="Billy Mitchell" w:date="2023-11-10T00:17:00Z">
        <w:r w:rsidR="00304D13">
          <w:rPr>
            <w:bCs/>
            <w:szCs w:val="24"/>
          </w:rPr>
          <w:t>-2.83</w:t>
        </w:r>
      </w:ins>
      <w:ins w:id="3971" w:author="Billy Mitchell" w:date="2023-11-10T00:16:00Z">
        <w:r w:rsidR="00304D13">
          <w:rPr>
            <w:bCs/>
            <w:szCs w:val="24"/>
          </w:rPr>
          <w:t xml:space="preserve">, </w:t>
        </w:r>
        <w:r w:rsidR="00304D13" w:rsidRPr="009527CE">
          <w:rPr>
            <w:bCs/>
            <w:i/>
            <w:iCs/>
            <w:szCs w:val="24"/>
          </w:rPr>
          <w:t>p</w:t>
        </w:r>
        <w:r w:rsidR="00304D13">
          <w:rPr>
            <w:bCs/>
            <w:szCs w:val="24"/>
          </w:rPr>
          <w:t xml:space="preserve"> = 0.0</w:t>
        </w:r>
      </w:ins>
      <w:ins w:id="3972" w:author="Billy Mitchell" w:date="2023-11-10T00:17:00Z">
        <w:r w:rsidR="00304D13">
          <w:rPr>
            <w:bCs/>
            <w:szCs w:val="24"/>
          </w:rPr>
          <w:t>04</w:t>
        </w:r>
      </w:ins>
      <w:ins w:id="3973" w:author="Billy Mitchell" w:date="2023-11-10T00:16:00Z">
        <w:r w:rsidR="00304D13">
          <w:rPr>
            <w:bCs/>
            <w:szCs w:val="24"/>
          </w:rPr>
          <w:t>)</w:t>
        </w:r>
      </w:ins>
      <w:ins w:id="3974" w:author="Billy Mitchell" w:date="2023-11-10T00:17:00Z">
        <w:r w:rsidR="00304D13">
          <w:rPr>
            <w:bCs/>
            <w:szCs w:val="24"/>
          </w:rPr>
          <w:t>, but m</w:t>
        </w:r>
      </w:ins>
      <w:ins w:id="3975" w:author="Billy Mitchell" w:date="2023-11-10T00:18:00Z">
        <w:r w:rsidR="00304D13">
          <w:rPr>
            <w:bCs/>
            <w:szCs w:val="24"/>
          </w:rPr>
          <w:t xml:space="preserve">ore intriguingly, in an interaction model we found a significant interaction </w:t>
        </w:r>
      </w:ins>
      <w:ins w:id="3976" w:author="Billy Mitchell" w:date="2023-11-10T00:19:00Z">
        <w:r w:rsidR="00304D13">
          <w:rPr>
            <w:bCs/>
            <w:szCs w:val="24"/>
          </w:rPr>
          <w:t>between the two variables (</w:t>
        </w:r>
        <w:r w:rsidR="00304D13" w:rsidRPr="00304D13">
          <w:rPr>
            <w:bCs/>
            <w:i/>
            <w:iCs/>
            <w:szCs w:val="24"/>
            <w:rPrChange w:id="3977" w:author="Billy Mitchell" w:date="2023-11-10T00:19:00Z">
              <w:rPr>
                <w:bCs/>
                <w:szCs w:val="24"/>
              </w:rPr>
            </w:rPrChange>
          </w:rPr>
          <w:t>F</w:t>
        </w:r>
        <w:r w:rsidR="00304D13">
          <w:rPr>
            <w:bCs/>
            <w:szCs w:val="24"/>
          </w:rPr>
          <w:t>(1,377</w:t>
        </w:r>
      </w:ins>
      <w:ins w:id="3978" w:author="Billy Mitchell" w:date="2023-11-10T00:20:00Z">
        <w:r w:rsidR="00304D13">
          <w:rPr>
            <w:bCs/>
            <w:szCs w:val="24"/>
          </w:rPr>
          <w:t xml:space="preserve">) = </w:t>
        </w:r>
      </w:ins>
      <w:ins w:id="3979" w:author="Billy Mitchell" w:date="2023-11-13T18:57:00Z">
        <w:r>
          <w:rPr>
            <w:noProof/>
            <w:szCs w:val="24"/>
          </w:rPr>
          <w:lastRenderedPageBreak/>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ins w:id="3980"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7777777" w:rsidR="00463F45" w:rsidRPr="00987D5D" w:rsidRDefault="00463F45" w:rsidP="00463F45">
                                <w:pPr>
                                  <w:spacing w:after="0" w:line="240" w:lineRule="auto"/>
                                  <w:ind w:left="0" w:firstLine="0"/>
                                  <w:rPr>
                                    <w:sz w:val="20"/>
                                    <w:szCs w:val="20"/>
                                  </w:rPr>
                                </w:pPr>
                                <w:r w:rsidRPr="00A52143">
                                  <w:rPr>
                                    <w:b/>
                                    <w:bCs/>
                                    <w:sz w:val="20"/>
                                    <w:szCs w:val="20"/>
                                  </w:rPr>
                                  <w:t xml:space="preserve">Fig </w:t>
                                </w:r>
                                <w:ins w:id="3981" w:author="Billy Mitchell" w:date="2023-11-10T03:29:00Z">
                                  <w:r>
                                    <w:rPr>
                                      <w:b/>
                                      <w:bCs/>
                                      <w:sz w:val="20"/>
                                      <w:szCs w:val="20"/>
                                    </w:rPr>
                                    <w:t>9</w:t>
                                  </w:r>
                                </w:ins>
                                <w:del w:id="3982" w:author="Billy Mitchell" w:date="2023-11-08T19:12:00Z">
                                  <w:r w:rsidDel="00372E6A">
                                    <w:rPr>
                                      <w:b/>
                                      <w:bCs/>
                                      <w:sz w:val="20"/>
                                      <w:szCs w:val="20"/>
                                    </w:rPr>
                                    <w:delText>5</w:delText>
                                  </w:r>
                                </w:del>
                                <w:r w:rsidRPr="00A52143">
                                  <w:rPr>
                                    <w:b/>
                                    <w:bCs/>
                                    <w:sz w:val="20"/>
                                    <w:szCs w:val="20"/>
                                  </w:rPr>
                                  <w:t xml:space="preserve">. </w:t>
                                </w:r>
                                <w:del w:id="398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98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985" w:author="Billy Mitchell" w:date="2023-11-10T03:30:00Z">
                                  <w:r>
                                    <w:rPr>
                                      <w:sz w:val="20"/>
                                      <w:szCs w:val="20"/>
                                    </w:rPr>
                                    <w:t xml:space="preserve">Forecasters predicted that distraction would reduce negative affective intensity by a greater magnitude than experiencers reported that it actually had. </w:t>
                                  </w:r>
                                </w:ins>
                                <w:del w:id="3986"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_x0000_s108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FgAOLgoWxzpyGJyWTymVy2XzGZzWbzmdz2f0F3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&#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&#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10;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&#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&#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10;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&#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10;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10;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10;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&#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10;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&#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&#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10;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&#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&#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&#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10;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&#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&#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MzMzMzMz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MzMzMzMzMz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zMzMzMzMzMzMz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MzMzMzMzMz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10;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10;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10;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10;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10;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10;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&#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10;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&#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10;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&#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10;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10;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10;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10;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10;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&#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&#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10;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10;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&#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10;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&#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10;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&#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&#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&#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&#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&#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&#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&#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&#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7ZmAAAAAAAAAAAAAABm&#10;tv////////////////+2ZgAAAAAAAAAAAABmtv//////////////////////tmYAAAAAAAAAAAAA&#10;AGa2////////////////////////////////////////////////////////////////////////&#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tmYAAAAA&#10;AAAAAAAAOpDb//////////////////+2ZgAAAAAAAAAAAABmtv///////////////////////7Zm&#10;AAAAAAAAAAAAADqQ2///////////////////////////////////////////////////////////&#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bkDoAAAAAAAAAAAA6kNv///////////////////+2ZgAAAAAAAAAAAABmtv//////////////&#10;/////////9uQOgAAAAAAAAAAAAB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2ZgAAAAAAAAAAAABmtv////////////////////+2ZgAAAAAAAAAAAABmtv//&#10;//////////////////////+2ZgAAAAAAAAAAAABmtv//////////////////////////////////&#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2ZgAAAAAAAAAAAABmtv////////////////////+2ZgAAAAAA&#10;AAAAAABmtv////////////////////////+2ZgAAAAAAAAAAAABmtv//////////////////////&#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ZgAAAAAAAAAAAAA6kNv/////////////////&#10;//+2ZgAAAAAAAAAAAABmtv///////////////////////9uQOgAAAAAAAAAAAABmtv//////////&#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kDoAAAAAAAAAAAAAZrb/////&#10;//////////////+2ZgAAAAAAAAAAAABmtv///////////////////////7ZmAAAAAAAAAAAAADqQ&#10;2///////////////////////////////////////////////////////////////////////////&#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25A6AAAAAAAA&#10;AAAAAGa2//////////////////+2ZgAAAAAAAAAAAABmtv/////////////////////bkDoAAAAA&#10;AAAAAAAAOpDb////////////////////////////////////////////////////////////////&#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9uQOgAAAAAAAAAAAAAAZrb///////////////+2ZgAAAAAAAAAAAABmtv//////////////////&#10;25A6AAAAAAAAAAAAAAAAZrb/////////////////////////////////////////////////////&#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&#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&#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&#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&#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&#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&#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&#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&#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10;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10;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10;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5Boc5Boc5Boc5Boc5Boc5Boc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5Boc5Boc5Boc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10;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&#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10;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10;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&#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&#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&#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&#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b27a2tra2tra2trbb2//////////////////b27a2&#10;tra2tra2tra2tra2tra2tra2tra2tra2tra2tra2tra2tra2tra2tra2tra2tra2tra2tra2tra2&#10;tra2tra2tra2trbb2///////////////////////////////////////////////////////////&#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2ZgAAAAAAAAAAAABmtv//////////&#10;//////+2ZgAAAAAAAAAAAAAAAAAAAAAAAAAAAAAAAAAAAAAAAAAAAAAAAAAAAAAAAAAAAAAAAAAA&#10;AAAAAAAAAAAAAAAAAAAAAAAAAAB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2ZgAAAAAAAAAAAABm&#10;tv////////////////+2ZgAAAAAAAAAAAAAAAAAAAAAAAAAAAAAAAAAAAAAAAAAAAAAAAAAAAAAA&#10;AAAAAAAAAAAAAAAAAAAAAAAAAAAAAAAAAAAAAABmtv//////////////////////////////////&#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2ZgAA&#10;AAAAAAAAAABmtv////////////////+2ZgAAAAAAAAAAAAAAAAAAAAAAAAAAAAAAAAAAAAAAAAAA&#10;AAAAAAAAAAAAAAAAAAAAAAAAAAAAAAAAAAAAAAAAAAAAAAAAAABmtv//////////////////////&#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Zjo6Ojo6Ojo6Ojpmtv////////////////+2Zjo6Ojo6Ojo6Ojo6Ojo6Ojo6Ojo6Ojo6&#10;Ojo6Ojo6Ojo6Ojo6Ojo6Ojo6Ojo6Ojo6Ojo6Ojo6Ojo6Ojo6Ojo6Ojo6Ojo6Ojpmtv//////////&#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10;////////////////////////////////////////////////////////////////////////////&#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10;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&#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10;////////////////////////////////////////////////////////////////////////////&#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10;////////////////////////////////////////////////////////////////////////////&#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&#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10;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&#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&#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&#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10;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&#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&#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&#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10;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&#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10;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MzMzMzMzMzMzAAAAAAAAAAAAAAAA&#10;AAAAAAAAAAAAAAAAAAAAAAAAAAAAAAAAAAAAAAAAAAAAAAAAAAAAAAAAAAAAAAAAAAAAAAAAAAAA&#10;AAAAAAAAAAAAAAAAAAAAAAAAAAAAAAAAAAAAAAAAAAAAAAAAAAAAAAAAAAAAAAAAAAAAAAAAAAAA&#10;AAAAAAAAAAAAAAAAAAAAAAAAAAAA////////////////////////////////////////////////&#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10;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10;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&#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&#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10;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10;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10;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10;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">
                  <v:group id="Group 13" o:spid="_x0000_s108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9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51" o:title="A graph with red and blue points&#10;&#10;Description automatically generated" cropleft="51842f"/>
                    </v:shape>
                    <v:group id="Group 12" o:spid="_x0000_s109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9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_x0000_s109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9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">
                            <v:imagedata r:id="rId52" o:title="A graph with red and blue points&#10;&#10;Description automatically generated" cropright="42916f"/>
                          </v:shape>
                          <v:shape id="Picture 5" o:spid="_x0000_s109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">
                            <v:imagedata r:id="rId53" o:title="A graph with red and blue points&#10;&#10;Description automatically generated" croptop="25259f" cropbottom="27136f" cropleft="43691f" cropright="1707f"/>
                          </v:shape>
                        </v:group>
                        <v:shape id="Text Box 9" o:spid="_x0000_s109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ins w:id="3987" w:author="Billy Mitchell" w:date="2023-11-10T00:07:00Z">
                                  <w:r>
                                    <w:t>**</w:t>
                                  </w:r>
                                </w:ins>
                              </w:p>
                            </w:txbxContent>
                          </v:textbox>
                        </v:shape>
                      </v:group>
                      <v:line id="Straight Connector 8" o:spid="_x0000_s109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9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7777777" w:rsidR="00463F45" w:rsidRPr="00987D5D" w:rsidRDefault="00463F45" w:rsidP="00463F45">
                          <w:pPr>
                            <w:spacing w:after="0" w:line="240" w:lineRule="auto"/>
                            <w:ind w:left="0" w:firstLine="0"/>
                            <w:rPr>
                              <w:sz w:val="20"/>
                              <w:szCs w:val="20"/>
                            </w:rPr>
                          </w:pPr>
                          <w:r w:rsidRPr="00A52143">
                            <w:rPr>
                              <w:b/>
                              <w:bCs/>
                              <w:sz w:val="20"/>
                              <w:szCs w:val="20"/>
                            </w:rPr>
                            <w:t xml:space="preserve">Fig </w:t>
                          </w:r>
                          <w:ins w:id="3988" w:author="Billy Mitchell" w:date="2023-11-10T03:29:00Z">
                            <w:r>
                              <w:rPr>
                                <w:b/>
                                <w:bCs/>
                                <w:sz w:val="20"/>
                                <w:szCs w:val="20"/>
                              </w:rPr>
                              <w:t>9</w:t>
                            </w:r>
                          </w:ins>
                          <w:del w:id="3989" w:author="Billy Mitchell" w:date="2023-11-08T19:12:00Z">
                            <w:r w:rsidDel="00372E6A">
                              <w:rPr>
                                <w:b/>
                                <w:bCs/>
                                <w:sz w:val="20"/>
                                <w:szCs w:val="20"/>
                              </w:rPr>
                              <w:delText>5</w:delText>
                            </w:r>
                          </w:del>
                          <w:r w:rsidRPr="00A52143">
                            <w:rPr>
                              <w:b/>
                              <w:bCs/>
                              <w:sz w:val="20"/>
                              <w:szCs w:val="20"/>
                            </w:rPr>
                            <w:t xml:space="preserve">. </w:t>
                          </w:r>
                          <w:del w:id="3990"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991"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992" w:author="Billy Mitchell" w:date="2023-11-10T03:30:00Z">
                            <w:r>
                              <w:rPr>
                                <w:sz w:val="20"/>
                                <w:szCs w:val="20"/>
                              </w:rPr>
                              <w:t xml:space="preserve">Forecasters predicted that distraction would reduce negative affective intensity by a greater magnitude than experiencers reported that it actually had. </w:t>
                            </w:r>
                          </w:ins>
                          <w:del w:id="3993" w:author="Billy Mitchell" w:date="2023-11-10T03:29:00Z">
                            <w:r w:rsidDel="00C42BA3">
                              <w:rPr>
                                <w:sz w:val="20"/>
                                <w:szCs w:val="20"/>
                              </w:rPr>
                              <w:delText xml:space="preserve"> </w:delText>
                            </w:r>
                          </w:del>
                        </w:p>
                      </w:txbxContent>
                    </v:textbox>
                  </v:shape>
                  <w10:wrap type="square"/>
                </v:group>
              </w:pict>
            </mc:Fallback>
          </mc:AlternateContent>
        </w:r>
      </w:ins>
      <w:ins w:id="3994" w:author="Billy Mitchell" w:date="2023-11-10T00:20:00Z">
        <w:r w:rsidR="00304D13">
          <w:rPr>
            <w:bCs/>
            <w:szCs w:val="24"/>
          </w:rPr>
          <w:t xml:space="preserve">4.31, </w:t>
        </w:r>
        <w:r w:rsidR="00304D13" w:rsidRPr="00304D13">
          <w:rPr>
            <w:bCs/>
            <w:i/>
            <w:iCs/>
            <w:szCs w:val="24"/>
            <w:rPrChange w:id="3995" w:author="Billy Mitchell" w:date="2023-11-10T00:20:00Z">
              <w:rPr>
                <w:bCs/>
                <w:szCs w:val="24"/>
              </w:rPr>
            </w:rPrChange>
          </w:rPr>
          <w:t>p</w:t>
        </w:r>
        <w:r w:rsidR="00304D13">
          <w:rPr>
            <w:bCs/>
            <w:szCs w:val="24"/>
          </w:rPr>
          <w:t xml:space="preserve"> = 0.038)</w:t>
        </w:r>
      </w:ins>
      <w:ins w:id="3996" w:author="chelsea helion" w:date="2023-11-10T19:36:00Z">
        <w:r w:rsidR="00163803">
          <w:rPr>
            <w:bCs/>
            <w:szCs w:val="24"/>
          </w:rPr>
          <w:t>.</w:t>
        </w:r>
      </w:ins>
      <w:ins w:id="3997" w:author="Billy Mitchell" w:date="2023-11-10T00:20:00Z">
        <w:r w:rsidR="00304D13">
          <w:rPr>
            <w:bCs/>
            <w:szCs w:val="24"/>
          </w:rPr>
          <w:t xml:space="preserve"> </w:t>
        </w:r>
        <w:del w:id="3998" w:author="chelsea helion" w:date="2023-11-10T19:36:00Z">
          <w:r w:rsidR="00304D13" w:rsidDel="00163803">
            <w:rPr>
              <w:bCs/>
              <w:szCs w:val="24"/>
            </w:rPr>
            <w:delText xml:space="preserve">which </w:delText>
          </w:r>
        </w:del>
      </w:ins>
      <w:ins w:id="3999" w:author="Billy Mitchell" w:date="2023-11-10T00:21:00Z">
        <w:del w:id="4000" w:author="chelsea helion" w:date="2023-11-10T19:36:00Z">
          <w:r w:rsidR="00304D13" w:rsidDel="00163803">
            <w:rPr>
              <w:bCs/>
              <w:szCs w:val="24"/>
            </w:rPr>
            <w:delText>a</w:delText>
          </w:r>
        </w:del>
      </w:ins>
      <w:ins w:id="4001" w:author="chelsea helion" w:date="2023-11-10T19:36:00Z">
        <w:r w:rsidR="00163803">
          <w:rPr>
            <w:bCs/>
            <w:szCs w:val="24"/>
          </w:rPr>
          <w:t>A</w:t>
        </w:r>
      </w:ins>
      <w:ins w:id="4002" w:author="Billy Mitchell" w:date="2023-11-10T00:21:00Z">
        <w:r w:rsidR="00304D13">
          <w:rPr>
            <w:bCs/>
            <w:szCs w:val="24"/>
          </w:rPr>
          <w:t xml:space="preserve"> </w:t>
        </w:r>
      </w:ins>
      <w:ins w:id="4003" w:author="Billy Mitchell" w:date="2023-11-10T00:20:00Z">
        <w:r w:rsidR="00304D13">
          <w:rPr>
            <w:bCs/>
            <w:szCs w:val="24"/>
          </w:rPr>
          <w:t>subsequent Bonferroni</w:t>
        </w:r>
      </w:ins>
      <w:ins w:id="4004" w:author="Billy Mitchell" w:date="2023-11-10T00:21:00Z">
        <w:r w:rsidR="00304D13">
          <w:rPr>
            <w:bCs/>
            <w:szCs w:val="24"/>
          </w:rPr>
          <w:t>-adjusted contrast</w:t>
        </w:r>
      </w:ins>
      <w:ins w:id="4005" w:author="Billy Mitchell" w:date="2023-11-10T00:18:00Z">
        <w:r w:rsidR="00304D13">
          <w:rPr>
            <w:bCs/>
            <w:szCs w:val="24"/>
          </w:rPr>
          <w:t xml:space="preserve"> </w:t>
        </w:r>
      </w:ins>
      <w:ins w:id="4006" w:author="Billy Mitchell" w:date="2023-11-10T00:21:00Z">
        <w:r w:rsidR="00304D13">
          <w:rPr>
            <w:bCs/>
            <w:szCs w:val="24"/>
          </w:rPr>
          <w:t xml:space="preserve">revealed </w:t>
        </w:r>
        <w:del w:id="4007" w:author="chelsea helion" w:date="2023-11-10T19:36:00Z">
          <w:r w:rsidR="00304D13" w:rsidDel="00163803">
            <w:rPr>
              <w:bCs/>
              <w:szCs w:val="24"/>
            </w:rPr>
            <w:delText xml:space="preserve">includes </w:delText>
          </w:r>
        </w:del>
        <w:r w:rsidR="00304D13">
          <w:rPr>
            <w:bCs/>
            <w:szCs w:val="24"/>
          </w:rPr>
          <w:t xml:space="preserve">a </w:t>
        </w:r>
      </w:ins>
      <w:ins w:id="4008" w:author="Billy Mitchell" w:date="2023-11-10T00:22:00Z">
        <w:r w:rsidR="00D9730E">
          <w:rPr>
            <w:bCs/>
            <w:szCs w:val="24"/>
          </w:rPr>
          <w:t>significant difference</w:t>
        </w:r>
      </w:ins>
      <w:ins w:id="4009" w:author="Billy Mitchell" w:date="2023-11-13T18:57:00Z">
        <w:r w:rsidRPr="00463F45">
          <w:rPr>
            <w:noProof/>
            <w:szCs w:val="24"/>
          </w:rPr>
          <w:t xml:space="preserve"> </w:t>
        </w:r>
      </w:ins>
      <w:ins w:id="4010" w:author="Billy Mitchell" w:date="2023-11-10T00:22:00Z">
        <w:r w:rsidR="00D9730E">
          <w:rPr>
            <w:bCs/>
            <w:szCs w:val="24"/>
          </w:rPr>
          <w:t xml:space="preserve"> between experiencers and forecasters </w:t>
        </w:r>
      </w:ins>
      <w:ins w:id="4011" w:author="Billy Mitchell" w:date="2023-11-10T00:23:00Z">
        <w:r w:rsidR="00D9730E">
          <w:rPr>
            <w:bCs/>
            <w:szCs w:val="24"/>
          </w:rPr>
          <w:t xml:space="preserve">in </w:t>
        </w:r>
      </w:ins>
      <w:ins w:id="4012" w:author="Billy Mitchell" w:date="2023-11-10T00:22:00Z">
        <w:r w:rsidR="00D9730E">
          <w:rPr>
            <w:bCs/>
            <w:szCs w:val="24"/>
          </w:rPr>
          <w:t>how effective</w:t>
        </w:r>
      </w:ins>
      <w:ins w:id="4013" w:author="Billy Mitchell" w:date="2023-11-10T00:23:00Z">
        <w:r w:rsidR="00D9730E">
          <w:rPr>
            <w:bCs/>
            <w:szCs w:val="24"/>
          </w:rPr>
          <w:t>ly</w:t>
        </w:r>
      </w:ins>
      <w:ins w:id="4014" w:author="Billy Mitchell" w:date="2023-11-10T00:22:00Z">
        <w:r w:rsidR="00D9730E">
          <w:rPr>
            <w:bCs/>
            <w:szCs w:val="24"/>
          </w:rPr>
          <w:t xml:space="preserve"> distraction </w:t>
        </w:r>
      </w:ins>
      <w:ins w:id="4015" w:author="Billy Mitchell" w:date="2023-11-10T00:23:00Z">
        <w:r w:rsidR="00D9730E">
          <w:rPr>
            <w:bCs/>
            <w:szCs w:val="24"/>
          </w:rPr>
          <w:t>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w:t>
        </w:r>
      </w:ins>
      <w:ins w:id="4016" w:author="Billy Mitchell" w:date="2023-11-10T00:24:00Z">
        <w:r w:rsidR="00D9730E">
          <w:rPr>
            <w:bCs/>
            <w:szCs w:val="24"/>
          </w:rPr>
          <w:t>4.13</w:t>
        </w:r>
      </w:ins>
      <w:ins w:id="4017" w:author="Billy Mitchell" w:date="2023-11-10T00:23:00Z">
        <w:r w:rsidR="00D9730E">
          <w:rPr>
            <w:bCs/>
            <w:szCs w:val="24"/>
          </w:rPr>
          <w:t xml:space="preserve">], </w:t>
        </w:r>
        <w:r w:rsidR="00D9730E">
          <w:rPr>
            <w:bCs/>
            <w:i/>
            <w:iCs/>
            <w:szCs w:val="24"/>
          </w:rPr>
          <w:t>t</w:t>
        </w:r>
        <w:r w:rsidR="00D9730E">
          <w:rPr>
            <w:bCs/>
            <w:szCs w:val="24"/>
          </w:rPr>
          <w:t>(</w:t>
        </w:r>
      </w:ins>
      <w:ins w:id="4018" w:author="Billy Mitchell" w:date="2023-11-10T00:24:00Z">
        <w:r w:rsidR="00D9730E">
          <w:rPr>
            <w:bCs/>
            <w:szCs w:val="24"/>
          </w:rPr>
          <w:t>198.2</w:t>
        </w:r>
      </w:ins>
      <w:ins w:id="4019" w:author="Billy Mitchell" w:date="2023-11-10T00:23:00Z">
        <w:r w:rsidR="00D9730E">
          <w:rPr>
            <w:bCs/>
            <w:szCs w:val="24"/>
          </w:rPr>
          <w:t>) = -</w:t>
        </w:r>
      </w:ins>
      <w:ins w:id="4020" w:author="Billy Mitchell" w:date="2023-11-10T00:24:00Z">
        <w:r w:rsidR="00D9730E">
          <w:rPr>
            <w:bCs/>
            <w:szCs w:val="24"/>
          </w:rPr>
          <w:t>3.28</w:t>
        </w:r>
      </w:ins>
      <w:ins w:id="4021" w:author="Billy Mitchell" w:date="2023-11-10T00:23:00Z">
        <w:r w:rsidR="00D9730E">
          <w:rPr>
            <w:bCs/>
            <w:szCs w:val="24"/>
          </w:rPr>
          <w:t xml:space="preserve">, </w:t>
        </w:r>
        <w:r w:rsidR="00D9730E" w:rsidRPr="009527CE">
          <w:rPr>
            <w:bCs/>
            <w:i/>
            <w:iCs/>
            <w:szCs w:val="24"/>
          </w:rPr>
          <w:t>p</w:t>
        </w:r>
        <w:r w:rsidR="00D9730E">
          <w:rPr>
            <w:bCs/>
            <w:szCs w:val="24"/>
          </w:rPr>
          <w:t xml:space="preserve"> = 0.00</w:t>
        </w:r>
      </w:ins>
      <w:ins w:id="4022" w:author="Billy Mitchell" w:date="2023-11-10T00:24:00Z">
        <w:r w:rsidR="00D9730E">
          <w:rPr>
            <w:bCs/>
            <w:szCs w:val="24"/>
          </w:rPr>
          <w:t>1)</w:t>
        </w:r>
      </w:ins>
      <w:ins w:id="4023" w:author="chelsea helion" w:date="2023-11-10T19:37:00Z">
        <w:r w:rsidR="00163803">
          <w:rPr>
            <w:bCs/>
            <w:szCs w:val="24"/>
          </w:rPr>
          <w:t xml:space="preserve"> </w:t>
        </w:r>
        <w:r w:rsidR="00163803">
          <w:rPr>
            <w:b/>
            <w:szCs w:val="24"/>
          </w:rPr>
          <w:t>(Fig 9)</w:t>
        </w:r>
      </w:ins>
      <w:ins w:id="4024" w:author="Billy Mitchell" w:date="2023-11-10T00:24:00Z">
        <w:r w:rsidR="00D9730E">
          <w:rPr>
            <w:bCs/>
            <w:szCs w:val="24"/>
          </w:rPr>
          <w:t xml:space="preserve">. </w:t>
        </w:r>
      </w:ins>
      <w:ins w:id="4025" w:author="Billy Mitchell" w:date="2023-11-10T00:25:00Z">
        <w:r w:rsidR="00D9730E">
          <w:rPr>
            <w:bCs/>
            <w:szCs w:val="24"/>
          </w:rPr>
          <w:t>This finding is con</w:t>
        </w:r>
      </w:ins>
      <w:ins w:id="4026" w:author="Billy Mitchell" w:date="2023-11-10T00:26:00Z">
        <w:r w:rsidR="00D9730E">
          <w:rPr>
            <w:bCs/>
            <w:szCs w:val="24"/>
          </w:rPr>
          <w:t xml:space="preserve">gruent with findings from both Study 1 and Study 2 in which individuals seem to overestimate or mispredict the effectiveness of </w:t>
        </w:r>
      </w:ins>
      <w:ins w:id="4027" w:author="Billy Mitchell" w:date="2023-11-10T00:27:00Z">
        <w:r w:rsidR="00D9730E">
          <w:rPr>
            <w:bCs/>
            <w:szCs w:val="24"/>
          </w:rPr>
          <w:t xml:space="preserve">distraction, but not reappraisal, within these settings. </w:t>
        </w:r>
      </w:ins>
    </w:p>
    <w:p w14:paraId="4DC6A99F" w14:textId="4604DF4E" w:rsidR="00FE436A" w:rsidDel="002E666C" w:rsidRDefault="00FE436A" w:rsidP="00FE436A">
      <w:pPr>
        <w:spacing w:after="0" w:line="480" w:lineRule="auto"/>
        <w:ind w:left="0" w:firstLine="720"/>
        <w:rPr>
          <w:ins w:id="4028" w:author="Billy Mitchell [2]" w:date="2023-11-09T16:41:00Z"/>
          <w:del w:id="4029" w:author="Billy Mitchell" w:date="2023-11-09T22:53:00Z"/>
          <w:szCs w:val="24"/>
        </w:rPr>
      </w:pPr>
      <w:ins w:id="4030" w:author="Billy Mitchell [2]" w:date="2023-11-09T16:41:00Z">
        <w:del w:id="4031" w:author="Billy Mitchell" w:date="2023-11-09T22:53:00Z">
          <w:r w:rsidRPr="008C7178" w:rsidDel="002E666C">
            <w:rPr>
              <w:b/>
              <w:szCs w:val="24"/>
            </w:rPr>
            <w:delText>Intensity predicts regulatory strategy choice</w:delText>
          </w:r>
          <w:r w:rsidDel="002E666C">
            <w:rPr>
              <w:b/>
              <w:szCs w:val="24"/>
            </w:rPr>
            <w:delText xml:space="preserve"> in both conditions.</w:delText>
          </w:r>
          <w:r w:rsidDel="002E666C">
            <w:rPr>
              <w:bCs/>
              <w:szCs w:val="24"/>
            </w:rPr>
            <w:delText xml:space="preserve"> Our first model, containing only the affective intensity of pilot participants as a predictor</w:delText>
          </w:r>
          <w:r w:rsidRPr="008C7178" w:rsidDel="002E666C">
            <w:rPr>
              <w:szCs w:val="24"/>
            </w:rPr>
            <w:delText xml:space="preserve"> to predict </w:delText>
          </w:r>
          <w:r w:rsidDel="002E666C">
            <w:rPr>
              <w:szCs w:val="24"/>
            </w:rPr>
            <w:delText xml:space="preserve">online participants’ </w:delText>
          </w:r>
          <w:r w:rsidRPr="008C7178" w:rsidDel="002E666C">
            <w:rPr>
              <w:szCs w:val="24"/>
            </w:rPr>
            <w:delText>strategy choice</w:delText>
          </w:r>
          <w:r w:rsidDel="002E666C">
            <w:rPr>
              <w:szCs w:val="24"/>
            </w:rPr>
            <w:delText>,</w:delText>
          </w:r>
          <w:r w:rsidRPr="008C7178" w:rsidDel="002E666C">
            <w:rPr>
              <w:szCs w:val="24"/>
            </w:rPr>
            <w:delText xml:space="preserve"> </w:delText>
          </w:r>
          <w:r w:rsidRPr="00245B8B" w:rsidDel="002E666C">
            <w:rPr>
              <w:szCs w:val="24"/>
            </w:rPr>
            <w:delText>performed better than our null model (χ</w:delText>
          </w:r>
          <w:r w:rsidRPr="00245B8B" w:rsidDel="002E666C">
            <w:rPr>
              <w:szCs w:val="24"/>
              <w:vertAlign w:val="superscript"/>
            </w:rPr>
            <w:delText xml:space="preserve">2 </w:delText>
          </w:r>
          <w:r w:rsidRPr="00245B8B" w:rsidDel="002E666C">
            <w:rPr>
              <w:szCs w:val="24"/>
            </w:rPr>
            <w:delText>= 8.39), demonstrating a small positive effect (</w:delText>
          </w:r>
          <w:r w:rsidRPr="00E633F1" w:rsidDel="002E666C">
            <w:rPr>
              <w:i/>
              <w:iCs/>
              <w:szCs w:val="24"/>
            </w:rPr>
            <w:delText>OR</w:delText>
          </w:r>
          <w:r w:rsidRPr="00245B8B" w:rsidDel="002E666C">
            <w:rPr>
              <w:szCs w:val="24"/>
            </w:rPr>
            <w:delText xml:space="preserve"> = 1.06, </w:delText>
          </w:r>
          <w:r w:rsidRPr="00E633F1" w:rsidDel="002E666C">
            <w:rPr>
              <w:i/>
              <w:iCs/>
              <w:szCs w:val="24"/>
            </w:rPr>
            <w:delText>95% CI</w:delText>
          </w:r>
          <w:r w:rsidRPr="00245B8B" w:rsidDel="002E666C">
            <w:rPr>
              <w:szCs w:val="24"/>
            </w:rPr>
            <w:delText xml:space="preserve"> = [1.02, 1.10], </w:delText>
          </w:r>
          <w:r w:rsidRPr="00E633F1" w:rsidDel="002E666C">
            <w:rPr>
              <w:i/>
              <w:iCs/>
              <w:szCs w:val="24"/>
            </w:rPr>
            <w:delText>p</w:delText>
          </w:r>
          <w:r w:rsidRPr="00245B8B" w:rsidDel="002E666C">
            <w:rPr>
              <w:szCs w:val="24"/>
            </w:rPr>
            <w:delText xml:space="preserve"> = 0.004)</w:delText>
          </w:r>
          <w:r w:rsidDel="002E666C">
            <w:rPr>
              <w:szCs w:val="24"/>
            </w:rPr>
            <w:delText xml:space="preserve"> such that more intense events were associated with an increased probability that participants chose distraction to regulate them. Additional models included age, gender, IUS score, the DERS limited access to strategies subscale, and a combination of all four as covariates. However, each model failed to outperform our initial model in chi square tests of the models (ag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84, p = 0.36; gender: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2.81, p = 0.25; IU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89, p = 0.35; DER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54, p = 0.46; combo: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52, p = 0.52; respectively)</w:delText>
          </w:r>
          <w:r w:rsidRPr="008C7178" w:rsidDel="002E666C">
            <w:rPr>
              <w:szCs w:val="24"/>
            </w:rPr>
            <w:delText>.</w:delText>
          </w:r>
        </w:del>
      </w:ins>
    </w:p>
    <w:p w14:paraId="59661885" w14:textId="43D05A87" w:rsidR="00FE436A" w:rsidDel="002E666C" w:rsidRDefault="00FE436A" w:rsidP="00FE436A">
      <w:pPr>
        <w:spacing w:after="0" w:line="480" w:lineRule="auto"/>
        <w:ind w:left="0" w:firstLine="720"/>
        <w:rPr>
          <w:ins w:id="4032" w:author="Billy Mitchell [2]" w:date="2023-11-09T16:41:00Z"/>
          <w:del w:id="4033" w:author="Billy Mitchell" w:date="2023-11-09T22:52:00Z"/>
          <w:bCs/>
          <w:szCs w:val="24"/>
        </w:rPr>
      </w:pPr>
      <w:ins w:id="4034" w:author="Billy Mitchell [2]" w:date="2023-11-09T16:41:00Z">
        <w:del w:id="4035" w:author="Billy Mitchell" w:date="2023-11-09T22:52:00Z">
          <w:r w:rsidDel="002E666C">
            <w:rPr>
              <w:b/>
              <w:szCs w:val="24"/>
            </w:rPr>
            <w:delText xml:space="preserve">Online participants matched pilot participants less than chance when selecting distraction. </w:delText>
          </w:r>
          <w:r w:rsidRPr="00774C33" w:rsidDel="002E666C">
            <w:delText>In signal detection theory, d prime (</w:delText>
          </w:r>
          <w:r w:rsidRPr="00E633F1" w:rsidDel="002E666C">
            <w:rPr>
              <w:i/>
              <w:iCs/>
            </w:rPr>
            <w:delText>d’</w:delText>
          </w:r>
          <w:r w:rsidRPr="00774C33" w:rsidDel="002E666C">
            <w:delText>) is a measure of sensitivity that quantifies the ability to distinguish between signal and noise in a binary decision task</w:delText>
          </w:r>
          <w:r w:rsidDel="002E666C">
            <w:delText>, and thus, can be used to determine whether congruency in strategy choice and usage between pilot and experiment 2 participants is greater than chance. D’</w:delText>
          </w:r>
          <w:r w:rsidRPr="00577985" w:rsidDel="002E666C">
            <w:delText xml:space="preserve"> is calculated as the normalized value of the proportion of hits (</w:delText>
          </w:r>
          <w:r w:rsidDel="002E666C">
            <w:delText xml:space="preserve">i.e., </w:delText>
          </w:r>
          <w:r w:rsidRPr="00577985" w:rsidDel="002E666C">
            <w:delText xml:space="preserve">when </w:delText>
          </w:r>
          <w:r w:rsidDel="002E666C">
            <w:delText>a strategy was used by a pilot participant</w:delText>
          </w:r>
          <w:r w:rsidRPr="00577985" w:rsidDel="002E666C">
            <w:delText xml:space="preserve"> and selected</w:delText>
          </w:r>
          <w:r w:rsidDel="002E666C">
            <w:delText xml:space="preserve"> by an experiment 2 participant</w:delText>
          </w:r>
          <w:r w:rsidRPr="00577985" w:rsidDel="002E666C">
            <w:delText>) minus the proportion of false alarms (</w:delText>
          </w:r>
          <w:r w:rsidDel="002E666C">
            <w:delText xml:space="preserve">i.e., </w:delText>
          </w:r>
          <w:r w:rsidRPr="00577985" w:rsidDel="002E666C">
            <w:delText xml:space="preserve">when </w:delText>
          </w:r>
          <w:r w:rsidDel="002E666C">
            <w:delText>a strategy was not used by a pilot participant but was selected by an experiment 2 participant</w:delText>
          </w:r>
          <w:r w:rsidRPr="00577985" w:rsidDel="002E666C">
            <w:delText>).</w:delText>
          </w:r>
          <w:r w:rsidDel="002E666C">
            <w:delTex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delText>
          </w:r>
          <w:r w:rsidRPr="00E633F1" w:rsidDel="002E666C">
            <w:rPr>
              <w:i/>
              <w:iCs/>
            </w:rPr>
            <w:delText xml:space="preserve">d’ </w:delText>
          </w:r>
          <w:r w:rsidDel="002E666C">
            <w:delText>= -0.08) but were below chance in matching distraction (</w:delText>
          </w:r>
          <w:r w:rsidRPr="00774C33" w:rsidDel="002E666C">
            <w:delText>d</w:delText>
          </w:r>
          <w:r w:rsidDel="002E666C">
            <w:delText>’ = -0.41) (</w:delText>
          </w:r>
          <w:r w:rsidDel="002E666C">
            <w:rPr>
              <w:b/>
              <w:bCs/>
            </w:rPr>
            <w:delText>Fig. 6</w:delText>
          </w:r>
          <w:r w:rsidRPr="00EB0294" w:rsidDel="002E666C">
            <w:delText>)</w:delText>
          </w:r>
          <w:r w:rsidDel="002E666C">
            <w:delText xml:space="preserve">. The difference in selection congruency between these strategies was significant as determined by a paired samples t-test </w:delText>
          </w:r>
          <w:r w:rsidRPr="00577985" w:rsidDel="002E666C">
            <w:rPr>
              <w:bCs/>
              <w:szCs w:val="24"/>
            </w:rPr>
            <w:delText xml:space="preserve"> (</w:delText>
          </w:r>
          <w:r w:rsidRPr="00E633F1" w:rsidDel="002E666C">
            <w:rPr>
              <w:bCs/>
              <w:i/>
              <w:iCs/>
              <w:szCs w:val="24"/>
            </w:rPr>
            <w:delText>x</w:delText>
          </w:r>
          <w:r w:rsidRPr="00E633F1" w:rsidDel="002E666C">
            <w:rPr>
              <w:bCs/>
              <w:i/>
              <w:iCs/>
              <w:szCs w:val="24"/>
              <w:vertAlign w:val="subscript"/>
            </w:rPr>
            <w:delText>diff</w:delText>
          </w:r>
          <w:r w:rsidRPr="00E633F1" w:rsidDel="002E666C">
            <w:rPr>
              <w:bCs/>
              <w:i/>
              <w:iCs/>
              <w:szCs w:val="24"/>
            </w:rPr>
            <w:delText xml:space="preserve"> </w:delText>
          </w:r>
          <w:r w:rsidRPr="00577985" w:rsidDel="002E666C">
            <w:rPr>
              <w:bCs/>
              <w:szCs w:val="24"/>
            </w:rPr>
            <w:delText xml:space="preserve">= </w:delText>
          </w:r>
          <w:r w:rsidDel="002E666C">
            <w:rPr>
              <w:bCs/>
              <w:szCs w:val="24"/>
            </w:rPr>
            <w:delText>0.328</w:delText>
          </w:r>
          <w:r w:rsidRPr="00577985" w:rsidDel="002E666C">
            <w:rPr>
              <w:bCs/>
              <w:szCs w:val="24"/>
            </w:rPr>
            <w:delText xml:space="preserve">, </w:delText>
          </w:r>
          <w:r w:rsidRPr="00E633F1" w:rsidDel="002E666C">
            <w:rPr>
              <w:bCs/>
              <w:i/>
              <w:iCs/>
              <w:szCs w:val="24"/>
            </w:rPr>
            <w:delText>95% CI</w:delText>
          </w:r>
          <w:r w:rsidDel="002E666C">
            <w:rPr>
              <w:bCs/>
              <w:i/>
              <w:iCs/>
              <w:szCs w:val="24"/>
            </w:rPr>
            <w:delText xml:space="preserve"> </w:delText>
          </w:r>
          <w:r w:rsidRPr="00E633F1" w:rsidDel="002E666C">
            <w:rPr>
              <w:bCs/>
              <w:szCs w:val="24"/>
            </w:rPr>
            <w:delText>=</w:delText>
          </w:r>
          <w:r w:rsidDel="002E666C">
            <w:rPr>
              <w:bCs/>
              <w:szCs w:val="24"/>
            </w:rPr>
            <w:delText xml:space="preserve"> [0.313</w:delText>
          </w:r>
          <w:r w:rsidRPr="00577985" w:rsidDel="002E666C">
            <w:rPr>
              <w:bCs/>
              <w:szCs w:val="24"/>
            </w:rPr>
            <w:delText xml:space="preserve">, </w:delText>
          </w:r>
          <w:r w:rsidDel="002E666C">
            <w:rPr>
              <w:bCs/>
              <w:szCs w:val="24"/>
            </w:rPr>
            <w:delText>0.342]</w:delText>
          </w:r>
          <w:r w:rsidRPr="00577985" w:rsidDel="002E666C">
            <w:rPr>
              <w:bCs/>
              <w:szCs w:val="24"/>
            </w:rPr>
            <w:delText xml:space="preserve">, </w:delText>
          </w:r>
          <w:r w:rsidRPr="00E633F1" w:rsidDel="002E666C">
            <w:rPr>
              <w:bCs/>
              <w:i/>
              <w:iCs/>
              <w:szCs w:val="24"/>
            </w:rPr>
            <w:delText>t</w:delText>
          </w:r>
          <w:r w:rsidRPr="00577985" w:rsidDel="002E666C">
            <w:rPr>
              <w:bCs/>
              <w:szCs w:val="24"/>
            </w:rPr>
            <w:delText>(</w:delText>
          </w:r>
          <w:r w:rsidDel="002E666C">
            <w:rPr>
              <w:bCs/>
              <w:szCs w:val="24"/>
            </w:rPr>
            <w:delText>149)</w:delText>
          </w:r>
          <w:r w:rsidRPr="00577985" w:rsidDel="002E666C">
            <w:rPr>
              <w:bCs/>
              <w:szCs w:val="24"/>
            </w:rPr>
            <w:delText xml:space="preserve"> = </w:delText>
          </w:r>
          <w:r w:rsidDel="002E666C">
            <w:rPr>
              <w:bCs/>
              <w:szCs w:val="24"/>
            </w:rPr>
            <w:delText>43</w:delText>
          </w:r>
          <w:r w:rsidRPr="00577985" w:rsidDel="002E666C">
            <w:rPr>
              <w:bCs/>
              <w:szCs w:val="24"/>
            </w:rPr>
            <w:delText xml:space="preserve">, </w:delText>
          </w:r>
          <w:r w:rsidRPr="00E633F1" w:rsidDel="002E666C">
            <w:rPr>
              <w:bCs/>
              <w:i/>
              <w:iCs/>
              <w:szCs w:val="24"/>
            </w:rPr>
            <w:delText>p</w:delText>
          </w:r>
          <w:r w:rsidRPr="00577985" w:rsidDel="002E666C">
            <w:rPr>
              <w:bCs/>
              <w:szCs w:val="24"/>
            </w:rPr>
            <w:delText xml:space="preserve"> &lt; 0.001)</w:delText>
          </w:r>
          <w:r w:rsidDel="002E666C">
            <w:rPr>
              <w:bCs/>
              <w:szCs w:val="24"/>
            </w:rPr>
            <w:delText>,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haunted house sample, as distraction was only selected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delText>
          </w:r>
        </w:del>
      </w:ins>
    </w:p>
    <w:p w14:paraId="775499BD" w14:textId="453F9B16" w:rsidR="0043784E" w:rsidRDefault="0043784E">
      <w:pPr>
        <w:spacing w:after="0" w:line="480" w:lineRule="auto"/>
        <w:ind w:left="0" w:firstLine="720"/>
        <w:rPr>
          <w:ins w:id="4036" w:author="Billy Mitchell" w:date="2023-11-09T01:05:00Z"/>
          <w:b/>
          <w:szCs w:val="24"/>
        </w:rPr>
        <w:pPrChange w:id="4037" w:author="Billy Mitchell" w:date="2023-11-09T22:53:00Z">
          <w:pPr>
            <w:spacing w:after="160" w:line="259" w:lineRule="auto"/>
            <w:ind w:left="0" w:firstLine="0"/>
          </w:pPr>
        </w:pPrChange>
      </w:pPr>
      <w:ins w:id="4038" w:author="Billy Mitchell" w:date="2023-11-09T01:05:00Z">
        <w:r>
          <w:rPr>
            <w:b/>
            <w:szCs w:val="24"/>
          </w:rPr>
          <w:br w:type="page"/>
        </w:r>
      </w:ins>
    </w:p>
    <w:p w14:paraId="4AC19844" w14:textId="13239D49" w:rsidR="00EB6E76" w:rsidDel="00994776" w:rsidRDefault="00EB6E76" w:rsidP="00FE44DA">
      <w:pPr>
        <w:spacing w:after="160" w:line="259" w:lineRule="auto"/>
        <w:ind w:left="0" w:firstLine="0"/>
        <w:rPr>
          <w:del w:id="4039" w:author="Billy Mitchell [2]" w:date="2023-11-09T14:49:00Z"/>
          <w:b/>
          <w:szCs w:val="24"/>
        </w:rPr>
      </w:pPr>
    </w:p>
    <w:p w14:paraId="786883E4" w14:textId="09D9060C" w:rsidR="00EB6E76" w:rsidDel="00994776" w:rsidRDefault="00EB6E76" w:rsidP="00FE44DA">
      <w:pPr>
        <w:spacing w:after="160" w:line="259" w:lineRule="auto"/>
        <w:ind w:left="0" w:firstLine="0"/>
        <w:rPr>
          <w:del w:id="4040" w:author="Billy Mitchell [2]" w:date="2023-11-09T14:49:00Z"/>
          <w:b/>
          <w:szCs w:val="24"/>
        </w:rPr>
      </w:pPr>
    </w:p>
    <w:p w14:paraId="58B0197E" w14:textId="25B74BA2" w:rsidR="00654027" w:rsidRDefault="00B720B2" w:rsidP="00FE44DA">
      <w:pPr>
        <w:spacing w:after="160" w:line="259" w:lineRule="auto"/>
        <w:ind w:left="0" w:firstLine="0"/>
        <w:rPr>
          <w:b/>
          <w:szCs w:val="24"/>
        </w:rPr>
      </w:pPr>
      <w:r w:rsidRPr="008C7178">
        <w:rPr>
          <w:b/>
          <w:szCs w:val="24"/>
        </w:rPr>
        <w:t>GENERAL DISCUSSION</w:t>
      </w:r>
      <w:bookmarkStart w:id="4041" w:name="_Hlk120030645"/>
    </w:p>
    <w:p w14:paraId="19A92E23" w14:textId="382F3C21" w:rsidR="00654027" w:rsidRDefault="00C42BA3" w:rsidP="000967D7">
      <w:pPr>
        <w:spacing w:after="0" w:line="480" w:lineRule="auto"/>
        <w:ind w:left="0" w:firstLine="720"/>
        <w:rPr>
          <w:szCs w:val="24"/>
        </w:rPr>
      </w:pPr>
      <w:ins w:id="4042" w:author="Billy Mitchell" w:date="2023-11-10T03:31:00Z">
        <w:r>
          <w:rPr>
            <w:szCs w:val="24"/>
          </w:rPr>
          <w:t>Three</w:t>
        </w:r>
      </w:ins>
      <w:del w:id="4043" w:author="Billy Mitchell" w:date="2023-11-10T03:31:00Z">
        <w:r w:rsidR="00B720B2" w:rsidRPr="008C7178" w:rsidDel="00C42BA3">
          <w:rPr>
            <w:szCs w:val="24"/>
          </w:rPr>
          <w:delText>T</w:delText>
        </w:r>
        <w:r w:rsidR="00245B8B" w:rsidDel="00C42BA3">
          <w:rPr>
            <w:szCs w:val="24"/>
          </w:rPr>
          <w:delText>wo</w:delText>
        </w:r>
      </w:del>
      <w:r w:rsidR="00B720B2" w:rsidRPr="008C7178">
        <w:rPr>
          <w:szCs w:val="24"/>
        </w:rPr>
        <w:t xml:space="preserve"> experiments examined the association between emotional intensity and regulation strategy usage in </w:t>
      </w:r>
      <w:ins w:id="4044" w:author="Billy Mitchell" w:date="2023-11-10T03:31:00Z">
        <w:r>
          <w:rPr>
            <w:szCs w:val="24"/>
          </w:rPr>
          <w:t>response to dynamic</w:t>
        </w:r>
      </w:ins>
      <w:del w:id="4045" w:author="Billy Mitchell" w:date="2023-11-10T03:31:00Z">
        <w:r w:rsidR="00B720B2" w:rsidRPr="008C7178" w:rsidDel="00C42BA3">
          <w:rPr>
            <w:szCs w:val="24"/>
          </w:rPr>
          <w:delText xml:space="preserve">a </w:delText>
        </w:r>
        <w:r w:rsidR="00245B8B" w:rsidDel="00C42BA3">
          <w:rPr>
            <w:szCs w:val="24"/>
          </w:rPr>
          <w:delText>complex</w:delText>
        </w:r>
      </w:del>
      <w:r w:rsidR="00245B8B">
        <w:rPr>
          <w:szCs w:val="24"/>
        </w:rPr>
        <w:t>,</w:t>
      </w:r>
      <w:del w:id="4046" w:author="Billy Mitchell" w:date="2023-11-10T03:31:00Z">
        <w:r w:rsidR="00245B8B" w:rsidDel="00C42BA3">
          <w:rPr>
            <w:szCs w:val="24"/>
          </w:rPr>
          <w:delText xml:space="preserve"> high-intensity, multimodal</w:delText>
        </w:r>
      </w:del>
      <w:ins w:id="4047" w:author="Billy Mitchell" w:date="2023-11-10T03:31:00Z">
        <w:r>
          <w:rPr>
            <w:szCs w:val="24"/>
          </w:rPr>
          <w:t xml:space="preserve"> multimodal stimuli of varying intensity</w:t>
        </w:r>
      </w:ins>
      <w:del w:id="4048" w:author="Billy Mitchell" w:date="2023-11-10T03:31:00Z">
        <w:r w:rsidR="00B720B2" w:rsidRPr="008C7178" w:rsidDel="00C42BA3">
          <w:rPr>
            <w:szCs w:val="24"/>
          </w:rPr>
          <w:delText xml:space="preserve"> context</w:delText>
        </w:r>
      </w:del>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del w:id="4049" w:author="Billy Mitchell" w:date="2023-11-08T02:26:00Z">
        <w:r w:rsidR="00B720B2" w:rsidRPr="008C7178" w:rsidDel="00C70EEB">
          <w:rPr>
            <w:szCs w:val="24"/>
          </w:rPr>
          <w:delText xml:space="preserve">predicted regulation </w:delText>
        </w:r>
      </w:del>
      <w:del w:id="4050" w:author="Billy Mitchell" w:date="2023-11-08T02:24:00Z">
        <w:r w:rsidR="00B720B2" w:rsidRPr="008C7178" w:rsidDel="005C6A10">
          <w:rPr>
            <w:szCs w:val="24"/>
          </w:rPr>
          <w:delText>extent</w:delText>
        </w:r>
      </w:del>
      <w:del w:id="4051" w:author="Billy Mitchell" w:date="2023-11-08T02:26:00Z">
        <w:r w:rsidR="00B720B2" w:rsidRPr="008C7178" w:rsidDel="00C70EEB">
          <w:rPr>
            <w:szCs w:val="24"/>
          </w:rPr>
          <w:delText>, but not</w:delText>
        </w:r>
      </w:del>
      <w:ins w:id="4052" w:author="Billy Mitchell" w:date="2023-11-08T02:26:00Z">
        <w:r w:rsidR="00C70EEB">
          <w:rPr>
            <w:szCs w:val="24"/>
          </w:rPr>
          <w:t>did not predict</w:t>
        </w:r>
      </w:ins>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del w:id="4053" w:author="Billy Mitchell" w:date="2023-11-13T18:59:00Z">
        <w:r w:rsidR="00B720B2" w:rsidRPr="008C7178" w:rsidDel="0039054B">
          <w:rPr>
            <w:szCs w:val="24"/>
          </w:rPr>
          <w:delText>choice</w:delText>
        </w:r>
        <w:r w:rsidR="00A11BE7" w:rsidDel="0039054B">
          <w:rPr>
            <w:szCs w:val="24"/>
          </w:rPr>
          <w:delText xml:space="preserve"> </w:delText>
        </w:r>
      </w:del>
      <w:ins w:id="4054" w:author="Billy Mitchell" w:date="2023-11-13T18:59:00Z">
        <w:r w:rsidR="0039054B">
          <w:rPr>
            <w:szCs w:val="24"/>
          </w:rPr>
          <w:t>usage</w:t>
        </w:r>
        <w:r w:rsidR="0039054B">
          <w:rPr>
            <w:szCs w:val="24"/>
          </w:rPr>
          <w:t xml:space="preserve"> </w:t>
        </w:r>
      </w:ins>
      <w:r w:rsidR="00A11BE7">
        <w:rPr>
          <w:szCs w:val="24"/>
        </w:rPr>
        <w:t xml:space="preserve">among participants </w:t>
      </w:r>
      <w:del w:id="4055" w:author="Billy Mitchell" w:date="2023-11-10T03:32:00Z">
        <w:r w:rsidR="00A11BE7" w:rsidDel="00C42BA3">
          <w:rPr>
            <w:szCs w:val="24"/>
          </w:rPr>
          <w:delText xml:space="preserve">considering </w:delText>
        </w:r>
      </w:del>
      <w:ins w:id="4056" w:author="Billy Mitchell" w:date="2023-11-10T03:32:00Z">
        <w:r>
          <w:rPr>
            <w:szCs w:val="24"/>
          </w:rPr>
          <w:t xml:space="preserve">forecasting regulatory behavior in response to descriptions of regulated </w:t>
        </w:r>
      </w:ins>
      <w:r w:rsidR="00A11BE7">
        <w:rPr>
          <w:szCs w:val="24"/>
        </w:rPr>
        <w:t xml:space="preserve">events </w:t>
      </w:r>
      <w:del w:id="4057" w:author="Billy Mitchell" w:date="2023-11-10T03:32:00Z">
        <w:r w:rsidR="00A11BE7" w:rsidDel="00C42BA3">
          <w:rPr>
            <w:szCs w:val="24"/>
          </w:rPr>
          <w:delText>that had occurred within the</w:delText>
        </w:r>
      </w:del>
      <w:ins w:id="4058" w:author="Billy Mitchell" w:date="2023-11-10T03:32:00Z">
        <w:r>
          <w:rPr>
            <w:szCs w:val="24"/>
          </w:rPr>
          <w:t>that</w:t>
        </w:r>
      </w:ins>
      <w:r w:rsidR="00A11BE7">
        <w:rPr>
          <w:szCs w:val="24"/>
        </w:rPr>
        <w:t xml:space="preserve"> haunted house </w:t>
      </w:r>
      <w:ins w:id="4059" w:author="Billy Mitchell" w:date="2023-11-10T03:33:00Z">
        <w:r>
          <w:rPr>
            <w:szCs w:val="24"/>
          </w:rPr>
          <w:t>participants actually experienced</w:t>
        </w:r>
      </w:ins>
      <w:del w:id="4060" w:author="Billy Mitchell" w:date="2023-11-10T03:33:00Z">
        <w:r w:rsidR="00A11BE7" w:rsidDel="00C42BA3">
          <w:rPr>
            <w:szCs w:val="24"/>
          </w:rPr>
          <w:delText>but which they were exposed to via decontextualized vignettes</w:delText>
        </w:r>
      </w:del>
      <w:r w:rsidR="00B720B2" w:rsidRPr="008C7178">
        <w:rPr>
          <w:szCs w:val="24"/>
        </w:rPr>
        <w:t>.</w:t>
      </w:r>
      <w:ins w:id="4061" w:author="Billy Mitchell" w:date="2023-11-10T03:33:00Z">
        <w:r>
          <w:rPr>
            <w:szCs w:val="24"/>
          </w:rPr>
          <w:t xml:space="preserve"> However, forecasters overpredicted how often distraction was used by experiencers. Study 3 measured differences between experiencers and forecasters regarding </w:t>
        </w:r>
      </w:ins>
      <w:ins w:id="4062" w:author="Billy Mitchell" w:date="2023-11-13T19:30:00Z">
        <w:r w:rsidR="006021D3">
          <w:rPr>
            <w:szCs w:val="24"/>
          </w:rPr>
          <w:t>ER</w:t>
        </w:r>
      </w:ins>
      <w:ins w:id="4063" w:author="Billy Mitchell" w:date="2023-11-10T03:34:00Z">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distraction was used</w:t>
        </w:r>
      </w:ins>
      <w:ins w:id="4064" w:author="Billy Mitchell" w:date="2023-11-10T03:35:00Z">
        <w:r w:rsidR="007B2779">
          <w:rPr>
            <w:szCs w:val="24"/>
          </w:rPr>
          <w:t xml:space="preserve"> or </w:t>
        </w:r>
      </w:ins>
      <w:ins w:id="4065" w:author="Billy Mitchell" w:date="2023-11-13T18:59:00Z">
        <w:r w:rsidR="0039054B">
          <w:rPr>
            <w:szCs w:val="24"/>
          </w:rPr>
          <w:t>forecasted</w:t>
        </w:r>
      </w:ins>
      <w:ins w:id="4066" w:author="Billy Mitchell" w:date="2023-11-10T03:34:00Z">
        <w:r w:rsidR="007B2779">
          <w:rPr>
            <w:szCs w:val="24"/>
          </w:rPr>
          <w:t xml:space="preserve"> </w:t>
        </w:r>
        <w:r>
          <w:rPr>
            <w:szCs w:val="24"/>
          </w:rPr>
          <w:t xml:space="preserve">and how effective the groups </w:t>
        </w:r>
        <w:r w:rsidR="007B2779">
          <w:rPr>
            <w:szCs w:val="24"/>
          </w:rPr>
          <w:t xml:space="preserve">reported and predicted </w:t>
        </w:r>
      </w:ins>
      <w:ins w:id="4067" w:author="Billy Mitchell" w:date="2023-11-10T03:35:00Z">
        <w:r w:rsidR="007B2779">
          <w:rPr>
            <w:szCs w:val="24"/>
          </w:rPr>
          <w:t>distraction to be.</w:t>
        </w:r>
      </w:ins>
      <w:r w:rsidR="00B720B2" w:rsidRPr="008C7178">
        <w:rPr>
          <w:szCs w:val="24"/>
        </w:rPr>
        <w:t xml:space="preserve"> The present findings highlight challenges in translating </w:t>
      </w:r>
      <w:del w:id="4068" w:author="Billy Mitchell" w:date="2023-11-13T19:30:00Z">
        <w:r w:rsidR="00B720B2" w:rsidRPr="008C7178" w:rsidDel="006021D3">
          <w:rPr>
            <w:szCs w:val="24"/>
          </w:rPr>
          <w:delText>emotion regulation</w:delText>
        </w:r>
      </w:del>
      <w:ins w:id="4069" w:author="Billy Mitchell" w:date="2023-11-13T19:30:00Z">
        <w:r w:rsidR="006021D3">
          <w:rPr>
            <w:szCs w:val="24"/>
          </w:rPr>
          <w:t>ER</w:t>
        </w:r>
      </w:ins>
      <w:r w:rsidR="00B720B2" w:rsidRPr="008C7178">
        <w:rPr>
          <w:szCs w:val="24"/>
        </w:rPr>
        <w:t xml:space="preserve"> theory to real-world application, as </w:t>
      </w:r>
      <w:del w:id="4070" w:author="Billy Mitchell" w:date="2023-11-10T03:35:00Z">
        <w:r w:rsidR="00B720B2" w:rsidRPr="008C7178" w:rsidDel="007B2779">
          <w:rPr>
            <w:szCs w:val="24"/>
          </w:rPr>
          <w:delText>decontextualized high-intensity</w:delText>
        </w:r>
      </w:del>
      <w:ins w:id="4071" w:author="Billy Mitchell" w:date="2023-11-10T03:35:00Z">
        <w:r w:rsidR="007B2779">
          <w:rPr>
            <w:szCs w:val="24"/>
          </w:rPr>
          <w:t>complex, dynamic</w:t>
        </w:r>
      </w:ins>
      <w:r w:rsidR="00B720B2" w:rsidRPr="008C7178">
        <w:rPr>
          <w:szCs w:val="24"/>
        </w:rPr>
        <w:t xml:space="preserve"> </w:t>
      </w:r>
      <w:ins w:id="4072" w:author="Billy Mitchell" w:date="2023-11-10T03:35:00Z">
        <w:r w:rsidR="007B2779">
          <w:rPr>
            <w:szCs w:val="24"/>
          </w:rPr>
          <w:t>situations</w:t>
        </w:r>
      </w:ins>
      <w:ins w:id="4073" w:author="Billy Mitchell" w:date="2023-11-10T03:36:00Z">
        <w:r w:rsidR="007B2779" w:rsidRPr="007B2779">
          <w:rPr>
            <w:szCs w:val="24"/>
          </w:rPr>
          <w:t xml:space="preserve"> </w:t>
        </w:r>
        <w:r w:rsidR="007B2779" w:rsidRPr="008C7178">
          <w:rPr>
            <w:szCs w:val="24"/>
          </w:rPr>
          <w:t>in everyday life</w:t>
        </w:r>
        <w:r w:rsidR="007B2779" w:rsidRPr="008C7178" w:rsidDel="007B2779">
          <w:rPr>
            <w:szCs w:val="24"/>
          </w:rPr>
          <w:t xml:space="preserve"> </w:t>
        </w:r>
      </w:ins>
      <w:del w:id="4074" w:author="Billy Mitchell" w:date="2023-11-10T03:35:00Z">
        <w:r w:rsidR="00B720B2" w:rsidRPr="008C7178" w:rsidDel="007B2779">
          <w:rPr>
            <w:szCs w:val="24"/>
          </w:rPr>
          <w:delText>paradigms</w:delText>
        </w:r>
      </w:del>
      <w:r w:rsidR="00B720B2" w:rsidRPr="008C7178">
        <w:rPr>
          <w:szCs w:val="24"/>
        </w:rPr>
        <w:t xml:space="preserve"> may </w:t>
      </w:r>
      <w:ins w:id="4075" w:author="Billy Mitchell" w:date="2023-11-10T03:35:00Z">
        <w:r w:rsidR="007B2779">
          <w:rPr>
            <w:szCs w:val="24"/>
          </w:rPr>
          <w:t xml:space="preserve">strongly influence the </w:t>
        </w:r>
      </w:ins>
      <w:ins w:id="4076" w:author="Billy Mitchell" w:date="2023-11-10T03:36:00Z">
        <w:r w:rsidR="007B2779">
          <w:rPr>
            <w:szCs w:val="24"/>
          </w:rPr>
          <w:t xml:space="preserve">efficacy and frequency with which regulatory strategies are used. </w:t>
        </w:r>
      </w:ins>
      <w:del w:id="4077" w:author="Billy Mitchell" w:date="2023-11-10T03:36:00Z">
        <w:r w:rsidR="00B720B2" w:rsidRPr="008C7178" w:rsidDel="007B2779">
          <w:rPr>
            <w:szCs w:val="24"/>
          </w:rPr>
          <w:delText>not accurately reflect regulatory</w:delText>
        </w:r>
      </w:del>
      <w:r w:rsidR="00B720B2" w:rsidRPr="008C7178">
        <w:rPr>
          <w:szCs w:val="24"/>
        </w:rPr>
        <w:t xml:space="preserve"> </w:t>
      </w:r>
      <w:del w:id="4078" w:author="Billy Mitchell" w:date="2023-11-10T03:36:00Z">
        <w:r w:rsidR="00B720B2" w:rsidRPr="008C7178" w:rsidDel="007B2779">
          <w:rPr>
            <w:szCs w:val="24"/>
          </w:rPr>
          <w:delText>behaviors in everyday life.</w:delText>
        </w:r>
      </w:del>
      <w:r w:rsidR="00B720B2" w:rsidRPr="008C7178">
        <w:rPr>
          <w:szCs w:val="24"/>
        </w:rPr>
        <w:t xml:space="preserve">  </w:t>
      </w:r>
    </w:p>
    <w:p w14:paraId="53B9A953" w14:textId="28BD2A50" w:rsidR="00857F3D" w:rsidRDefault="00857F3D" w:rsidP="000967D7">
      <w:pPr>
        <w:spacing w:after="0" w:line="480" w:lineRule="auto"/>
        <w:ind w:left="0" w:firstLine="720"/>
        <w:rPr>
          <w:ins w:id="4079" w:author="Billy Mitchell" w:date="2023-11-10T03:59:00Z"/>
          <w:szCs w:val="24"/>
        </w:rPr>
      </w:pPr>
      <w:r>
        <w:rPr>
          <w:szCs w:val="24"/>
        </w:rPr>
        <w:t>The</w:t>
      </w:r>
      <w:r w:rsidR="00EC3FBC">
        <w:rPr>
          <w:szCs w:val="24"/>
        </w:rPr>
        <w:t>se</w:t>
      </w:r>
      <w:r>
        <w:rPr>
          <w:szCs w:val="24"/>
        </w:rPr>
        <w:t xml:space="preserve"> results</w:t>
      </w:r>
      <w:ins w:id="4080" w:author="chelsea helion" w:date="2023-11-10T19:38:00Z">
        <w:r w:rsidR="005E73FF">
          <w:rPr>
            <w:szCs w:val="24"/>
          </w:rPr>
          <w:t xml:space="preserve"> </w:t>
        </w:r>
      </w:ins>
      <w:del w:id="4081" w:author="chelsea helion" w:date="2023-11-10T19:38:00Z">
        <w:r w:rsidDel="005E73FF">
          <w:rPr>
            <w:szCs w:val="24"/>
          </w:rPr>
          <w:delText xml:space="preserve"> </w:delText>
        </w:r>
      </w:del>
      <w:del w:id="4082" w:author="chelsea helion" w:date="2023-11-10T19:37:00Z">
        <w:r w:rsidDel="005E73FF">
          <w:rPr>
            <w:szCs w:val="24"/>
          </w:rPr>
          <w:delText xml:space="preserve">may </w:delText>
        </w:r>
      </w:del>
      <w:r>
        <w:rPr>
          <w:szCs w:val="24"/>
        </w:rPr>
        <w:t>offer nuance to our understanding of affective intensity’s influence upon regulation strategy application</w:t>
      </w:r>
      <w:r w:rsidR="00F3676B">
        <w:rPr>
          <w:szCs w:val="24"/>
        </w:rPr>
        <w:t xml:space="preserve"> and </w:t>
      </w:r>
      <w:del w:id="4083" w:author="chelsea helion" w:date="2023-11-10T19:38:00Z">
        <w:r w:rsidR="00F3676B" w:rsidDel="005E73FF">
          <w:rPr>
            <w:szCs w:val="24"/>
          </w:rPr>
          <w:delText>should be framed by the</w:delText>
        </w:r>
      </w:del>
      <w:ins w:id="4084" w:author="chelsea helion" w:date="2023-11-10T19:38:00Z">
        <w:r w:rsidR="005E73FF">
          <w:rPr>
            <w:szCs w:val="24"/>
          </w:rPr>
          <w:t>complements</w:t>
        </w:r>
      </w:ins>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ins w:id="4085" w:author="chelsea helion" w:date="2023-11-10T19:38:00Z">
        <w:r w:rsidR="005E73FF">
          <w:rPr>
            <w:szCs w:val="24"/>
          </w:rPr>
          <w:t>It is possible that i</w:t>
        </w:r>
      </w:ins>
      <w:del w:id="4086" w:author="chelsea helion" w:date="2023-11-10T19:38:00Z">
        <w:r w:rsidR="00E82ED7" w:rsidDel="005E73FF">
          <w:rPr>
            <w:szCs w:val="24"/>
          </w:rPr>
          <w:delText>I</w:delText>
        </w:r>
      </w:del>
      <w:r w:rsidR="00E82ED7">
        <w:rPr>
          <w:szCs w:val="24"/>
        </w:rPr>
        <w:t xml:space="preserve">ndividuals </w:t>
      </w:r>
      <w:del w:id="4087" w:author="chelsea helion" w:date="2023-11-10T19:38:00Z">
        <w:r w:rsidR="00E82ED7" w:rsidDel="005E73FF">
          <w:rPr>
            <w:szCs w:val="24"/>
          </w:rPr>
          <w:delText xml:space="preserve">likely found themselves </w:delText>
        </w:r>
      </w:del>
      <w:r w:rsidR="00E82ED7">
        <w:rPr>
          <w:szCs w:val="24"/>
        </w:rPr>
        <w:t xml:space="preserve">initially </w:t>
      </w:r>
      <w:del w:id="4088" w:author="chelsea helion" w:date="2023-11-10T19:38:00Z">
        <w:r w:rsidR="00E82ED7" w:rsidDel="005E73FF">
          <w:rPr>
            <w:szCs w:val="24"/>
          </w:rPr>
          <w:delText xml:space="preserve">regulating </w:delText>
        </w:r>
      </w:del>
      <w:ins w:id="4089" w:author="chelsea helion" w:date="2023-11-10T19:38:00Z">
        <w:r w:rsidR="005E73FF">
          <w:rPr>
            <w:szCs w:val="24"/>
          </w:rPr>
          <w:t xml:space="preserve">regulated their emotions </w:t>
        </w:r>
      </w:ins>
      <w:r w:rsidR="00E82ED7">
        <w:rPr>
          <w:szCs w:val="24"/>
        </w:rPr>
        <w:t>with the strategy they believed had the greatest value (i.e., the most effective strategy with the lowest effort investment</w:t>
      </w:r>
      <w:ins w:id="4090" w:author="chelsea helion" w:date="2023-11-10T19:39:00Z">
        <w:r w:rsidR="005E73FF">
          <w:rPr>
            <w:szCs w:val="24"/>
          </w:rPr>
          <w:t>, typically distraction</w:t>
        </w:r>
      </w:ins>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del w:id="4091" w:author="Billy Mitchell" w:date="2023-11-13T19:30:00Z">
        <w:r w:rsidR="00E82ED7" w:rsidRPr="00E82ED7" w:rsidDel="006021D3">
          <w:rPr>
            <w:szCs w:val="24"/>
          </w:rPr>
          <w:delText>emotion regulation</w:delText>
        </w:r>
      </w:del>
      <w:ins w:id="4092" w:author="Billy Mitchell" w:date="2023-11-13T19:30:00Z">
        <w:r w:rsidR="006021D3">
          <w:rPr>
            <w:szCs w:val="24"/>
          </w:rPr>
          <w:t>ER</w:t>
        </w:r>
      </w:ins>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ins w:id="4093" w:author="chelsea helion" w:date="2023-11-10T19:39:00Z">
        <w:r w:rsidR="00EC0DF4">
          <w:rPr>
            <w:szCs w:val="24"/>
          </w:rPr>
          <w:t xml:space="preserve"> (2015)</w:t>
        </w:r>
      </w:ins>
      <w:r w:rsidR="00F142D6">
        <w:rPr>
          <w:szCs w:val="24"/>
        </w:rPr>
        <w:t xml:space="preserve"> who posited that </w:t>
      </w:r>
      <w:r w:rsidR="00F142D6" w:rsidRPr="00F142D6">
        <w:rPr>
          <w:szCs w:val="24"/>
        </w:rPr>
        <w:t>a more explicit, higher-cost, model-based approach</w:t>
      </w:r>
      <w:r w:rsidR="007A5F22">
        <w:rPr>
          <w:szCs w:val="24"/>
        </w:rPr>
        <w:t xml:space="preserve"> to </w:t>
      </w:r>
      <w:del w:id="4094" w:author="Billy Mitchell" w:date="2023-11-13T19:30:00Z">
        <w:r w:rsidR="007A5F22" w:rsidDel="006021D3">
          <w:rPr>
            <w:szCs w:val="24"/>
          </w:rPr>
          <w:delText>emotion regulation</w:delText>
        </w:r>
      </w:del>
      <w:ins w:id="4095" w:author="Billy Mitchell" w:date="2023-11-13T19:30:00Z">
        <w:r w:rsidR="006021D3">
          <w:rPr>
            <w:szCs w:val="24"/>
          </w:rPr>
          <w:t>ER</w:t>
        </w:r>
      </w:ins>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del w:id="4096" w:author="Billy Mitchell" w:date="2023-11-13T19:30:00Z">
        <w:r w:rsidR="00F142D6" w:rsidRPr="00F142D6" w:rsidDel="006021D3">
          <w:rPr>
            <w:szCs w:val="24"/>
          </w:rPr>
          <w:delText>emotion regulation</w:delText>
        </w:r>
      </w:del>
      <w:ins w:id="4097" w:author="Billy Mitchell" w:date="2023-11-13T19:30:00Z">
        <w:r w:rsidR="006021D3">
          <w:rPr>
            <w:szCs w:val="24"/>
          </w:rPr>
          <w:t>ER</w:t>
        </w:r>
      </w:ins>
      <w:r w:rsidR="00F142D6" w:rsidRPr="00F142D6">
        <w:rPr>
          <w:szCs w:val="24"/>
        </w:rPr>
        <w:t xml:space="preserve"> tendencies </w:t>
      </w:r>
      <w:r w:rsidR="007A5F22">
        <w:rPr>
          <w:szCs w:val="24"/>
        </w:rPr>
        <w:t>were not arriving at their desired goal via prediction error adjustment alone</w:t>
      </w:r>
      <w:del w:id="4098" w:author="chelsea helion" w:date="2023-11-10T19:40:00Z">
        <w:r w:rsidR="007A5F22" w:rsidDel="00EC0DF4">
          <w:rPr>
            <w:szCs w:val="24"/>
          </w:rPr>
          <w:delText xml:space="preserve"> </w:delText>
        </w:r>
        <w:r w:rsidR="007A5F22" w:rsidDel="00EC0DF4">
          <w:rPr>
            <w:szCs w:val="24"/>
          </w:rPr>
          <w:fldChar w:fldCharType="begin"/>
        </w:r>
        <w:r w:rsidR="00466715" w:rsidDel="00EC0DF4">
          <w:rPr>
            <w:szCs w:val="24"/>
          </w:rPr>
          <w:delInstrText xml:space="preserve"> ADDIN ZOTERO_ITEM CSL_CITATION {"citationID":"cu6CyfHg","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delInstrText>
        </w:r>
        <w:r w:rsidR="007A5F22" w:rsidDel="00EC0DF4">
          <w:rPr>
            <w:szCs w:val="24"/>
          </w:rPr>
          <w:fldChar w:fldCharType="separate"/>
        </w:r>
        <w:r w:rsidR="007A5F22" w:rsidRPr="007A5F22" w:rsidDel="00EC0DF4">
          <w:delText>(Etkin et al.,</w:delText>
        </w:r>
      </w:del>
      <w:del w:id="4099" w:author="chelsea helion" w:date="2023-11-10T19:39:00Z">
        <w:r w:rsidR="007A5F22" w:rsidRPr="007A5F22" w:rsidDel="00EC0DF4">
          <w:delText xml:space="preserve"> 2015</w:delText>
        </w:r>
      </w:del>
      <w:del w:id="4100" w:author="chelsea helion" w:date="2023-11-10T19:40:00Z">
        <w:r w:rsidR="007A5F22" w:rsidRPr="007A5F22" w:rsidDel="00EC0DF4">
          <w:delText>)</w:delText>
        </w:r>
        <w:r w:rsidR="007A5F22" w:rsidDel="00EC0DF4">
          <w:rPr>
            <w:szCs w:val="24"/>
          </w:rPr>
          <w:fldChar w:fldCharType="end"/>
        </w:r>
      </w:del>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w:t>
      </w:r>
      <w:del w:id="4101" w:author="Billy Mitchell" w:date="2023-11-10T03:37:00Z">
        <w:r w:rsidR="00EC3FBC" w:rsidDel="007B2779">
          <w:rPr>
            <w:szCs w:val="24"/>
          </w:rPr>
          <w:delText xml:space="preserve"> low-stimulation,</w:delText>
        </w:r>
      </w:del>
      <w:r w:rsidR="00EC3FBC">
        <w:rPr>
          <w:szCs w:val="24"/>
        </w:rPr>
        <w:t xml:space="preserve"> text-based representation</w:t>
      </w:r>
      <w:ins w:id="4102" w:author="Billy Mitchell" w:date="2023-11-10T03:37:00Z">
        <w:r w:rsidR="007B2779">
          <w:rPr>
            <w:szCs w:val="24"/>
          </w:rPr>
          <w:t xml:space="preserve"> or video</w:t>
        </w:r>
      </w:ins>
      <w:r w:rsidR="00EC3FBC">
        <w:rPr>
          <w:szCs w:val="24"/>
        </w:rPr>
        <w:t xml:space="preserve">, as had been done in </w:t>
      </w:r>
      <w:r w:rsidR="005C0C32">
        <w:rPr>
          <w:szCs w:val="24"/>
        </w:rPr>
        <w:t>Experiment</w:t>
      </w:r>
      <w:ins w:id="4103" w:author="Billy Mitchell" w:date="2023-11-10T03:37:00Z">
        <w:r w:rsidR="007B2779">
          <w:rPr>
            <w:szCs w:val="24"/>
          </w:rPr>
          <w:t>s</w:t>
        </w:r>
      </w:ins>
      <w:r w:rsidR="005C0C32">
        <w:rPr>
          <w:szCs w:val="24"/>
        </w:rPr>
        <w:t xml:space="preserve"> 2</w:t>
      </w:r>
      <w:ins w:id="4104" w:author="Billy Mitchell" w:date="2023-11-10T03:37:00Z">
        <w:r w:rsidR="007B2779">
          <w:rPr>
            <w:szCs w:val="24"/>
          </w:rPr>
          <w:t xml:space="preserve"> and 3</w:t>
        </w:r>
      </w:ins>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w:t>
      </w:r>
      <w:del w:id="4105" w:author="Billy Mitchell" w:date="2023-11-10T03:38:00Z">
        <w:r w:rsidR="005C0C32" w:rsidDel="007B2779">
          <w:rPr>
            <w:szCs w:val="24"/>
          </w:rPr>
          <w:delText xml:space="preserve"> (i.e., low and high intensity, </w:delText>
        </w:r>
        <w:r w:rsidR="00C52CA8" w:rsidDel="007B2779">
          <w:rPr>
            <w:szCs w:val="24"/>
          </w:rPr>
          <w:delText>respectively</w:delText>
        </w:r>
        <w:r w:rsidR="005C0C32" w:rsidDel="007B2779">
          <w:rPr>
            <w:szCs w:val="24"/>
          </w:rPr>
          <w:delText>)</w:delText>
        </w:r>
      </w:del>
      <w:r w:rsidR="005C0C32">
        <w:rPr>
          <w:szCs w:val="24"/>
        </w:rPr>
        <w:t xml:space="preserve">. </w:t>
      </w:r>
      <w:del w:id="4106" w:author="Billy Mitchell" w:date="2023-11-10T03:59:00Z">
        <w:r w:rsidDel="00B94C07">
          <w:rPr>
            <w:szCs w:val="24"/>
          </w:rPr>
          <w:delText xml:space="preserve">  </w:delText>
        </w:r>
      </w:del>
    </w:p>
    <w:p w14:paraId="0169A022" w14:textId="3AB430AA" w:rsidR="00B94C07" w:rsidDel="00B94C07" w:rsidRDefault="001227C9" w:rsidP="000967D7">
      <w:pPr>
        <w:spacing w:after="0" w:line="480" w:lineRule="auto"/>
        <w:ind w:left="0" w:firstLine="720"/>
        <w:rPr>
          <w:del w:id="4107" w:author="Billy Mitchell" w:date="2023-11-10T04:00:00Z"/>
          <w:szCs w:val="24"/>
        </w:rPr>
      </w:pPr>
      <w:ins w:id="4108" w:author="Billy Mitchell" w:date="2023-11-13T16:39:00Z">
        <w:r>
          <w:rPr>
            <w:szCs w:val="24"/>
          </w:rPr>
          <w:t xml:space="preserve">How a person </w:t>
        </w:r>
      </w:ins>
      <w:ins w:id="4109" w:author="Billy Mitchell" w:date="2023-11-13T16:42:00Z">
        <w:r w:rsidR="00CB6F14">
          <w:rPr>
            <w:szCs w:val="24"/>
          </w:rPr>
          <w:t xml:space="preserve">passively </w:t>
        </w:r>
      </w:ins>
      <w:ins w:id="4110" w:author="Billy Mitchell" w:date="2023-11-13T16:39:00Z">
        <w:r>
          <w:rPr>
            <w:szCs w:val="24"/>
          </w:rPr>
          <w:t xml:space="preserve">assesses </w:t>
        </w:r>
      </w:ins>
      <w:ins w:id="4111" w:author="Billy Mitchell" w:date="2023-11-13T16:41:00Z">
        <w:r>
          <w:rPr>
            <w:szCs w:val="24"/>
          </w:rPr>
          <w:t xml:space="preserve">the emotionally-relevant </w:t>
        </w:r>
      </w:ins>
      <w:ins w:id="4112" w:author="Billy Mitchell" w:date="2023-11-13T16:39:00Z">
        <w:r>
          <w:rPr>
            <w:szCs w:val="24"/>
          </w:rPr>
          <w:t xml:space="preserve">features of </w:t>
        </w:r>
      </w:ins>
      <w:ins w:id="4113" w:author="Billy Mitchell" w:date="2023-11-13T16:40:00Z">
        <w:r>
          <w:rPr>
            <w:szCs w:val="24"/>
          </w:rPr>
          <w:t>a</w:t>
        </w:r>
      </w:ins>
      <w:ins w:id="4114" w:author="Billy Mitchell" w:date="2023-11-13T16:41:00Z">
        <w:r>
          <w:rPr>
            <w:szCs w:val="24"/>
          </w:rPr>
          <w:t>n</w:t>
        </w:r>
      </w:ins>
      <w:ins w:id="4115" w:author="Billy Mitchell" w:date="2023-11-13T16:40:00Z">
        <w:r>
          <w:rPr>
            <w:szCs w:val="24"/>
          </w:rPr>
          <w:t xml:space="preserve"> environment </w:t>
        </w:r>
      </w:ins>
      <w:ins w:id="4116" w:author="Billy Mitchell" w:date="2023-11-10T04:00:00Z">
        <w:r w:rsidR="00B94C07">
          <w:rPr>
            <w:szCs w:val="24"/>
          </w:rPr>
          <w:t xml:space="preserve">may </w:t>
        </w:r>
      </w:ins>
      <w:ins w:id="4117" w:author="Billy Mitchell" w:date="2023-11-13T16:38:00Z">
        <w:r>
          <w:rPr>
            <w:szCs w:val="24"/>
          </w:rPr>
          <w:t>guide</w:t>
        </w:r>
      </w:ins>
      <w:ins w:id="4118" w:author="Billy Mitchell" w:date="2023-11-10T04:00:00Z">
        <w:r w:rsidR="00B94C07">
          <w:rPr>
            <w:szCs w:val="24"/>
          </w:rPr>
          <w:t xml:space="preserve"> regulatory behaviors</w:t>
        </w:r>
      </w:ins>
      <w:ins w:id="4119" w:author="Billy Mitchell" w:date="2023-11-10T04:01:00Z">
        <w:r w:rsidR="00B94C07">
          <w:rPr>
            <w:szCs w:val="24"/>
          </w:rPr>
          <w:t>, but</w:t>
        </w:r>
      </w:ins>
      <w:ins w:id="4120" w:author="Billy Mitchell" w:date="2023-11-13T16:41:00Z">
        <w:r>
          <w:rPr>
            <w:szCs w:val="24"/>
          </w:rPr>
          <w:t xml:space="preserve"> so to</w:t>
        </w:r>
      </w:ins>
      <w:ins w:id="4121" w:author="Billy Mitchell" w:date="2023-11-13T19:00:00Z">
        <w:r w:rsidR="0039054B">
          <w:rPr>
            <w:szCs w:val="24"/>
          </w:rPr>
          <w:t>o</w:t>
        </w:r>
      </w:ins>
      <w:ins w:id="4122" w:author="Billy Mitchell" w:date="2023-11-13T16:41:00Z">
        <w:r>
          <w:rPr>
            <w:szCs w:val="24"/>
          </w:rPr>
          <w:t xml:space="preserve"> might the action affordances</w:t>
        </w:r>
      </w:ins>
      <w:ins w:id="4123" w:author="Billy Mitchell" w:date="2023-11-13T16:43:00Z">
        <w:r w:rsidR="00CB6F14">
          <w:rPr>
            <w:szCs w:val="24"/>
          </w:rPr>
          <w:t xml:space="preserve"> </w:t>
        </w:r>
      </w:ins>
      <w:ins w:id="4124" w:author="Billy Mitchell" w:date="2023-11-13T20:21:00Z">
        <w:r w:rsidR="00EC2B97">
          <w:rPr>
            <w:szCs w:val="24"/>
          </w:rPr>
          <w:t>–</w:t>
        </w:r>
      </w:ins>
      <w:ins w:id="4125" w:author="Billy Mitchell" w:date="2023-11-13T16:41:00Z">
        <w:r>
          <w:rPr>
            <w:szCs w:val="24"/>
          </w:rPr>
          <w:t xml:space="preserve"> opportunities to </w:t>
        </w:r>
      </w:ins>
      <w:ins w:id="4126" w:author="Billy Mitchell" w:date="2023-11-13T16:42:00Z">
        <w:r w:rsidR="00CB6F14">
          <w:rPr>
            <w:szCs w:val="24"/>
          </w:rPr>
          <w:t xml:space="preserve">move, modify, or engage with the </w:t>
        </w:r>
      </w:ins>
      <w:ins w:id="4127" w:author="Billy Mitchell" w:date="2023-11-13T16:43:00Z">
        <w:r w:rsidR="00CB6F14">
          <w:rPr>
            <w:szCs w:val="24"/>
          </w:rPr>
          <w:t>environment</w:t>
        </w:r>
      </w:ins>
      <w:ins w:id="4128" w:author="Billy Mitchell" w:date="2023-11-13T16:42:00Z">
        <w:r w:rsidR="00CB6F14">
          <w:rPr>
            <w:szCs w:val="24"/>
          </w:rPr>
          <w:t xml:space="preserve"> </w:t>
        </w:r>
      </w:ins>
      <w:ins w:id="4129" w:author="Billy Mitchell" w:date="2023-11-13T16:43:00Z">
        <w:r w:rsidR="00CB6F14">
          <w:rPr>
            <w:szCs w:val="24"/>
          </w:rPr>
          <w:t>–</w:t>
        </w:r>
      </w:ins>
      <w:ins w:id="4130" w:author="Billy Mitchell" w:date="2023-11-13T16:42:00Z">
        <w:r w:rsidR="00CB6F14">
          <w:rPr>
            <w:szCs w:val="24"/>
          </w:rPr>
          <w:t xml:space="preserve"> </w:t>
        </w:r>
      </w:ins>
      <w:ins w:id="4131" w:author="Billy Mitchell" w:date="2023-11-13T16:43:00Z">
        <w:r w:rsidR="00CB6F14">
          <w:rPr>
            <w:szCs w:val="24"/>
          </w:rPr>
          <w:t>that a situation presents</w:t>
        </w:r>
      </w:ins>
      <w:ins w:id="4132" w:author="Billy Mitchell" w:date="2023-11-10T04:02:00Z">
        <w:r w:rsidR="00B94C07">
          <w:rPr>
            <w:szCs w:val="24"/>
          </w:rPr>
          <w:t>. Action</w:t>
        </w:r>
      </w:ins>
      <w:ins w:id="4133" w:author="Billy Mitchell" w:date="2023-11-10T04:07:00Z">
        <w:r w:rsidR="00466715">
          <w:rPr>
            <w:szCs w:val="24"/>
          </w:rPr>
          <w:t xml:space="preserve">-oriented perspectives on </w:t>
        </w:r>
      </w:ins>
      <w:ins w:id="4134" w:author="Billy Mitchell" w:date="2023-11-13T19:30:00Z">
        <w:r w:rsidR="006021D3">
          <w:rPr>
            <w:szCs w:val="24"/>
          </w:rPr>
          <w:t>ER</w:t>
        </w:r>
      </w:ins>
      <w:ins w:id="4135" w:author="Billy Mitchell" w:date="2023-11-10T04:07:00Z">
        <w:r w:rsidR="00466715">
          <w:rPr>
            <w:szCs w:val="24"/>
          </w:rPr>
          <w:t xml:space="preserve"> </w:t>
        </w:r>
      </w:ins>
      <w:ins w:id="4136" w:author="Billy Mitchell" w:date="2023-11-10T04:08:00Z">
        <w:r w:rsidR="00466715">
          <w:rPr>
            <w:szCs w:val="24"/>
          </w:rPr>
          <w:t xml:space="preserve">emphasize </w:t>
        </w:r>
      </w:ins>
      <w:ins w:id="4137" w:author="Billy Mitchell" w:date="2023-11-10T04:09:00Z">
        <w:r w:rsidR="00466715">
          <w:rPr>
            <w:szCs w:val="24"/>
          </w:rPr>
          <w:t xml:space="preserve">that emotion regulation behaviors are a product of </w:t>
        </w:r>
      </w:ins>
      <w:ins w:id="4138" w:author="Billy Mitchell" w:date="2023-11-10T04:10:00Z">
        <w:r w:rsidR="00466715">
          <w:rPr>
            <w:szCs w:val="24"/>
          </w:rPr>
          <w:t xml:space="preserve">active processes, </w:t>
        </w:r>
      </w:ins>
      <w:ins w:id="4139" w:author="Billy Mitchell" w:date="2023-11-10T04:12:00Z">
        <w:r w:rsidR="00466715">
          <w:rPr>
            <w:szCs w:val="24"/>
          </w:rPr>
          <w:t>such as</w:t>
        </w:r>
      </w:ins>
      <w:ins w:id="4140" w:author="Billy Mitchell" w:date="2023-11-10T04:10:00Z">
        <w:r w:rsidR="00466715">
          <w:rPr>
            <w:szCs w:val="24"/>
          </w:rPr>
          <w:t xml:space="preserve"> </w:t>
        </w:r>
      </w:ins>
      <w:ins w:id="4141" w:author="Billy Mitchell" w:date="2023-11-10T04:09:00Z">
        <w:r w:rsidR="00466715">
          <w:rPr>
            <w:szCs w:val="24"/>
          </w:rPr>
          <w:t>forward modelling</w:t>
        </w:r>
      </w:ins>
      <w:ins w:id="4142" w:author="Billy Mitchell" w:date="2023-11-13T16:55:00Z">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ins>
      <w:del w:id="4143" w:author="Billy Mitchell" w:date="2023-11-13T16:55:00Z">
        <w:r w:rsidR="00CB6F14" w:rsidDel="006660F3">
          <w:rPr>
            <w:szCs w:val="24"/>
          </w:rPr>
          <w:fldChar w:fldCharType="begin"/>
        </w:r>
        <w:r w:rsidR="006660F3" w:rsidDel="006660F3">
          <w:rPr>
            <w:szCs w:val="24"/>
          </w:rPr>
          <w:del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delInstrText>
        </w:r>
        <w:r w:rsidR="00CB6F14" w:rsidDel="006660F3">
          <w:rPr>
            <w:szCs w:val="24"/>
          </w:rPr>
          <w:fldChar w:fldCharType="separate"/>
        </w:r>
        <w:r w:rsidR="006660F3" w:rsidRPr="006660F3" w:rsidDel="006660F3">
          <w:rPr>
            <w:szCs w:val="24"/>
          </w:rPr>
          <w:delText>(Bramson et al., 2018; Mobbs et al., 2007; Saarimäki et al., 2016)</w:delText>
        </w:r>
        <w:r w:rsidR="00CB6F14" w:rsidDel="006660F3">
          <w:rPr>
            <w:szCs w:val="24"/>
          </w:rPr>
          <w:fldChar w:fldCharType="end"/>
        </w:r>
      </w:del>
      <w:ins w:id="4144" w:author="Billy Mitchell" w:date="2023-11-13T16:43:00Z">
        <w:r w:rsidR="00CB6F14">
          <w:rPr>
            <w:szCs w:val="24"/>
          </w:rPr>
          <w:t>C</w:t>
        </w:r>
      </w:ins>
      <w:ins w:id="4145" w:author="Billy Mitchell" w:date="2023-11-10T04:11:00Z">
        <w:r w:rsidR="00466715">
          <w:rPr>
            <w:szCs w:val="24"/>
          </w:rPr>
          <w:t xml:space="preserve">ommon associations between self-regulation, emotion, and activity in the sensorimotor and pre-motor systems </w:t>
        </w:r>
      </w:ins>
      <w:ins w:id="4146" w:author="Billy Mitchell" w:date="2023-11-10T04:12:00Z">
        <w:r w:rsidR="00466715">
          <w:rPr>
            <w:szCs w:val="24"/>
          </w:rPr>
          <w:t xml:space="preserve">illustrate how entangled action is with regulation </w:t>
        </w:r>
      </w:ins>
      <w:ins w:id="4147" w:author="Billy Mitchell" w:date="2023-11-13T16:55:00Z">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ins>
      <w:del w:id="4148" w:author="Billy Mitchell" w:date="2023-11-13T16:55:00Z">
        <w:r w:rsidR="00466715" w:rsidDel="006660F3">
          <w:rPr>
            <w:szCs w:val="24"/>
          </w:rPr>
          <w:fldChar w:fldCharType="begin"/>
        </w:r>
        <w:r w:rsidR="004C0A01" w:rsidDel="006660F3">
          <w:rPr>
            <w:szCs w:val="24"/>
          </w:rPr>
          <w:del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delInstrText>
        </w:r>
        <w:r w:rsidR="00466715" w:rsidDel="006660F3">
          <w:rPr>
            <w:szCs w:val="24"/>
          </w:rPr>
          <w:fldChar w:fldCharType="separate"/>
        </w:r>
        <w:r w:rsidR="004C0A01" w:rsidRPr="004C0A01" w:rsidDel="006660F3">
          <w:delText>(Bramson et al., 2023)</w:delText>
        </w:r>
        <w:r w:rsidR="00466715" w:rsidDel="006660F3">
          <w:rPr>
            <w:szCs w:val="24"/>
          </w:rPr>
          <w:fldChar w:fldCharType="end"/>
        </w:r>
      </w:del>
      <w:ins w:id="4149" w:author="Billy Mitchell" w:date="2023-11-10T04:15:00Z">
        <w:r w:rsidR="004C0A01">
          <w:rPr>
            <w:szCs w:val="24"/>
          </w:rPr>
          <w:t xml:space="preserve">The degree to which </w:t>
        </w:r>
      </w:ins>
      <w:ins w:id="4150" w:author="Billy Mitchell" w:date="2023-11-10T04:16:00Z">
        <w:r w:rsidR="004C0A01">
          <w:rPr>
            <w:szCs w:val="24"/>
          </w:rPr>
          <w:t xml:space="preserve">one is free to physically navigate their space or interact with evocative stimuli may have important implications </w:t>
        </w:r>
      </w:ins>
      <w:ins w:id="4151" w:author="Billy Mitchell" w:date="2023-11-10T04:22:00Z">
        <w:r w:rsidR="004C0A01">
          <w:rPr>
            <w:szCs w:val="24"/>
          </w:rPr>
          <w:t xml:space="preserve">on situational appraisals, thus informing </w:t>
        </w:r>
      </w:ins>
      <w:ins w:id="4152" w:author="Billy Mitchell" w:date="2023-11-10T04:23:00Z">
        <w:r w:rsidR="004C0A01">
          <w:rPr>
            <w:szCs w:val="24"/>
          </w:rPr>
          <w:t>which strategies participants predict may or may not work</w:t>
        </w:r>
      </w:ins>
      <w:ins w:id="4153" w:author="Billy Mitchell" w:date="2023-11-10T04:25:00Z">
        <w:r w:rsidR="0052343D">
          <w:rPr>
            <w:szCs w:val="24"/>
          </w:rPr>
          <w:t xml:space="preserve"> </w:t>
        </w:r>
      </w:ins>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ins w:id="4154" w:author="Billy Mitchell" w:date="2023-11-10T04:23:00Z">
        <w:r w:rsidR="004C0A01">
          <w:rPr>
            <w:szCs w:val="24"/>
          </w:rPr>
          <w:t xml:space="preserve">. </w:t>
        </w:r>
        <w:r w:rsidR="004C0A01" w:rsidRPr="004C0A01">
          <w:rPr>
            <w:b/>
            <w:bCs/>
            <w:szCs w:val="24"/>
            <w:rPrChange w:id="4155" w:author="Billy Mitchell" w:date="2023-11-10T04:23:00Z">
              <w:rPr>
                <w:szCs w:val="24"/>
              </w:rPr>
            </w:rPrChange>
          </w:rPr>
          <w:t xml:space="preserve">Figure </w:t>
        </w:r>
        <w:r w:rsidR="004C0A01">
          <w:rPr>
            <w:b/>
            <w:bCs/>
            <w:szCs w:val="24"/>
          </w:rPr>
          <w:t xml:space="preserve">5 </w:t>
        </w:r>
        <w:r w:rsidR="004C0A01">
          <w:rPr>
            <w:szCs w:val="24"/>
          </w:rPr>
          <w:t xml:space="preserve">highlights one example of this within the haunted house as a participant was able to </w:t>
        </w:r>
      </w:ins>
      <w:ins w:id="4156" w:author="Billy Mitchell" w:date="2023-11-10T04:24:00Z">
        <w:r w:rsidR="004C0A01">
          <w:rPr>
            <w:szCs w:val="24"/>
          </w:rPr>
          <w:t xml:space="preserve">mitigate </w:t>
        </w:r>
      </w:ins>
      <w:ins w:id="4157" w:author="Billy Mitchell" w:date="2023-11-10T04:23:00Z">
        <w:r w:rsidR="004C0A01">
          <w:rPr>
            <w:szCs w:val="24"/>
          </w:rPr>
          <w:t>a</w:t>
        </w:r>
      </w:ins>
      <w:ins w:id="4158" w:author="Billy Mitchell" w:date="2023-11-10T04:24:00Z">
        <w:r w:rsidR="004C0A01">
          <w:rPr>
            <w:szCs w:val="24"/>
          </w:rPr>
          <w:t xml:space="preserve"> negative emotional reaction by physically circumventing the stimulus.</w:t>
        </w:r>
      </w:ins>
      <w:ins w:id="4159" w:author="Billy Mitchell" w:date="2023-11-13T16:46:00Z">
        <w:r w:rsidR="00CB6F14">
          <w:rPr>
            <w:szCs w:val="24"/>
          </w:rPr>
          <w:t xml:space="preserve"> </w:t>
        </w:r>
      </w:ins>
      <w:ins w:id="4160" w:author="Billy Mitchell" w:date="2023-11-13T16:47:00Z">
        <w:r w:rsidR="00CB6F14">
          <w:rPr>
            <w:szCs w:val="24"/>
          </w:rPr>
          <w:t xml:space="preserve">Stimulus-response paradigms which situate participants in stationary </w:t>
        </w:r>
      </w:ins>
      <w:ins w:id="4161" w:author="Billy Mitchell" w:date="2023-11-13T16:48:00Z">
        <w:r w:rsidR="00CB6F14">
          <w:rPr>
            <w:szCs w:val="24"/>
          </w:rPr>
          <w:lastRenderedPageBreak/>
          <w:t xml:space="preserve">positions or lack contexts </w:t>
        </w:r>
      </w:ins>
      <w:ins w:id="4162" w:author="Billy Mitchell" w:date="2023-11-13T19:01:00Z">
        <w:r w:rsidR="0039054B">
          <w:rPr>
            <w:szCs w:val="24"/>
          </w:rPr>
          <w:t>enveloping</w:t>
        </w:r>
      </w:ins>
      <w:ins w:id="4163" w:author="Billy Mitchell" w:date="2023-11-13T16:48:00Z">
        <w:r w:rsidR="00CB6F14">
          <w:rPr>
            <w:szCs w:val="24"/>
          </w:rPr>
          <w:t xml:space="preserve"> the emotionally-evocative stimulus may not be well suited for modeling the effect that these factors have upon </w:t>
        </w:r>
      </w:ins>
      <w:ins w:id="4164" w:author="Billy Mitchell" w:date="2023-11-13T21:29:00Z">
        <w:r w:rsidR="001B6144">
          <w:rPr>
            <w:szCs w:val="24"/>
          </w:rPr>
          <w:t xml:space="preserve">typical or daily </w:t>
        </w:r>
      </w:ins>
      <w:ins w:id="4165" w:author="Billy Mitchell" w:date="2023-11-13T19:31:00Z">
        <w:r w:rsidR="006021D3">
          <w:rPr>
            <w:szCs w:val="24"/>
          </w:rPr>
          <w:t>ER</w:t>
        </w:r>
      </w:ins>
      <w:ins w:id="4166" w:author="Billy Mitchell" w:date="2023-11-13T16:48:00Z">
        <w:r w:rsidR="00CB6F14">
          <w:rPr>
            <w:szCs w:val="24"/>
          </w:rPr>
          <w:t xml:space="preserve"> strategy usage.</w:t>
        </w:r>
      </w:ins>
    </w:p>
    <w:p w14:paraId="3F0174DA" w14:textId="77777777" w:rsidR="00B94C07" w:rsidRDefault="00B94C07" w:rsidP="000967D7">
      <w:pPr>
        <w:spacing w:after="0" w:line="480" w:lineRule="auto"/>
        <w:ind w:left="0" w:firstLine="720"/>
        <w:rPr>
          <w:ins w:id="4167" w:author="Billy Mitchell" w:date="2023-11-10T04:03:00Z"/>
          <w:szCs w:val="24"/>
        </w:rPr>
      </w:pPr>
    </w:p>
    <w:p w14:paraId="3BC7BCB2" w14:textId="7A4DD404" w:rsidR="00654027" w:rsidRDefault="00733E94" w:rsidP="000967D7">
      <w:pPr>
        <w:spacing w:after="0" w:line="480" w:lineRule="auto"/>
        <w:ind w:left="0" w:firstLine="720"/>
        <w:rPr>
          <w:szCs w:val="24"/>
        </w:rPr>
      </w:pPr>
      <w:r>
        <w:rPr>
          <w:szCs w:val="24"/>
        </w:rPr>
        <w:t>C</w:t>
      </w:r>
      <w:r w:rsidRPr="008C7178">
        <w:rPr>
          <w:szCs w:val="24"/>
        </w:rPr>
        <w:t>old-</w:t>
      </w:r>
      <w:del w:id="4168" w:author="Billy Mitchell" w:date="2023-11-13T19:49:00Z">
        <w:r w:rsidRPr="008C7178" w:rsidDel="001213D1">
          <w:rPr>
            <w:szCs w:val="24"/>
          </w:rPr>
          <w:delText>to-</w:delText>
        </w:r>
      </w:del>
      <w:r w:rsidRPr="008C7178">
        <w:rPr>
          <w:szCs w:val="24"/>
        </w:rPr>
        <w:t xml:space="preserve">hot empathy gap </w:t>
      </w:r>
      <w:r w:rsidR="00B720B2" w:rsidRPr="008C7178">
        <w:rPr>
          <w:szCs w:val="24"/>
        </w:rPr>
        <w:t>research</w:t>
      </w:r>
      <w:ins w:id="4169" w:author="Billy Mitchell" w:date="2023-11-13T19:51:00Z">
        <w:r w:rsidR="001213D1">
          <w:rPr>
            <w:szCs w:val="24"/>
          </w:rPr>
          <w:t xml:space="preserve">, which measures </w:t>
        </w:r>
      </w:ins>
      <w:del w:id="4170" w:author="Billy Mitchell" w:date="2023-11-13T19:51:00Z">
        <w:r w:rsidRPr="008C7178" w:rsidDel="001213D1">
          <w:rPr>
            <w:szCs w:val="24"/>
          </w:rPr>
          <w:delText xml:space="preserve">, or </w:delText>
        </w:r>
      </w:del>
      <w:r>
        <w:rPr>
          <w:szCs w:val="24"/>
        </w:rPr>
        <w:t>forecasting differences</w:t>
      </w:r>
      <w:r w:rsidRPr="008C7178">
        <w:rPr>
          <w:szCs w:val="24"/>
        </w:rPr>
        <w:t xml:space="preserve"> between how people </w:t>
      </w:r>
      <w:ins w:id="4171" w:author="Billy Mitchell" w:date="2023-11-13T19:51:00Z">
        <w:r w:rsidR="001213D1">
          <w:rPr>
            <w:szCs w:val="24"/>
          </w:rPr>
          <w:t>think they</w:t>
        </w:r>
      </w:ins>
      <w:ins w:id="4172" w:author="Billy Mitchell" w:date="2023-11-13T19:56:00Z">
        <w:r w:rsidR="00DC6428">
          <w:rPr>
            <w:szCs w:val="24"/>
          </w:rPr>
          <w:t xml:space="preserve"> </w:t>
        </w:r>
      </w:ins>
      <w:ins w:id="4173" w:author="Billy Mitchell" w:date="2023-11-13T19:52:00Z">
        <w:r w:rsidR="001213D1">
          <w:rPr>
            <w:szCs w:val="24"/>
          </w:rPr>
          <w:t xml:space="preserve">will </w:t>
        </w:r>
      </w:ins>
      <w:r w:rsidRPr="008C7178">
        <w:rPr>
          <w:szCs w:val="24"/>
        </w:rPr>
        <w:t>feel</w:t>
      </w:r>
      <w:ins w:id="4174" w:author="Billy Mitchell" w:date="2023-11-13T19:56:00Z">
        <w:r w:rsidR="00DC6428">
          <w:rPr>
            <w:szCs w:val="24"/>
          </w:rPr>
          <w:t xml:space="preserve"> hypothetically</w:t>
        </w:r>
      </w:ins>
      <w:del w:id="4175" w:author="Billy Mitchell" w:date="2023-11-13T19:56:00Z">
        <w:r w:rsidRPr="008C7178" w:rsidDel="00DC6428">
          <w:rPr>
            <w:szCs w:val="24"/>
          </w:rPr>
          <w:delText xml:space="preserve"> </w:delText>
        </w:r>
      </w:del>
      <w:ins w:id="4176" w:author="Billy Mitchell" w:date="2023-11-13T19:56:00Z">
        <w:r w:rsidR="00DC6428">
          <w:rPr>
            <w:szCs w:val="24"/>
          </w:rPr>
          <w:t xml:space="preserve"> </w:t>
        </w:r>
      </w:ins>
      <w:del w:id="4177" w:author="Billy Mitchell" w:date="2023-11-13T19:52:00Z">
        <w:r w:rsidRPr="008C7178" w:rsidDel="001213D1">
          <w:rPr>
            <w:szCs w:val="24"/>
          </w:rPr>
          <w:delText xml:space="preserve">in relatively decontextualized circumstances </w:delText>
        </w:r>
      </w:del>
      <w:r w:rsidRPr="008C7178">
        <w:rPr>
          <w:szCs w:val="24"/>
        </w:rPr>
        <w:t xml:space="preserve">and how they </w:t>
      </w:r>
      <w:del w:id="4178" w:author="Billy Mitchell" w:date="2023-11-13T19:52:00Z">
        <w:r w:rsidRPr="008C7178" w:rsidDel="001213D1">
          <w:rPr>
            <w:szCs w:val="24"/>
          </w:rPr>
          <w:delText xml:space="preserve">think they would </w:delText>
        </w:r>
      </w:del>
      <w:r w:rsidRPr="008C7178">
        <w:rPr>
          <w:szCs w:val="24"/>
        </w:rPr>
        <w:t xml:space="preserve">feel in </w:t>
      </w:r>
      <w:ins w:id="4179" w:author="Billy Mitchell" w:date="2023-11-13T19:56:00Z">
        <w:r w:rsidR="00DC6428">
          <w:rPr>
            <w:szCs w:val="24"/>
          </w:rPr>
          <w:t>practice</w:t>
        </w:r>
      </w:ins>
      <w:ins w:id="4180" w:author="Billy Mitchell" w:date="2023-11-13T19:52:00Z">
        <w:r w:rsidR="001213D1">
          <w:rPr>
            <w:szCs w:val="24"/>
          </w:rPr>
          <w:t xml:space="preserve"> </w:t>
        </w:r>
      </w:ins>
      <w:del w:id="4181" w:author="Billy Mitchell" w:date="2023-11-13T19:52:00Z">
        <w:r w:rsidRPr="008C7178" w:rsidDel="001213D1">
          <w:rPr>
            <w:szCs w:val="24"/>
          </w:rPr>
          <w:delText>more intense circumstances</w:delText>
        </w:r>
        <w:r w:rsidR="0047236C" w:rsidDel="001213D1">
          <w:rPr>
            <w:szCs w:val="24"/>
          </w:rPr>
          <w:delText xml:space="preserve"> </w:delText>
        </w:r>
      </w:del>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ins w:id="4182" w:author="Billy Mitchell" w:date="2023-11-13T19:52:00Z">
        <w:r w:rsidR="001213D1">
          <w:rPr>
            <w:szCs w:val="24"/>
          </w:rPr>
          <w:t xml:space="preserve"> are relevant as well</w:t>
        </w:r>
      </w:ins>
      <w:del w:id="4183" w:author="Billy Mitchell" w:date="2023-11-13T19:52:00Z">
        <w:r w:rsidR="00B720B2" w:rsidRPr="008C7178" w:rsidDel="001213D1">
          <w:rPr>
            <w:szCs w:val="24"/>
          </w:rPr>
          <w:delText xml:space="preserve"> may </w:delText>
        </w:r>
        <w:r w:rsidDel="001213D1">
          <w:rPr>
            <w:szCs w:val="24"/>
          </w:rPr>
          <w:delText>be of note</w:delText>
        </w:r>
        <w:r w:rsidR="005C0C32" w:rsidDel="001213D1">
          <w:rPr>
            <w:szCs w:val="24"/>
          </w:rPr>
          <w:delText xml:space="preserve"> as well</w:delText>
        </w:r>
      </w:del>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ins w:id="4184" w:author="Billy Mitchell" w:date="2023-11-13T19:56:00Z">
        <w:r w:rsidR="00DC6428">
          <w:rPr>
            <w:szCs w:val="24"/>
          </w:rPr>
          <w:t xml:space="preserve"> They also mirror differences in st</w:t>
        </w:r>
      </w:ins>
      <w:ins w:id="4185" w:author="Billy Mitchell" w:date="2023-11-13T19:57:00Z">
        <w:r w:rsidR="00DC6428">
          <w:rPr>
            <w:szCs w:val="24"/>
          </w:rPr>
          <w:t>rategy usage and success</w:t>
        </w:r>
      </w:ins>
      <w:ins w:id="4186" w:author="Billy Mitchell" w:date="2023-11-13T19:58:00Z">
        <w:r w:rsidR="00015712">
          <w:rPr>
            <w:szCs w:val="24"/>
          </w:rPr>
          <w:t>.</w:t>
        </w:r>
      </w:ins>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ins w:id="4187" w:author="Billy Mitchell" w:date="2023-11-13T19:01:00Z">
        <w:r w:rsidR="0039054B">
          <w:rPr>
            <w:szCs w:val="24"/>
          </w:rPr>
          <w:t xml:space="preserve">dynamic, </w:t>
        </w:r>
      </w:ins>
      <w:ins w:id="4188" w:author="Billy Mitchell" w:date="2023-11-13T19:02:00Z">
        <w:r w:rsidR="0039054B">
          <w:rPr>
            <w:szCs w:val="24"/>
          </w:rPr>
          <w:t>feature-rich</w:t>
        </w:r>
      </w:ins>
      <w:del w:id="4189" w:author="Billy Mitchell" w:date="2023-11-13T19:01:00Z">
        <w:r w:rsidR="005C0C32" w:rsidDel="0039054B">
          <w:rPr>
            <w:szCs w:val="24"/>
          </w:rPr>
          <w:delText xml:space="preserve">high-stimulation </w:delText>
        </w:r>
      </w:del>
      <w:del w:id="4190" w:author="Billy Mitchell" w:date="2023-11-13T19:02:00Z">
        <w:r w:rsidR="00170D09" w:rsidDel="0039054B">
          <w:rPr>
            <w:szCs w:val="24"/>
          </w:rPr>
          <w:delText>quasi-natural</w:delText>
        </w:r>
        <w:r w:rsidR="00B720B2" w:rsidRPr="008C7178" w:rsidDel="0039054B">
          <w:rPr>
            <w:szCs w:val="24"/>
          </w:rPr>
          <w:delText>istic</w:delText>
        </w:r>
      </w:del>
      <w:r w:rsidR="00B720B2" w:rsidRPr="008C7178">
        <w:rPr>
          <w:szCs w:val="24"/>
        </w:rPr>
        <w:t xml:space="preserve"> paradigm to demonstrate this in the domain of ER, similar approaches have demonstrated similar discrepancies in </w:t>
      </w:r>
      <w:ins w:id="4191" w:author="Billy Mitchell" w:date="2023-11-13T19:10:00Z">
        <w:r w:rsidR="004830AC">
          <w:rPr>
            <w:szCs w:val="24"/>
          </w:rPr>
          <w:t xml:space="preserve">the </w:t>
        </w:r>
      </w:ins>
      <w:r w:rsidR="00B720B2" w:rsidRPr="008C7178">
        <w:rPr>
          <w:szCs w:val="24"/>
        </w:rPr>
        <w:t>moral domain</w:t>
      </w:r>
      <w:del w:id="4192" w:author="Billy Mitchell" w:date="2023-11-13T19:10:00Z">
        <w:r w:rsidR="00B720B2" w:rsidRPr="008C7178" w:rsidDel="004830AC">
          <w:rPr>
            <w:szCs w:val="24"/>
          </w:rPr>
          <w:delText>s</w:delText>
        </w:r>
      </w:del>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ins w:id="4193" w:author="Billy Mitchell" w:date="2023-11-13T19:47:00Z">
        <w:r w:rsidR="000D28DC">
          <w:rPr>
            <w:szCs w:val="24"/>
          </w:rPr>
          <w:t>.</w:t>
        </w:r>
      </w:ins>
      <w:ins w:id="4194" w:author="Billy Mitchell" w:date="2023-11-13T20:01:00Z">
        <w:r w:rsidR="00015712">
          <w:rPr>
            <w:szCs w:val="24"/>
          </w:rPr>
          <w:t xml:space="preserve"> </w:t>
        </w:r>
      </w:ins>
      <w:ins w:id="4195" w:author="Billy Mitchell" w:date="2023-11-13T20:02:00Z">
        <w:r w:rsidR="00015712">
          <w:rPr>
            <w:szCs w:val="24"/>
          </w:rPr>
          <w:t xml:space="preserve">Computerized lab tasks have been </w:t>
        </w:r>
      </w:ins>
      <w:ins w:id="4196" w:author="Billy Mitchell" w:date="2023-11-13T20:03:00Z">
        <w:r w:rsidR="00015712">
          <w:rPr>
            <w:szCs w:val="24"/>
          </w:rPr>
          <w:t xml:space="preserve">theorized to assess regulatory performance in optimal conditions </w:t>
        </w:r>
      </w:ins>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ins w:id="4197" w:author="Billy Mitchell" w:date="2023-11-13T20:04:00Z">
        <w:r w:rsidR="00015712">
          <w:rPr>
            <w:szCs w:val="24"/>
          </w:rPr>
          <w:t xml:space="preserve"> </w:t>
        </w:r>
      </w:ins>
      <w:ins w:id="4198" w:author="Billy Mitchell" w:date="2023-11-13T20:05:00Z">
        <w:r w:rsidR="00015712">
          <w:rPr>
            <w:szCs w:val="24"/>
          </w:rPr>
          <w:t>and this may contrast study designs such as Study 1, which may be closer to performance in typical conditions</w:t>
        </w:r>
      </w:ins>
      <w:ins w:id="4199" w:author="Billy Mitchell" w:date="2023-11-13T20:06:00Z">
        <w:r w:rsidR="00015712">
          <w:rPr>
            <w:szCs w:val="24"/>
          </w:rPr>
          <w:t>, and Studies 2 and 3, which may be somewhere in-between</w:t>
        </w:r>
      </w:ins>
      <w:ins w:id="4200" w:author="Billy Mitchell" w:date="2023-11-13T20:05:00Z">
        <w:r w:rsidR="00015712">
          <w:rPr>
            <w:szCs w:val="24"/>
          </w:rPr>
          <w:t xml:space="preserve"> </w:t>
        </w:r>
      </w:ins>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ins w:id="4201" w:author="Billy Mitchell" w:date="2023-11-13T20:05:00Z">
        <w:r w:rsidR="00015712">
          <w:rPr>
            <w:szCs w:val="24"/>
          </w:rPr>
          <w:t>.</w:t>
        </w:r>
      </w:ins>
      <w:ins w:id="4202" w:author="Billy Mitchell" w:date="2023-11-13T20:06:00Z">
        <w:r w:rsidR="00015712">
          <w:rPr>
            <w:szCs w:val="24"/>
          </w:rPr>
          <w:t xml:space="preserve"> </w:t>
        </w:r>
      </w:ins>
      <w:ins w:id="4203" w:author="Billy Mitchell" w:date="2023-11-13T20:07:00Z">
        <w:r w:rsidR="00015712">
          <w:rPr>
            <w:szCs w:val="24"/>
          </w:rPr>
          <w:t>Though p</w:t>
        </w:r>
      </w:ins>
      <w:ins w:id="4204" w:author="Billy Mitchell" w:date="2023-11-13T20:08:00Z">
        <w:r w:rsidR="00015712">
          <w:rPr>
            <w:szCs w:val="24"/>
          </w:rPr>
          <w:t xml:space="preserve">articipants may be capable of performing </w:t>
        </w:r>
        <w:r w:rsidR="00DA5A6D">
          <w:rPr>
            <w:szCs w:val="24"/>
          </w:rPr>
          <w:t xml:space="preserve">self-regulation at high levels in optimal conditions, they may not feel motivated to do so in typical </w:t>
        </w:r>
      </w:ins>
      <w:ins w:id="4205" w:author="Billy Mitchell" w:date="2023-11-13T20:21:00Z">
        <w:r w:rsidR="00EC2B97">
          <w:rPr>
            <w:szCs w:val="24"/>
          </w:rPr>
          <w:t xml:space="preserve">conditions </w:t>
        </w:r>
      </w:ins>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ins w:id="4206" w:author="Billy Mitchell" w:date="2023-11-13T20:09:00Z">
        <w:r w:rsidR="00DA5A6D">
          <w:rPr>
            <w:szCs w:val="24"/>
          </w:rPr>
          <w:t xml:space="preserve">. </w:t>
        </w:r>
      </w:ins>
      <w:del w:id="4207" w:author="Billy Mitchell" w:date="2023-11-13T19:08:00Z">
        <w:r w:rsidR="00B720B2" w:rsidRPr="008C7178" w:rsidDel="004830AC">
          <w:rPr>
            <w:szCs w:val="24"/>
          </w:rPr>
          <w:delText xml:space="preserve">.  </w:delText>
        </w:r>
      </w:del>
      <w:del w:id="4208" w:author="Billy Mitchell" w:date="2023-11-13T19:34:00Z">
        <w:r w:rsidR="00B720B2" w:rsidRPr="008C7178" w:rsidDel="006021D3">
          <w:rPr>
            <w:szCs w:val="24"/>
          </w:rPr>
          <w:delText xml:space="preserve"> </w:delText>
        </w:r>
      </w:del>
    </w:p>
    <w:p w14:paraId="2EFB9A53" w14:textId="16EFA38E" w:rsidR="00EC3FBC" w:rsidRDefault="00EC2B97" w:rsidP="00117CAD">
      <w:pPr>
        <w:spacing w:after="0" w:line="480" w:lineRule="auto"/>
        <w:ind w:left="0" w:firstLine="720"/>
        <w:rPr>
          <w:szCs w:val="24"/>
        </w:rPr>
      </w:pPr>
      <w:ins w:id="4209" w:author="Billy Mitchell" w:date="2023-11-13T20:21:00Z">
        <w:r w:rsidRPr="00EC2B97">
          <w:rPr>
            <w:b/>
            <w:bCs/>
            <w:szCs w:val="24"/>
          </w:rPr>
          <w:t>L</w:t>
        </w:r>
        <w:r w:rsidRPr="00EC2B97">
          <w:rPr>
            <w:b/>
            <w:bCs/>
            <w:szCs w:val="24"/>
            <w:rPrChange w:id="4210" w:author="Billy Mitchell" w:date="2023-11-13T20:21:00Z">
              <w:rPr>
                <w:szCs w:val="24"/>
              </w:rPr>
            </w:rPrChange>
          </w:rPr>
          <w:t>imitations.</w:t>
        </w:r>
        <w:r>
          <w:rPr>
            <w:szCs w:val="24"/>
          </w:rPr>
          <w:t xml:space="preserve"> </w:t>
        </w:r>
      </w:ins>
      <w:r w:rsidR="00B720B2" w:rsidRPr="008C7178">
        <w:rPr>
          <w:szCs w:val="24"/>
        </w:rPr>
        <w:t xml:space="preserve">There are several limitations in our experimental approach that </w:t>
      </w:r>
      <w:ins w:id="4211" w:author="Billy Mitchell" w:date="2023-11-13T19:11:00Z">
        <w:r w:rsidR="004830AC">
          <w:rPr>
            <w:szCs w:val="24"/>
          </w:rPr>
          <w:t>demand atten</w:t>
        </w:r>
      </w:ins>
      <w:ins w:id="4212" w:author="Billy Mitchell" w:date="2023-11-13T19:12:00Z">
        <w:r w:rsidR="004830AC">
          <w:rPr>
            <w:szCs w:val="24"/>
          </w:rPr>
          <w:t>tion</w:t>
        </w:r>
      </w:ins>
      <w:del w:id="4213" w:author="Billy Mitchell" w:date="2023-11-13T19:11:00Z">
        <w:r w:rsidR="00CB34D6" w:rsidDel="004830AC">
          <w:rPr>
            <w:szCs w:val="24"/>
          </w:rPr>
          <w:delText>have not</w:delText>
        </w:r>
        <w:r w:rsidR="00B720B2" w:rsidRPr="008C7178" w:rsidDel="004830AC">
          <w:rPr>
            <w:szCs w:val="24"/>
          </w:rPr>
          <w:delText xml:space="preserve"> be</w:delText>
        </w:r>
        <w:r w:rsidR="00CB34D6" w:rsidDel="004830AC">
          <w:rPr>
            <w:szCs w:val="24"/>
          </w:rPr>
          <w:delText>en</w:delText>
        </w:r>
        <w:r w:rsidR="00B720B2" w:rsidRPr="008C7178" w:rsidDel="004830AC">
          <w:rPr>
            <w:szCs w:val="24"/>
          </w:rPr>
          <w:delText xml:space="preserve"> noted</w:delText>
        </w:r>
      </w:del>
      <w:r w:rsidR="00B720B2" w:rsidRPr="008C7178">
        <w:rPr>
          <w:szCs w:val="24"/>
        </w:rPr>
        <w:t>. First, our</w:t>
      </w:r>
      <w:ins w:id="4214" w:author="Billy Mitchell" w:date="2023-11-13T19:12:00Z">
        <w:r w:rsidR="004830AC">
          <w:rPr>
            <w:szCs w:val="24"/>
          </w:rPr>
          <w:t xml:space="preserve"> Study 1</w:t>
        </w:r>
      </w:ins>
      <w:r w:rsidR="00B720B2" w:rsidRPr="008C7178">
        <w:rPr>
          <w:szCs w:val="24"/>
        </w:rPr>
        <w:t xml:space="preserve"> aims </w:t>
      </w:r>
      <w:r w:rsidR="005C0C32">
        <w:rPr>
          <w:szCs w:val="24"/>
        </w:rPr>
        <w:t>were</w:t>
      </w:r>
      <w:r w:rsidR="00034D34">
        <w:rPr>
          <w:szCs w:val="24"/>
        </w:rPr>
        <w:t xml:space="preserve"> relatively narrow in comparison to the vast </w:t>
      </w:r>
      <w:del w:id="4215" w:author="Billy Mitchell" w:date="2023-11-13T19:31:00Z">
        <w:r w:rsidR="00034D34" w:rsidDel="006021D3">
          <w:rPr>
            <w:szCs w:val="24"/>
          </w:rPr>
          <w:delText>emotion regulation</w:delText>
        </w:r>
      </w:del>
      <w:ins w:id="4216" w:author="Billy Mitchell" w:date="2023-11-13T19:31:00Z">
        <w:r w:rsidR="006021D3">
          <w:rPr>
            <w:szCs w:val="24"/>
          </w:rPr>
          <w:t>ER</w:t>
        </w:r>
      </w:ins>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ins w:id="4217" w:author="Billy Mitchell" w:date="2023-11-09T00:54:00Z">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ins>
      <w:r w:rsidR="005C0C32">
        <w:rPr>
          <w:szCs w:val="24"/>
        </w:rPr>
        <w:t>.</w:t>
      </w:r>
      <w:r w:rsidR="00023609">
        <w:rPr>
          <w:szCs w:val="24"/>
        </w:rPr>
        <w:t xml:space="preserve"> </w:t>
      </w:r>
      <w:r w:rsidR="00034D34">
        <w:rPr>
          <w:szCs w:val="24"/>
        </w:rPr>
        <w:t xml:space="preserve">More analyses </w:t>
      </w:r>
      <w:del w:id="4218" w:author="Billy Mitchell" w:date="2023-11-09T00:55:00Z">
        <w:r w:rsidR="00034D34" w:rsidDel="0043784E">
          <w:rPr>
            <w:szCs w:val="24"/>
          </w:rPr>
          <w:delText>are needed and planned</w:delText>
        </w:r>
      </w:del>
      <w:ins w:id="4219" w:author="Billy Mitchell" w:date="2023-11-09T00:55:00Z">
        <w:r w:rsidR="0043784E">
          <w:rPr>
            <w:szCs w:val="24"/>
          </w:rPr>
          <w:t>would be required</w:t>
        </w:r>
      </w:ins>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ins w:id="4220" w:author="Billy Mitchell" w:date="2023-11-09T00:57:00Z">
        <w:r w:rsidR="0043784E">
          <w:rPr>
            <w:szCs w:val="24"/>
          </w:rPr>
          <w:t xml:space="preserve"> It must be noted that we did</w:t>
        </w:r>
      </w:ins>
      <w:ins w:id="4221" w:author="Billy Mitchell" w:date="2023-11-09T00:58:00Z">
        <w:r w:rsidR="0043784E">
          <w:rPr>
            <w:szCs w:val="24"/>
          </w:rPr>
          <w:t xml:space="preserve"> not directly manipulate emotional intensity within this design and the self-report data that we did collect was captured post-exposure, not during</w:t>
        </w:r>
      </w:ins>
      <w:ins w:id="4222" w:author="Billy Mitchell" w:date="2023-11-09T00:59:00Z">
        <w:r w:rsidR="0043784E">
          <w:rPr>
            <w:szCs w:val="24"/>
          </w:rPr>
          <w:t xml:space="preserve"> exposure.</w:t>
        </w:r>
      </w:ins>
      <w:r w:rsidR="00034D34">
        <w:rPr>
          <w:szCs w:val="24"/>
        </w:rPr>
        <w:t xml:space="preserve"> </w:t>
      </w:r>
      <w:moveToRangeStart w:id="4223" w:author="Billy Mitchell" w:date="2023-11-09T00:56:00Z" w:name="move150383808"/>
      <w:r w:rsidR="0043784E" w:rsidRPr="0043784E">
        <w:rPr>
          <w:szCs w:val="24"/>
        </w:rPr>
        <w:t>Additionally, we unfortunately d</w:t>
      </w:r>
      <w:ins w:id="4224" w:author="Billy Mitchell" w:date="2023-11-09T00:56:00Z">
        <w:r w:rsidR="0043784E">
          <w:rPr>
            <w:szCs w:val="24"/>
          </w:rPr>
          <w:t>id</w:t>
        </w:r>
      </w:ins>
      <w:del w:id="4225" w:author="Billy Mitchell" w:date="2023-11-09T00:56:00Z">
        <w:r w:rsidR="0043784E" w:rsidRPr="0043784E" w:rsidDel="0043784E">
          <w:rPr>
            <w:szCs w:val="24"/>
          </w:rPr>
          <w:delText>o</w:delText>
        </w:r>
      </w:del>
      <w:r w:rsidR="0043784E" w:rsidRPr="0043784E">
        <w:rPr>
          <w:szCs w:val="24"/>
        </w:rPr>
        <w:t xml:space="preserve"> not have measures of startle sensitivity or fear-enjoyment from Experiment 2 participants</w:t>
      </w:r>
      <w:ins w:id="4226" w:author="Billy Mitchell" w:date="2023-11-13T19:13:00Z">
        <w:r w:rsidR="004830AC">
          <w:rPr>
            <w:szCs w:val="24"/>
          </w:rPr>
          <w:t>. Thus, we cannot compare</w:t>
        </w:r>
      </w:ins>
      <w:ins w:id="4227" w:author="Billy Mitchell" w:date="2023-11-13T19:14:00Z">
        <w:r w:rsidR="004830AC">
          <w:rPr>
            <w:szCs w:val="24"/>
          </w:rPr>
          <w:t xml:space="preserve"> our Study 1 and Study 2 samples along these metrics, which </w:t>
        </w:r>
      </w:ins>
      <w:del w:id="4228" w:author="Billy Mitchell" w:date="2023-11-13T19:13:00Z">
        <w:r w:rsidR="0043784E" w:rsidRPr="0043784E" w:rsidDel="004830AC">
          <w:rPr>
            <w:szCs w:val="24"/>
          </w:rPr>
          <w:delText xml:space="preserve">, which may </w:delText>
        </w:r>
      </w:del>
      <w:r w:rsidR="0043784E" w:rsidRPr="0043784E">
        <w:rPr>
          <w:szCs w:val="24"/>
        </w:rPr>
        <w:t xml:space="preserve">explain some of the differences in regulatory behaviors between samples. </w:t>
      </w:r>
      <w:del w:id="4229" w:author="Billy Mitchell" w:date="2023-11-13T19:14:00Z">
        <w:r w:rsidR="0043784E" w:rsidRPr="0043784E" w:rsidDel="004830AC">
          <w:rPr>
            <w:szCs w:val="24"/>
          </w:rPr>
          <w:delText>As such, further investigation into the effects of both context and individual differences upon regulatory behaviors are warranted.</w:delText>
        </w:r>
      </w:del>
      <w:ins w:id="4230" w:author="Billy Mitchell" w:date="2023-11-10T03:39:00Z">
        <w:r w:rsidR="007B2779">
          <w:rPr>
            <w:szCs w:val="24"/>
          </w:rPr>
          <w:t xml:space="preserve">Experiments 2 and 3 were also conducted entirely online. Though means of standardizing the experience were attempted, we </w:t>
        </w:r>
      </w:ins>
      <w:ins w:id="4231" w:author="Billy Mitchell" w:date="2023-11-10T03:40:00Z">
        <w:r w:rsidR="007B2779">
          <w:rPr>
            <w:szCs w:val="24"/>
          </w:rPr>
          <w:t xml:space="preserve"> have less control than</w:t>
        </w:r>
      </w:ins>
      <w:ins w:id="4232" w:author="Billy Mitchell" w:date="2023-11-10T03:41:00Z">
        <w:r w:rsidR="007B2779">
          <w:rPr>
            <w:szCs w:val="24"/>
          </w:rPr>
          <w:t xml:space="preserve"> possible in an in-person context and </w:t>
        </w:r>
      </w:ins>
      <w:ins w:id="4233" w:author="Billy Mitchell" w:date="2023-11-10T03:39:00Z">
        <w:r w:rsidR="007B2779">
          <w:rPr>
            <w:szCs w:val="24"/>
          </w:rPr>
          <w:t xml:space="preserve">cannot guarantee that participants were </w:t>
        </w:r>
      </w:ins>
      <w:ins w:id="4234" w:author="Billy Mitchell" w:date="2023-11-10T03:40:00Z">
        <w:r w:rsidR="007B2779">
          <w:rPr>
            <w:szCs w:val="24"/>
          </w:rPr>
          <w:t>fully focused on study tasks.</w:t>
        </w:r>
      </w:ins>
      <w:r w:rsidR="0043784E" w:rsidRPr="0043784E">
        <w:rPr>
          <w:szCs w:val="24"/>
        </w:rPr>
        <w:t xml:space="preserve"> </w:t>
      </w:r>
      <w:moveFromRangeStart w:id="4235" w:author="Billy Mitchell" w:date="2023-11-08T00:24:00Z" w:name="move150295457"/>
      <w:moveToRangeEnd w:id="4223"/>
      <w:moveFrom w:id="4236" w:author="Billy Mitchell" w:date="2023-11-08T00:24:00Z">
        <w:r w:rsidR="00034D34" w:rsidDel="0075725E">
          <w:rPr>
            <w:szCs w:val="24"/>
          </w:rPr>
          <w:t>To monitor this, participants were asked several questions regarding their motivations and expectations regarding participation.</w:t>
        </w:r>
        <w:r w:rsidR="00B720B2"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Start w:id="4237" w:author="Billy Mitchell" w:date="2023-11-09T00:56:00Z" w:name="move150383808"/>
      <w:moveFromRangeEnd w:id="4235"/>
      <w:moveFrom w:id="4238" w:author="Billy Mitchell" w:date="2023-11-09T00:56:00Z">
        <w:r w:rsidR="00C240EC" w:rsidDel="0043784E">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
      <w:moveFromRangeEnd w:id="4237"/>
    </w:p>
    <w:p w14:paraId="00A6FD1A" w14:textId="091AF282" w:rsidR="00061A33" w:rsidRDefault="00061A33" w:rsidP="000967D7">
      <w:pPr>
        <w:spacing w:after="0" w:line="480" w:lineRule="auto"/>
        <w:ind w:left="0" w:firstLine="720"/>
        <w:rPr>
          <w:szCs w:val="24"/>
        </w:rPr>
      </w:pPr>
      <w:r>
        <w:rPr>
          <w:szCs w:val="24"/>
        </w:rPr>
        <w:t xml:space="preserve">A small but important contingent of the existing </w:t>
      </w:r>
      <w:del w:id="4239" w:author="Billy Mitchell" w:date="2023-11-13T19:31:00Z">
        <w:r w:rsidDel="006021D3">
          <w:rPr>
            <w:szCs w:val="24"/>
          </w:rPr>
          <w:delText>emotion regulation</w:delText>
        </w:r>
      </w:del>
      <w:ins w:id="4240" w:author="Billy Mitchell" w:date="2023-11-13T19:31:00Z">
        <w:r w:rsidR="006021D3">
          <w:rPr>
            <w:szCs w:val="24"/>
          </w:rPr>
          <w:t>ER</w:t>
        </w:r>
      </w:ins>
      <w:r>
        <w:rPr>
          <w:szCs w:val="24"/>
        </w:rPr>
        <w:t xml:space="preserve"> literature has highlighted intra</w:t>
      </w:r>
      <w:ins w:id="4241" w:author="chelsea helion" w:date="2023-11-10T19:43:00Z">
        <w:r w:rsidR="005D2747">
          <w:rPr>
            <w:szCs w:val="24"/>
          </w:rPr>
          <w:t>-</w:t>
        </w:r>
      </w:ins>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del w:id="4242" w:author="Billy Mitchell" w:date="2023-11-13T19:31:00Z">
        <w:r w:rsidR="0023367E" w:rsidDel="006021D3">
          <w:rPr>
            <w:szCs w:val="24"/>
          </w:rPr>
          <w:delText>emotion regulation</w:delText>
        </w:r>
      </w:del>
      <w:ins w:id="4243" w:author="Billy Mitchell" w:date="2023-11-13T19:31:00Z">
        <w:r w:rsidR="006021D3">
          <w:rPr>
            <w:szCs w:val="24"/>
          </w:rPr>
          <w:t>ER</w:t>
        </w:r>
      </w:ins>
      <w:r w:rsidR="0023367E">
        <w:rPr>
          <w:szCs w:val="24"/>
        </w:rPr>
        <w:t xml:space="preserve"> approaches </w:t>
      </w:r>
      <w:del w:id="4244" w:author="Billy Mitchell [2]" w:date="2023-11-07T13:34:00Z">
        <w:r w:rsidR="0023367E" w:rsidDel="0038635A">
          <w:rPr>
            <w:szCs w:val="24"/>
          </w:rPr>
          <w:delText>which</w:delText>
        </w:r>
      </w:del>
      <w:ins w:id="4245" w:author="Billy Mitchell [2]" w:date="2023-11-07T13:34:00Z">
        <w:r w:rsidR="0038635A">
          <w:rPr>
            <w:szCs w:val="24"/>
          </w:rPr>
          <w:t>that</w:t>
        </w:r>
      </w:ins>
      <w:r w:rsidR="0023367E">
        <w:rPr>
          <w:szCs w:val="24"/>
        </w:rPr>
        <w:t xml:space="preserve"> could be categorized as reappraisal </w:t>
      </w:r>
      <w:r w:rsidR="00F20EDF">
        <w:rPr>
          <w:szCs w:val="24"/>
        </w:rPr>
        <w:t>(</w:t>
      </w:r>
      <w:ins w:id="4246" w:author="Billy Mitchell [2]" w:date="2023-11-07T13:35:00Z">
        <w:r w:rsidR="0038635A">
          <w:rPr>
            <w:szCs w:val="24"/>
          </w:rPr>
          <w:t xml:space="preserve">i.e., </w:t>
        </w:r>
      </w:ins>
      <w:del w:id="4247" w:author="Billy Mitchell [2]" w:date="2023-11-07T13:34:00Z">
        <w:r w:rsidR="00F20EDF" w:rsidDel="0038635A">
          <w:rPr>
            <w:szCs w:val="24"/>
          </w:rPr>
          <w:delText>R</w:delText>
        </w:r>
      </w:del>
      <w:ins w:id="4248" w:author="Billy Mitchell [2]" w:date="2023-11-07T13:34:00Z">
        <w:r w:rsidR="0038635A">
          <w:rPr>
            <w:szCs w:val="24"/>
          </w:rPr>
          <w:t>r</w:t>
        </w:r>
      </w:ins>
      <w:r w:rsidR="00F20EDF">
        <w:rPr>
          <w:szCs w:val="24"/>
        </w:rPr>
        <w:t xml:space="preserve">eappraising the stimulus, </w:t>
      </w:r>
      <w:del w:id="4249" w:author="Billy Mitchell [2]" w:date="2023-11-07T13:34:00Z">
        <w:r w:rsidR="00F20EDF" w:rsidDel="0038635A">
          <w:rPr>
            <w:szCs w:val="24"/>
          </w:rPr>
          <w:delText>Reappraising</w:delText>
        </w:r>
      </w:del>
      <w:ins w:id="4250" w:author="Billy Mitchell [2]" w:date="2023-11-07T13:34:00Z">
        <w:r w:rsidR="0038635A">
          <w:rPr>
            <w:szCs w:val="24"/>
          </w:rPr>
          <w:t>reappraising</w:t>
        </w:r>
      </w:ins>
      <w:r w:rsidR="00F20EDF">
        <w:rPr>
          <w:szCs w:val="24"/>
        </w:rPr>
        <w:t xml:space="preserve"> the emotional response, </w:t>
      </w:r>
      <w:ins w:id="4251" w:author="Billy Mitchell [2]" w:date="2023-11-07T13:34:00Z">
        <w:r w:rsidR="0038635A">
          <w:rPr>
            <w:szCs w:val="24"/>
          </w:rPr>
          <w:t>r</w:t>
        </w:r>
      </w:ins>
      <w:del w:id="4252" w:author="Billy Mitchell [2]" w:date="2023-11-07T13:34:00Z">
        <w:r w:rsidR="00F20EDF" w:rsidDel="0038635A">
          <w:rPr>
            <w:szCs w:val="24"/>
          </w:rPr>
          <w:delText>R</w:delText>
        </w:r>
      </w:del>
      <w:r w:rsidR="00F20EDF">
        <w:rPr>
          <w:szCs w:val="24"/>
        </w:rPr>
        <w:t>eapprais</w:t>
      </w:r>
      <w:ins w:id="4253" w:author="Billy Mitchell [2]" w:date="2023-11-07T13:34:00Z">
        <w:r w:rsidR="0038635A">
          <w:rPr>
            <w:szCs w:val="24"/>
          </w:rPr>
          <w:t>al</w:t>
        </w:r>
      </w:ins>
      <w:del w:id="4254"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ins w:id="4255" w:author="Billy Mitchell" w:date="2023-11-13T19:15:00Z">
        <w:r w:rsidR="004830AC">
          <w:rPr>
            <w:szCs w:val="24"/>
          </w:rPr>
          <w:t xml:space="preserve"> with sufficient power</w:t>
        </w:r>
      </w:ins>
      <w:r w:rsidR="0023367E">
        <w:rPr>
          <w:szCs w:val="24"/>
        </w:rPr>
        <w:t xml:space="preserve"> would necessitate far more observations than are available in this dataset.   </w:t>
      </w:r>
    </w:p>
    <w:p w14:paraId="7FF5C8CC" w14:textId="61689978"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ins w:id="4256" w:author="Billy Mitchell" w:date="2023-11-13T19:17:00Z">
        <w:r w:rsidR="00131503">
          <w:rPr>
            <w:szCs w:val="24"/>
          </w:rPr>
          <w:t xml:space="preserve"> and </w:t>
        </w:r>
        <w:r w:rsidR="00131503">
          <w:rPr>
            <w:szCs w:val="24"/>
          </w:rPr>
          <w:t>post-hoc analyses failed to find any association between group membership and strategy usage</w:t>
        </w:r>
      </w:ins>
      <w:r w:rsidR="00A45523">
        <w:rPr>
          <w:szCs w:val="24"/>
        </w:rPr>
        <w:t>, the group context</w:t>
      </w:r>
      <w:r w:rsidR="00B671FF">
        <w:rPr>
          <w:szCs w:val="24"/>
        </w:rPr>
        <w:t xml:space="preserve"> in which the experience occurred </w:t>
      </w:r>
      <w:del w:id="4257" w:author="Billy Mitchell" w:date="2023-11-13T19:18:00Z">
        <w:r w:rsidR="00B671FF" w:rsidDel="00131503">
          <w:rPr>
            <w:szCs w:val="24"/>
          </w:rPr>
          <w:delText>m</w:delText>
        </w:r>
        <w:r w:rsidR="00A45523" w:rsidDel="00131503">
          <w:rPr>
            <w:szCs w:val="24"/>
          </w:rPr>
          <w:delText xml:space="preserve">ay </w:delText>
        </w:r>
      </w:del>
      <w:ins w:id="4258" w:author="Billy Mitchell" w:date="2023-11-13T19:18:00Z">
        <w:r w:rsidR="00131503">
          <w:rPr>
            <w:szCs w:val="24"/>
          </w:rPr>
          <w:t>could</w:t>
        </w:r>
        <w:r w:rsidR="00131503">
          <w:rPr>
            <w:szCs w:val="24"/>
          </w:rPr>
          <w:t xml:space="preserve"> </w:t>
        </w:r>
      </w:ins>
      <w:r w:rsidR="00A45523">
        <w:rPr>
          <w:szCs w:val="24"/>
        </w:rPr>
        <w:t xml:space="preserve">have influenced </w:t>
      </w:r>
      <w:r w:rsidR="00B671FF">
        <w:rPr>
          <w:szCs w:val="24"/>
        </w:rPr>
        <w:t>behavior</w:t>
      </w:r>
      <w:del w:id="4259" w:author="Billy Mitchell" w:date="2023-11-13T19:26:00Z">
        <w:r w:rsidR="00B671FF" w:rsidDel="00131503">
          <w:rPr>
            <w:szCs w:val="24"/>
          </w:rPr>
          <w:delText xml:space="preserve"> choices</w:delText>
        </w:r>
      </w:del>
      <w:r w:rsidR="00B671FF">
        <w:rPr>
          <w:szCs w:val="24"/>
        </w:rPr>
        <w:t xml:space="preserve"> and cognitive perceptions</w:t>
      </w:r>
      <w:ins w:id="4260" w:author="Billy Mitchell" w:date="2023-11-13T19:18:00Z">
        <w:r w:rsidR="00131503">
          <w:rPr>
            <w:szCs w:val="24"/>
          </w:rPr>
          <w:t xml:space="preserve"> in unknown ways</w:t>
        </w:r>
      </w:ins>
      <w:r w:rsidR="00B720B2" w:rsidRPr="008C7178">
        <w:rPr>
          <w:szCs w:val="24"/>
        </w:rPr>
        <w:t>.</w:t>
      </w:r>
      <w:r>
        <w:rPr>
          <w:szCs w:val="24"/>
        </w:rPr>
        <w:t xml:space="preserve"> </w:t>
      </w:r>
      <w:del w:id="4261" w:author="Billy Mitchell" w:date="2023-11-13T19:18:00Z">
        <w:r w:rsidDel="00131503">
          <w:rPr>
            <w:szCs w:val="24"/>
          </w:rPr>
          <w:delText xml:space="preserve">However, </w:delText>
        </w:r>
      </w:del>
      <w:del w:id="4262" w:author="Billy Mitchell" w:date="2023-11-13T19:17:00Z">
        <w:r w:rsidDel="00131503">
          <w:rPr>
            <w:szCs w:val="24"/>
          </w:rPr>
          <w:delText>post-hoc analyses failed to find any association between group membership and strategy usage</w:delText>
        </w:r>
      </w:del>
      <w:del w:id="4263" w:author="Billy Mitchell" w:date="2023-11-08T20:15:00Z">
        <w:r w:rsidDel="00831F04">
          <w:rPr>
            <w:szCs w:val="24"/>
          </w:rPr>
          <w:delText xml:space="preserve"> (F(30,45) = 0.93, p = 0.57)</w:delText>
        </w:r>
      </w:del>
      <w:del w:id="4264" w:author="Billy Mitchell" w:date="2023-11-13T19:18:00Z">
        <w:r w:rsidDel="00131503">
          <w:rPr>
            <w:szCs w:val="24"/>
          </w:rPr>
          <w:delText xml:space="preserve">. </w:delText>
        </w:r>
      </w:del>
      <w:r>
        <w:rPr>
          <w:szCs w:val="24"/>
        </w:rPr>
        <w:t>The presence and strength of friendship among group members was also assessed and was not predictive of regulation</w:t>
      </w:r>
      <w:del w:id="4265" w:author="Billy Mitchell" w:date="2023-11-08T20:15:00Z">
        <w:r w:rsidDel="00831F04">
          <w:rPr>
            <w:szCs w:val="24"/>
          </w:rPr>
          <w:delText xml:space="preserve"> (t(60) = -0.4, p = 0.70)</w:delText>
        </w:r>
      </w:del>
      <w:r>
        <w:rPr>
          <w:szCs w:val="24"/>
        </w:rPr>
        <w:t>. Lastly, some events</w:t>
      </w:r>
      <w:ins w:id="4266" w:author="Billy Mitchell" w:date="2023-11-13T19:18:00Z">
        <w:r w:rsidR="00131503">
          <w:rPr>
            <w:szCs w:val="24"/>
          </w:rPr>
          <w:t>, particularly in the pilot and multiverse analyses,</w:t>
        </w:r>
      </w:ins>
      <w:r>
        <w:rPr>
          <w:szCs w:val="24"/>
        </w:rPr>
        <w:t xml:space="preserve"> had to be captured at a </w:t>
      </w:r>
      <w:ins w:id="4267" w:author="Billy Mitchell" w:date="2023-11-13T19:19:00Z">
        <w:r w:rsidR="00131503">
          <w:rPr>
            <w:szCs w:val="24"/>
          </w:rPr>
          <w:t xml:space="preserve">one-week </w:t>
        </w:r>
      </w:ins>
      <w:r>
        <w:rPr>
          <w:szCs w:val="24"/>
        </w:rPr>
        <w:t xml:space="preserve">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w:t>
      </w:r>
      <w:del w:id="4268" w:author="chelsea helion" w:date="2023-11-10T19:43:00Z">
        <w:r w:rsidR="00B720B2" w:rsidRPr="008C7178" w:rsidDel="005D2747">
          <w:rPr>
            <w:szCs w:val="24"/>
          </w:rPr>
          <w:delText xml:space="preserve">the </w:delText>
        </w:r>
      </w:del>
      <w:r w:rsidR="00B720B2" w:rsidRPr="008C7178">
        <w:rPr>
          <w:szCs w:val="24"/>
        </w:rPr>
        <w:t>emotional event</w:t>
      </w:r>
      <w:ins w:id="4269" w:author="chelsea helion" w:date="2023-11-10T19:43:00Z">
        <w:r w:rsidR="005D2747">
          <w:rPr>
            <w:szCs w:val="24"/>
          </w:rPr>
          <w:t>s</w:t>
        </w:r>
      </w:ins>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3CD1C484"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ins w:id="4270" w:author="Billy Mitchell" w:date="2023-11-10T03:41:00Z">
        <w:r w:rsidR="007B2779">
          <w:rPr>
            <w:szCs w:val="24"/>
          </w:rPr>
          <w:t xml:space="preserve">different </w:t>
        </w:r>
      </w:ins>
      <w:r w:rsidR="00B671FF">
        <w:rPr>
          <w:szCs w:val="24"/>
        </w:rPr>
        <w:t>ER behavior</w:t>
      </w:r>
      <w:ins w:id="4271" w:author="Billy Mitchell" w:date="2023-11-10T03:41:00Z">
        <w:r w:rsidR="007B2779">
          <w:rPr>
            <w:szCs w:val="24"/>
          </w:rPr>
          <w:t>s</w:t>
        </w:r>
      </w:ins>
      <w:r w:rsidR="00B671FF">
        <w:rPr>
          <w:szCs w:val="24"/>
        </w:rPr>
        <w:t xml:space="preserve"> to</w:t>
      </w:r>
      <w:del w:id="4272" w:author="Billy Mitchell" w:date="2023-11-10T03:41:00Z">
        <w:r w:rsidR="00B671FF" w:rsidDel="007B2779">
          <w:rPr>
            <w:szCs w:val="24"/>
          </w:rPr>
          <w:delText xml:space="preserve"> </w:delText>
        </w:r>
        <w:r w:rsidRPr="008C7178" w:rsidDel="007B2779">
          <w:rPr>
            <w:szCs w:val="24"/>
          </w:rPr>
          <w:delText>a</w:delText>
        </w:r>
      </w:del>
      <w:r w:rsidRPr="008C7178">
        <w:rPr>
          <w:szCs w:val="24"/>
        </w:rPr>
        <w:t xml:space="preserve"> </w:t>
      </w:r>
      <w:ins w:id="4273" w:author="Billy Mitchell" w:date="2023-11-10T03:41:00Z">
        <w:r w:rsidR="007B2779">
          <w:rPr>
            <w:szCs w:val="24"/>
          </w:rPr>
          <w:t xml:space="preserve">dynamic, multimodal and </w:t>
        </w:r>
      </w:ins>
      <w:r w:rsidRPr="008C7178">
        <w:rPr>
          <w:szCs w:val="24"/>
        </w:rPr>
        <w:t xml:space="preserve">high-intensity </w:t>
      </w:r>
      <w:del w:id="4274" w:author="Billy Mitchell" w:date="2023-11-10T03:41:00Z">
        <w:r w:rsidR="001162B0" w:rsidDel="007B2779">
          <w:rPr>
            <w:szCs w:val="24"/>
          </w:rPr>
          <w:delText>high-stimulation</w:delText>
        </w:r>
        <w:r w:rsidRPr="008C7178" w:rsidDel="007B2779">
          <w:rPr>
            <w:szCs w:val="24"/>
          </w:rPr>
          <w:delText xml:space="preserve"> </w:delText>
        </w:r>
      </w:del>
      <w:r w:rsidRPr="008C7178">
        <w:rPr>
          <w:szCs w:val="24"/>
        </w:rPr>
        <w:t>setting</w:t>
      </w:r>
      <w:ins w:id="4275" w:author="Billy Mitchell" w:date="2023-11-10T03:41:00Z">
        <w:r w:rsidR="007B2779">
          <w:rPr>
            <w:szCs w:val="24"/>
          </w:rPr>
          <w:t>s</w:t>
        </w:r>
      </w:ins>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del w:id="4276" w:author="Billy Mitchell" w:date="2023-11-13T19:31:00Z">
        <w:r w:rsidRPr="008C7178" w:rsidDel="006021D3">
          <w:rPr>
            <w:szCs w:val="24"/>
          </w:rPr>
          <w:delText>emotion regulation</w:delText>
        </w:r>
      </w:del>
      <w:ins w:id="4277" w:author="Billy Mitchell" w:date="2023-11-13T19:31:00Z">
        <w:r w:rsidR="006021D3">
          <w:rPr>
            <w:szCs w:val="24"/>
          </w:rPr>
          <w:t>ER</w:t>
        </w:r>
      </w:ins>
      <w:r w:rsidRPr="008C7178">
        <w:rPr>
          <w:szCs w:val="24"/>
        </w:rPr>
        <w:t xml:space="preserve"> usage </w:t>
      </w:r>
      <w:r w:rsidR="001162B0">
        <w:rPr>
          <w:szCs w:val="24"/>
        </w:rPr>
        <w:t>while pursuing greater</w:t>
      </w:r>
      <w:r w:rsidRPr="008C7178">
        <w:rPr>
          <w:szCs w:val="24"/>
        </w:rPr>
        <w:t xml:space="preserve"> ecologically-valid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ins w:id="4278" w:author="Billy Mitchell" w:date="2023-11-10T03:42:00Z">
        <w:r w:rsidR="007B2779">
          <w:rPr>
            <w:szCs w:val="24"/>
          </w:rPr>
          <w:t>ies</w:t>
        </w:r>
      </w:ins>
      <w:del w:id="4279" w:author="Billy Mitchell" w:date="2023-11-10T03:42:00Z">
        <w:r w:rsidRPr="008C7178" w:rsidDel="007B2779">
          <w:rPr>
            <w:szCs w:val="24"/>
          </w:rPr>
          <w:delText>y</w:delText>
        </w:r>
      </w:del>
      <w:r w:rsidRPr="008C7178">
        <w:rPr>
          <w:szCs w:val="24"/>
        </w:rPr>
        <w:t xml:space="preserve"> </w:t>
      </w:r>
      <w:r w:rsidR="001162B0">
        <w:rPr>
          <w:szCs w:val="24"/>
        </w:rPr>
        <w:t>2</w:t>
      </w:r>
      <w:ins w:id="4280" w:author="Billy Mitchell" w:date="2023-11-10T03:42:00Z">
        <w:r w:rsidR="007B2779">
          <w:rPr>
            <w:szCs w:val="24"/>
          </w:rPr>
          <w:t xml:space="preserve"> and 3</w:t>
        </w:r>
      </w:ins>
      <w:r w:rsidRPr="008C7178">
        <w:rPr>
          <w:szCs w:val="24"/>
        </w:rPr>
        <w:t xml:space="preserve">, we may </w:t>
      </w:r>
      <w:r w:rsidR="001162B0">
        <w:rPr>
          <w:szCs w:val="24"/>
        </w:rPr>
        <w:t xml:space="preserve">offer greater support for the importance of context in determining the fit of </w:t>
      </w:r>
      <w:del w:id="4281" w:author="Billy Mitchell" w:date="2023-11-13T19:31:00Z">
        <w:r w:rsidR="001162B0" w:rsidDel="006021D3">
          <w:rPr>
            <w:szCs w:val="24"/>
          </w:rPr>
          <w:delText>emotion regulation</w:delText>
        </w:r>
      </w:del>
      <w:ins w:id="4282" w:author="Billy Mitchell" w:date="2023-11-13T19:31:00Z">
        <w:r w:rsidR="006021D3">
          <w:rPr>
            <w:szCs w:val="24"/>
          </w:rPr>
          <w:t>ER</w:t>
        </w:r>
      </w:ins>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62"/>
    <w:bookmarkEnd w:id="286"/>
    <w:bookmarkEnd w:id="4041"/>
    <w:p w14:paraId="71396DCA" w14:textId="6DCA5CCC" w:rsidR="006725C8" w:rsidDel="005229B3" w:rsidRDefault="00851625" w:rsidP="00BE19D6">
      <w:pPr>
        <w:spacing w:after="160" w:line="259" w:lineRule="auto"/>
        <w:ind w:left="0" w:firstLine="0"/>
        <w:jc w:val="left"/>
        <w:rPr>
          <w:del w:id="4283" w:author="Billy Mitchell" w:date="2023-11-13T16:02:00Z"/>
          <w:b/>
          <w:szCs w:val="24"/>
        </w:rPr>
        <w:pPrChange w:id="4284" w:author="Billy Mitchell" w:date="2023-11-13T20:56:00Z">
          <w:pPr>
            <w:spacing w:after="160" w:line="259" w:lineRule="auto"/>
            <w:ind w:left="0" w:firstLine="0"/>
          </w:pPr>
        </w:pPrChange>
      </w:pPr>
      <w:del w:id="4285" w:author="Billy Mitchell" w:date="2023-11-10T00:11:00Z">
        <w:r w:rsidDel="00851625">
          <w:rPr>
            <w:b/>
            <w:noProof/>
            <w:szCs w:val="24"/>
          </w:rPr>
          <mc:AlternateContent>
            <mc:Choice Requires="wpg">
              <w:drawing>
                <wp:anchor distT="0" distB="0" distL="114300" distR="114300" simplePos="0" relativeHeight="251688960" behindDoc="0" locked="0" layoutInCell="1" allowOverlap="1" wp14:anchorId="71327B5C" wp14:editId="35CF5AD9">
                  <wp:simplePos x="0" y="0"/>
                  <wp:positionH relativeFrom="column">
                    <wp:posOffset>4100195</wp:posOffset>
                  </wp:positionH>
                  <wp:positionV relativeFrom="paragraph">
                    <wp:posOffset>648960</wp:posOffset>
                  </wp:positionV>
                  <wp:extent cx="2026323" cy="3657600"/>
                  <wp:effectExtent l="0" t="0" r="0" b="0"/>
                  <wp:wrapNone/>
                  <wp:docPr id="532606738" name="Group 532606738"/>
                  <wp:cNvGraphicFramePr/>
                  <a:graphic xmlns:a="http://schemas.openxmlformats.org/drawingml/2006/main">
                    <a:graphicData uri="http://schemas.microsoft.com/office/word/2010/wordprocessingGroup">
                      <wpg:wgp>
                        <wpg:cNvGrpSpPr/>
                        <wpg:grpSpPr>
                          <a:xfrm>
                            <a:off x="0" y="0"/>
                            <a:ext cx="2026323" cy="3657600"/>
                            <a:chOff x="0" y="0"/>
                            <a:chExt cx="2026323" cy="3657600"/>
                          </a:xfrm>
                        </wpg:grpSpPr>
                        <pic:pic xmlns:pic="http://schemas.openxmlformats.org/drawingml/2006/picture">
                          <pic:nvPicPr>
                            <pic:cNvPr id="2049289848" name="Picture 2049289848"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23442963" name="Group 12"/>
                          <wpg:cNvGrpSpPr/>
                          <wpg:grpSpPr>
                            <a:xfrm>
                              <a:off x="0" y="0"/>
                              <a:ext cx="1710607" cy="3657600"/>
                              <a:chOff x="0" y="0"/>
                              <a:chExt cx="1710843" cy="3657600"/>
                            </a:xfrm>
                          </wpg:grpSpPr>
                          <wpg:grpSp>
                            <wpg:cNvPr id="1929928749" name="Group 10"/>
                            <wpg:cNvGrpSpPr/>
                            <wpg:grpSpPr>
                              <a:xfrm>
                                <a:off x="0" y="0"/>
                                <a:ext cx="1710843" cy="3657600"/>
                                <a:chOff x="0" y="0"/>
                                <a:chExt cx="1710843" cy="3657600"/>
                              </a:xfrm>
                            </wpg:grpSpPr>
                            <wpg:grpSp>
                              <wpg:cNvPr id="1500328185" name="Group 7"/>
                              <wpg:cNvGrpSpPr/>
                              <wpg:grpSpPr>
                                <a:xfrm>
                                  <a:off x="0" y="0"/>
                                  <a:ext cx="1710843" cy="3657600"/>
                                  <a:chOff x="0" y="0"/>
                                  <a:chExt cx="1710843" cy="3657600"/>
                                </a:xfrm>
                              </wpg:grpSpPr>
                              <pic:pic xmlns:pic="http://schemas.openxmlformats.org/drawingml/2006/picture">
                                <pic:nvPicPr>
                                  <pic:cNvPr id="1619063223"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971664849"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297417869" name="Text Box 9"/>
                              <wps:cNvSpPr txBox="1"/>
                              <wps:spPr>
                                <a:xfrm>
                                  <a:off x="607325" y="989463"/>
                                  <a:ext cx="342265" cy="914400"/>
                                </a:xfrm>
                                <a:prstGeom prst="rect">
                                  <a:avLst/>
                                </a:prstGeom>
                                <a:noFill/>
                                <a:ln w="6350">
                                  <a:noFill/>
                                </a:ln>
                              </wps:spPr>
                              <wps:txbx>
                                <w:txbxContent>
                                  <w:p w14:paraId="542442D0" w14:textId="16AB9957" w:rsidR="00851625" w:rsidRDefault="00851625">
                                    <w:pPr>
                                      <w:ind w:left="0"/>
                                    </w:pPr>
                                    <w:ins w:id="4286"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0240236"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1327B5C" id="Group 532606738" o:spid="_x0000_s1099" style="position:absolute;margin-left:322.85pt;margin-top:51.1pt;width:159.55pt;height:4in;z-index:251688960" coordsize="20263,3657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&#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10;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10;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10;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10;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&#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Bmtv////////////////+2ZgAAAAAA&#10;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10;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10;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10;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&#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10;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&#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10;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10;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10;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&#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10;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10;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&#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10;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&#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b27a2tra2trbb2///////////////////////////////////////////////&#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&#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&#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10;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9vbtpBmOjoAAAAAAAAAAAAAADo6ZpC229v/////////////////////////////////////&#10;////////////////////////////////////////////////////////////////AAAAAAAAAAAA&#10;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&#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AAAAAGa2////////////////////////&#10;////////////////////25A6AAAAAAAAAABmtv//////////////////////////////////////&#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&#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9vbtpBmOjoAAAAAAAAAAAAAADo6&#10;ZpC229v/////////////////////////////////////////////////////////////////////&#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zMzMzMzMzMz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zMzMzMzMzMz&#10;MzM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zMzMzMzMzMzMz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MzMzMzMzMz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10;////////////////////////////////////////////////////////////////////////////&#10;////////////////////////////////////////////////////////////////////////MzMz&#10;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10;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10;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&#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10;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10;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10;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10;QQADAQMAAQAAAAEAAAAGAQMAAQAAAAIAAAARAQQAAQAAAAgAAAASAQMAAQAAAAEAAAAVAQMAAQAA&#10;AAMAAAAXAQQAAQAAAADrQQAaAQUAAQAAAKrrQQAbAQUAAQAAALLrQQAcAQMAAQAAAAEAAAAoAQMA&#10;AQAAAAIAAAAAAAAALAEAAAEAAAAsAQAAAQAAAAgACAAIAFBLAwQKAAAAAAAAACEAmN13GsDrQQDA&#10;60EAFQAAAGRycy9tZWRpYS9pbWFnZTM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&#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10;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&#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10;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10;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AAAAAAAA&#10;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&#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10;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10;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&#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10;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&#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10;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&#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10;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&#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&#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&#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&#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&#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&#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&#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&#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7ZmAAAAAAAAAAAAAABmtv////////////////+2ZgAAAAAAAAAA&#10;AABmtv//////////////////////tmYAAAAAAAAAAAAAAGa2////////////////////////////&#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tmYAAAAAAAAAAAAAOpDb//////////////////+2&#10;ZgAAAAAAAAAAAABmtv///////////////////////7ZmAAAAAAAAAAAAADqQ2///////////////&#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bkDoAAAAAAAAAAAA6kNv/////////&#10;//////////+2ZgAAAAAAAAAAAABmtv///////////////////////9uQOgAAAAAAAAAAAABmtv//&#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2ZgAAAAAAAAAAAABm&#10;tv////////////////////+2ZgAAAAAAAAAAAABmtv////////////////////////+2ZgAAAAAA&#10;AAAAAABmtv//////////////////////////////////////////////////////////////////&#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2ZgAA&#10;AAAAAAAAAABmtv////////////////////+2ZgAAAAAAAAAAAABmtv//////////////////////&#10;//+2ZgAAAAAAAAAAAABmtv//////////////////////////////////////////////////////&#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2ZgAAAAAAAAAAAAA6kNv///////////////////+2ZgAAAAAAAAAAAABmtv//////////&#10;/////////////9uQOgAAAAAAAAAAAABmtv//////////////////////////////////////////&#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bkDoAAAAAAAAAAAAAZrb///////////////////+2ZgAAAAAAAAAAAABm&#10;tv///////////////////////7ZmAAAAAAAAAAAAADqQ2///////////////////////////////&#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25A6AAAAAAAAAAAAAGa2//////////////////+2ZgAA&#10;AAAAAAAAAABmtv/////////////////////bkDoAAAAAAAAAAAAAOpDb////////////////////&#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9uQOgAAAAAAAAAAAAAAZrb/////////&#10;//////+2ZgAAAAAAAAAAAABmtv//////////////////25A6AAAAAAAAAAAAAAAAZrb/////////&#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&#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&#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&#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&#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&#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&#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&#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&#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5Boc5Boc5Boc5Boc5Boc5Boc5Boc5Boc5Boc5Boc5Boc5Boc5Boc5Boc5Boc5Boc5Boc5Boc5Boc&#10;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10;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5Boc5Boc5Boc5Boc5Boc5Boc5Boc5Boc5Boc5Boc5Boc&#10;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5Boc5Boc5Boc5Boc5Boc5Boc&#10;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10;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10;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10;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&#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10;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&#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&#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&#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&#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b27a2tra2tra2trbb2//////////////////b27a2tra2tra2tra2tra2tra2tra2tra2tra2&#10;tra2tra2tra2tra2tra2tra2tra2tra2tra2tra2tra2tra2tra2tra2trbb2///////////////&#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2ZgAAAAAAAAAAAABmtv////////////////+2ZgAAAAAAAAAAAAAAAAAAAAAA&#10;AAAAAAAAAAAAAAAAAAAAAAAAAAAAAAAAAAAAAAAAAAAAAAAAAAAAAAAAAAAAAAAAAAAAAABmtv//&#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2ZgAAAAAAAAAAAABmtv////////////////+2ZgAAAAAAAAAA&#10;AAAAAAAAAAAAAAAAAAAAAAAAAAAAAAAAAAAAAAAAAAAAAAAAAAAAAAAAAAAAAAAAAAAAAAAAAAAA&#10;AAAAAABmtv//////////////////////////////////////////////////////////////////&#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2ZgAAAAAAAAAAAABmtv////////////////+2&#10;ZgAAAAAAAAAAAAAAAAAAAAAAAAAAAAAAAAAAAAAAAAAAAAAAAAAAAAAAAAAAAAAAAAAAAAAAAAAA&#10;AAAAAAAAAAAAAAAAAABmtv//////////////////////////////////////////////////////&#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2Zjo6Ojo6Ojo6Ojpmtv//////&#10;//////////+2Zjo6Ojo6Ojo6Ojo6Ojo6Ojo6Ojo6Ojo6Ojo6Ojo6Ojo6Ojo6Ojo6Ojo6Ojo6Ojo6&#10;Ojo6Ojo6Ojo6Ojo6Ojo6Ojo6Ojo6Ojpmtv//////////////////////////////////////////&#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10;////////////////////////////////////////////////////////////////////////////&#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10;////////////////////////////////////////////////////////////////////////////&#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10;////////////////////////////////////////////////////////////////////////////&#10;////////////////////////////////////////////////////////////////////////////&#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10;////////////////////////////////////////////////////////////////////////////&#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10;////////////////////////////////////////////////////////////////////////////&#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10;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10;AAAAAAAA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AAAA&#10;AABmtv//////////////////////////////////////////////////////////////////////&#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10;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&#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&#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10;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10;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&#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AAAA&#10;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&#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10;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&#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&#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tmYAAAAAAAAAAAAAZrb/////////////////////////&#10;////////////////////////25A6AAAAAAAAAAAAAGa2////////////////////////////////&#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&#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&#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10;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&#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10;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10;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10;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10;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">
                  <v:shape id="Picture 2049289848" o:spid="_x0000_s110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">
                    <v:imagedata r:id="rId51" o:title="A graph with red and blue points&#10;&#10;Description automatically generated" cropleft="51842f"/>
                  </v:shape>
                  <v:group id="Group 12" o:spid="_x0000_s110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">
                    <v:group id="Group 10" o:spid="_x0000_s110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">
                      <v:group id="_x0000_s110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">
                        <v:shape id="Picture 6" o:spid="_x0000_s110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">
                          <v:imagedata r:id="rId52" o:title="A graph with red and blue points&#10;&#10;Description automatically generated" cropright="42916f"/>
                        </v:shape>
                        <v:shape id="Picture 5" o:spid="_x0000_s110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">
                          <v:imagedata r:id="rId53" o:title="A graph with red and blue points&#10;&#10;Description automatically generated" croptop="25259f" cropbottom="27136f" cropleft="43691f" cropright="1707f"/>
                        </v:shape>
                      </v:group>
                      <v:shape id="Text Box 9" o:spid="_x0000_s110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" filled="f" stroked="f" strokeweight=".5pt">
                        <v:textbox>
                          <w:txbxContent>
                            <w:p w14:paraId="542442D0" w14:textId="16AB9957" w:rsidR="00851625" w:rsidRDefault="00851625">
                              <w:pPr>
                                <w:ind w:left="0"/>
                              </w:pPr>
                              <w:ins w:id="4287" w:author="Billy Mitchell" w:date="2023-11-10T00:07:00Z">
                                <w:r>
                                  <w:t>**</w:t>
                                </w:r>
                              </w:ins>
                            </w:p>
                          </w:txbxContent>
                        </v:textbox>
                      </v:shape>
                    </v:group>
                    <v:line id="Straight Connector 8" o:spid="_x0000_s110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" strokecolor="black [3213]" strokeweight="1pt">
                      <v:stroke joinstyle="miter"/>
                    </v:line>
                  </v:group>
                </v:group>
              </w:pict>
            </mc:Fallback>
          </mc:AlternateContent>
        </w:r>
      </w:del>
      <w:r w:rsidR="006725C8">
        <w:rPr>
          <w:b/>
          <w:szCs w:val="24"/>
        </w:rPr>
        <w:br w:type="page"/>
      </w:r>
    </w:p>
    <w:p w14:paraId="283B1D1A" w14:textId="19D73C85" w:rsidR="00425004" w:rsidRPr="008C7178" w:rsidRDefault="00654027" w:rsidP="00BE19D6">
      <w:pPr>
        <w:spacing w:after="160" w:line="259" w:lineRule="auto"/>
        <w:ind w:left="0" w:firstLine="0"/>
        <w:jc w:val="left"/>
        <w:rPr>
          <w:szCs w:val="24"/>
        </w:rPr>
        <w:pPrChange w:id="4288" w:author="Billy Mitchell" w:date="2023-11-13T20:56:00Z">
          <w:pPr>
            <w:spacing w:after="0" w:line="480" w:lineRule="auto"/>
            <w:ind w:left="0" w:firstLine="0"/>
          </w:pPr>
        </w:pPrChange>
      </w:pPr>
      <w:r>
        <w:rPr>
          <w:b/>
          <w:szCs w:val="24"/>
        </w:rPr>
        <w:t>A</w:t>
      </w:r>
      <w:r w:rsidR="00B720B2" w:rsidRPr="008C7178">
        <w:rPr>
          <w:b/>
          <w:szCs w:val="24"/>
        </w:rPr>
        <w:t xml:space="preserve">cknowledgments: </w:t>
      </w:r>
    </w:p>
    <w:p w14:paraId="7ED83AB8" w14:textId="0F61C00B" w:rsidR="00425004" w:rsidRPr="008C7178" w:rsidRDefault="00B720B2" w:rsidP="00BE19D6">
      <w:pPr>
        <w:spacing w:after="0" w:line="480" w:lineRule="auto"/>
        <w:ind w:left="0" w:firstLine="0"/>
        <w:jc w:val="left"/>
        <w:rPr>
          <w:szCs w:val="24"/>
        </w:rPr>
        <w:pPrChange w:id="4289" w:author="Billy Mitchell" w:date="2023-11-13T20:56:00Z">
          <w:pPr>
            <w:spacing w:after="0" w:line="480" w:lineRule="auto"/>
            <w:ind w:left="0" w:firstLine="0"/>
          </w:pPr>
        </w:pPrChange>
      </w:pPr>
      <w:r w:rsidRPr="008C7178">
        <w:rPr>
          <w:szCs w:val="24"/>
        </w:rPr>
        <w:t xml:space="preserve">We </w:t>
      </w:r>
      <w:ins w:id="4290" w:author="Billy Mitchell" w:date="2023-11-13T20:56:00Z">
        <w:r w:rsidR="00BE19D6">
          <w:rPr>
            <w:szCs w:val="24"/>
          </w:rPr>
          <w:t xml:space="preserve">sincerely </w:t>
        </w:r>
      </w:ins>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19D6">
      <w:pPr>
        <w:spacing w:after="0" w:line="480" w:lineRule="auto"/>
        <w:ind w:left="0" w:firstLine="0"/>
        <w:jc w:val="left"/>
        <w:rPr>
          <w:szCs w:val="24"/>
        </w:rPr>
        <w:pPrChange w:id="4291" w:author="Billy Mitchell" w:date="2023-11-13T20:56:00Z">
          <w:pPr>
            <w:spacing w:after="0" w:line="480" w:lineRule="auto"/>
            <w:ind w:left="0" w:firstLine="0"/>
          </w:pPr>
        </w:pPrChange>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19D6">
      <w:pPr>
        <w:spacing w:after="0" w:line="480" w:lineRule="auto"/>
        <w:ind w:left="0" w:firstLine="0"/>
        <w:jc w:val="left"/>
        <w:rPr>
          <w:szCs w:val="24"/>
        </w:rPr>
        <w:pPrChange w:id="4292" w:author="Billy Mitchell" w:date="2023-11-13T20:56:00Z">
          <w:pPr>
            <w:spacing w:after="0" w:line="480" w:lineRule="auto"/>
            <w:ind w:left="0" w:firstLine="0"/>
          </w:pPr>
        </w:pPrChange>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19D6">
      <w:pPr>
        <w:spacing w:after="0" w:line="480" w:lineRule="auto"/>
        <w:ind w:left="0" w:firstLine="0"/>
        <w:jc w:val="left"/>
        <w:rPr>
          <w:szCs w:val="24"/>
        </w:rPr>
        <w:pPrChange w:id="4293" w:author="Billy Mitchell" w:date="2023-11-13T20:56:00Z">
          <w:pPr>
            <w:spacing w:after="0" w:line="480" w:lineRule="auto"/>
            <w:ind w:left="0" w:firstLine="0"/>
          </w:pPr>
        </w:pPrChange>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ins w:id="4294" w:author="Billy Mitchell" w:date="2023-11-13T20:59:00Z"/>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ins w:id="4295" w:author="Billy Mitchell" w:date="2023-11-13T20:59:00Z"/>
          <w:szCs w:val="24"/>
        </w:rPr>
      </w:pPr>
      <w:ins w:id="4296" w:author="Billy Mitchell" w:date="2023-11-13T20:59:00Z">
        <w:r>
          <w:rPr>
            <w:b/>
            <w:bCs/>
            <w:szCs w:val="24"/>
          </w:rPr>
          <w:t>Author’s Note</w:t>
        </w:r>
        <w:r>
          <w:rPr>
            <w:szCs w:val="24"/>
          </w:rPr>
          <w:t>:</w:t>
        </w:r>
      </w:ins>
    </w:p>
    <w:p w14:paraId="5AA19219" w14:textId="6D4F62DF" w:rsidR="00BE19D6" w:rsidRDefault="00BE19D6" w:rsidP="00BE19D6">
      <w:pPr>
        <w:spacing w:after="0" w:line="480" w:lineRule="auto"/>
        <w:ind w:left="0" w:firstLine="0"/>
        <w:jc w:val="left"/>
        <w:rPr>
          <w:szCs w:val="24"/>
        </w:rPr>
        <w:pPrChange w:id="4297" w:author="Billy Mitchell" w:date="2023-11-13T20:56:00Z">
          <w:pPr>
            <w:spacing w:after="0" w:line="480" w:lineRule="auto"/>
            <w:ind w:left="0" w:firstLine="0"/>
          </w:pPr>
        </w:pPrChange>
      </w:pPr>
      <w:ins w:id="4298" w:author="Billy Mitchell" w:date="2023-11-13T20:59:00Z">
        <w:r>
          <w:rPr>
            <w:szCs w:val="24"/>
          </w:rPr>
          <w:t>Earlier versions of this manuscript have been available on PsyArxiv (</w:t>
        </w:r>
        <w:r>
          <w:rPr>
            <w:szCs w:val="24"/>
          </w:rPr>
          <w:fldChar w:fldCharType="begin"/>
        </w:r>
        <w:r>
          <w:rPr>
            <w:szCs w:val="24"/>
          </w:rPr>
          <w:instrText>HYPERLINK "</w:instrText>
        </w:r>
        <w:r w:rsidRPr="00887C44">
          <w:rPr>
            <w:szCs w:val="24"/>
          </w:rPr>
          <w:instrText>https://osf.io/preprints/psyarxiv/23wtz</w:instrText>
        </w:r>
        <w:r>
          <w:rPr>
            <w:szCs w:val="24"/>
          </w:rPr>
          <w:instrText>"</w:instrText>
        </w:r>
        <w:r>
          <w:rPr>
            <w:szCs w:val="24"/>
          </w:rPr>
          <w:fldChar w:fldCharType="separate"/>
        </w:r>
        <w:r w:rsidRPr="009967C7">
          <w:rPr>
            <w:rStyle w:val="Hyperlink"/>
            <w:szCs w:val="24"/>
          </w:rPr>
          <w:t>https://osf.io/preprints/psyarxiv/23wtz</w:t>
        </w:r>
        <w:r>
          <w:rPr>
            <w:szCs w:val="24"/>
          </w:rPr>
          <w:fldChar w:fldCharType="end"/>
        </w:r>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ins>
    </w:p>
    <w:p w14:paraId="6D648B1B" w14:textId="247D7793" w:rsidR="00425004" w:rsidRPr="008C7178" w:rsidRDefault="00BE19D6" w:rsidP="00BE19D6">
      <w:pPr>
        <w:spacing w:after="0" w:line="480" w:lineRule="auto"/>
        <w:ind w:left="0" w:firstLine="0"/>
        <w:jc w:val="left"/>
        <w:rPr>
          <w:szCs w:val="24"/>
        </w:rPr>
        <w:pPrChange w:id="4299" w:author="Billy Mitchell" w:date="2023-11-13T20:56:00Z">
          <w:pPr>
            <w:spacing w:after="0" w:line="480" w:lineRule="auto"/>
            <w:ind w:left="0" w:firstLine="0"/>
          </w:pPr>
        </w:pPrChange>
      </w:pPr>
      <w:ins w:id="4300" w:author="Billy Mitchell" w:date="2023-11-13T20:58:00Z">
        <w:r>
          <w:rPr>
            <w:b/>
            <w:szCs w:val="24"/>
          </w:rPr>
          <w:t xml:space="preserve">Transparency and </w:t>
        </w:r>
      </w:ins>
      <w:r w:rsidR="00B720B2" w:rsidRPr="008C7178">
        <w:rPr>
          <w:b/>
          <w:szCs w:val="24"/>
        </w:rPr>
        <w:t>Open</w:t>
      </w:r>
      <w:ins w:id="4301" w:author="Billy Mitchell" w:date="2023-11-13T20:58:00Z">
        <w:r>
          <w:rPr>
            <w:b/>
            <w:szCs w:val="24"/>
          </w:rPr>
          <w:t>ness</w:t>
        </w:r>
      </w:ins>
      <w:r w:rsidR="00B720B2" w:rsidRPr="008C7178">
        <w:rPr>
          <w:b/>
          <w:szCs w:val="24"/>
        </w:rPr>
        <w:t xml:space="preserve"> Practices: </w:t>
      </w:r>
    </w:p>
    <w:p w14:paraId="23C2D77C" w14:textId="5D2D61F6" w:rsidR="009A1A84" w:rsidRDefault="006725C8" w:rsidP="00BE19D6">
      <w:pPr>
        <w:spacing w:after="0" w:line="480" w:lineRule="auto"/>
        <w:ind w:left="0" w:firstLine="0"/>
        <w:jc w:val="left"/>
        <w:rPr>
          <w:ins w:id="4302" w:author="Billy Mitchell" w:date="2023-11-13T20:24:00Z"/>
          <w:szCs w:val="24"/>
        </w:rPr>
        <w:pPrChange w:id="4303" w:author="Billy Mitchell" w:date="2023-11-13T20:56:00Z">
          <w:pPr>
            <w:spacing w:after="0" w:line="480" w:lineRule="auto"/>
            <w:ind w:left="0" w:firstLine="0"/>
          </w:pPr>
        </w:pPrChange>
      </w:pPr>
      <w:r>
        <w:rPr>
          <w:szCs w:val="24"/>
        </w:rPr>
        <w:t>T</w:t>
      </w:r>
      <w:r w:rsidR="00B720B2" w:rsidRPr="008C7178">
        <w:rPr>
          <w:szCs w:val="24"/>
        </w:rPr>
        <w:t xml:space="preserve">he preregistration for Experiments </w:t>
      </w:r>
      <w:r>
        <w:rPr>
          <w:szCs w:val="24"/>
        </w:rPr>
        <w:t>1</w:t>
      </w:r>
      <w:ins w:id="4304" w:author="Billy Mitchell [2]" w:date="2023-11-07T13:35:00Z">
        <w:r w:rsidR="0038635A">
          <w:rPr>
            <w:szCs w:val="24"/>
          </w:rPr>
          <w:t>,</w:t>
        </w:r>
      </w:ins>
      <w:del w:id="4305"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4306" w:author="Billy Mitchell [2]" w:date="2023-11-07T13:35:00Z">
        <w:r w:rsidR="0038635A">
          <w:rPr>
            <w:szCs w:val="24"/>
          </w:rPr>
          <w:t>, and 3</w:t>
        </w:r>
      </w:ins>
      <w:r w:rsidR="00B720B2" w:rsidRPr="008C7178">
        <w:rPr>
          <w:szCs w:val="24"/>
        </w:rPr>
        <w:t xml:space="preserve"> can be found at </w:t>
      </w:r>
      <w:del w:id="4307"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4308"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4309" w:author="Billy Mitchell [2]" w:date="2023-11-07T13:35:00Z">
        <w:r w:rsidR="00B720B2" w:rsidRPr="008C7178" w:rsidDel="0038635A">
          <w:rPr>
            <w:szCs w:val="24"/>
          </w:rPr>
          <w:delText>and</w:delText>
        </w:r>
      </w:del>
      <w:r w:rsidR="00B720B2" w:rsidRPr="008C7178">
        <w:rPr>
          <w:szCs w:val="24"/>
        </w:rPr>
        <w:t xml:space="preserve"> </w:t>
      </w:r>
      <w:r w:rsidR="00000000">
        <w:fldChar w:fldCharType="begin"/>
      </w:r>
      <w:r w:rsidR="00000000">
        <w:instrText>HYPERLINK "https://aspredicted.org/XXH"</w:instrText>
      </w:r>
      <w:r w:rsidR="00000000">
        <w:fldChar w:fldCharType="separate"/>
      </w:r>
      <w:r w:rsidRPr="00561755">
        <w:rPr>
          <w:rStyle w:val="Hyperlink"/>
          <w:szCs w:val="24"/>
        </w:rPr>
        <w:t>https://aspredicted.org/XXH</w:t>
      </w:r>
      <w:r w:rsidR="00000000">
        <w:rPr>
          <w:rStyle w:val="Hyperlink"/>
          <w:szCs w:val="24"/>
        </w:rPr>
        <w:fldChar w:fldCharType="end"/>
      </w:r>
      <w:r w:rsidR="00000000">
        <w:fldChar w:fldCharType="begin"/>
      </w:r>
      <w:r w:rsidR="00000000">
        <w:instrText>HYPERLINK "https://aspredicted.org/XXH_W1V" \h</w:instrText>
      </w:r>
      <w:r w:rsidR="00000000">
        <w:fldChar w:fldCharType="separate"/>
      </w:r>
      <w:r w:rsidR="00B720B2" w:rsidRPr="008C7178">
        <w:rPr>
          <w:color w:val="0563C1"/>
          <w:szCs w:val="24"/>
          <w:u w:val="single" w:color="0563C1"/>
        </w:rPr>
        <w:t>_</w:t>
      </w:r>
      <w:r w:rsidR="00000000">
        <w:rPr>
          <w:color w:val="0563C1"/>
          <w:szCs w:val="24"/>
          <w:u w:val="single" w:color="0563C1"/>
        </w:rPr>
        <w:fldChar w:fldCharType="end"/>
      </w:r>
      <w:r w:rsidR="00000000">
        <w:fldChar w:fldCharType="begin"/>
      </w:r>
      <w:r w:rsidR="00000000">
        <w:instrText>HYPERLINK "https://aspredicted.org/XXH_W1V" \h</w:instrText>
      </w:r>
      <w:r w:rsidR="00000000">
        <w:fldChar w:fldCharType="separate"/>
      </w:r>
      <w:r w:rsidR="00B720B2" w:rsidRPr="008C7178">
        <w:rPr>
          <w:color w:val="0563C1"/>
          <w:szCs w:val="24"/>
          <w:u w:val="single" w:color="0563C1"/>
        </w:rPr>
        <w:t>W1V</w:t>
      </w:r>
      <w:r w:rsidR="00000000">
        <w:rPr>
          <w:color w:val="0563C1"/>
          <w:szCs w:val="24"/>
          <w:u w:val="single" w:color="0563C1"/>
        </w:rPr>
        <w:fldChar w:fldCharType="end"/>
      </w:r>
      <w:r w:rsidR="00000000">
        <w:fldChar w:fldCharType="begin"/>
      </w:r>
      <w:r w:rsidR="00000000">
        <w:instrText>HYPERLINK "https://aspredicted.org/XXH_W1V" \h</w:instrText>
      </w:r>
      <w:r w:rsidR="00000000">
        <w:fldChar w:fldCharType="separate"/>
      </w:r>
      <w:r w:rsidR="00B720B2" w:rsidRPr="008C7178">
        <w:rPr>
          <w:szCs w:val="24"/>
        </w:rPr>
        <w:t>,</w:t>
      </w:r>
      <w:r w:rsidR="00000000">
        <w:rPr>
          <w:szCs w:val="24"/>
        </w:rPr>
        <w:fldChar w:fldCharType="end"/>
      </w:r>
      <w:r w:rsidR="00B720B2" w:rsidRPr="008C7178">
        <w:rPr>
          <w:szCs w:val="24"/>
        </w:rPr>
        <w:t xml:space="preserve"> </w:t>
      </w:r>
      <w:ins w:id="4310" w:author="Billy Mitchell [2]" w:date="2023-11-07T13:35:00Z">
        <w:r w:rsidR="0038635A">
          <w:rPr>
            <w:szCs w:val="24"/>
          </w:rPr>
          <w:t xml:space="preserve">and </w:t>
        </w:r>
      </w:ins>
      <w:ins w:id="4311" w:author="Billy Mitchell" w:date="2023-11-08T11:59:00Z">
        <w:r w:rsidR="009B06C2">
          <w:rPr>
            <w:szCs w:val="24"/>
          </w:rPr>
          <w:fldChar w:fldCharType="begin"/>
        </w:r>
        <w:r w:rsidR="009B06C2">
          <w:rPr>
            <w:szCs w:val="24"/>
          </w:rPr>
          <w:instrText>HYPERLINK "</w:instrText>
        </w:r>
      </w:ins>
      <w:ins w:id="4312" w:author="Billy Mitchell [2]" w:date="2023-11-07T13:37:00Z">
        <w:r w:rsidR="009B06C2" w:rsidRPr="0038635A">
          <w:rPr>
            <w:szCs w:val="24"/>
          </w:rPr>
          <w:instrText>https://aspredicted</w:instrText>
        </w:r>
      </w:ins>
      <w:ins w:id="4313" w:author="Billy Mitchell" w:date="2023-11-08T11:59:00Z">
        <w:r w:rsidR="009B06C2">
          <w:rPr>
            <w:szCs w:val="24"/>
          </w:rPr>
          <w:instrText>"</w:instrText>
        </w:r>
        <w:r w:rsidR="009B06C2">
          <w:rPr>
            <w:szCs w:val="24"/>
          </w:rPr>
        </w:r>
        <w:r w:rsidR="009B06C2">
          <w:rPr>
            <w:szCs w:val="24"/>
          </w:rPr>
          <w:fldChar w:fldCharType="separate"/>
        </w:r>
      </w:ins>
      <w:ins w:id="4314" w:author="Billy Mitchell [2]" w:date="2023-11-07T13:37:00Z">
        <w:r w:rsidR="009B06C2" w:rsidRPr="00132A5E">
          <w:rPr>
            <w:rStyle w:val="Hyperlink"/>
            <w:szCs w:val="24"/>
          </w:rPr>
          <w:t>https://aspredicted</w:t>
        </w:r>
      </w:ins>
      <w:ins w:id="4315" w:author="Billy Mitchell" w:date="2023-11-08T11:59:00Z">
        <w:r w:rsidR="009B06C2">
          <w:rPr>
            <w:szCs w:val="24"/>
          </w:rPr>
          <w:fldChar w:fldCharType="end"/>
        </w:r>
      </w:ins>
      <w:ins w:id="4316" w:author="Billy Mitchell [2]" w:date="2023-11-07T13:37:00Z">
        <w:r w:rsidR="0038635A" w:rsidRPr="0038635A">
          <w:rPr>
            <w:szCs w:val="24"/>
          </w:rPr>
          <w:t>.org/n3ne3.pdf</w:t>
        </w:r>
      </w:ins>
      <w:ins w:id="4317" w:author="Billy Mitchell [2]" w:date="2023-11-07T13:38:00Z">
        <w:r w:rsidR="00801A78">
          <w:rPr>
            <w:szCs w:val="24"/>
          </w:rPr>
          <w:t>,</w:t>
        </w:r>
      </w:ins>
      <w:r w:rsidR="00B720B2" w:rsidRPr="008C7178">
        <w:rPr>
          <w:szCs w:val="24"/>
        </w:rPr>
        <w:tab/>
        <w:t xml:space="preserve">respectively. Deidentified data, </w:t>
      </w:r>
      <w:ins w:id="4318" w:author="Billy Mitchell" w:date="2023-11-13T20:59:00Z">
        <w:r w:rsidR="00BE19D6">
          <w:rPr>
            <w:szCs w:val="24"/>
          </w:rPr>
          <w:t>analysis and data cleaning scripts</w:t>
        </w:r>
      </w:ins>
      <w:del w:id="4319" w:author="Billy Mitchell" w:date="2023-11-13T20:59:00Z">
        <w:r w:rsidR="00B720B2" w:rsidRPr="008C7178" w:rsidDel="00BE19D6">
          <w:rPr>
            <w:szCs w:val="24"/>
          </w:rPr>
          <w:delText>code</w:delText>
        </w:r>
      </w:del>
      <w:r w:rsidR="00B720B2" w:rsidRPr="008C7178">
        <w:rPr>
          <w:szCs w:val="24"/>
        </w:rPr>
        <w:t>,</w:t>
      </w:r>
      <w:del w:id="4320" w:author="Billy Mitchell" w:date="2023-11-13T21:00:00Z">
        <w:r w:rsidR="00B720B2" w:rsidRPr="008C7178" w:rsidDel="00BE19D6">
          <w:rPr>
            <w:szCs w:val="24"/>
          </w:rPr>
          <w:delText xml:space="preserve"> and</w:delText>
        </w:r>
      </w:del>
      <w:r w:rsidR="00B720B2" w:rsidRPr="008C7178">
        <w:rPr>
          <w:szCs w:val="24"/>
        </w:rPr>
        <w:t xml:space="preserve"> questionnaires</w:t>
      </w:r>
      <w:ins w:id="4321" w:author="Billy Mitchell" w:date="2023-11-13T21:00:00Z">
        <w:r w:rsidR="00BE19D6">
          <w:rPr>
            <w:szCs w:val="24"/>
          </w:rPr>
          <w:t>, and data collection files</w:t>
        </w:r>
      </w:ins>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4322" w:author="Billy Mitchell" w:date="2023-11-13T20:24:00Z">
        <w:r w:rsidR="00887C44">
          <w:fldChar w:fldCharType="begin"/>
        </w:r>
        <w:r w:rsidR="00887C44">
          <w:instrText>HYPERLINK "</w:instrText>
        </w:r>
      </w:ins>
      <w:r w:rsidR="00887C44" w:rsidRPr="00887C44">
        <w:rPr>
          <w:rPrChange w:id="4323" w:author="Billy Mitchell" w:date="2023-11-13T20:24:00Z">
            <w:rPr>
              <w:rStyle w:val="Hyperlink"/>
            </w:rPr>
          </w:rPrChange>
        </w:rPr>
        <w:instrText>https://osf</w:instrText>
      </w:r>
      <w:r w:rsidR="00887C44" w:rsidRPr="00EA7D18">
        <w:instrText>.io/j5sku/?view_only=89d87669e7674096819c439ca109c483</w:instrText>
      </w:r>
      <w:ins w:id="4324" w:author="Billy Mitchell" w:date="2023-11-13T20:24:00Z">
        <w:r w:rsidR="00887C44">
          <w:instrText>"</w:instrText>
        </w:r>
        <w:r w:rsidR="00887C44">
          <w:fldChar w:fldCharType="separate"/>
        </w:r>
      </w:ins>
      <w:r w:rsidR="00887C44" w:rsidRPr="00887C44">
        <w:rPr>
          <w:rStyle w:val="Hyperlink"/>
        </w:rPr>
        <w:t>https://osf</w:t>
      </w:r>
      <w:r w:rsidR="00887C44" w:rsidRPr="009967C7">
        <w:rPr>
          <w:rStyle w:val="Hyperlink"/>
        </w:rPr>
        <w:t>.io/j5sku/?view_only=89d87669e7674096819c439ca109c483</w:t>
      </w:r>
      <w:ins w:id="4325" w:author="Billy Mitchell" w:date="2023-11-13T20:24:00Z">
        <w:r w:rsidR="00887C44">
          <w:fldChar w:fldCharType="end"/>
        </w:r>
      </w:ins>
      <w:r w:rsidR="00B720B2" w:rsidRPr="008C7178">
        <w:rPr>
          <w:szCs w:val="24"/>
        </w:rPr>
        <w:t xml:space="preserve">. </w:t>
      </w:r>
      <w:ins w:id="4326" w:author="Billy Mitchell" w:date="2023-11-13T20:59:00Z">
        <w:r w:rsidR="00BE19D6">
          <w:rPr>
            <w:szCs w:val="24"/>
          </w:rPr>
          <w:t xml:space="preserve"> </w:t>
        </w:r>
      </w:ins>
      <w:ins w:id="4327" w:author="Billy Mitchell" w:date="2023-11-13T21:00:00Z">
        <w:r w:rsidR="00BE19D6">
          <w:rPr>
            <w:szCs w:val="24"/>
          </w:rPr>
          <w:t xml:space="preserve">All products generated </w:t>
        </w:r>
        <w:r w:rsidR="00495A2C">
          <w:rPr>
            <w:szCs w:val="24"/>
          </w:rPr>
          <w:lastRenderedPageBreak/>
          <w:t>from this data, including powerpoints and posters highlighted under the Author’s Note have been made avai</w:t>
        </w:r>
      </w:ins>
      <w:ins w:id="4328" w:author="Billy Mitchell" w:date="2023-11-13T21:01:00Z">
        <w:r w:rsidR="00495A2C">
          <w:rPr>
            <w:szCs w:val="24"/>
          </w:rPr>
          <w:t xml:space="preserve">lable within this repository as well. </w:t>
        </w:r>
      </w:ins>
    </w:p>
    <w:p w14:paraId="1703A102" w14:textId="7E845EE1" w:rsidR="00E75D1C" w:rsidRDefault="002F3B4A" w:rsidP="00BE19D6">
      <w:pPr>
        <w:tabs>
          <w:tab w:val="center" w:pos="4680"/>
        </w:tabs>
        <w:spacing w:after="0" w:line="480" w:lineRule="auto"/>
        <w:ind w:left="0" w:firstLine="0"/>
        <w:jc w:val="left"/>
        <w:rPr>
          <w:ins w:id="4329" w:author="Billy Mitchell" w:date="2023-11-13T20:44:00Z"/>
          <w:b/>
          <w:bCs/>
          <w:szCs w:val="24"/>
        </w:rPr>
        <w:pPrChange w:id="4330" w:author="Billy Mitchell" w:date="2023-11-13T20:56:00Z">
          <w:pPr>
            <w:tabs>
              <w:tab w:val="center" w:pos="4680"/>
            </w:tabs>
            <w:spacing w:after="0" w:line="480" w:lineRule="auto"/>
            <w:ind w:left="0" w:firstLine="0"/>
          </w:pPr>
        </w:pPrChange>
      </w:pPr>
      <w:ins w:id="4331" w:author="Billy Mitchell" w:date="2023-11-13T20:34:00Z">
        <w:r w:rsidRPr="00E75D1C">
          <w:rPr>
            <w:b/>
            <w:bCs/>
            <w:szCs w:val="24"/>
            <w:rPrChange w:id="4332" w:author="Billy Mitchell" w:date="2023-11-13T20:41:00Z">
              <w:rPr>
                <w:szCs w:val="24"/>
              </w:rPr>
            </w:rPrChange>
          </w:rPr>
          <w:t>CRediT:</w:t>
        </w:r>
      </w:ins>
    </w:p>
    <w:p w14:paraId="2BE4554D" w14:textId="0DC5F6A5" w:rsidR="002F3B4A" w:rsidRPr="00E75D1C" w:rsidRDefault="00E75D1C" w:rsidP="00BE19D6">
      <w:pPr>
        <w:spacing w:after="0" w:line="480" w:lineRule="auto"/>
        <w:ind w:left="0" w:firstLine="0"/>
        <w:jc w:val="left"/>
        <w:rPr>
          <w:b/>
          <w:bCs/>
          <w:szCs w:val="24"/>
        </w:rPr>
        <w:pPrChange w:id="4333" w:author="Billy Mitchell" w:date="2023-11-13T20:56:00Z">
          <w:pPr>
            <w:spacing w:after="0" w:line="480" w:lineRule="auto"/>
            <w:ind w:left="0" w:firstLine="0"/>
          </w:pPr>
        </w:pPrChange>
      </w:pPr>
      <w:ins w:id="4334" w:author="Billy Mitchell" w:date="2023-11-13T20:44:00Z">
        <w:r w:rsidRPr="00E75D1C">
          <w:rPr>
            <w:b/>
            <w:bCs/>
            <w:szCs w:val="24"/>
            <w:rPrChange w:id="4335" w:author="Billy Mitchell" w:date="2023-11-13T20:45:00Z">
              <w:rPr>
                <w:szCs w:val="24"/>
              </w:rPr>
            </w:rPrChange>
          </w:rPr>
          <w:t>William J. Mitchell</w:t>
        </w:r>
      </w:ins>
      <w:ins w:id="4336" w:author="Billy Mitchell" w:date="2023-11-13T20:47:00Z">
        <w:r>
          <w:rPr>
            <w:b/>
            <w:bCs/>
            <w:szCs w:val="24"/>
          </w:rPr>
          <w:t>:</w:t>
        </w:r>
      </w:ins>
      <w:ins w:id="4337" w:author="Billy Mitchell" w:date="2023-11-13T20:48:00Z">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ins>
      <w:ins w:id="4338" w:author="Billy Mitchell" w:date="2023-11-13T20:45:00Z">
        <w:r w:rsidRPr="00E75D1C">
          <w:rPr>
            <w:b/>
            <w:bCs/>
            <w:szCs w:val="24"/>
            <w:rPrChange w:id="4339" w:author="Billy Mitchell" w:date="2023-11-13T20:45:00Z">
              <w:rPr>
                <w:szCs w:val="24"/>
              </w:rPr>
            </w:rPrChange>
          </w:rPr>
          <w:t xml:space="preserve"> </w:t>
        </w:r>
      </w:ins>
      <w:ins w:id="4340" w:author="Billy Mitchell" w:date="2023-11-13T20:44:00Z">
        <w:r w:rsidRPr="00E75D1C">
          <w:rPr>
            <w:b/>
            <w:bCs/>
            <w:szCs w:val="24"/>
            <w:rPrChange w:id="4341" w:author="Billy Mitchell" w:date="2023-11-13T20:45:00Z">
              <w:rPr>
                <w:szCs w:val="24"/>
              </w:rPr>
            </w:rPrChange>
          </w:rPr>
          <w:t>Joanne Stasiak</w:t>
        </w:r>
      </w:ins>
      <w:ins w:id="4342" w:author="Billy Mitchell" w:date="2023-11-13T20:47:00Z">
        <w:r>
          <w:rPr>
            <w:b/>
            <w:bCs/>
            <w:szCs w:val="24"/>
          </w:rPr>
          <w:t>:</w:t>
        </w:r>
      </w:ins>
      <w:ins w:id="4343" w:author="Billy Mitchell" w:date="2023-11-13T20:48:00Z">
        <w:r>
          <w:rPr>
            <w:b/>
            <w:bCs/>
            <w:szCs w:val="24"/>
          </w:rPr>
          <w:t xml:space="preserve"> </w:t>
        </w:r>
        <w:r w:rsidRPr="00485060">
          <w:rPr>
            <w:szCs w:val="24"/>
          </w:rPr>
          <w:t>Conceptualization, Methodology,</w:t>
        </w:r>
      </w:ins>
      <w:ins w:id="4344" w:author="Billy Mitchell" w:date="2023-11-13T20:54:00Z">
        <w:r w:rsidR="00BE19D6">
          <w:rPr>
            <w:szCs w:val="24"/>
          </w:rPr>
          <w:t xml:space="preserve"> </w:t>
        </w:r>
      </w:ins>
      <w:ins w:id="4345" w:author="Billy Mitchell" w:date="2023-11-13T20:48:00Z">
        <w:r w:rsidRPr="00485060">
          <w:rPr>
            <w:szCs w:val="24"/>
          </w:rPr>
          <w:t>Investigation, Resources, Data Curation, Writing - Review &amp; Editing, Project administration</w:t>
        </w:r>
        <w:r>
          <w:rPr>
            <w:szCs w:val="24"/>
          </w:rPr>
          <w:t>.</w:t>
        </w:r>
      </w:ins>
      <w:ins w:id="4346" w:author="Billy Mitchell" w:date="2023-11-13T20:45:00Z">
        <w:r w:rsidRPr="00E75D1C">
          <w:rPr>
            <w:b/>
            <w:bCs/>
            <w:szCs w:val="24"/>
            <w:rPrChange w:id="4347" w:author="Billy Mitchell" w:date="2023-11-13T20:45:00Z">
              <w:rPr>
                <w:szCs w:val="24"/>
              </w:rPr>
            </w:rPrChange>
          </w:rPr>
          <w:t xml:space="preserve"> </w:t>
        </w:r>
      </w:ins>
      <w:ins w:id="4348" w:author="Billy Mitchell" w:date="2023-11-13T20:44:00Z">
        <w:r w:rsidRPr="00E75D1C">
          <w:rPr>
            <w:b/>
            <w:bCs/>
            <w:szCs w:val="24"/>
            <w:rPrChange w:id="4349" w:author="Billy Mitchell" w:date="2023-11-13T20:45:00Z">
              <w:rPr>
                <w:szCs w:val="24"/>
              </w:rPr>
            </w:rPrChange>
          </w:rPr>
          <w:t>Steven Martinez</w:t>
        </w:r>
      </w:ins>
      <w:ins w:id="4350" w:author="Billy Mitchell" w:date="2023-11-13T20:47:00Z">
        <w:r>
          <w:rPr>
            <w:b/>
            <w:bCs/>
            <w:szCs w:val="24"/>
          </w:rPr>
          <w:t>:</w:t>
        </w:r>
      </w:ins>
      <w:ins w:id="4351" w:author="Billy Mitchell" w:date="2023-11-13T20:45:00Z">
        <w:r w:rsidRPr="00E75D1C">
          <w:rPr>
            <w:b/>
            <w:bCs/>
            <w:szCs w:val="24"/>
            <w:rPrChange w:id="4352" w:author="Billy Mitchell" w:date="2023-11-13T20:45:00Z">
              <w:rPr>
                <w:szCs w:val="24"/>
              </w:rPr>
            </w:rPrChange>
          </w:rPr>
          <w:t xml:space="preserve"> </w:t>
        </w:r>
      </w:ins>
      <w:ins w:id="4353" w:author="Billy Mitchell" w:date="2023-11-13T20:54:00Z">
        <w:r w:rsidR="00BE19D6" w:rsidRPr="00485060">
          <w:rPr>
            <w:szCs w:val="24"/>
          </w:rPr>
          <w:t>Conceptualization, Investigation, Data Curation, Project administration</w:t>
        </w:r>
        <w:r w:rsidR="00BE19D6">
          <w:rPr>
            <w:szCs w:val="24"/>
          </w:rPr>
          <w:t xml:space="preserve">. </w:t>
        </w:r>
      </w:ins>
      <w:ins w:id="4354" w:author="Billy Mitchell" w:date="2023-11-13T20:44:00Z">
        <w:r w:rsidRPr="00E75D1C">
          <w:rPr>
            <w:b/>
            <w:bCs/>
            <w:szCs w:val="24"/>
            <w:rPrChange w:id="4355" w:author="Billy Mitchell" w:date="2023-11-13T20:45:00Z">
              <w:rPr>
                <w:szCs w:val="24"/>
              </w:rPr>
            </w:rPrChange>
          </w:rPr>
          <w:t>Katelyn Cliver</w:t>
        </w:r>
      </w:ins>
      <w:ins w:id="4356" w:author="Billy Mitchell" w:date="2023-11-13T20:47:00Z">
        <w:r>
          <w:rPr>
            <w:b/>
            <w:bCs/>
            <w:szCs w:val="24"/>
          </w:rPr>
          <w:t>:</w:t>
        </w:r>
      </w:ins>
      <w:ins w:id="4357" w:author="Billy Mitchell" w:date="2023-11-13T20:45:00Z">
        <w:r w:rsidRPr="00E75D1C">
          <w:rPr>
            <w:b/>
            <w:bCs/>
            <w:szCs w:val="24"/>
            <w:rPrChange w:id="4358" w:author="Billy Mitchell" w:date="2023-11-13T20:45:00Z">
              <w:rPr>
                <w:szCs w:val="24"/>
              </w:rPr>
            </w:rPrChange>
          </w:rPr>
          <w:t xml:space="preserve"> </w:t>
        </w:r>
      </w:ins>
      <w:ins w:id="4359" w:author="Billy Mitchell" w:date="2023-11-13T20:48:00Z">
        <w:r w:rsidRPr="00485060">
          <w:rPr>
            <w:szCs w:val="24"/>
          </w:rPr>
          <w:t>Conceptualization, Investigation, Data Curation, Project administration</w:t>
        </w:r>
        <w:r>
          <w:rPr>
            <w:szCs w:val="24"/>
          </w:rPr>
          <w:t>.</w:t>
        </w:r>
        <w:r>
          <w:rPr>
            <w:szCs w:val="24"/>
          </w:rPr>
          <w:t xml:space="preserve"> </w:t>
        </w:r>
      </w:ins>
      <w:ins w:id="4360" w:author="Billy Mitchell" w:date="2023-11-13T20:44:00Z">
        <w:r w:rsidRPr="00E75D1C">
          <w:rPr>
            <w:b/>
            <w:bCs/>
            <w:szCs w:val="24"/>
            <w:rPrChange w:id="4361" w:author="Billy Mitchell" w:date="2023-11-13T20:45:00Z">
              <w:rPr>
                <w:szCs w:val="24"/>
              </w:rPr>
            </w:rPrChange>
          </w:rPr>
          <w:t>David Gregory</w:t>
        </w:r>
      </w:ins>
      <w:ins w:id="4362" w:author="Billy Mitchell" w:date="2023-11-13T20:47:00Z">
        <w:r>
          <w:rPr>
            <w:b/>
            <w:bCs/>
            <w:szCs w:val="24"/>
          </w:rPr>
          <w:t>:</w:t>
        </w:r>
      </w:ins>
      <w:ins w:id="4363" w:author="Billy Mitchell" w:date="2023-11-13T20:48:00Z">
        <w:r w:rsidRPr="00E75D1C">
          <w:rPr>
            <w:szCs w:val="24"/>
          </w:rPr>
          <w:t xml:space="preserve"> </w:t>
        </w:r>
        <w:r w:rsidRPr="00485060">
          <w:rPr>
            <w:szCs w:val="24"/>
          </w:rPr>
          <w:t xml:space="preserve">Conceptualization, Investigation, Data Curation, </w:t>
        </w:r>
      </w:ins>
      <w:ins w:id="4364" w:author="Billy Mitchell" w:date="2023-11-13T20:53:00Z">
        <w:r w:rsidR="00BE19D6" w:rsidRPr="00485060">
          <w:rPr>
            <w:szCs w:val="24"/>
          </w:rPr>
          <w:t>Project administration</w:t>
        </w:r>
      </w:ins>
      <w:ins w:id="4365" w:author="Billy Mitchell" w:date="2023-11-13T20:48:00Z">
        <w:r>
          <w:rPr>
            <w:szCs w:val="24"/>
          </w:rPr>
          <w:t>.</w:t>
        </w:r>
      </w:ins>
      <w:ins w:id="4366" w:author="Billy Mitchell" w:date="2023-11-13T20:45:00Z">
        <w:r w:rsidRPr="00E75D1C">
          <w:rPr>
            <w:b/>
            <w:bCs/>
            <w:szCs w:val="24"/>
            <w:rPrChange w:id="4367" w:author="Billy Mitchell" w:date="2023-11-13T20:45:00Z">
              <w:rPr>
                <w:szCs w:val="24"/>
              </w:rPr>
            </w:rPrChange>
          </w:rPr>
          <w:t xml:space="preserve"> </w:t>
        </w:r>
      </w:ins>
      <w:ins w:id="4368" w:author="Billy Mitchell" w:date="2023-11-13T20:44:00Z">
        <w:r w:rsidRPr="00E75D1C">
          <w:rPr>
            <w:b/>
            <w:bCs/>
            <w:szCs w:val="24"/>
            <w:rPrChange w:id="4369" w:author="Billy Mitchell" w:date="2023-11-13T20:45:00Z">
              <w:rPr>
                <w:szCs w:val="24"/>
              </w:rPr>
            </w:rPrChange>
          </w:rPr>
          <w:t>Samantha Reisman</w:t>
        </w:r>
      </w:ins>
      <w:ins w:id="4370" w:author="Billy Mitchell" w:date="2023-11-13T20:47:00Z">
        <w:r>
          <w:rPr>
            <w:b/>
            <w:bCs/>
            <w:szCs w:val="24"/>
          </w:rPr>
          <w:t>:</w:t>
        </w:r>
      </w:ins>
      <w:ins w:id="4371" w:author="Billy Mitchell" w:date="2023-11-13T20:45:00Z">
        <w:r w:rsidRPr="00E75D1C">
          <w:rPr>
            <w:b/>
            <w:bCs/>
            <w:szCs w:val="24"/>
            <w:rPrChange w:id="4372" w:author="Billy Mitchell" w:date="2023-11-13T20:45:00Z">
              <w:rPr>
                <w:szCs w:val="24"/>
              </w:rPr>
            </w:rPrChange>
          </w:rPr>
          <w:t xml:space="preserve"> </w:t>
        </w:r>
      </w:ins>
      <w:ins w:id="4373" w:author="Billy Mitchell" w:date="2023-11-13T20:48:00Z">
        <w:r w:rsidRPr="00485060">
          <w:rPr>
            <w:szCs w:val="24"/>
          </w:rPr>
          <w:t>Conceptualization, Investigation, Data Curation</w:t>
        </w:r>
      </w:ins>
      <w:ins w:id="4374" w:author="Billy Mitchell" w:date="2023-11-13T20:53:00Z">
        <w:r w:rsidR="00BE19D6">
          <w:rPr>
            <w:szCs w:val="24"/>
          </w:rPr>
          <w:t>,</w:t>
        </w:r>
        <w:r w:rsidR="00BE19D6" w:rsidRPr="00BE19D6">
          <w:rPr>
            <w:szCs w:val="24"/>
          </w:rPr>
          <w:t xml:space="preserve"> </w:t>
        </w:r>
        <w:r w:rsidR="00BE19D6" w:rsidRPr="00485060">
          <w:rPr>
            <w:szCs w:val="24"/>
          </w:rPr>
          <w:t>Project administration</w:t>
        </w:r>
      </w:ins>
      <w:ins w:id="4375" w:author="Billy Mitchell" w:date="2023-11-13T20:48:00Z">
        <w:r>
          <w:rPr>
            <w:szCs w:val="24"/>
          </w:rPr>
          <w:t>.</w:t>
        </w:r>
        <w:r>
          <w:rPr>
            <w:szCs w:val="24"/>
          </w:rPr>
          <w:t xml:space="preserve"> </w:t>
        </w:r>
      </w:ins>
      <w:ins w:id="4376" w:author="Billy Mitchell" w:date="2023-11-13T20:44:00Z">
        <w:r w:rsidRPr="00E75D1C">
          <w:rPr>
            <w:b/>
            <w:bCs/>
            <w:szCs w:val="24"/>
            <w:rPrChange w:id="4377" w:author="Billy Mitchell" w:date="2023-11-13T20:45:00Z">
              <w:rPr>
                <w:szCs w:val="24"/>
              </w:rPr>
            </w:rPrChange>
          </w:rPr>
          <w:t>Helen Schmidt</w:t>
        </w:r>
      </w:ins>
      <w:ins w:id="4378" w:author="Billy Mitchell" w:date="2023-11-13T20:47:00Z">
        <w:r>
          <w:rPr>
            <w:b/>
            <w:bCs/>
            <w:szCs w:val="24"/>
          </w:rPr>
          <w:t>:</w:t>
        </w:r>
      </w:ins>
      <w:ins w:id="4379" w:author="Billy Mitchell" w:date="2023-11-13T20:45:00Z">
        <w:r w:rsidRPr="00E75D1C">
          <w:rPr>
            <w:b/>
            <w:bCs/>
            <w:szCs w:val="24"/>
            <w:rPrChange w:id="4380" w:author="Billy Mitchell" w:date="2023-11-13T20:45:00Z">
              <w:rPr>
                <w:szCs w:val="24"/>
              </w:rPr>
            </w:rPrChange>
          </w:rPr>
          <w:t xml:space="preserve"> </w:t>
        </w:r>
      </w:ins>
      <w:ins w:id="4381" w:author="Billy Mitchell" w:date="2023-11-13T20:48:00Z">
        <w:r w:rsidRPr="00485060">
          <w:rPr>
            <w:szCs w:val="24"/>
          </w:rPr>
          <w:t>Software, Validation, Formal analysis, Writing - Review &amp; Editing</w:t>
        </w:r>
        <w:r>
          <w:rPr>
            <w:szCs w:val="24"/>
          </w:rPr>
          <w:t>.</w:t>
        </w:r>
        <w:r>
          <w:rPr>
            <w:szCs w:val="24"/>
          </w:rPr>
          <w:t xml:space="preserve"> </w:t>
        </w:r>
      </w:ins>
      <w:ins w:id="4382" w:author="Billy Mitchell" w:date="2023-11-13T20:44:00Z">
        <w:r w:rsidRPr="00E75D1C">
          <w:rPr>
            <w:b/>
            <w:bCs/>
            <w:szCs w:val="24"/>
            <w:rPrChange w:id="4383" w:author="Billy Mitchell" w:date="2023-11-13T20:45:00Z">
              <w:rPr>
                <w:szCs w:val="24"/>
              </w:rPr>
            </w:rPrChange>
          </w:rPr>
          <w:t>Vishnu P. Murty</w:t>
        </w:r>
      </w:ins>
      <w:ins w:id="4384" w:author="Billy Mitchell" w:date="2023-11-13T20:47:00Z">
        <w:r>
          <w:rPr>
            <w:b/>
            <w:bCs/>
            <w:szCs w:val="24"/>
          </w:rPr>
          <w:t>:</w:t>
        </w:r>
      </w:ins>
      <w:ins w:id="4385" w:author="Billy Mitchell" w:date="2023-11-13T20:45:00Z">
        <w:r w:rsidRPr="00E75D1C">
          <w:rPr>
            <w:b/>
            <w:bCs/>
            <w:szCs w:val="24"/>
            <w:rPrChange w:id="4386" w:author="Billy Mitchell" w:date="2023-11-13T20:45:00Z">
              <w:rPr>
                <w:szCs w:val="24"/>
              </w:rPr>
            </w:rPrChange>
          </w:rPr>
          <w:t xml:space="preserve"> </w:t>
        </w:r>
      </w:ins>
      <w:ins w:id="4387" w:author="Billy Mitchell" w:date="2023-11-13T20:48:00Z">
        <w:r w:rsidRPr="00485060">
          <w:rPr>
            <w:szCs w:val="24"/>
          </w:rPr>
          <w:t>Conceptualization, Resources, Writing - Review &amp; Editing, Supervision, Project administration, Funding acquisition</w:t>
        </w:r>
        <w:r>
          <w:rPr>
            <w:szCs w:val="24"/>
          </w:rPr>
          <w:t>.</w:t>
        </w:r>
        <w:r>
          <w:rPr>
            <w:szCs w:val="24"/>
          </w:rPr>
          <w:t xml:space="preserve"> </w:t>
        </w:r>
      </w:ins>
      <w:ins w:id="4388" w:author="Billy Mitchell" w:date="2023-11-13T20:44:00Z">
        <w:r w:rsidRPr="00E75D1C">
          <w:rPr>
            <w:b/>
            <w:bCs/>
            <w:szCs w:val="24"/>
            <w:rPrChange w:id="4389" w:author="Billy Mitchell" w:date="2023-11-13T20:45:00Z">
              <w:rPr>
                <w:szCs w:val="24"/>
              </w:rPr>
            </w:rPrChange>
          </w:rPr>
          <w:t>Chelsea Helion</w:t>
        </w:r>
      </w:ins>
      <w:ins w:id="4390" w:author="Billy Mitchell" w:date="2023-11-13T20:47:00Z">
        <w:r>
          <w:rPr>
            <w:b/>
            <w:bCs/>
            <w:szCs w:val="24"/>
          </w:rPr>
          <w:t>:</w:t>
        </w:r>
      </w:ins>
      <w:ins w:id="4391" w:author="Billy Mitchell" w:date="2023-11-13T20:48:00Z">
        <w:r>
          <w:rPr>
            <w:b/>
            <w:bCs/>
            <w:szCs w:val="24"/>
          </w:rPr>
          <w:t xml:space="preserve"> </w:t>
        </w:r>
        <w:r w:rsidRPr="00485060">
          <w:rPr>
            <w:szCs w:val="24"/>
          </w:rPr>
          <w:t>Conceptualization, Methodology, Resources, Writing - Review &amp; Editing, Visualization, Supervision, Project administration</w:t>
        </w:r>
        <w:r>
          <w:rPr>
            <w:szCs w:val="24"/>
          </w:rPr>
          <w:t>.</w:t>
        </w:r>
      </w:ins>
      <w:ins w:id="4392" w:author="Billy Mitchell" w:date="2023-11-13T20:34:00Z">
        <w:r w:rsidR="002F3B4A" w:rsidRPr="00E75D1C">
          <w:rPr>
            <w:b/>
            <w:bCs/>
            <w:szCs w:val="24"/>
            <w:rPrChange w:id="4393" w:author="Billy Mitchell" w:date="2023-11-13T20:45:00Z">
              <w:rPr>
                <w:szCs w:val="24"/>
              </w:rPr>
            </w:rPrChange>
          </w:rPr>
          <w:br/>
        </w:r>
      </w:ins>
    </w:p>
    <w:p w14:paraId="040D8E4E" w14:textId="6511DBF1" w:rsidR="00083D59" w:rsidRPr="00E75D1C" w:rsidRDefault="00083D59" w:rsidP="00E75D1C">
      <w:pPr>
        <w:spacing w:after="160" w:line="259" w:lineRule="auto"/>
        <w:ind w:left="0" w:firstLine="0"/>
        <w:rPr>
          <w:szCs w:val="24"/>
          <w:rPrChange w:id="4394" w:author="Billy Mitchell" w:date="2023-11-13T20:47:00Z">
            <w:rPr>
              <w:b/>
              <w:bCs/>
              <w:szCs w:val="24"/>
            </w:rPr>
          </w:rPrChange>
        </w:rPr>
      </w:pPr>
      <w:r>
        <w:rPr>
          <w:b/>
          <w:bCs/>
          <w:szCs w:val="24"/>
        </w:rPr>
        <w:br w:type="page"/>
      </w:r>
      <w:ins w:id="4395" w:author="Billy Mitchell" w:date="2023-11-13T20:45:00Z">
        <w:r w:rsidR="00E75D1C" w:rsidRPr="00E75D1C">
          <w:rPr>
            <w:szCs w:val="24"/>
            <w:rPrChange w:id="4396" w:author="Billy Mitchell" w:date="2023-11-13T20:47:00Z">
              <w:rPr>
                <w:b/>
                <w:bCs/>
                <w:szCs w:val="24"/>
              </w:rPr>
            </w:rPrChange>
          </w:rPr>
          <w:lastRenderedPageBreak/>
          <w:t>Conceptualization</w:t>
        </w:r>
      </w:ins>
      <w:ins w:id="4397" w:author="Billy Mitchell" w:date="2023-11-13T20:46:00Z">
        <w:r w:rsidR="00E75D1C" w:rsidRPr="00E75D1C">
          <w:rPr>
            <w:szCs w:val="24"/>
            <w:rPrChange w:id="4398" w:author="Billy Mitchell" w:date="2023-11-13T20:47:00Z">
              <w:rPr>
                <w:b/>
                <w:bCs/>
                <w:szCs w:val="24"/>
              </w:rPr>
            </w:rPrChange>
          </w:rPr>
          <w:t xml:space="preserve">, </w:t>
        </w:r>
      </w:ins>
      <w:ins w:id="4399" w:author="Billy Mitchell" w:date="2023-11-13T20:45:00Z">
        <w:r w:rsidR="00E75D1C" w:rsidRPr="00E75D1C">
          <w:rPr>
            <w:szCs w:val="24"/>
            <w:rPrChange w:id="4400" w:author="Billy Mitchell" w:date="2023-11-13T20:47:00Z">
              <w:rPr>
                <w:b/>
                <w:bCs/>
                <w:szCs w:val="24"/>
              </w:rPr>
            </w:rPrChange>
          </w:rPr>
          <w:t>Methodology</w:t>
        </w:r>
      </w:ins>
      <w:ins w:id="4401" w:author="Billy Mitchell" w:date="2023-11-13T20:46:00Z">
        <w:r w:rsidR="00E75D1C" w:rsidRPr="00E75D1C">
          <w:rPr>
            <w:szCs w:val="24"/>
            <w:rPrChange w:id="4402" w:author="Billy Mitchell" w:date="2023-11-13T20:47:00Z">
              <w:rPr>
                <w:b/>
                <w:bCs/>
                <w:szCs w:val="24"/>
              </w:rPr>
            </w:rPrChange>
          </w:rPr>
          <w:t xml:space="preserve">, </w:t>
        </w:r>
      </w:ins>
      <w:ins w:id="4403" w:author="Billy Mitchell" w:date="2023-11-13T20:45:00Z">
        <w:r w:rsidR="00E75D1C" w:rsidRPr="00E75D1C">
          <w:rPr>
            <w:szCs w:val="24"/>
            <w:rPrChange w:id="4404" w:author="Billy Mitchell" w:date="2023-11-13T20:47:00Z">
              <w:rPr>
                <w:b/>
                <w:bCs/>
                <w:szCs w:val="24"/>
              </w:rPr>
            </w:rPrChange>
          </w:rPr>
          <w:t>Software</w:t>
        </w:r>
      </w:ins>
      <w:ins w:id="4405" w:author="Billy Mitchell" w:date="2023-11-13T20:46:00Z">
        <w:r w:rsidR="00E75D1C" w:rsidRPr="00E75D1C">
          <w:rPr>
            <w:szCs w:val="24"/>
            <w:rPrChange w:id="4406" w:author="Billy Mitchell" w:date="2023-11-13T20:47:00Z">
              <w:rPr>
                <w:b/>
                <w:bCs/>
                <w:szCs w:val="24"/>
              </w:rPr>
            </w:rPrChange>
          </w:rPr>
          <w:t xml:space="preserve">, </w:t>
        </w:r>
      </w:ins>
      <w:ins w:id="4407" w:author="Billy Mitchell" w:date="2023-11-13T20:45:00Z">
        <w:r w:rsidR="00E75D1C" w:rsidRPr="00E75D1C">
          <w:rPr>
            <w:szCs w:val="24"/>
            <w:rPrChange w:id="4408" w:author="Billy Mitchell" w:date="2023-11-13T20:47:00Z">
              <w:rPr>
                <w:b/>
                <w:bCs/>
                <w:szCs w:val="24"/>
              </w:rPr>
            </w:rPrChange>
          </w:rPr>
          <w:t>Validation</w:t>
        </w:r>
      </w:ins>
      <w:ins w:id="4409" w:author="Billy Mitchell" w:date="2023-11-13T20:46:00Z">
        <w:r w:rsidR="00E75D1C" w:rsidRPr="00E75D1C">
          <w:rPr>
            <w:szCs w:val="24"/>
            <w:rPrChange w:id="4410" w:author="Billy Mitchell" w:date="2023-11-13T20:47:00Z">
              <w:rPr>
                <w:b/>
                <w:bCs/>
                <w:szCs w:val="24"/>
              </w:rPr>
            </w:rPrChange>
          </w:rPr>
          <w:t xml:space="preserve">, </w:t>
        </w:r>
      </w:ins>
      <w:ins w:id="4411" w:author="Billy Mitchell" w:date="2023-11-13T20:45:00Z">
        <w:r w:rsidR="00E75D1C" w:rsidRPr="00E75D1C">
          <w:rPr>
            <w:szCs w:val="24"/>
            <w:rPrChange w:id="4412" w:author="Billy Mitchell" w:date="2023-11-13T20:47:00Z">
              <w:rPr>
                <w:b/>
                <w:bCs/>
                <w:szCs w:val="24"/>
              </w:rPr>
            </w:rPrChange>
          </w:rPr>
          <w:t>Formal analysis</w:t>
        </w:r>
      </w:ins>
      <w:ins w:id="4413" w:author="Billy Mitchell" w:date="2023-11-13T20:46:00Z">
        <w:r w:rsidR="00E75D1C" w:rsidRPr="00E75D1C">
          <w:rPr>
            <w:szCs w:val="24"/>
            <w:rPrChange w:id="4414" w:author="Billy Mitchell" w:date="2023-11-13T20:47:00Z">
              <w:rPr>
                <w:b/>
                <w:bCs/>
                <w:szCs w:val="24"/>
              </w:rPr>
            </w:rPrChange>
          </w:rPr>
          <w:t xml:space="preserve">, </w:t>
        </w:r>
      </w:ins>
      <w:ins w:id="4415" w:author="Billy Mitchell" w:date="2023-11-13T20:45:00Z">
        <w:r w:rsidR="00E75D1C" w:rsidRPr="00E75D1C">
          <w:rPr>
            <w:szCs w:val="24"/>
            <w:rPrChange w:id="4416" w:author="Billy Mitchell" w:date="2023-11-13T20:47:00Z">
              <w:rPr>
                <w:b/>
                <w:bCs/>
                <w:szCs w:val="24"/>
              </w:rPr>
            </w:rPrChange>
          </w:rPr>
          <w:t>Investigation</w:t>
        </w:r>
      </w:ins>
      <w:ins w:id="4417" w:author="Billy Mitchell" w:date="2023-11-13T20:46:00Z">
        <w:r w:rsidR="00E75D1C" w:rsidRPr="00E75D1C">
          <w:rPr>
            <w:szCs w:val="24"/>
            <w:rPrChange w:id="4418" w:author="Billy Mitchell" w:date="2023-11-13T20:47:00Z">
              <w:rPr>
                <w:b/>
                <w:bCs/>
                <w:szCs w:val="24"/>
              </w:rPr>
            </w:rPrChange>
          </w:rPr>
          <w:t xml:space="preserve">, </w:t>
        </w:r>
      </w:ins>
      <w:ins w:id="4419" w:author="Billy Mitchell" w:date="2023-11-13T20:45:00Z">
        <w:r w:rsidR="00E75D1C" w:rsidRPr="00E75D1C">
          <w:rPr>
            <w:szCs w:val="24"/>
            <w:rPrChange w:id="4420" w:author="Billy Mitchell" w:date="2023-11-13T20:47:00Z">
              <w:rPr>
                <w:b/>
                <w:bCs/>
                <w:szCs w:val="24"/>
              </w:rPr>
            </w:rPrChange>
          </w:rPr>
          <w:t>Resources</w:t>
        </w:r>
      </w:ins>
      <w:ins w:id="4421" w:author="Billy Mitchell" w:date="2023-11-13T20:46:00Z">
        <w:r w:rsidR="00E75D1C" w:rsidRPr="00E75D1C">
          <w:rPr>
            <w:szCs w:val="24"/>
            <w:rPrChange w:id="4422" w:author="Billy Mitchell" w:date="2023-11-13T20:47:00Z">
              <w:rPr>
                <w:b/>
                <w:bCs/>
                <w:szCs w:val="24"/>
              </w:rPr>
            </w:rPrChange>
          </w:rPr>
          <w:t xml:space="preserve">, </w:t>
        </w:r>
      </w:ins>
      <w:ins w:id="4423" w:author="Billy Mitchell" w:date="2023-11-13T20:45:00Z">
        <w:r w:rsidR="00E75D1C" w:rsidRPr="00E75D1C">
          <w:rPr>
            <w:szCs w:val="24"/>
            <w:rPrChange w:id="4424" w:author="Billy Mitchell" w:date="2023-11-13T20:47:00Z">
              <w:rPr>
                <w:b/>
                <w:bCs/>
                <w:szCs w:val="24"/>
              </w:rPr>
            </w:rPrChange>
          </w:rPr>
          <w:t>Data Curation</w:t>
        </w:r>
      </w:ins>
      <w:ins w:id="4425" w:author="Billy Mitchell" w:date="2023-11-13T20:46:00Z">
        <w:r w:rsidR="00E75D1C" w:rsidRPr="00E75D1C">
          <w:rPr>
            <w:szCs w:val="24"/>
            <w:rPrChange w:id="4426" w:author="Billy Mitchell" w:date="2023-11-13T20:47:00Z">
              <w:rPr>
                <w:b/>
                <w:bCs/>
                <w:szCs w:val="24"/>
              </w:rPr>
            </w:rPrChange>
          </w:rPr>
          <w:t xml:space="preserve">, </w:t>
        </w:r>
      </w:ins>
      <w:ins w:id="4427" w:author="Billy Mitchell" w:date="2023-11-13T20:45:00Z">
        <w:r w:rsidR="00E75D1C" w:rsidRPr="00E75D1C">
          <w:rPr>
            <w:szCs w:val="24"/>
            <w:rPrChange w:id="4428" w:author="Billy Mitchell" w:date="2023-11-13T20:47:00Z">
              <w:rPr>
                <w:b/>
                <w:bCs/>
                <w:szCs w:val="24"/>
              </w:rPr>
            </w:rPrChange>
          </w:rPr>
          <w:t>Writing - Original Draft</w:t>
        </w:r>
      </w:ins>
      <w:ins w:id="4429" w:author="Billy Mitchell" w:date="2023-11-13T20:46:00Z">
        <w:r w:rsidR="00E75D1C" w:rsidRPr="00E75D1C">
          <w:rPr>
            <w:szCs w:val="24"/>
            <w:rPrChange w:id="4430" w:author="Billy Mitchell" w:date="2023-11-13T20:47:00Z">
              <w:rPr>
                <w:b/>
                <w:bCs/>
                <w:szCs w:val="24"/>
              </w:rPr>
            </w:rPrChange>
          </w:rPr>
          <w:t xml:space="preserve">, </w:t>
        </w:r>
      </w:ins>
      <w:ins w:id="4431" w:author="Billy Mitchell" w:date="2023-11-13T20:45:00Z">
        <w:r w:rsidR="00E75D1C" w:rsidRPr="00E75D1C">
          <w:rPr>
            <w:szCs w:val="24"/>
            <w:rPrChange w:id="4432" w:author="Billy Mitchell" w:date="2023-11-13T20:47:00Z">
              <w:rPr>
                <w:b/>
                <w:bCs/>
                <w:szCs w:val="24"/>
              </w:rPr>
            </w:rPrChange>
          </w:rPr>
          <w:t>Writing - Review &amp; Editing</w:t>
        </w:r>
      </w:ins>
      <w:ins w:id="4433" w:author="Billy Mitchell" w:date="2023-11-13T20:46:00Z">
        <w:r w:rsidR="00E75D1C" w:rsidRPr="00E75D1C">
          <w:rPr>
            <w:szCs w:val="24"/>
            <w:rPrChange w:id="4434" w:author="Billy Mitchell" w:date="2023-11-13T20:47:00Z">
              <w:rPr>
                <w:b/>
                <w:bCs/>
                <w:szCs w:val="24"/>
              </w:rPr>
            </w:rPrChange>
          </w:rPr>
          <w:t xml:space="preserve">, </w:t>
        </w:r>
      </w:ins>
      <w:ins w:id="4435" w:author="Billy Mitchell" w:date="2023-11-13T20:45:00Z">
        <w:r w:rsidR="00E75D1C" w:rsidRPr="00E75D1C">
          <w:rPr>
            <w:szCs w:val="24"/>
            <w:rPrChange w:id="4436" w:author="Billy Mitchell" w:date="2023-11-13T20:47:00Z">
              <w:rPr>
                <w:b/>
                <w:bCs/>
                <w:szCs w:val="24"/>
              </w:rPr>
            </w:rPrChange>
          </w:rPr>
          <w:t>Visualization</w:t>
        </w:r>
      </w:ins>
      <w:ins w:id="4437" w:author="Billy Mitchell" w:date="2023-11-13T20:47:00Z">
        <w:r w:rsidR="00E75D1C" w:rsidRPr="00E75D1C">
          <w:rPr>
            <w:szCs w:val="24"/>
            <w:rPrChange w:id="4438" w:author="Billy Mitchell" w:date="2023-11-13T20:47:00Z">
              <w:rPr>
                <w:b/>
                <w:bCs/>
                <w:szCs w:val="24"/>
              </w:rPr>
            </w:rPrChange>
          </w:rPr>
          <w:t xml:space="preserve">, </w:t>
        </w:r>
      </w:ins>
      <w:ins w:id="4439" w:author="Billy Mitchell" w:date="2023-11-13T20:45:00Z">
        <w:r w:rsidR="00E75D1C" w:rsidRPr="00E75D1C">
          <w:rPr>
            <w:szCs w:val="24"/>
            <w:rPrChange w:id="4440" w:author="Billy Mitchell" w:date="2023-11-13T20:47:00Z">
              <w:rPr>
                <w:b/>
                <w:bCs/>
                <w:szCs w:val="24"/>
              </w:rPr>
            </w:rPrChange>
          </w:rPr>
          <w:t>Supervision</w:t>
        </w:r>
      </w:ins>
      <w:ins w:id="4441" w:author="Billy Mitchell" w:date="2023-11-13T20:47:00Z">
        <w:r w:rsidR="00E75D1C" w:rsidRPr="00E75D1C">
          <w:rPr>
            <w:szCs w:val="24"/>
            <w:rPrChange w:id="4442" w:author="Billy Mitchell" w:date="2023-11-13T20:47:00Z">
              <w:rPr>
                <w:b/>
                <w:bCs/>
                <w:szCs w:val="24"/>
              </w:rPr>
            </w:rPrChange>
          </w:rPr>
          <w:t xml:space="preserve">, </w:t>
        </w:r>
      </w:ins>
      <w:ins w:id="4443" w:author="Billy Mitchell" w:date="2023-11-13T20:45:00Z">
        <w:r w:rsidR="00E75D1C" w:rsidRPr="00E75D1C">
          <w:rPr>
            <w:szCs w:val="24"/>
            <w:rPrChange w:id="4444" w:author="Billy Mitchell" w:date="2023-11-13T20:47:00Z">
              <w:rPr>
                <w:b/>
                <w:bCs/>
                <w:szCs w:val="24"/>
              </w:rPr>
            </w:rPrChange>
          </w:rPr>
          <w:t>Project administration</w:t>
        </w:r>
      </w:ins>
      <w:ins w:id="4445" w:author="Billy Mitchell" w:date="2023-11-13T20:47:00Z">
        <w:r w:rsidR="00E75D1C" w:rsidRPr="00E75D1C">
          <w:rPr>
            <w:szCs w:val="24"/>
            <w:rPrChange w:id="4446" w:author="Billy Mitchell" w:date="2023-11-13T20:47:00Z">
              <w:rPr>
                <w:b/>
                <w:bCs/>
                <w:szCs w:val="24"/>
              </w:rPr>
            </w:rPrChange>
          </w:rPr>
          <w:t xml:space="preserve">, </w:t>
        </w:r>
      </w:ins>
      <w:ins w:id="4447" w:author="Billy Mitchell" w:date="2023-11-13T20:45:00Z">
        <w:r w:rsidR="00E75D1C" w:rsidRPr="00E75D1C">
          <w:rPr>
            <w:szCs w:val="24"/>
            <w:rPrChange w:id="4448" w:author="Billy Mitchell" w:date="2023-11-13T20:47:00Z">
              <w:rPr>
                <w:b/>
                <w:bCs/>
                <w:szCs w:val="24"/>
              </w:rPr>
            </w:rPrChange>
          </w:rPr>
          <w:t>Funding acquisition</w:t>
        </w:r>
      </w:ins>
      <w:ins w:id="4449" w:author="Billy Mitchell" w:date="2023-11-13T20:48:00Z">
        <w:r w:rsidR="00E75D1C">
          <w:rPr>
            <w:szCs w:val="24"/>
          </w:rPr>
          <w:t>.</w:t>
        </w:r>
      </w:ins>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del w:id="4450" w:author="Billy Mitchell" w:date="2023-11-08T11:59:00Z">
        <w:r w:rsidRPr="008C7178" w:rsidDel="009B06C2">
          <w:rPr>
            <w:szCs w:val="24"/>
          </w:rPr>
          <w:delText>-</w:delText>
        </w:r>
      </w:del>
      <w:ins w:id="4451" w:author="Billy Mitchell" w:date="2023-11-08T11:59:00Z">
        <w:r w:rsidR="009B06C2">
          <w:rPr>
            <w:szCs w:val="24"/>
          </w:rPr>
          <w:t>–</w:t>
        </w:r>
      </w:ins>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del w:id="4452" w:author="Billy Mitchell" w:date="2023-11-08T11:59:00Z">
        <w:r w:rsidRPr="008C7178" w:rsidDel="009B06C2">
          <w:rPr>
            <w:szCs w:val="24"/>
          </w:rPr>
          <w:delText>i</w:delText>
        </w:r>
      </w:del>
      <w:ins w:id="4453"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3D0F86">
        <w:rPr>
          <w:i/>
          <w:iCs/>
          <w:szCs w:val="24"/>
          <w:rPrChange w:id="4454" w:author="Billy Mitchell" w:date="2023-11-13T13:22:00Z">
            <w:rPr>
              <w:szCs w:val="24"/>
            </w:rPr>
          </w:rPrChange>
        </w:rPr>
        <w:t>x̄</w:t>
      </w:r>
      <w:r w:rsidRPr="008C7178">
        <w:rPr>
          <w:szCs w:val="24"/>
        </w:rPr>
        <w:t xml:space="preserve"> </w:t>
      </w:r>
      <w:r w:rsidRPr="008C7178">
        <w:rPr>
          <w:i/>
          <w:szCs w:val="24"/>
          <w:vertAlign w:val="subscript"/>
        </w:rPr>
        <w:t>size</w:t>
      </w:r>
      <w:r w:rsidRPr="008C7178">
        <w:rPr>
          <w:szCs w:val="24"/>
        </w:rPr>
        <w:t xml:space="preserve"> = 4.50 participants; sd</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Pr="008C7178">
        <w:rPr>
          <w:i/>
          <w:szCs w:val="24"/>
          <w:vertAlign w:val="subscript"/>
        </w:rPr>
        <w:t>delay</w:t>
      </w:r>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4455" w:author="Billy Mitchell" w:date="2023-11-08T02:25:00Z">
        <w:r w:rsidRPr="008C7178" w:rsidDel="005C6A10">
          <w:rPr>
            <w:szCs w:val="24"/>
          </w:rPr>
          <w:delText xml:space="preserve">extent </w:delText>
        </w:r>
      </w:del>
      <w:ins w:id="4456" w:author="Billy Mitchell" w:date="2023-11-08T02:25:00Z">
        <w:r w:rsidR="005C6A10">
          <w:rPr>
            <w:szCs w:val="24"/>
          </w:rPr>
          <w:t>effort participants exerted</w:t>
        </w:r>
        <w:r w:rsidR="005C6A10" w:rsidRPr="008C7178">
          <w:rPr>
            <w:szCs w:val="24"/>
          </w:rPr>
          <w:t xml:space="preserve"> </w:t>
        </w:r>
      </w:ins>
      <w:r w:rsidRPr="008C7178">
        <w:rPr>
          <w:szCs w:val="24"/>
        </w:rPr>
        <w:t>t</w:t>
      </w:r>
      <w:ins w:id="4457" w:author="Billy Mitchell" w:date="2023-11-08T02:25:00Z">
        <w:r w:rsidR="005C6A10">
          <w:rPr>
            <w:szCs w:val="24"/>
          </w:rPr>
          <w:t>rying</w:t>
        </w:r>
      </w:ins>
      <w:del w:id="4458"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009F9A1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del w:id="4459" w:author="Billy Mitchell" w:date="2023-11-08T11:59:00Z">
        <w:r w:rsidRPr="008C7178" w:rsidDel="009B06C2">
          <w:rPr>
            <w:szCs w:val="24"/>
          </w:rPr>
          <w:delText>h</w:delText>
        </w:r>
      </w:del>
      <w:ins w:id="4460" w:author="Billy Mitchell" w:date="2023-11-08T11:59:00Z">
        <w:r w:rsidR="009B06C2">
          <w:rPr>
            <w:szCs w:val="24"/>
          </w:rPr>
          <w:t>’</w:t>
        </w:r>
      </w:ins>
      <w:r w:rsidRPr="008C7178">
        <w:rPr>
          <w:szCs w:val="24"/>
        </w:rPr>
        <w:t>'s alpha to the emotional intensity value of negative emotions yielded a value of α = 0.91 (</w:t>
      </w:r>
      <w:r w:rsidRPr="00726402">
        <w:rPr>
          <w:i/>
          <w:iCs/>
          <w:szCs w:val="24"/>
          <w:rPrChange w:id="4461" w:author="Billy Mitchell" w:date="2023-11-13T15:51:00Z">
            <w:rPr>
              <w:szCs w:val="24"/>
            </w:rPr>
          </w:rPrChange>
        </w:rPr>
        <w:t>95% CI</w:t>
      </w:r>
      <w:r w:rsidRPr="008C7178">
        <w:rPr>
          <w:szCs w:val="24"/>
        </w:rPr>
        <w:t xml:space="preserve"> = [0.89, 0.92]), suggesting excellent internal consistency. Both emotional intensity and regulation </w:t>
      </w:r>
      <w:del w:id="4462" w:author="Billy Mitchell" w:date="2023-11-08T02:25:00Z">
        <w:r w:rsidRPr="008C7178" w:rsidDel="005C6A10">
          <w:rPr>
            <w:szCs w:val="24"/>
          </w:rPr>
          <w:delText>extent</w:delText>
        </w:r>
      </w:del>
      <w:ins w:id="4463"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4464"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44DEF014"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4465" w:author="Billy Mitchell" w:date="2023-11-08T11:59:00Z">
        <w:r w:rsidR="009B06C2">
          <w:rPr>
            <w:b/>
            <w:szCs w:val="24"/>
          </w:rPr>
          <w:t xml:space="preserve">and state anxiety </w:t>
        </w:r>
      </w:ins>
      <w:r w:rsidRPr="008C7178">
        <w:rPr>
          <w:b/>
          <w:szCs w:val="24"/>
        </w:rPr>
        <w:t xml:space="preserve">predicts regulatory </w:t>
      </w:r>
      <w:del w:id="4466" w:author="Billy Mitchell" w:date="2023-11-08T02:24:00Z">
        <w:r w:rsidRPr="008C7178" w:rsidDel="005C6A10">
          <w:rPr>
            <w:b/>
            <w:szCs w:val="24"/>
          </w:rPr>
          <w:delText>extent</w:delText>
        </w:r>
      </w:del>
      <w:ins w:id="4467" w:author="Billy Mitchell" w:date="2023-11-13T21:59:00Z">
        <w:r w:rsidR="00002F5B">
          <w:rPr>
            <w:b/>
            <w:szCs w:val="24"/>
          </w:rPr>
          <w:t>extent</w:t>
        </w:r>
      </w:ins>
      <w:r w:rsidRPr="008C7178">
        <w:rPr>
          <w:b/>
          <w:szCs w:val="24"/>
        </w:rPr>
        <w:t>.</w:t>
      </w:r>
      <w:r>
        <w:rPr>
          <w:bCs/>
          <w:szCs w:val="24"/>
        </w:rPr>
        <w:t xml:space="preserve"> Pro-hedonic </w:t>
      </w:r>
      <w:ins w:id="4468" w:author="Billy Mitchell" w:date="2023-11-08T02:22:00Z">
        <w:r w:rsidR="005C6A10">
          <w:rPr>
            <w:bCs/>
            <w:szCs w:val="24"/>
          </w:rPr>
          <w:t xml:space="preserve">trends in </w:t>
        </w:r>
      </w:ins>
      <w:r>
        <w:rPr>
          <w:bCs/>
          <w:szCs w:val="24"/>
        </w:rPr>
        <w:t>emotion regulation (i.e., minimizing aversive experiences) suggest</w:t>
      </w:r>
      <w:del w:id="4469" w:author="Billy Mitchell" w:date="2023-11-08T02:22:00Z">
        <w:r w:rsidDel="005C6A10">
          <w:rPr>
            <w:bCs/>
            <w:szCs w:val="24"/>
          </w:rPr>
          <w:delText>s</w:delText>
        </w:r>
      </w:del>
      <w:r>
        <w:rPr>
          <w:bCs/>
          <w:szCs w:val="24"/>
        </w:rPr>
        <w:t xml:space="preserve"> that a positive linear relationship should exist between negative affective </w:t>
      </w:r>
      <w:ins w:id="4470" w:author="Billy Mitchell" w:date="2023-11-08T11:59:00Z">
        <w:r w:rsidR="009B06C2">
          <w:rPr>
            <w:bCs/>
            <w:szCs w:val="24"/>
          </w:rPr>
          <w:t>states</w:t>
        </w:r>
      </w:ins>
      <w:del w:id="4471" w:author="Billy Mitchell" w:date="2023-11-08T11:59:00Z">
        <w:r w:rsidDel="009B06C2">
          <w:rPr>
            <w:bCs/>
            <w:szCs w:val="24"/>
          </w:rPr>
          <w:delText>intensity</w:delText>
        </w:r>
      </w:del>
      <w:r>
        <w:rPr>
          <w:bCs/>
          <w:szCs w:val="24"/>
        </w:rPr>
        <w:t xml:space="preserve"> and effort</w:t>
      </w:r>
      <w:ins w:id="4472" w:author="Billy Mitchell" w:date="2023-11-08T11:59:00Z">
        <w:r w:rsidR="009B06C2">
          <w:rPr>
            <w:bCs/>
            <w:szCs w:val="24"/>
          </w:rPr>
          <w:t>s</w:t>
        </w:r>
      </w:ins>
      <w:r>
        <w:rPr>
          <w:bCs/>
          <w:szCs w:val="24"/>
        </w:rPr>
        <w:t xml:space="preserve"> to regulate th</w:t>
      </w:r>
      <w:ins w:id="4473" w:author="Billy Mitchell" w:date="2023-11-08T11:59:00Z">
        <w:r w:rsidR="009B06C2">
          <w:rPr>
            <w:bCs/>
            <w:szCs w:val="24"/>
          </w:rPr>
          <w:t>ose</w:t>
        </w:r>
      </w:ins>
      <w:del w:id="4474" w:author="Billy Mitchell" w:date="2023-11-08T11:59:00Z">
        <w:r w:rsidDel="009B06C2">
          <w:rPr>
            <w:bCs/>
            <w:szCs w:val="24"/>
          </w:rPr>
          <w:delText>at</w:delText>
        </w:r>
      </w:del>
      <w:r>
        <w:rPr>
          <w:bCs/>
          <w:szCs w:val="24"/>
        </w:rPr>
        <w:t xml:space="preserve"> experience</w:t>
      </w:r>
      <w:ins w:id="4475" w:author="Billy Mitchell" w:date="2023-11-08T11:59:00Z">
        <w:r w:rsidR="009B06C2">
          <w:rPr>
            <w:bCs/>
            <w:szCs w:val="24"/>
          </w:rPr>
          <w:t>s</w:t>
        </w:r>
      </w:ins>
      <w:r>
        <w:rPr>
          <w:bCs/>
          <w:szCs w:val="24"/>
        </w:rPr>
        <w:t xml:space="preserve">. If </w:t>
      </w:r>
      <w:del w:id="4476" w:author="Billy Mitchell" w:date="2023-11-08T12:00:00Z">
        <w:r w:rsidDel="009B06C2">
          <w:rPr>
            <w:bCs/>
            <w:szCs w:val="24"/>
          </w:rPr>
          <w:delText>no association was found between the two variables, it may suggest errors in methodology</w:delText>
        </w:r>
      </w:del>
      <w:ins w:id="4477" w:author="Billy Mitchell" w:date="2023-11-08T12:00:00Z">
        <w:r w:rsidR="009B06C2">
          <w:rPr>
            <w:bCs/>
            <w:szCs w:val="24"/>
          </w:rPr>
          <w:t xml:space="preserve">we did not find associations between how intense an emotional experience was or how anxiety-provoking an experience was and how much effort someone </w:t>
        </w:r>
      </w:ins>
      <w:ins w:id="4478"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4479"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4480" w:author="Billy Mitchell" w:date="2023-11-08T12:02:00Z">
        <w:r w:rsidR="00D02068">
          <w:rPr>
            <w:bCs/>
            <w:szCs w:val="24"/>
          </w:rPr>
          <w:t>haviors</w:t>
        </w:r>
      </w:ins>
      <w:r>
        <w:rPr>
          <w:bCs/>
          <w:szCs w:val="24"/>
        </w:rPr>
        <w:t xml:space="preserve">. </w:t>
      </w:r>
      <w:ins w:id="4481" w:author="Billy Mitchell" w:date="2023-11-08T02:22:00Z">
        <w:r w:rsidR="005C6A10">
          <w:rPr>
            <w:bCs/>
            <w:szCs w:val="24"/>
          </w:rPr>
          <w:t xml:space="preserve">For each event, we asked participants how intense the emotions that they endorse were as well as </w:t>
        </w:r>
      </w:ins>
      <w:ins w:id="4482" w:author="Billy Mitchell" w:date="2023-11-13T22:00:00Z">
        <w:r w:rsidR="00002F5B">
          <w:rPr>
            <w:bCs/>
            <w:szCs w:val="24"/>
          </w:rPr>
          <w:t>the extent to which they attempted to</w:t>
        </w:r>
      </w:ins>
      <w:ins w:id="4483" w:author="Billy Mitchell" w:date="2023-11-08T02:23:00Z">
        <w:r w:rsidR="005C6A10">
          <w:rPr>
            <w:bCs/>
            <w:szCs w:val="24"/>
          </w:rPr>
          <w:t xml:space="preserve"> regulate that event</w:t>
        </w:r>
      </w:ins>
      <w:ins w:id="4484" w:author="Billy Mitchell" w:date="2023-11-13T21:59:00Z">
        <w:r w:rsidR="00002F5B">
          <w:rPr>
            <w:bCs/>
            <w:szCs w:val="24"/>
          </w:rPr>
          <w:t xml:space="preserve"> (</w:t>
        </w:r>
      </w:ins>
      <w:ins w:id="4485" w:author="Billy Mitchell" w:date="2023-11-13T22:00:00Z">
        <w:r w:rsidR="00002F5B">
          <w:rPr>
            <w:bCs/>
            <w:szCs w:val="24"/>
          </w:rPr>
          <w:t>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w:t>
        </w:r>
      </w:ins>
      <w:ins w:id="4486" w:author="Billy Mitchell" w:date="2023-11-13T21:59:00Z">
        <w:r w:rsidR="00002F5B">
          <w:rPr>
            <w:bCs/>
            <w:szCs w:val="24"/>
          </w:rPr>
          <w:t>)</w:t>
        </w:r>
      </w:ins>
      <w:ins w:id="4487" w:author="Billy Mitchell" w:date="2023-11-13T22:01:00Z">
        <w:r w:rsidR="00002F5B">
          <w:rPr>
            <w:bCs/>
            <w:szCs w:val="24"/>
          </w:rPr>
          <w:t>, which may be comparable to effort</w:t>
        </w:r>
      </w:ins>
      <w:ins w:id="4488" w:author="Billy Mitchell" w:date="2023-11-08T02:23:00Z">
        <w:r w:rsidR="005C6A10">
          <w:rPr>
            <w:bCs/>
            <w:szCs w:val="24"/>
          </w:rPr>
          <w:t>.</w:t>
        </w:r>
      </w:ins>
      <w:ins w:id="4489" w:author="Billy Mitchell" w:date="2023-11-08T12:02:00Z">
        <w:r w:rsidR="00D02068">
          <w:rPr>
            <w:bCs/>
            <w:szCs w:val="24"/>
          </w:rPr>
          <w:t xml:space="preserve"> We also assessed state anxiety prior to entering the haunted house.</w:t>
        </w:r>
      </w:ins>
      <w:ins w:id="4490" w:author="Billy Mitchell" w:date="2023-11-08T02:23:00Z">
        <w:r w:rsidR="005C6A10">
          <w:rPr>
            <w:bCs/>
            <w:szCs w:val="24"/>
          </w:rPr>
          <w:t xml:space="preserve"> </w:t>
        </w:r>
      </w:ins>
      <w:r w:rsidRPr="008C7178">
        <w:rPr>
          <w:szCs w:val="24"/>
        </w:rPr>
        <w:t xml:space="preserve">To </w:t>
      </w:r>
      <w:r>
        <w:rPr>
          <w:szCs w:val="24"/>
        </w:rPr>
        <w:t xml:space="preserve">assess </w:t>
      </w:r>
      <w:ins w:id="4491" w:author="Billy Mitchell" w:date="2023-11-08T12:02:00Z">
        <w:r w:rsidR="00D02068">
          <w:rPr>
            <w:szCs w:val="24"/>
          </w:rPr>
          <w:t>an association between event intensity and event regulation e</w:t>
        </w:r>
      </w:ins>
      <w:ins w:id="4492" w:author="Billy Mitchell" w:date="2023-11-13T22:00:00Z">
        <w:r w:rsidR="00002F5B">
          <w:rPr>
            <w:szCs w:val="24"/>
          </w:rPr>
          <w:t>xtent</w:t>
        </w:r>
      </w:ins>
      <w:del w:id="4493" w:author="Billy Mitchell" w:date="2023-11-08T12:02:00Z">
        <w:r w:rsidDel="00D02068">
          <w:rPr>
            <w:szCs w:val="24"/>
          </w:rPr>
          <w:delText>this</w:delText>
        </w:r>
      </w:del>
      <w:r w:rsidRPr="008C7178">
        <w:rPr>
          <w:szCs w:val="24"/>
        </w:rPr>
        <w:t xml:space="preserve">, we ran multilevel linear models specifying regulatory </w:t>
      </w:r>
      <w:del w:id="4494" w:author="Billy Mitchell" w:date="2023-11-08T02:24:00Z">
        <w:r w:rsidRPr="008C7178" w:rsidDel="005C6A10">
          <w:rPr>
            <w:szCs w:val="24"/>
          </w:rPr>
          <w:delText>extent</w:delText>
        </w:r>
      </w:del>
      <w:ins w:id="4495" w:author="Billy Mitchell" w:date="2023-11-08T02:24:00Z">
        <w:r w:rsidR="005C6A10">
          <w:rPr>
            <w:szCs w:val="24"/>
          </w:rPr>
          <w:t>e</w:t>
        </w:r>
      </w:ins>
      <w:ins w:id="4496" w:author="Billy Mitchell" w:date="2023-11-13T22:00:00Z">
        <w:r w:rsidR="00002F5B">
          <w:rPr>
            <w:szCs w:val="24"/>
          </w:rPr>
          <w:t>x</w:t>
        </w:r>
      </w:ins>
      <w:ins w:id="4497" w:author="Billy Mitchell" w:date="2023-11-13T22:01:00Z">
        <w:r w:rsidR="00002F5B">
          <w:rPr>
            <w:szCs w:val="24"/>
          </w:rPr>
          <w:t>ten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4498" w:author="Billy Mitchell" w:date="2023-11-08T02:24:00Z">
        <w:r w:rsidRPr="008C7178" w:rsidDel="005C6A10">
          <w:rPr>
            <w:szCs w:val="24"/>
          </w:rPr>
          <w:delText>extent</w:delText>
        </w:r>
      </w:del>
      <w:ins w:id="4499" w:author="Billy Mitchell" w:date="2023-11-08T02:24:00Z">
        <w:r w:rsidR="005C6A10">
          <w:rPr>
            <w:szCs w:val="24"/>
          </w:rPr>
          <w:t>e</w:t>
        </w:r>
      </w:ins>
      <w:ins w:id="4500" w:author="Billy Mitchell" w:date="2023-11-13T22:01:00Z">
        <w:r w:rsidR="00002F5B">
          <w:rPr>
            <w:szCs w:val="24"/>
          </w:rPr>
          <w:t>xten</w:t>
        </w:r>
      </w:ins>
      <w:ins w:id="4501" w:author="Billy Mitchell" w:date="2023-11-08T02:24:00Z">
        <w:r w:rsidR="005C6A10">
          <w:rPr>
            <w:szCs w:val="24"/>
          </w:rPr>
          <w:t>t</w:t>
        </w:r>
      </w:ins>
      <w:r w:rsidRPr="008C7178">
        <w:rPr>
          <w:szCs w:val="24"/>
        </w:rPr>
        <w:t xml:space="preserve"> (</w:t>
      </w:r>
      <w:r w:rsidRPr="00D02068">
        <w:rPr>
          <w:i/>
          <w:iCs/>
          <w:szCs w:val="24"/>
          <w:rPrChange w:id="4502" w:author="Billy Mitchell" w:date="2023-11-08T12:04:00Z">
            <w:rPr>
              <w:szCs w:val="24"/>
            </w:rPr>
          </w:rPrChange>
        </w:rPr>
        <w:t>β</w:t>
      </w:r>
      <w:r w:rsidRPr="008C7178">
        <w:rPr>
          <w:szCs w:val="24"/>
        </w:rPr>
        <w:t xml:space="preserve"> = 0.31, </w:t>
      </w:r>
      <w:r w:rsidRPr="00D02068">
        <w:rPr>
          <w:i/>
          <w:iCs/>
          <w:szCs w:val="24"/>
          <w:rPrChange w:id="4503" w:author="Billy Mitchell" w:date="2023-11-08T12:04:00Z">
            <w:rPr>
              <w:szCs w:val="24"/>
            </w:rPr>
          </w:rPrChange>
        </w:rPr>
        <w:t>95% CI</w:t>
      </w:r>
      <w:r w:rsidRPr="008C7178">
        <w:rPr>
          <w:szCs w:val="24"/>
        </w:rPr>
        <w:t xml:space="preserve"> = [0.17, 0.46], </w:t>
      </w:r>
      <w:r w:rsidRPr="00D02068">
        <w:rPr>
          <w:i/>
          <w:iCs/>
          <w:szCs w:val="24"/>
          <w:rPrChange w:id="4504" w:author="Billy Mitchell" w:date="2023-11-08T12:04:00Z">
            <w:rPr>
              <w:szCs w:val="24"/>
            </w:rPr>
          </w:rPrChange>
        </w:rPr>
        <w:t>p</w:t>
      </w:r>
      <w:r w:rsidRPr="008C7178">
        <w:rPr>
          <w:szCs w:val="24"/>
        </w:rPr>
        <w:t xml:space="preserve"> &lt; 0.001)</w:t>
      </w:r>
      <w:del w:id="4505"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4506" w:author="Billy Mitchell" w:date="2023-11-08T12:03:00Z">
        <w:r w:rsidR="00D02068">
          <w:rPr>
            <w:szCs w:val="24"/>
          </w:rPr>
          <w:t>To assess an association between state anxiety and regulatory e</w:t>
        </w:r>
      </w:ins>
      <w:ins w:id="4507" w:author="Billy Mitchell" w:date="2023-11-13T22:01:00Z">
        <w:r w:rsidR="00002F5B">
          <w:rPr>
            <w:szCs w:val="24"/>
          </w:rPr>
          <w:t>xtent</w:t>
        </w:r>
      </w:ins>
      <w:ins w:id="4508" w:author="Billy Mitchell" w:date="2023-11-08T12:03:00Z">
        <w:r w:rsidR="00D02068">
          <w:rPr>
            <w:szCs w:val="24"/>
          </w:rPr>
          <w:t>, we built a simple linear model regressing each par</w:t>
        </w:r>
      </w:ins>
      <w:ins w:id="4509" w:author="Billy Mitchell" w:date="2023-11-08T12:04:00Z">
        <w:r w:rsidR="00D02068">
          <w:rPr>
            <w:szCs w:val="24"/>
          </w:rPr>
          <w:t>ticipant’s average self-reported regulatory e</w:t>
        </w:r>
      </w:ins>
      <w:ins w:id="4510" w:author="Billy Mitchell" w:date="2023-11-13T22:01:00Z">
        <w:r w:rsidR="00002F5B">
          <w:rPr>
            <w:szCs w:val="24"/>
          </w:rPr>
          <w:t>xtent</w:t>
        </w:r>
      </w:ins>
      <w:ins w:id="4511" w:author="Billy Mitchell" w:date="2023-11-08T12:04:00Z">
        <w:r w:rsidR="00D02068">
          <w:rPr>
            <w:szCs w:val="24"/>
          </w:rPr>
          <w:t xml:space="preserve"> across events</w:t>
        </w:r>
      </w:ins>
      <w:ins w:id="4512" w:author="Billy Mitchell" w:date="2023-11-08T12:06:00Z">
        <w:r w:rsidR="00D02068">
          <w:rPr>
            <w:szCs w:val="24"/>
          </w:rPr>
          <w:t xml:space="preserve"> onto </w:t>
        </w:r>
      </w:ins>
      <w:ins w:id="4513" w:author="Billy Mitchell" w:date="2023-11-08T12:07:00Z">
        <w:r w:rsidR="00D02068">
          <w:rPr>
            <w:szCs w:val="24"/>
          </w:rPr>
          <w:t>State STAI scores</w:t>
        </w:r>
      </w:ins>
      <w:ins w:id="4514" w:author="Billy Mitchell" w:date="2023-11-08T12:04:00Z">
        <w:r w:rsidR="00D02068">
          <w:rPr>
            <w:szCs w:val="24"/>
          </w:rPr>
          <w:t xml:space="preserve"> and again found a significant positive association</w:t>
        </w:r>
      </w:ins>
      <w:ins w:id="4515"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4516" w:author="Billy Mitchell" w:date="2023-11-08T12:04:00Z">
        <w:r w:rsidR="00D02068">
          <w:rPr>
            <w:szCs w:val="24"/>
          </w:rPr>
          <w:t xml:space="preserve">. </w:t>
        </w:r>
      </w:ins>
      <w:ins w:id="4517"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4518" w:author="Billy Mitchell" w:date="2023-11-08T12:07:00Z">
        <w:r w:rsidR="00D02068">
          <w:rPr>
            <w:szCs w:val="24"/>
          </w:rPr>
          <w:t>that follow a logical, predictable pattern</w:t>
        </w:r>
      </w:ins>
      <w:ins w:id="4519"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4520" w:author="Billy Mitchell [2]" w:date="2023-11-07T13:07:00Z">
        <w:r w:rsidRPr="008C7178" w:rsidDel="00097D65">
          <w:rPr>
            <w:szCs w:val="24"/>
          </w:rPr>
          <w:delText>demonstrated predictive utility towards</w:delText>
        </w:r>
      </w:del>
      <w:ins w:id="4521"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Default="00EE0C3E" w:rsidP="00857F3D">
      <w:pPr>
        <w:spacing w:after="0" w:line="480" w:lineRule="auto"/>
        <w:ind w:left="0" w:firstLine="720"/>
        <w:rPr>
          <w:ins w:id="4522" w:author="Billy Mitchell" w:date="2023-11-10T03:54:00Z"/>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4523" w:author="Billy Mitchell [2]" w:date="2023-11-07T13:08:00Z">
        <w:r w:rsidR="00097D65">
          <w:rPr>
            <w:szCs w:val="24"/>
          </w:rPr>
          <w:t>predicted</w:t>
        </w:r>
      </w:ins>
      <w:del w:id="4524" w:author="Billy Mitchell [2]" w:date="2023-11-07T13:08:00Z">
        <w:r w:rsidRPr="008C7178" w:rsidDel="00097D65">
          <w:rPr>
            <w:szCs w:val="24"/>
          </w:rPr>
          <w:delText>demonstrated predictive</w:delText>
        </w:r>
      </w:del>
      <w:r w:rsidRPr="008C7178">
        <w:rPr>
          <w:szCs w:val="24"/>
        </w:rPr>
        <w:t xml:space="preserve"> </w:t>
      </w:r>
      <w:del w:id="4525"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4464"/>
    </w:p>
    <w:p w14:paraId="53DC347E" w14:textId="77F40CEE" w:rsidR="00B94C07" w:rsidRPr="00B94C07" w:rsidRDefault="00B94C07" w:rsidP="00B94C07">
      <w:pPr>
        <w:spacing w:after="0" w:line="480" w:lineRule="auto"/>
        <w:ind w:left="0" w:firstLine="720"/>
        <w:rPr>
          <w:ins w:id="4526" w:author="Billy Mitchell" w:date="2023-11-10T03:55:00Z"/>
          <w:b/>
          <w:szCs w:val="24"/>
        </w:rPr>
      </w:pPr>
      <w:ins w:id="4527" w:author="Billy Mitchell" w:date="2023-11-10T03:55:00Z">
        <w:r>
          <w:rPr>
            <w:b/>
            <w:szCs w:val="24"/>
          </w:rPr>
          <w:t xml:space="preserve">STUDY 1 MULTIVERSE </w:t>
        </w:r>
        <w:r w:rsidRPr="008C7178">
          <w:rPr>
            <w:b/>
            <w:szCs w:val="24"/>
          </w:rPr>
          <w:t>METHOD</w:t>
        </w:r>
        <w:r>
          <w:rPr>
            <w:b/>
            <w:szCs w:val="24"/>
          </w:rPr>
          <w:t xml:space="preserve">S </w:t>
        </w:r>
      </w:ins>
      <w:ins w:id="4528" w:author="Billy Mitchell" w:date="2023-11-10T03:56:00Z">
        <w:r>
          <w:rPr>
            <w:b/>
            <w:szCs w:val="24"/>
          </w:rPr>
          <w:t>&amp; RESULTS</w:t>
        </w:r>
      </w:ins>
    </w:p>
    <w:p w14:paraId="46B5A89B" w14:textId="06622098" w:rsidR="00B07DD0" w:rsidRPr="009527CE" w:rsidRDefault="00B07DD0" w:rsidP="00B07DD0">
      <w:pPr>
        <w:spacing w:after="0" w:line="480" w:lineRule="auto"/>
        <w:ind w:left="0" w:firstLine="720"/>
        <w:rPr>
          <w:ins w:id="4529" w:author="Billy Mitchell" w:date="2023-11-10T03:54:00Z"/>
          <w:b/>
          <w:bCs/>
          <w:szCs w:val="24"/>
        </w:rPr>
      </w:pPr>
      <w:ins w:id="4530" w:author="Billy Mitchell" w:date="2023-11-10T03:54:00Z">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ins>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ins w:id="4531" w:author="Billy Mitchell" w:date="2023-11-10T03:54:00Z">
        <w:r>
          <w:rPr>
            <w:szCs w:val="24"/>
          </w:rPr>
          <w:fldChar w:fldCharType="separate"/>
        </w:r>
        <w:r w:rsidRPr="00516B60">
          <w:t>Dixon-Gordon et al., 2015)</w:t>
        </w:r>
        <w:r>
          <w:rPr>
            <w:szCs w:val="24"/>
          </w:rPr>
          <w:fldChar w:fldCharType="end"/>
        </w:r>
      </w:ins>
      <w:ins w:id="4532" w:author="Billy Mitchell" w:date="2023-11-10T03:55:00Z">
        <w:r w:rsidR="00B94C07">
          <w:rPr>
            <w:szCs w:val="24"/>
          </w:rPr>
          <w:t>.</w:t>
        </w:r>
      </w:ins>
      <w:ins w:id="4533" w:author="Billy Mitchell" w:date="2023-11-10T03:54:00Z">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ins>
    </w:p>
    <w:p w14:paraId="42122570" w14:textId="77777777" w:rsidR="00B07DD0" w:rsidRDefault="00B07DD0" w:rsidP="00B07DD0">
      <w:pPr>
        <w:spacing w:after="0" w:line="480" w:lineRule="auto"/>
        <w:ind w:left="0" w:firstLine="720"/>
        <w:rPr>
          <w:ins w:id="4534" w:author="Billy Mitchell" w:date="2023-11-10T03:54:00Z"/>
          <w:szCs w:val="24"/>
        </w:rPr>
      </w:pPr>
      <w:ins w:id="4535" w:author="Billy Mitchell" w:date="2023-11-10T03:54:00Z">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ins>
    </w:p>
    <w:p w14:paraId="4D331F71" w14:textId="77777777" w:rsidR="00B07DD0" w:rsidRDefault="00B07DD0" w:rsidP="00B07DD0">
      <w:pPr>
        <w:spacing w:after="160" w:line="259" w:lineRule="auto"/>
        <w:ind w:left="0" w:firstLine="0"/>
        <w:jc w:val="left"/>
        <w:rPr>
          <w:ins w:id="4536" w:author="Billy Mitchell" w:date="2023-11-10T03:54:00Z"/>
          <w:b/>
          <w:szCs w:val="24"/>
        </w:rPr>
        <w:sectPr w:rsidR="00B07DD0" w:rsidSect="0024610B">
          <w:headerReference w:type="even" r:id="rId54"/>
          <w:headerReference w:type="default" r:id="rId55"/>
          <w:headerReference w:type="first" r:id="rId5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ins w:id="4537" w:author="Billy Mitchell" w:date="2023-11-10T03:54:00Z"/>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ins w:id="4538" w:author="Billy Mitchell" w:date="2023-11-10T03:54:00Z"/>
                <w:b/>
                <w:bCs/>
                <w:sz w:val="44"/>
                <w:szCs w:val="44"/>
              </w:rPr>
            </w:pPr>
            <w:ins w:id="4539" w:author="Billy Mitchell" w:date="2023-11-10T03:54:00Z">
              <w:r w:rsidRPr="007053D8">
                <w:rPr>
                  <w:b/>
                  <w:bCs/>
                  <w:sz w:val="44"/>
                  <w:szCs w:val="44"/>
                </w:rPr>
                <w:lastRenderedPageBreak/>
                <w:t>Model Details</w:t>
              </w:r>
            </w:ins>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ins w:id="4540" w:author="Billy Mitchell" w:date="2023-11-10T03:54:00Z"/>
                <w:b/>
                <w:bCs/>
                <w:sz w:val="20"/>
                <w:szCs w:val="20"/>
              </w:rPr>
            </w:pPr>
            <w:ins w:id="4541" w:author="Billy Mitchell" w:date="2023-11-10T03:54:00Z">
              <w:r w:rsidRPr="007053D8">
                <w:rPr>
                  <w:b/>
                  <w:bCs/>
                  <w:sz w:val="20"/>
                  <w:szCs w:val="20"/>
                </w:rPr>
                <w:t xml:space="preserve">Participants </w:t>
              </w:r>
              <w:r w:rsidRPr="007053D8">
                <w:rPr>
                  <w:sz w:val="20"/>
                  <w:szCs w:val="20"/>
                </w:rPr>
                <w:t>(n)</w:t>
              </w:r>
            </w:ins>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ins w:id="4542" w:author="Billy Mitchell" w:date="2023-11-10T03:54:00Z"/>
                <w:b/>
                <w:bCs/>
                <w:sz w:val="20"/>
                <w:szCs w:val="20"/>
              </w:rPr>
            </w:pPr>
            <w:ins w:id="4543" w:author="Billy Mitchell" w:date="2023-11-10T03:54:00Z">
              <w:r w:rsidRPr="007053D8">
                <w:rPr>
                  <w:b/>
                  <w:bCs/>
                  <w:sz w:val="20"/>
                  <w:szCs w:val="20"/>
                </w:rPr>
                <w:t>Observations</w:t>
              </w:r>
            </w:ins>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ins w:id="4544" w:author="Billy Mitchell" w:date="2023-11-10T03:54:00Z"/>
                <w:b/>
                <w:bCs/>
                <w:sz w:val="20"/>
                <w:szCs w:val="20"/>
              </w:rPr>
            </w:pPr>
            <w:ins w:id="4545" w:author="Billy Mitchell" w:date="2023-11-10T03:54:00Z">
              <w:r w:rsidRPr="007053D8">
                <w:rPr>
                  <w:b/>
                  <w:bCs/>
                  <w:sz w:val="20"/>
                  <w:szCs w:val="20"/>
                </w:rPr>
                <w:t>Null ICC</w:t>
              </w:r>
            </w:ins>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ins w:id="4546" w:author="Billy Mitchell" w:date="2023-11-10T03:54:00Z"/>
                <w:b/>
                <w:bCs/>
                <w:i/>
                <w:iCs/>
                <w:sz w:val="20"/>
                <w:szCs w:val="20"/>
              </w:rPr>
            </w:pPr>
            <w:ins w:id="4547" w:author="Billy Mitchell" w:date="2023-11-10T03:54:00Z">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ins>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ins w:id="4548" w:author="Billy Mitchell" w:date="2023-11-10T03:54:00Z"/>
                <w:b/>
                <w:bCs/>
                <w:sz w:val="20"/>
                <w:szCs w:val="20"/>
              </w:rPr>
            </w:pPr>
            <w:ins w:id="4549" w:author="Billy Mitchell" w:date="2023-11-10T03:54:00Z">
              <w:r w:rsidRPr="007053D8">
                <w:rPr>
                  <w:b/>
                  <w:bCs/>
                  <w:sz w:val="20"/>
                  <w:szCs w:val="20"/>
                </w:rPr>
                <w:t>Model Significance</w:t>
              </w:r>
            </w:ins>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ins w:id="4550" w:author="Billy Mitchell" w:date="2023-11-10T03:54:00Z"/>
                <w:b/>
                <w:bCs/>
                <w:sz w:val="20"/>
                <w:szCs w:val="20"/>
              </w:rPr>
            </w:pPr>
            <w:ins w:id="4551" w:author="Billy Mitchell" w:date="2023-11-10T03:54:00Z">
              <w:r>
                <w:rPr>
                  <w:b/>
                  <w:bCs/>
                  <w:sz w:val="20"/>
                  <w:szCs w:val="20"/>
                </w:rPr>
                <w:t>Bonferroni</w:t>
              </w:r>
              <w:r>
                <w:rPr>
                  <w:b/>
                  <w:bCs/>
                  <w:sz w:val="20"/>
                  <w:szCs w:val="20"/>
                </w:rPr>
                <w:br/>
                <w:t>Adjustment</w:t>
              </w:r>
            </w:ins>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ins w:id="4552" w:author="Billy Mitchell" w:date="2023-11-10T03:54:00Z"/>
                <w:b/>
                <w:bCs/>
                <w:sz w:val="20"/>
                <w:szCs w:val="20"/>
              </w:rPr>
            </w:pPr>
            <w:ins w:id="4553" w:author="Billy Mitchell" w:date="2023-11-10T03:54:00Z">
              <w:r w:rsidRPr="007053D8">
                <w:rPr>
                  <w:b/>
                  <w:bCs/>
                  <w:sz w:val="20"/>
                  <w:szCs w:val="20"/>
                </w:rPr>
                <w:t>Affective Intensity (z)</w:t>
              </w:r>
            </w:ins>
          </w:p>
        </w:tc>
      </w:tr>
      <w:tr w:rsidR="00B07DD0" w:rsidRPr="007053D8" w14:paraId="261AB5FA" w14:textId="77777777" w:rsidTr="009527CE">
        <w:trPr>
          <w:trHeight w:val="585"/>
          <w:ins w:id="4554" w:author="Billy Mitchell" w:date="2023-11-10T03:54:00Z"/>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ns w:id="4555" w:author="Billy Mitchell" w:date="2023-11-10T03:54:00Z"/>
                <w:i/>
                <w:iCs/>
                <w:sz w:val="20"/>
                <w:szCs w:val="20"/>
              </w:rPr>
            </w:pPr>
            <w:ins w:id="4556" w:author="Billy Mitchell" w:date="2023-11-10T03:54:00Z">
              <w:r w:rsidRPr="007053D8">
                <w:rPr>
                  <w:i/>
                  <w:iCs/>
                  <w:sz w:val="20"/>
                  <w:szCs w:val="20"/>
                </w:rPr>
                <w:t>Outcome</w:t>
              </w:r>
            </w:ins>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ns w:id="4557" w:author="Billy Mitchell" w:date="2023-11-10T03:54:00Z"/>
                <w:i/>
                <w:iCs/>
                <w:sz w:val="20"/>
                <w:szCs w:val="20"/>
              </w:rPr>
            </w:pPr>
            <w:ins w:id="4558" w:author="Billy Mitchell" w:date="2023-11-10T03:54:00Z">
              <w:r w:rsidRPr="007053D8">
                <w:rPr>
                  <w:i/>
                  <w:iCs/>
                  <w:sz w:val="20"/>
                  <w:szCs w:val="20"/>
                </w:rPr>
                <w:t>Emotions Included</w:t>
              </w:r>
            </w:ins>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ns w:id="4559" w:author="Billy Mitchell" w:date="2023-11-10T03:54:00Z"/>
                <w:i/>
                <w:iCs/>
                <w:sz w:val="20"/>
                <w:szCs w:val="20"/>
              </w:rPr>
            </w:pPr>
            <w:ins w:id="4560" w:author="Billy Mitchell" w:date="2023-11-10T03:54:00Z">
              <w:r w:rsidRPr="007053D8">
                <w:rPr>
                  <w:i/>
                  <w:iCs/>
                  <w:sz w:val="20"/>
                  <w:szCs w:val="20"/>
                </w:rPr>
                <w:t>Data Collection Time</w:t>
              </w:r>
            </w:ins>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ns w:id="4561" w:author="Billy Mitchell" w:date="2023-11-10T03:54:00Z"/>
                <w:i/>
                <w:iCs/>
                <w:sz w:val="20"/>
                <w:szCs w:val="20"/>
              </w:rPr>
            </w:pPr>
            <w:ins w:id="4562" w:author="Billy Mitchell" w:date="2023-11-10T03:54:00Z">
              <w:r w:rsidRPr="007053D8">
                <w:rPr>
                  <w:i/>
                  <w:iCs/>
                  <w:sz w:val="20"/>
                  <w:szCs w:val="20"/>
                </w:rPr>
                <w:t xml:space="preserve">Covariates </w:t>
              </w:r>
              <w:r w:rsidRPr="007053D8">
                <w:rPr>
                  <w:sz w:val="20"/>
                  <w:szCs w:val="20"/>
                  <w:vertAlign w:val="superscript"/>
                </w:rPr>
                <w:t>†</w:t>
              </w:r>
            </w:ins>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ins w:id="4563" w:author="Billy Mitchell" w:date="2023-11-10T03:54:00Z"/>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ins w:id="4564" w:author="Billy Mitchell" w:date="2023-11-10T03:54:00Z"/>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ins w:id="4565" w:author="Billy Mitchell" w:date="2023-11-10T03:54:00Z"/>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ins w:id="4566" w:author="Billy Mitchell" w:date="2023-11-10T03:54:00Z"/>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ins w:id="4567" w:author="Billy Mitchell" w:date="2023-11-10T03:54:00Z"/>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ins w:id="4568" w:author="Billy Mitchell" w:date="2023-11-10T03:54:00Z"/>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ns w:id="4569" w:author="Billy Mitchell" w:date="2023-11-10T03:54:00Z"/>
                <w:i/>
                <w:iCs/>
                <w:sz w:val="20"/>
                <w:szCs w:val="20"/>
              </w:rPr>
            </w:pPr>
            <w:ins w:id="4570" w:author="Billy Mitchell" w:date="2023-11-10T03:54:00Z">
              <w:r w:rsidRPr="007053D8">
                <w:rPr>
                  <w:i/>
                  <w:iCs/>
                  <w:sz w:val="20"/>
                  <w:szCs w:val="20"/>
                </w:rPr>
                <w:t>Odds Ratio</w:t>
              </w:r>
            </w:ins>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ns w:id="4571" w:author="Billy Mitchell" w:date="2023-11-10T03:54:00Z"/>
                <w:i/>
                <w:iCs/>
                <w:sz w:val="20"/>
                <w:szCs w:val="20"/>
              </w:rPr>
            </w:pPr>
            <w:ins w:id="4572" w:author="Billy Mitchell" w:date="2023-11-10T03:54:00Z">
              <w:r w:rsidRPr="007053D8">
                <w:rPr>
                  <w:i/>
                  <w:iCs/>
                  <w:sz w:val="20"/>
                  <w:szCs w:val="20"/>
                </w:rPr>
                <w:t>Lower Bound ^</w:t>
              </w:r>
            </w:ins>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ns w:id="4573" w:author="Billy Mitchell" w:date="2023-11-10T03:54:00Z"/>
                <w:i/>
                <w:iCs/>
                <w:sz w:val="20"/>
                <w:szCs w:val="20"/>
              </w:rPr>
            </w:pPr>
            <w:ins w:id="4574" w:author="Billy Mitchell" w:date="2023-11-10T03:54:00Z">
              <w:r w:rsidRPr="007053D8">
                <w:rPr>
                  <w:i/>
                  <w:iCs/>
                  <w:sz w:val="20"/>
                  <w:szCs w:val="20"/>
                </w:rPr>
                <w:t>Upper Bound ^</w:t>
              </w:r>
            </w:ins>
          </w:p>
        </w:tc>
      </w:tr>
      <w:tr w:rsidR="00B07DD0" w:rsidRPr="007053D8" w14:paraId="1E49C783" w14:textId="77777777" w:rsidTr="009527CE">
        <w:trPr>
          <w:trHeight w:val="360"/>
          <w:ins w:id="4575"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ins w:id="4576" w:author="Billy Mitchell" w:date="2023-11-10T03:54:00Z"/>
                <w:sz w:val="22"/>
              </w:rPr>
            </w:pPr>
            <w:ins w:id="4577"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ins w:id="4578" w:author="Billy Mitchell" w:date="2023-11-10T03:54:00Z"/>
                <w:sz w:val="22"/>
              </w:rPr>
            </w:pPr>
            <w:ins w:id="4579"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ins w:id="4580" w:author="Billy Mitchell" w:date="2023-11-10T03:54:00Z"/>
                <w:sz w:val="22"/>
              </w:rPr>
            </w:pPr>
            <w:ins w:id="4581"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ins w:id="4582" w:author="Billy Mitchell" w:date="2023-11-10T03:54:00Z"/>
                <w:sz w:val="22"/>
              </w:rPr>
            </w:pPr>
            <w:ins w:id="4583"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ins w:id="4584" w:author="Billy Mitchell" w:date="2023-11-10T03:54:00Z"/>
                <w:sz w:val="22"/>
              </w:rPr>
            </w:pPr>
            <w:ins w:id="4585" w:author="Billy Mitchell" w:date="2023-11-10T03:54:00Z">
              <w:r w:rsidRPr="007053D8">
                <w:rPr>
                  <w:sz w:val="22"/>
                </w:rPr>
                <w:t>90</w:t>
              </w:r>
            </w:ins>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ins w:id="4586" w:author="Billy Mitchell" w:date="2023-11-10T03:54:00Z"/>
                <w:sz w:val="22"/>
              </w:rPr>
            </w:pPr>
            <w:ins w:id="4587" w:author="Billy Mitchell" w:date="2023-11-10T03:54:00Z">
              <w:r w:rsidRPr="007053D8">
                <w:rPr>
                  <w:sz w:val="22"/>
                </w:rPr>
                <w:t>397</w:t>
              </w:r>
            </w:ins>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ins w:id="4588" w:author="Billy Mitchell" w:date="2023-11-10T03:54:00Z"/>
                <w:sz w:val="22"/>
              </w:rPr>
            </w:pPr>
            <w:ins w:id="4589" w:author="Billy Mitchell" w:date="2023-11-10T03:54:00Z">
              <w:r w:rsidRPr="007053D8">
                <w:rPr>
                  <w:sz w:val="22"/>
                </w:rPr>
                <w:t>0.34</w:t>
              </w:r>
            </w:ins>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ins w:id="4590" w:author="Billy Mitchell" w:date="2023-11-10T03:54:00Z"/>
                <w:sz w:val="22"/>
              </w:rPr>
            </w:pPr>
            <w:ins w:id="4591"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ins w:id="4592" w:author="Billy Mitchell" w:date="2023-11-10T03:54:00Z"/>
                <w:sz w:val="22"/>
              </w:rPr>
            </w:pPr>
            <w:ins w:id="4593"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ins w:id="4594" w:author="Billy Mitchell" w:date="2023-11-10T03:54:00Z"/>
                <w:sz w:val="22"/>
              </w:rPr>
            </w:pPr>
            <w:ins w:id="4595"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ins w:id="4596" w:author="Billy Mitchell" w:date="2023-11-10T03:54:00Z"/>
                <w:sz w:val="22"/>
              </w:rPr>
            </w:pPr>
            <w:ins w:id="4597" w:author="Billy Mitchell" w:date="2023-11-10T03:54:00Z">
              <w:r w:rsidRPr="007053D8">
                <w:rPr>
                  <w:sz w:val="22"/>
                </w:rPr>
                <w:t>1.27</w:t>
              </w:r>
            </w:ins>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ins w:id="4598" w:author="Billy Mitchell" w:date="2023-11-10T03:54:00Z"/>
                <w:sz w:val="22"/>
              </w:rPr>
            </w:pPr>
            <w:ins w:id="4599" w:author="Billy Mitchell" w:date="2023-11-10T03:54:00Z">
              <w:r w:rsidRPr="007053D8">
                <w:rPr>
                  <w:sz w:val="22"/>
                </w:rPr>
                <w:t>0.93</w:t>
              </w:r>
            </w:ins>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ins w:id="4600" w:author="Billy Mitchell" w:date="2023-11-10T03:54:00Z"/>
                <w:sz w:val="22"/>
              </w:rPr>
            </w:pPr>
            <w:ins w:id="4601" w:author="Billy Mitchell" w:date="2023-11-10T03:54:00Z">
              <w:r w:rsidRPr="007053D8">
                <w:rPr>
                  <w:sz w:val="22"/>
                </w:rPr>
                <w:t>1.73</w:t>
              </w:r>
            </w:ins>
          </w:p>
        </w:tc>
      </w:tr>
      <w:tr w:rsidR="00B07DD0" w:rsidRPr="007053D8" w14:paraId="3C5EECC0" w14:textId="77777777" w:rsidTr="009527CE">
        <w:trPr>
          <w:trHeight w:val="360"/>
          <w:ins w:id="4602" w:author="Billy Mitchell" w:date="2023-11-10T03:54:00Z"/>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ins w:id="4603" w:author="Billy Mitchell" w:date="2023-11-10T03:54:00Z"/>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ins w:id="4604" w:author="Billy Mitchell" w:date="2023-11-10T03:54:00Z"/>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ins w:id="4605"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ins w:id="4606" w:author="Billy Mitchell" w:date="2023-11-10T03:54:00Z"/>
                <w:sz w:val="22"/>
              </w:rPr>
            </w:pPr>
            <w:ins w:id="4607"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ins w:id="4608" w:author="Billy Mitchell" w:date="2023-11-10T03:54:00Z"/>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ins w:id="4609" w:author="Billy Mitchell" w:date="2023-11-10T03:54:00Z"/>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ins w:id="4610"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ins w:id="4611" w:author="Billy Mitchell" w:date="2023-11-10T03:54:00Z"/>
                <w:sz w:val="22"/>
              </w:rPr>
            </w:pPr>
            <w:ins w:id="4612" w:author="Billy Mitchell" w:date="2023-11-10T03:54:00Z">
              <w:r w:rsidRPr="007053D8">
                <w:rPr>
                  <w:sz w:val="22"/>
                </w:rPr>
                <w:t>2.64</w:t>
              </w:r>
            </w:ins>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ins w:id="4613" w:author="Billy Mitchell" w:date="2023-11-10T03:54:00Z"/>
                <w:sz w:val="22"/>
              </w:rPr>
            </w:pPr>
            <w:ins w:id="4614"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ins w:id="4615" w:author="Billy Mitchell" w:date="2023-11-10T03:54:00Z"/>
                <w:sz w:val="22"/>
              </w:rPr>
            </w:pPr>
            <w:ins w:id="4616"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ins w:id="4617" w:author="Billy Mitchell" w:date="2023-11-10T03:54:00Z"/>
                <w:sz w:val="22"/>
              </w:rPr>
            </w:pPr>
            <w:ins w:id="4618" w:author="Billy Mitchell" w:date="2023-11-10T03:54:00Z">
              <w:r w:rsidRPr="007053D8">
                <w:rPr>
                  <w:sz w:val="22"/>
                </w:rPr>
                <w:t>1.28</w:t>
              </w:r>
            </w:ins>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ins w:id="4619" w:author="Billy Mitchell" w:date="2023-11-10T03:54:00Z"/>
                <w:sz w:val="22"/>
              </w:rPr>
            </w:pPr>
            <w:ins w:id="4620"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ins w:id="4621" w:author="Billy Mitchell" w:date="2023-11-10T03:54:00Z"/>
                <w:sz w:val="22"/>
              </w:rPr>
            </w:pPr>
            <w:ins w:id="4622" w:author="Billy Mitchell" w:date="2023-11-10T03:54:00Z">
              <w:r w:rsidRPr="007053D8">
                <w:rPr>
                  <w:sz w:val="22"/>
                </w:rPr>
                <w:t>1.71</w:t>
              </w:r>
            </w:ins>
          </w:p>
        </w:tc>
      </w:tr>
      <w:tr w:rsidR="00B07DD0" w:rsidRPr="007053D8" w14:paraId="57CD56E9" w14:textId="77777777" w:rsidTr="009527CE">
        <w:trPr>
          <w:trHeight w:val="360"/>
          <w:ins w:id="4623"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ins w:id="4624" w:author="Billy Mitchell" w:date="2023-11-10T03:54:00Z"/>
                <w:sz w:val="22"/>
              </w:rPr>
            </w:pPr>
            <w:ins w:id="4625"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ins w:id="4626" w:author="Billy Mitchell" w:date="2023-11-10T03:54:00Z"/>
                <w:sz w:val="22"/>
              </w:rPr>
            </w:pPr>
            <w:ins w:id="4627"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ins w:id="4628" w:author="Billy Mitchell" w:date="2023-11-10T03:54:00Z"/>
                <w:sz w:val="22"/>
              </w:rPr>
            </w:pPr>
            <w:ins w:id="4629"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ins w:id="4630" w:author="Billy Mitchell" w:date="2023-11-10T03:54:00Z"/>
                <w:sz w:val="22"/>
              </w:rPr>
            </w:pPr>
            <w:ins w:id="4631"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ins w:id="4632" w:author="Billy Mitchell" w:date="2023-11-10T03:54:00Z"/>
                <w:sz w:val="22"/>
              </w:rPr>
            </w:pPr>
            <w:ins w:id="4633" w:author="Billy Mitchell" w:date="2023-11-10T03:54:00Z">
              <w:r w:rsidRPr="007053D8">
                <w:rPr>
                  <w:sz w:val="22"/>
                </w:rPr>
                <w:t>89</w:t>
              </w:r>
            </w:ins>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ins w:id="4634" w:author="Billy Mitchell" w:date="2023-11-10T03:54:00Z"/>
                <w:sz w:val="22"/>
              </w:rPr>
            </w:pPr>
            <w:ins w:id="4635" w:author="Billy Mitchell" w:date="2023-11-10T03:54:00Z">
              <w:r w:rsidRPr="007053D8">
                <w:rPr>
                  <w:sz w:val="22"/>
                </w:rPr>
                <w:t>360</w:t>
              </w:r>
            </w:ins>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ins w:id="4636" w:author="Billy Mitchell" w:date="2023-11-10T03:54:00Z"/>
                <w:sz w:val="22"/>
              </w:rPr>
            </w:pPr>
            <w:ins w:id="4637" w:author="Billy Mitchell" w:date="2023-11-10T03:54:00Z">
              <w:r w:rsidRPr="007053D8">
                <w:rPr>
                  <w:sz w:val="22"/>
                </w:rPr>
                <w:t>0.36</w:t>
              </w:r>
            </w:ins>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ins w:id="4638" w:author="Billy Mitchell" w:date="2023-11-10T03:54:00Z"/>
                <w:sz w:val="22"/>
              </w:rPr>
            </w:pPr>
            <w:ins w:id="4639"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ins w:id="4640" w:author="Billy Mitchell" w:date="2023-11-10T03:54:00Z"/>
                <w:sz w:val="22"/>
              </w:rPr>
            </w:pPr>
            <w:ins w:id="4641"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ins w:id="4642" w:author="Billy Mitchell" w:date="2023-11-10T03:54:00Z"/>
                <w:sz w:val="22"/>
              </w:rPr>
            </w:pPr>
            <w:ins w:id="4643"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ins w:id="4644" w:author="Billy Mitchell" w:date="2023-11-10T03:54:00Z"/>
                <w:sz w:val="22"/>
              </w:rPr>
            </w:pPr>
            <w:ins w:id="4645" w:author="Billy Mitchell" w:date="2023-11-10T03:54:00Z">
              <w:r w:rsidRPr="007053D8">
                <w:rPr>
                  <w:sz w:val="22"/>
                </w:rPr>
                <w:t>1.17</w:t>
              </w:r>
            </w:ins>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ins w:id="4646" w:author="Billy Mitchell" w:date="2023-11-10T03:54:00Z"/>
                <w:sz w:val="22"/>
              </w:rPr>
            </w:pPr>
            <w:ins w:id="4647" w:author="Billy Mitchell" w:date="2023-11-10T03:54:00Z">
              <w:r w:rsidRPr="007053D8">
                <w:rPr>
                  <w:sz w:val="22"/>
                </w:rPr>
                <w:t>0.83</w:t>
              </w:r>
            </w:ins>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ins w:id="4648" w:author="Billy Mitchell" w:date="2023-11-10T03:54:00Z"/>
                <w:sz w:val="22"/>
              </w:rPr>
            </w:pPr>
            <w:ins w:id="4649" w:author="Billy Mitchell" w:date="2023-11-10T03:54:00Z">
              <w:r w:rsidRPr="007053D8">
                <w:rPr>
                  <w:sz w:val="22"/>
                </w:rPr>
                <w:t>1.64</w:t>
              </w:r>
            </w:ins>
          </w:p>
        </w:tc>
      </w:tr>
      <w:tr w:rsidR="00B07DD0" w:rsidRPr="007053D8" w14:paraId="0C38DE8E" w14:textId="77777777" w:rsidTr="009527CE">
        <w:trPr>
          <w:trHeight w:val="360"/>
          <w:ins w:id="4650" w:author="Billy Mitchell" w:date="2023-11-10T03:54:00Z"/>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ins w:id="4651" w:author="Billy Mitchell" w:date="2023-11-10T03:54:00Z"/>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ins w:id="4652" w:author="Billy Mitchell" w:date="2023-11-10T03:54:00Z"/>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ins w:id="4653"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ins w:id="4654" w:author="Billy Mitchell" w:date="2023-11-10T03:54:00Z"/>
                <w:sz w:val="22"/>
              </w:rPr>
            </w:pPr>
            <w:ins w:id="4655"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ins w:id="4656" w:author="Billy Mitchell" w:date="2023-11-10T03:54:00Z"/>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ins w:id="4657" w:author="Billy Mitchell" w:date="2023-11-10T03:54:00Z"/>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ins w:id="4658"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ins w:id="4659" w:author="Billy Mitchell" w:date="2023-11-10T03:54:00Z"/>
                <w:sz w:val="22"/>
              </w:rPr>
            </w:pPr>
            <w:ins w:id="4660"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ins w:id="4661" w:author="Billy Mitchell" w:date="2023-11-10T03:54:00Z"/>
                <w:sz w:val="22"/>
              </w:rPr>
            </w:pPr>
            <w:ins w:id="4662"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ins w:id="4663" w:author="Billy Mitchell" w:date="2023-11-10T03:54:00Z"/>
                <w:sz w:val="22"/>
              </w:rPr>
            </w:pPr>
            <w:ins w:id="4664"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ins w:id="4665" w:author="Billy Mitchell" w:date="2023-11-10T03:54:00Z"/>
                <w:sz w:val="22"/>
              </w:rPr>
            </w:pPr>
            <w:ins w:id="4666" w:author="Billy Mitchell" w:date="2023-11-10T03:54:00Z">
              <w:r w:rsidRPr="007053D8">
                <w:rPr>
                  <w:sz w:val="22"/>
                </w:rPr>
                <w:t>1.18</w:t>
              </w:r>
            </w:ins>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ins w:id="4667" w:author="Billy Mitchell" w:date="2023-11-10T03:54:00Z"/>
                <w:sz w:val="22"/>
              </w:rPr>
            </w:pPr>
            <w:ins w:id="4668" w:author="Billy Mitchell" w:date="2023-11-10T03:54:00Z">
              <w:r w:rsidRPr="007053D8">
                <w:rPr>
                  <w:sz w:val="22"/>
                </w:rPr>
                <w:t>0.85</w:t>
              </w:r>
            </w:ins>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ins w:id="4669" w:author="Billy Mitchell" w:date="2023-11-10T03:54:00Z"/>
                <w:sz w:val="22"/>
              </w:rPr>
            </w:pPr>
            <w:ins w:id="4670" w:author="Billy Mitchell" w:date="2023-11-10T03:54:00Z">
              <w:r w:rsidRPr="007053D8">
                <w:rPr>
                  <w:sz w:val="22"/>
                </w:rPr>
                <w:t>1.63</w:t>
              </w:r>
            </w:ins>
          </w:p>
        </w:tc>
      </w:tr>
      <w:tr w:rsidR="00B07DD0" w:rsidRPr="007053D8" w14:paraId="3B476FAA" w14:textId="77777777" w:rsidTr="009527CE">
        <w:trPr>
          <w:trHeight w:val="360"/>
          <w:ins w:id="4671"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ins w:id="4672" w:author="Billy Mitchell" w:date="2023-11-10T03:54:00Z"/>
                <w:sz w:val="22"/>
              </w:rPr>
            </w:pPr>
            <w:ins w:id="4673"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ins w:id="4674" w:author="Billy Mitchell" w:date="2023-11-10T03:54:00Z"/>
                <w:sz w:val="22"/>
              </w:rPr>
            </w:pPr>
            <w:ins w:id="4675"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ins w:id="4676" w:author="Billy Mitchell" w:date="2023-11-10T03:54:00Z"/>
                <w:sz w:val="22"/>
              </w:rPr>
            </w:pPr>
            <w:ins w:id="4677"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ins w:id="4678" w:author="Billy Mitchell" w:date="2023-11-10T03:54:00Z"/>
                <w:sz w:val="22"/>
              </w:rPr>
            </w:pPr>
            <w:ins w:id="4679"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ins w:id="4680" w:author="Billy Mitchell" w:date="2023-11-10T03:54:00Z"/>
                <w:sz w:val="22"/>
              </w:rPr>
            </w:pPr>
            <w:ins w:id="4681" w:author="Billy Mitchell" w:date="2023-11-10T03:54:00Z">
              <w:r w:rsidRPr="007053D8">
                <w:rPr>
                  <w:sz w:val="22"/>
                </w:rPr>
                <w:t>78</w:t>
              </w:r>
            </w:ins>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ins w:id="4682" w:author="Billy Mitchell" w:date="2023-11-10T03:54:00Z"/>
                <w:sz w:val="22"/>
              </w:rPr>
            </w:pPr>
            <w:ins w:id="4683" w:author="Billy Mitchell" w:date="2023-11-10T03:54:00Z">
              <w:r w:rsidRPr="007053D8">
                <w:rPr>
                  <w:sz w:val="22"/>
                </w:rPr>
                <w:t>328</w:t>
              </w:r>
            </w:ins>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ins w:id="4684" w:author="Billy Mitchell" w:date="2023-11-10T03:54:00Z"/>
                <w:sz w:val="22"/>
              </w:rPr>
            </w:pPr>
            <w:ins w:id="4685" w:author="Billy Mitchell" w:date="2023-11-10T03:54:00Z">
              <w:r w:rsidRPr="007053D8">
                <w:rPr>
                  <w:sz w:val="22"/>
                </w:rPr>
                <w:t>0.37</w:t>
              </w:r>
            </w:ins>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ins w:id="4686" w:author="Billy Mitchell" w:date="2023-11-10T03:54:00Z"/>
                <w:sz w:val="22"/>
              </w:rPr>
            </w:pPr>
            <w:ins w:id="4687"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ins w:id="4688" w:author="Billy Mitchell" w:date="2023-11-10T03:54:00Z"/>
                <w:sz w:val="22"/>
              </w:rPr>
            </w:pPr>
            <w:ins w:id="4689"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ins w:id="4690" w:author="Billy Mitchell" w:date="2023-11-10T03:54:00Z"/>
                <w:sz w:val="22"/>
              </w:rPr>
            </w:pPr>
            <w:ins w:id="4691"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ins w:id="4692" w:author="Billy Mitchell" w:date="2023-11-10T03:54:00Z"/>
                <w:sz w:val="22"/>
              </w:rPr>
            </w:pPr>
            <w:ins w:id="4693" w:author="Billy Mitchell" w:date="2023-11-10T03:54:00Z">
              <w:r w:rsidRPr="007053D8">
                <w:rPr>
                  <w:sz w:val="22"/>
                </w:rPr>
                <w:t>1.45</w:t>
              </w:r>
            </w:ins>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ins w:id="4694" w:author="Billy Mitchell" w:date="2023-11-10T03:54:00Z"/>
                <w:sz w:val="22"/>
              </w:rPr>
            </w:pPr>
            <w:ins w:id="4695" w:author="Billy Mitchell" w:date="2023-11-10T03:54:00Z">
              <w:r w:rsidRPr="007053D8">
                <w:rPr>
                  <w:sz w:val="22"/>
                </w:rPr>
                <w:t>1.03</w:t>
              </w:r>
            </w:ins>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ins w:id="4696" w:author="Billy Mitchell" w:date="2023-11-10T03:54:00Z"/>
                <w:sz w:val="22"/>
              </w:rPr>
            </w:pPr>
            <w:ins w:id="4697" w:author="Billy Mitchell" w:date="2023-11-10T03:54:00Z">
              <w:r w:rsidRPr="007053D8">
                <w:rPr>
                  <w:sz w:val="22"/>
                </w:rPr>
                <w:t>2.05</w:t>
              </w:r>
            </w:ins>
          </w:p>
        </w:tc>
      </w:tr>
      <w:tr w:rsidR="00B07DD0" w:rsidRPr="007053D8" w14:paraId="76D9F48C" w14:textId="77777777" w:rsidTr="009527CE">
        <w:trPr>
          <w:trHeight w:val="360"/>
          <w:ins w:id="4698" w:author="Billy Mitchell" w:date="2023-11-10T03:54:00Z"/>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ins w:id="4699" w:author="Billy Mitchell" w:date="2023-11-10T03:54:00Z"/>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ins w:id="4700" w:author="Billy Mitchell" w:date="2023-11-10T03:54:00Z"/>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ins w:id="4701"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ins w:id="4702" w:author="Billy Mitchell" w:date="2023-11-10T03:54:00Z"/>
                <w:sz w:val="22"/>
              </w:rPr>
            </w:pPr>
            <w:ins w:id="4703"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ins w:id="4704" w:author="Billy Mitchell" w:date="2023-11-10T03:54:00Z"/>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ins w:id="4705" w:author="Billy Mitchell" w:date="2023-11-10T03:54:00Z"/>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ins w:id="4706"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ins w:id="4707" w:author="Billy Mitchell" w:date="2023-11-10T03:54:00Z"/>
                <w:sz w:val="22"/>
              </w:rPr>
            </w:pPr>
            <w:ins w:id="4708" w:author="Billy Mitchell" w:date="2023-11-10T03:54:00Z">
              <w:r w:rsidRPr="007053D8">
                <w:rPr>
                  <w:sz w:val="22"/>
                </w:rPr>
                <w:t>4.45</w:t>
              </w:r>
            </w:ins>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ins w:id="4709" w:author="Billy Mitchell" w:date="2023-11-10T03:54:00Z"/>
                <w:sz w:val="22"/>
              </w:rPr>
            </w:pPr>
            <w:ins w:id="4710" w:author="Billy Mitchell" w:date="2023-11-10T03:54:00Z">
              <w:r w:rsidRPr="007053D8">
                <w:rPr>
                  <w:sz w:val="22"/>
                </w:rPr>
                <w:t>0.04 *</w:t>
              </w:r>
            </w:ins>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ins w:id="4711" w:author="Billy Mitchell" w:date="2023-11-10T03:54:00Z"/>
                <w:sz w:val="22"/>
              </w:rPr>
            </w:pPr>
            <w:ins w:id="4712" w:author="Billy Mitchell" w:date="2023-11-10T03:54:00Z">
              <w:r w:rsidRPr="007053D8">
                <w:rPr>
                  <w:sz w:val="22"/>
                </w:rPr>
                <w:t>0.</w:t>
              </w:r>
              <w:r>
                <w:rPr>
                  <w:sz w:val="22"/>
                </w:rPr>
                <w:t>32</w:t>
              </w:r>
            </w:ins>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ins w:id="4713" w:author="Billy Mitchell" w:date="2023-11-10T03:54:00Z"/>
                <w:sz w:val="22"/>
              </w:rPr>
            </w:pPr>
            <w:ins w:id="4714" w:author="Billy Mitchell" w:date="2023-11-10T03:54:00Z">
              <w:r w:rsidRPr="007053D8">
                <w:rPr>
                  <w:sz w:val="22"/>
                </w:rPr>
                <w:t>1.42</w:t>
              </w:r>
            </w:ins>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ins w:id="4715" w:author="Billy Mitchell" w:date="2023-11-10T03:54:00Z"/>
                <w:sz w:val="22"/>
              </w:rPr>
            </w:pPr>
            <w:ins w:id="4716" w:author="Billy Mitchell" w:date="2023-11-10T03:54:00Z">
              <w:r w:rsidRPr="007053D8">
                <w:rPr>
                  <w:sz w:val="22"/>
                </w:rPr>
                <w:t>1.03</w:t>
              </w:r>
            </w:ins>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ins w:id="4717" w:author="Billy Mitchell" w:date="2023-11-10T03:54:00Z"/>
                <w:sz w:val="22"/>
              </w:rPr>
            </w:pPr>
            <w:ins w:id="4718" w:author="Billy Mitchell" w:date="2023-11-10T03:54:00Z">
              <w:r w:rsidRPr="007053D8">
                <w:rPr>
                  <w:sz w:val="22"/>
                </w:rPr>
                <w:t>1.98</w:t>
              </w:r>
            </w:ins>
          </w:p>
        </w:tc>
      </w:tr>
      <w:tr w:rsidR="00B07DD0" w:rsidRPr="007053D8" w14:paraId="4A47957F" w14:textId="77777777" w:rsidTr="009527CE">
        <w:trPr>
          <w:trHeight w:val="360"/>
          <w:ins w:id="4719"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ins w:id="4720" w:author="Billy Mitchell" w:date="2023-11-10T03:54:00Z"/>
                <w:sz w:val="22"/>
              </w:rPr>
            </w:pPr>
            <w:ins w:id="4721"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ins w:id="4722" w:author="Billy Mitchell" w:date="2023-11-10T03:54:00Z"/>
                <w:sz w:val="22"/>
              </w:rPr>
            </w:pPr>
            <w:ins w:id="4723"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ins w:id="4724" w:author="Billy Mitchell" w:date="2023-11-10T03:54:00Z"/>
                <w:sz w:val="22"/>
              </w:rPr>
            </w:pPr>
            <w:ins w:id="4725"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ins w:id="4726" w:author="Billy Mitchell" w:date="2023-11-10T03:54:00Z"/>
                <w:sz w:val="22"/>
              </w:rPr>
            </w:pPr>
            <w:ins w:id="4727"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ins w:id="4728" w:author="Billy Mitchell" w:date="2023-11-10T03:54:00Z"/>
                <w:sz w:val="22"/>
              </w:rPr>
            </w:pPr>
            <w:ins w:id="4729"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ins w:id="4730" w:author="Billy Mitchell" w:date="2023-11-10T03:54:00Z"/>
                <w:sz w:val="22"/>
              </w:rPr>
            </w:pPr>
            <w:ins w:id="4731" w:author="Billy Mitchell" w:date="2023-11-10T03:54:00Z">
              <w:r w:rsidRPr="007053D8">
                <w:rPr>
                  <w:sz w:val="22"/>
                </w:rPr>
                <w:t>298</w:t>
              </w:r>
            </w:ins>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ins w:id="4732" w:author="Billy Mitchell" w:date="2023-11-10T03:54:00Z"/>
                <w:sz w:val="22"/>
              </w:rPr>
            </w:pPr>
            <w:ins w:id="4733" w:author="Billy Mitchell" w:date="2023-11-10T03:54:00Z">
              <w:r w:rsidRPr="007053D8">
                <w:rPr>
                  <w:sz w:val="22"/>
                </w:rPr>
                <w:t>0.40</w:t>
              </w:r>
            </w:ins>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ins w:id="4734" w:author="Billy Mitchell" w:date="2023-11-10T03:54:00Z"/>
                <w:sz w:val="22"/>
              </w:rPr>
            </w:pPr>
            <w:ins w:id="4735"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ins w:id="4736" w:author="Billy Mitchell" w:date="2023-11-10T03:54:00Z"/>
                <w:sz w:val="22"/>
              </w:rPr>
            </w:pPr>
            <w:ins w:id="4737"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ins w:id="4738" w:author="Billy Mitchell" w:date="2023-11-10T03:54:00Z"/>
                <w:sz w:val="22"/>
              </w:rPr>
            </w:pPr>
            <w:ins w:id="4739"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ins w:id="4740" w:author="Billy Mitchell" w:date="2023-11-10T03:54:00Z"/>
                <w:sz w:val="22"/>
              </w:rPr>
            </w:pPr>
            <w:ins w:id="4741" w:author="Billy Mitchell" w:date="2023-11-10T03:54:00Z">
              <w:r w:rsidRPr="007053D8">
                <w:rPr>
                  <w:sz w:val="22"/>
                </w:rPr>
                <w:t>1.38</w:t>
              </w:r>
            </w:ins>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ins w:id="4742" w:author="Billy Mitchell" w:date="2023-11-10T03:54:00Z"/>
                <w:sz w:val="22"/>
              </w:rPr>
            </w:pPr>
            <w:ins w:id="4743" w:author="Billy Mitchell" w:date="2023-11-10T03:54:00Z">
              <w:r w:rsidRPr="007053D8">
                <w:rPr>
                  <w:sz w:val="22"/>
                </w:rPr>
                <w:t>0.95</w:t>
              </w:r>
            </w:ins>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ins w:id="4744" w:author="Billy Mitchell" w:date="2023-11-10T03:54:00Z"/>
                <w:sz w:val="22"/>
              </w:rPr>
            </w:pPr>
            <w:ins w:id="4745" w:author="Billy Mitchell" w:date="2023-11-10T03:54:00Z">
              <w:r w:rsidRPr="007053D8">
                <w:rPr>
                  <w:sz w:val="22"/>
                </w:rPr>
                <w:t>1.99</w:t>
              </w:r>
            </w:ins>
          </w:p>
        </w:tc>
      </w:tr>
      <w:tr w:rsidR="00B07DD0" w:rsidRPr="007053D8" w14:paraId="32948B32" w14:textId="77777777" w:rsidTr="009527CE">
        <w:trPr>
          <w:trHeight w:val="360"/>
          <w:ins w:id="4746" w:author="Billy Mitchell" w:date="2023-11-10T03:54:00Z"/>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ins w:id="4747" w:author="Billy Mitchell" w:date="2023-11-10T03:54:00Z"/>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ins w:id="4748" w:author="Billy Mitchell" w:date="2023-11-10T03:54:00Z"/>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ins w:id="4749"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ins w:id="4750" w:author="Billy Mitchell" w:date="2023-11-10T03:54:00Z"/>
                <w:sz w:val="22"/>
              </w:rPr>
            </w:pPr>
            <w:ins w:id="4751"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ins w:id="4752" w:author="Billy Mitchell" w:date="2023-11-10T03:54:00Z"/>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ins w:id="4753" w:author="Billy Mitchell" w:date="2023-11-10T03:54:00Z"/>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ins w:id="4754"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ins w:id="4755" w:author="Billy Mitchell" w:date="2023-11-10T03:54:00Z"/>
                <w:sz w:val="22"/>
              </w:rPr>
            </w:pPr>
            <w:ins w:id="4756" w:author="Billy Mitchell" w:date="2023-11-10T03:54:00Z">
              <w:r w:rsidRPr="007053D8">
                <w:rPr>
                  <w:sz w:val="22"/>
                </w:rPr>
                <w:t>2.70</w:t>
              </w:r>
            </w:ins>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ins w:id="4757" w:author="Billy Mitchell" w:date="2023-11-10T03:54:00Z"/>
                <w:sz w:val="22"/>
              </w:rPr>
            </w:pPr>
            <w:ins w:id="4758"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ins w:id="4759" w:author="Billy Mitchell" w:date="2023-11-10T03:54:00Z"/>
                <w:sz w:val="22"/>
              </w:rPr>
            </w:pPr>
            <w:ins w:id="4760"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ins w:id="4761" w:author="Billy Mitchell" w:date="2023-11-10T03:54:00Z"/>
                <w:sz w:val="22"/>
              </w:rPr>
            </w:pPr>
            <w:ins w:id="4762" w:author="Billy Mitchell" w:date="2023-11-10T03:54:00Z">
              <w:r w:rsidRPr="007053D8">
                <w:rPr>
                  <w:sz w:val="22"/>
                </w:rPr>
                <w:t>1.36</w:t>
              </w:r>
            </w:ins>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ins w:id="4763" w:author="Billy Mitchell" w:date="2023-11-10T03:54:00Z"/>
                <w:sz w:val="22"/>
              </w:rPr>
            </w:pPr>
            <w:ins w:id="4764"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ins w:id="4765" w:author="Billy Mitchell" w:date="2023-11-10T03:54:00Z"/>
                <w:sz w:val="22"/>
              </w:rPr>
            </w:pPr>
            <w:ins w:id="4766" w:author="Billy Mitchell" w:date="2023-11-10T03:54:00Z">
              <w:r w:rsidRPr="007053D8">
                <w:rPr>
                  <w:sz w:val="22"/>
                </w:rPr>
                <w:t>1.95</w:t>
              </w:r>
            </w:ins>
          </w:p>
        </w:tc>
      </w:tr>
      <w:tr w:rsidR="00B07DD0" w:rsidRPr="007053D8" w14:paraId="7DBD0F3F" w14:textId="77777777" w:rsidTr="009527CE">
        <w:trPr>
          <w:trHeight w:val="360"/>
          <w:ins w:id="4767"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ins w:id="4768" w:author="Billy Mitchell" w:date="2023-11-10T03:54:00Z"/>
                <w:sz w:val="22"/>
              </w:rPr>
            </w:pPr>
            <w:ins w:id="4769"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ins w:id="4770" w:author="Billy Mitchell" w:date="2023-11-10T03:54:00Z"/>
                <w:sz w:val="22"/>
              </w:rPr>
            </w:pPr>
            <w:ins w:id="4771"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ins w:id="4772" w:author="Billy Mitchell" w:date="2023-11-10T03:54:00Z"/>
                <w:sz w:val="22"/>
              </w:rPr>
            </w:pPr>
            <w:ins w:id="4773"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ins w:id="4774" w:author="Billy Mitchell" w:date="2023-11-10T03:54:00Z"/>
                <w:sz w:val="22"/>
              </w:rPr>
            </w:pPr>
            <w:ins w:id="4775"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ins w:id="4776" w:author="Billy Mitchell" w:date="2023-11-10T03:54:00Z"/>
                <w:sz w:val="22"/>
              </w:rPr>
            </w:pPr>
            <w:ins w:id="4777" w:author="Billy Mitchell" w:date="2023-11-10T03:54:00Z">
              <w:r w:rsidRPr="007053D8">
                <w:rPr>
                  <w:sz w:val="22"/>
                </w:rPr>
                <w:t>79</w:t>
              </w:r>
            </w:ins>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ins w:id="4778" w:author="Billy Mitchell" w:date="2023-11-10T03:54:00Z"/>
                <w:sz w:val="22"/>
              </w:rPr>
            </w:pPr>
            <w:ins w:id="4779" w:author="Billy Mitchell" w:date="2023-11-10T03:54:00Z">
              <w:r w:rsidRPr="007053D8">
                <w:rPr>
                  <w:sz w:val="22"/>
                </w:rPr>
                <w:t>213</w:t>
              </w:r>
            </w:ins>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ins w:id="4780" w:author="Billy Mitchell" w:date="2023-11-10T03:54:00Z"/>
                <w:sz w:val="22"/>
              </w:rPr>
            </w:pPr>
            <w:ins w:id="4781" w:author="Billy Mitchell" w:date="2023-11-10T03:54:00Z">
              <w:r w:rsidRPr="007053D8">
                <w:rPr>
                  <w:sz w:val="22"/>
                </w:rPr>
                <w:t>0.42</w:t>
              </w:r>
            </w:ins>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ins w:id="4782" w:author="Billy Mitchell" w:date="2023-11-10T03:54:00Z"/>
                <w:sz w:val="22"/>
              </w:rPr>
            </w:pPr>
            <w:ins w:id="4783"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ins w:id="4784" w:author="Billy Mitchell" w:date="2023-11-10T03:54:00Z"/>
                <w:sz w:val="22"/>
              </w:rPr>
            </w:pPr>
            <w:ins w:id="4785"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ins w:id="4786" w:author="Billy Mitchell" w:date="2023-11-10T03:54:00Z"/>
                <w:sz w:val="22"/>
              </w:rPr>
            </w:pPr>
            <w:ins w:id="4787"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ins w:id="4788" w:author="Billy Mitchell" w:date="2023-11-10T03:54:00Z"/>
                <w:sz w:val="22"/>
              </w:rPr>
            </w:pPr>
            <w:ins w:id="4789" w:author="Billy Mitchell" w:date="2023-11-10T03:54:00Z">
              <w:r w:rsidRPr="007053D8">
                <w:rPr>
                  <w:sz w:val="22"/>
                </w:rPr>
                <w:t>1.02</w:t>
              </w:r>
            </w:ins>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ins w:id="4790" w:author="Billy Mitchell" w:date="2023-11-10T03:54:00Z"/>
                <w:sz w:val="22"/>
              </w:rPr>
            </w:pPr>
            <w:ins w:id="4791"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ins w:id="4792" w:author="Billy Mitchell" w:date="2023-11-10T03:54:00Z"/>
                <w:sz w:val="22"/>
              </w:rPr>
            </w:pPr>
            <w:ins w:id="4793" w:author="Billy Mitchell" w:date="2023-11-10T03:54:00Z">
              <w:r w:rsidRPr="007053D8">
                <w:rPr>
                  <w:sz w:val="22"/>
                </w:rPr>
                <w:t>1.58</w:t>
              </w:r>
            </w:ins>
          </w:p>
        </w:tc>
      </w:tr>
      <w:tr w:rsidR="00B07DD0" w:rsidRPr="007053D8" w14:paraId="5FDDC529" w14:textId="77777777" w:rsidTr="009527CE">
        <w:trPr>
          <w:trHeight w:val="360"/>
          <w:ins w:id="4794" w:author="Billy Mitchell" w:date="2023-11-10T03:54:00Z"/>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ins w:id="4795" w:author="Billy Mitchell" w:date="2023-11-10T03:54:00Z"/>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ins w:id="4796" w:author="Billy Mitchell" w:date="2023-11-10T03:54:00Z"/>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ins w:id="4797"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ins w:id="4798" w:author="Billy Mitchell" w:date="2023-11-10T03:54:00Z"/>
                <w:sz w:val="22"/>
              </w:rPr>
            </w:pPr>
            <w:ins w:id="4799"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ins w:id="4800" w:author="Billy Mitchell" w:date="2023-11-10T03:54:00Z"/>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ins w:id="4801" w:author="Billy Mitchell" w:date="2023-11-10T03:54:00Z"/>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ins w:id="4802"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ins w:id="4803" w:author="Billy Mitchell" w:date="2023-11-10T03:54:00Z"/>
                <w:sz w:val="22"/>
              </w:rPr>
            </w:pPr>
            <w:ins w:id="4804" w:author="Billy Mitchell" w:date="2023-11-10T03:54:00Z">
              <w:r w:rsidRPr="007053D8">
                <w:rPr>
                  <w:sz w:val="22"/>
                </w:rPr>
                <w:t>0.09</w:t>
              </w:r>
            </w:ins>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ins w:id="4805" w:author="Billy Mitchell" w:date="2023-11-10T03:54:00Z"/>
                <w:sz w:val="22"/>
              </w:rPr>
            </w:pPr>
            <w:ins w:id="4806" w:author="Billy Mitchell" w:date="2023-11-10T03:54:00Z">
              <w:r w:rsidRPr="007053D8">
                <w:rPr>
                  <w:sz w:val="22"/>
                </w:rPr>
                <w:t>0.76</w:t>
              </w:r>
            </w:ins>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ins w:id="4807" w:author="Billy Mitchell" w:date="2023-11-10T03:54:00Z"/>
                <w:sz w:val="22"/>
              </w:rPr>
            </w:pPr>
            <w:ins w:id="4808"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ins w:id="4809" w:author="Billy Mitchell" w:date="2023-11-10T03:54:00Z"/>
                <w:sz w:val="22"/>
              </w:rPr>
            </w:pPr>
            <w:ins w:id="4810" w:author="Billy Mitchell" w:date="2023-11-10T03:54:00Z">
              <w:r w:rsidRPr="007053D8">
                <w:rPr>
                  <w:sz w:val="22"/>
                </w:rPr>
                <w:t>1.07</w:t>
              </w:r>
            </w:ins>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ins w:id="4811" w:author="Billy Mitchell" w:date="2023-11-10T03:54:00Z"/>
                <w:sz w:val="22"/>
              </w:rPr>
            </w:pPr>
            <w:ins w:id="4812" w:author="Billy Mitchell" w:date="2023-11-10T03:54:00Z">
              <w:r w:rsidRPr="007053D8">
                <w:rPr>
                  <w:sz w:val="22"/>
                </w:rPr>
                <w:t>0.71</w:t>
              </w:r>
            </w:ins>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ins w:id="4813" w:author="Billy Mitchell" w:date="2023-11-10T03:54:00Z"/>
                <w:sz w:val="22"/>
              </w:rPr>
            </w:pPr>
            <w:ins w:id="4814" w:author="Billy Mitchell" w:date="2023-11-10T03:54:00Z">
              <w:r w:rsidRPr="007053D8">
                <w:rPr>
                  <w:sz w:val="22"/>
                </w:rPr>
                <w:t>1.61</w:t>
              </w:r>
            </w:ins>
          </w:p>
        </w:tc>
      </w:tr>
      <w:tr w:rsidR="00B07DD0" w:rsidRPr="007053D8" w14:paraId="7F03CA79" w14:textId="77777777" w:rsidTr="009527CE">
        <w:trPr>
          <w:trHeight w:val="360"/>
          <w:ins w:id="4815"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ins w:id="4816" w:author="Billy Mitchell" w:date="2023-11-10T03:54:00Z"/>
                <w:sz w:val="22"/>
              </w:rPr>
            </w:pPr>
            <w:ins w:id="4817"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ins w:id="4818" w:author="Billy Mitchell" w:date="2023-11-10T03:54:00Z"/>
                <w:sz w:val="22"/>
              </w:rPr>
            </w:pPr>
            <w:ins w:id="4819"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ins w:id="4820" w:author="Billy Mitchell" w:date="2023-11-10T03:54:00Z"/>
                <w:sz w:val="22"/>
              </w:rPr>
            </w:pPr>
            <w:ins w:id="4821"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ins w:id="4822" w:author="Billy Mitchell" w:date="2023-11-10T03:54:00Z"/>
                <w:sz w:val="22"/>
              </w:rPr>
            </w:pPr>
            <w:ins w:id="4823"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ins w:id="4824" w:author="Billy Mitchell" w:date="2023-11-10T03:54:00Z"/>
                <w:sz w:val="22"/>
              </w:rPr>
            </w:pPr>
            <w:ins w:id="4825"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ins w:id="4826" w:author="Billy Mitchell" w:date="2023-11-10T03:54:00Z"/>
                <w:sz w:val="22"/>
              </w:rPr>
            </w:pPr>
            <w:ins w:id="4827" w:author="Billy Mitchell" w:date="2023-11-10T03:54:00Z">
              <w:r w:rsidRPr="007053D8">
                <w:rPr>
                  <w:sz w:val="22"/>
                </w:rPr>
                <w:t>194</w:t>
              </w:r>
            </w:ins>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ins w:id="4828" w:author="Billy Mitchell" w:date="2023-11-10T03:54:00Z"/>
                <w:sz w:val="22"/>
              </w:rPr>
            </w:pPr>
            <w:ins w:id="4829" w:author="Billy Mitchell" w:date="2023-11-10T03:54:00Z">
              <w:r w:rsidRPr="007053D8">
                <w:rPr>
                  <w:sz w:val="22"/>
                </w:rPr>
                <w:t>0.39</w:t>
              </w:r>
            </w:ins>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ins w:id="4830" w:author="Billy Mitchell" w:date="2023-11-10T03:54:00Z"/>
                <w:sz w:val="22"/>
              </w:rPr>
            </w:pPr>
            <w:ins w:id="4831"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ins w:id="4832" w:author="Billy Mitchell" w:date="2023-11-10T03:54:00Z"/>
                <w:sz w:val="22"/>
              </w:rPr>
            </w:pPr>
            <w:ins w:id="4833"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ins w:id="4834" w:author="Billy Mitchell" w:date="2023-11-10T03:54:00Z"/>
                <w:sz w:val="22"/>
              </w:rPr>
            </w:pPr>
            <w:ins w:id="4835"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ins w:id="4836" w:author="Billy Mitchell" w:date="2023-11-10T03:54:00Z"/>
                <w:sz w:val="22"/>
              </w:rPr>
            </w:pPr>
            <w:ins w:id="4837" w:author="Billy Mitchell" w:date="2023-11-10T03:54:00Z">
              <w:r w:rsidRPr="007053D8">
                <w:rPr>
                  <w:sz w:val="22"/>
                </w:rPr>
                <w:t>1.05</w:t>
              </w:r>
            </w:ins>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ins w:id="4838" w:author="Billy Mitchell" w:date="2023-11-10T03:54:00Z"/>
                <w:sz w:val="22"/>
              </w:rPr>
            </w:pPr>
            <w:ins w:id="4839"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ins w:id="4840" w:author="Billy Mitchell" w:date="2023-11-10T03:54:00Z"/>
                <w:sz w:val="22"/>
              </w:rPr>
            </w:pPr>
            <w:ins w:id="4841" w:author="Billy Mitchell" w:date="2023-11-10T03:54:00Z">
              <w:r w:rsidRPr="007053D8">
                <w:rPr>
                  <w:sz w:val="22"/>
                </w:rPr>
                <w:t>1.68</w:t>
              </w:r>
            </w:ins>
          </w:p>
        </w:tc>
      </w:tr>
      <w:tr w:rsidR="00B07DD0" w:rsidRPr="007053D8" w14:paraId="12E96D18" w14:textId="77777777" w:rsidTr="009527CE">
        <w:trPr>
          <w:trHeight w:val="360"/>
          <w:ins w:id="4842" w:author="Billy Mitchell" w:date="2023-11-10T03:54:00Z"/>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ins w:id="4843" w:author="Billy Mitchell" w:date="2023-11-10T03:54:00Z"/>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ins w:id="4844" w:author="Billy Mitchell" w:date="2023-11-10T03:54:00Z"/>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ins w:id="4845"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ins w:id="4846" w:author="Billy Mitchell" w:date="2023-11-10T03:54:00Z"/>
                <w:sz w:val="22"/>
              </w:rPr>
            </w:pPr>
            <w:ins w:id="4847"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ins w:id="4848" w:author="Billy Mitchell" w:date="2023-11-10T03:54:00Z"/>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ins w:id="4849" w:author="Billy Mitchell" w:date="2023-11-10T03:54:00Z"/>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ins w:id="4850"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ins w:id="4851" w:author="Billy Mitchell" w:date="2023-11-10T03:54:00Z"/>
                <w:sz w:val="22"/>
              </w:rPr>
            </w:pPr>
            <w:ins w:id="4852" w:author="Billy Mitchell" w:date="2023-11-10T03:54:00Z">
              <w:r w:rsidRPr="007053D8">
                <w:rPr>
                  <w:sz w:val="22"/>
                </w:rPr>
                <w:t>0.14</w:t>
              </w:r>
            </w:ins>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ins w:id="4853" w:author="Billy Mitchell" w:date="2023-11-10T03:54:00Z"/>
                <w:sz w:val="22"/>
              </w:rPr>
            </w:pPr>
            <w:ins w:id="4854" w:author="Billy Mitchell" w:date="2023-11-10T03:54:00Z">
              <w:r w:rsidRPr="007053D8">
                <w:rPr>
                  <w:sz w:val="22"/>
                </w:rPr>
                <w:t>0.71</w:t>
              </w:r>
            </w:ins>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ins w:id="4855" w:author="Billy Mitchell" w:date="2023-11-10T03:54:00Z"/>
                <w:sz w:val="22"/>
              </w:rPr>
            </w:pPr>
            <w:ins w:id="4856"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ins w:id="4857" w:author="Billy Mitchell" w:date="2023-11-10T03:54:00Z"/>
                <w:sz w:val="22"/>
              </w:rPr>
            </w:pPr>
            <w:ins w:id="4858" w:author="Billy Mitchell" w:date="2023-11-10T03:54:00Z">
              <w:r w:rsidRPr="007053D8">
                <w:rPr>
                  <w:sz w:val="22"/>
                </w:rPr>
                <w:t>1.09</w:t>
              </w:r>
            </w:ins>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ins w:id="4859" w:author="Billy Mitchell" w:date="2023-11-10T03:54:00Z"/>
                <w:sz w:val="22"/>
              </w:rPr>
            </w:pPr>
            <w:ins w:id="4860" w:author="Billy Mitchell" w:date="2023-11-10T03:54:00Z">
              <w:r w:rsidRPr="007053D8">
                <w:rPr>
                  <w:sz w:val="22"/>
                </w:rPr>
                <w:t>0.70</w:t>
              </w:r>
            </w:ins>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ins w:id="4861" w:author="Billy Mitchell" w:date="2023-11-10T03:54:00Z"/>
                <w:sz w:val="22"/>
              </w:rPr>
            </w:pPr>
            <w:ins w:id="4862" w:author="Billy Mitchell" w:date="2023-11-10T03:54:00Z">
              <w:r w:rsidRPr="007053D8">
                <w:rPr>
                  <w:sz w:val="22"/>
                </w:rPr>
                <w:t>1.68</w:t>
              </w:r>
            </w:ins>
          </w:p>
        </w:tc>
      </w:tr>
      <w:tr w:rsidR="00B07DD0" w:rsidRPr="007053D8" w14:paraId="6B804E8A" w14:textId="77777777" w:rsidTr="009527CE">
        <w:trPr>
          <w:trHeight w:val="360"/>
          <w:ins w:id="4863"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ins w:id="4864" w:author="Billy Mitchell" w:date="2023-11-10T03:54:00Z"/>
                <w:sz w:val="22"/>
              </w:rPr>
            </w:pPr>
            <w:ins w:id="4865"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ins w:id="4866" w:author="Billy Mitchell" w:date="2023-11-10T03:54:00Z"/>
                <w:sz w:val="22"/>
              </w:rPr>
            </w:pPr>
            <w:ins w:id="4867"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ins w:id="4868" w:author="Billy Mitchell" w:date="2023-11-10T03:54:00Z"/>
                <w:sz w:val="22"/>
              </w:rPr>
            </w:pPr>
            <w:ins w:id="4869"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ins w:id="4870" w:author="Billy Mitchell" w:date="2023-11-10T03:54:00Z"/>
                <w:sz w:val="22"/>
              </w:rPr>
            </w:pPr>
            <w:ins w:id="4871"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ins w:id="4872" w:author="Billy Mitchell" w:date="2023-11-10T03:54:00Z"/>
                <w:sz w:val="22"/>
              </w:rPr>
            </w:pPr>
            <w:ins w:id="4873" w:author="Billy Mitchell" w:date="2023-11-10T03:54:00Z">
              <w:r w:rsidRPr="007053D8">
                <w:rPr>
                  <w:sz w:val="22"/>
                </w:rPr>
                <w:t>64</w:t>
              </w:r>
            </w:ins>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ins w:id="4874" w:author="Billy Mitchell" w:date="2023-11-10T03:54:00Z"/>
                <w:sz w:val="22"/>
              </w:rPr>
            </w:pPr>
            <w:ins w:id="4875" w:author="Billy Mitchell" w:date="2023-11-10T03:54:00Z">
              <w:r w:rsidRPr="007053D8">
                <w:rPr>
                  <w:sz w:val="22"/>
                </w:rPr>
                <w:t>171</w:t>
              </w:r>
            </w:ins>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ins w:id="4876" w:author="Billy Mitchell" w:date="2023-11-10T03:54:00Z"/>
                <w:sz w:val="22"/>
              </w:rPr>
            </w:pPr>
            <w:ins w:id="4877" w:author="Billy Mitchell" w:date="2023-11-10T03:54:00Z">
              <w:r w:rsidRPr="007053D8">
                <w:rPr>
                  <w:sz w:val="22"/>
                </w:rPr>
                <w:t>0.45</w:t>
              </w:r>
            </w:ins>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ins w:id="4878" w:author="Billy Mitchell" w:date="2023-11-10T03:54:00Z"/>
                <w:sz w:val="22"/>
              </w:rPr>
            </w:pPr>
            <w:ins w:id="4879"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ins w:id="4880" w:author="Billy Mitchell" w:date="2023-11-10T03:54:00Z"/>
                <w:sz w:val="22"/>
              </w:rPr>
            </w:pPr>
            <w:ins w:id="4881"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ins w:id="4882" w:author="Billy Mitchell" w:date="2023-11-10T03:54:00Z"/>
                <w:sz w:val="22"/>
              </w:rPr>
            </w:pPr>
            <w:ins w:id="4883"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ins w:id="4884" w:author="Billy Mitchell" w:date="2023-11-10T03:54:00Z"/>
                <w:sz w:val="22"/>
              </w:rPr>
            </w:pPr>
            <w:ins w:id="4885" w:author="Billy Mitchell" w:date="2023-11-10T03:54:00Z">
              <w:r w:rsidRPr="007053D8">
                <w:rPr>
                  <w:sz w:val="22"/>
                </w:rPr>
                <w:t>1.28</w:t>
              </w:r>
            </w:ins>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ins w:id="4886" w:author="Billy Mitchell" w:date="2023-11-10T03:54:00Z"/>
                <w:sz w:val="22"/>
              </w:rPr>
            </w:pPr>
            <w:ins w:id="4887" w:author="Billy Mitchell" w:date="2023-11-10T03:54:00Z">
              <w:r w:rsidRPr="007053D8">
                <w:rPr>
                  <w:sz w:val="22"/>
                </w:rPr>
                <w:t>0.78</w:t>
              </w:r>
            </w:ins>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ins w:id="4888" w:author="Billy Mitchell" w:date="2023-11-10T03:54:00Z"/>
                <w:sz w:val="22"/>
              </w:rPr>
            </w:pPr>
            <w:ins w:id="4889" w:author="Billy Mitchell" w:date="2023-11-10T03:54:00Z">
              <w:r w:rsidRPr="007053D8">
                <w:rPr>
                  <w:sz w:val="22"/>
                </w:rPr>
                <w:t>2.11</w:t>
              </w:r>
            </w:ins>
          </w:p>
        </w:tc>
      </w:tr>
      <w:tr w:rsidR="00B07DD0" w:rsidRPr="007053D8" w14:paraId="23692280" w14:textId="77777777" w:rsidTr="009527CE">
        <w:trPr>
          <w:trHeight w:val="360"/>
          <w:ins w:id="4890" w:author="Billy Mitchell" w:date="2023-11-10T03:54:00Z"/>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ins w:id="4891" w:author="Billy Mitchell" w:date="2023-11-10T03:54:00Z"/>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ins w:id="4892" w:author="Billy Mitchell" w:date="2023-11-10T03:54:00Z"/>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ins w:id="4893"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ins w:id="4894" w:author="Billy Mitchell" w:date="2023-11-10T03:54:00Z"/>
                <w:sz w:val="22"/>
              </w:rPr>
            </w:pPr>
            <w:ins w:id="4895"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ins w:id="4896" w:author="Billy Mitchell" w:date="2023-11-10T03:54:00Z"/>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ins w:id="4897" w:author="Billy Mitchell" w:date="2023-11-10T03:54:00Z"/>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ins w:id="4898"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ins w:id="4899" w:author="Billy Mitchell" w:date="2023-11-10T03:54:00Z"/>
                <w:sz w:val="22"/>
              </w:rPr>
            </w:pPr>
            <w:ins w:id="4900"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ins w:id="4901" w:author="Billy Mitchell" w:date="2023-11-10T03:54:00Z"/>
                <w:sz w:val="22"/>
              </w:rPr>
            </w:pPr>
            <w:ins w:id="4902"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ins w:id="4903" w:author="Billy Mitchell" w:date="2023-11-10T03:54:00Z"/>
                <w:sz w:val="22"/>
              </w:rPr>
            </w:pPr>
            <w:ins w:id="4904"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ins w:id="4905" w:author="Billy Mitchell" w:date="2023-11-10T03:54:00Z"/>
                <w:sz w:val="22"/>
              </w:rPr>
            </w:pPr>
            <w:ins w:id="4906" w:author="Billy Mitchell" w:date="2023-11-10T03:54:00Z">
              <w:r w:rsidRPr="007053D8">
                <w:rPr>
                  <w:sz w:val="22"/>
                </w:rPr>
                <w:t>1.26</w:t>
              </w:r>
            </w:ins>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ins w:id="4907" w:author="Billy Mitchell" w:date="2023-11-10T03:54:00Z"/>
                <w:sz w:val="22"/>
              </w:rPr>
            </w:pPr>
            <w:ins w:id="4908" w:author="Billy Mitchell" w:date="2023-11-10T03:54:00Z">
              <w:r w:rsidRPr="007053D8">
                <w:rPr>
                  <w:sz w:val="22"/>
                </w:rPr>
                <w:t>0.79</w:t>
              </w:r>
            </w:ins>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ins w:id="4909" w:author="Billy Mitchell" w:date="2023-11-10T03:54:00Z"/>
                <w:sz w:val="22"/>
              </w:rPr>
            </w:pPr>
            <w:ins w:id="4910" w:author="Billy Mitchell" w:date="2023-11-10T03:54:00Z">
              <w:r w:rsidRPr="007053D8">
                <w:rPr>
                  <w:sz w:val="22"/>
                </w:rPr>
                <w:t>2.01</w:t>
              </w:r>
            </w:ins>
          </w:p>
        </w:tc>
      </w:tr>
      <w:tr w:rsidR="00B07DD0" w:rsidRPr="007053D8" w14:paraId="73FF39C2" w14:textId="77777777" w:rsidTr="009527CE">
        <w:trPr>
          <w:trHeight w:val="360"/>
          <w:ins w:id="4911" w:author="Billy Mitchell" w:date="2023-11-10T03:54:00Z"/>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ins w:id="4912" w:author="Billy Mitchell" w:date="2023-11-10T03:54:00Z"/>
                <w:sz w:val="22"/>
              </w:rPr>
            </w:pPr>
            <w:ins w:id="4913" w:author="Billy Mitchell" w:date="2023-11-10T03:54:00Z">
              <w:r w:rsidRPr="007053D8">
                <w:rPr>
                  <w:sz w:val="22"/>
                </w:rPr>
                <w:t xml:space="preserve">Distract. V. Reappraisal </w:t>
              </w:r>
            </w:ins>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ins w:id="4914" w:author="Billy Mitchell" w:date="2023-11-10T03:54:00Z"/>
                <w:sz w:val="22"/>
              </w:rPr>
            </w:pPr>
            <w:ins w:id="4915" w:author="Billy Mitchell" w:date="2023-11-10T03:54:00Z">
              <w:r w:rsidRPr="007053D8">
                <w:rPr>
                  <w:sz w:val="22"/>
                </w:rPr>
                <w:t>Negative</w:t>
              </w:r>
            </w:ins>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ins w:id="4916" w:author="Billy Mitchell" w:date="2023-11-10T03:54:00Z"/>
                <w:sz w:val="22"/>
              </w:rPr>
            </w:pPr>
            <w:ins w:id="4917"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ins w:id="4918" w:author="Billy Mitchell" w:date="2023-11-10T03:54:00Z"/>
                <w:sz w:val="22"/>
              </w:rPr>
            </w:pPr>
            <w:ins w:id="4919" w:author="Billy Mitchell" w:date="2023-11-10T03:54:00Z">
              <w:r w:rsidRPr="007053D8">
                <w:rPr>
                  <w:sz w:val="22"/>
                </w:rPr>
                <w:t>Included</w:t>
              </w:r>
            </w:ins>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ins w:id="4920" w:author="Billy Mitchell" w:date="2023-11-10T03:54:00Z"/>
                <w:sz w:val="22"/>
              </w:rPr>
            </w:pPr>
            <w:ins w:id="4921" w:author="Billy Mitchell" w:date="2023-11-10T03:54:00Z">
              <w:r w:rsidRPr="007053D8">
                <w:rPr>
                  <w:sz w:val="22"/>
                </w:rPr>
                <w:t>63</w:t>
              </w:r>
            </w:ins>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ins w:id="4922" w:author="Billy Mitchell" w:date="2023-11-10T03:54:00Z"/>
                <w:sz w:val="22"/>
              </w:rPr>
            </w:pPr>
            <w:ins w:id="4923" w:author="Billy Mitchell" w:date="2023-11-10T03:54:00Z">
              <w:r w:rsidRPr="007053D8">
                <w:rPr>
                  <w:sz w:val="22"/>
                </w:rPr>
                <w:t>155</w:t>
              </w:r>
            </w:ins>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ins w:id="4924" w:author="Billy Mitchell" w:date="2023-11-10T03:54:00Z"/>
                <w:sz w:val="22"/>
              </w:rPr>
            </w:pPr>
            <w:ins w:id="4925" w:author="Billy Mitchell" w:date="2023-11-10T03:54:00Z">
              <w:r w:rsidRPr="007053D8">
                <w:rPr>
                  <w:sz w:val="22"/>
                </w:rPr>
                <w:t>4.01</w:t>
              </w:r>
            </w:ins>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ins w:id="4926" w:author="Billy Mitchell" w:date="2023-11-10T03:54:00Z"/>
                <w:sz w:val="22"/>
              </w:rPr>
            </w:pPr>
            <w:ins w:id="4927"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ins w:id="4928" w:author="Billy Mitchell" w:date="2023-11-10T03:54:00Z"/>
                <w:sz w:val="22"/>
              </w:rPr>
            </w:pPr>
            <w:ins w:id="4929"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ins w:id="4930" w:author="Billy Mitchell" w:date="2023-11-10T03:54:00Z"/>
                <w:sz w:val="22"/>
              </w:rPr>
            </w:pPr>
            <w:ins w:id="4931"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ins w:id="4932" w:author="Billy Mitchell" w:date="2023-11-10T03:54:00Z"/>
                <w:sz w:val="22"/>
              </w:rPr>
            </w:pPr>
            <w:ins w:id="4933" w:author="Billy Mitchell" w:date="2023-11-10T03:54:00Z">
              <w:r w:rsidRPr="007053D8">
                <w:rPr>
                  <w:sz w:val="22"/>
                </w:rPr>
                <w:t>1.33</w:t>
              </w:r>
            </w:ins>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ins w:id="4934" w:author="Billy Mitchell" w:date="2023-11-10T03:54:00Z"/>
                <w:sz w:val="22"/>
              </w:rPr>
            </w:pPr>
            <w:ins w:id="4935" w:author="Billy Mitchell" w:date="2023-11-10T03:54:00Z">
              <w:r w:rsidRPr="007053D8">
                <w:rPr>
                  <w:sz w:val="22"/>
                </w:rPr>
                <w:t>0.77</w:t>
              </w:r>
            </w:ins>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ins w:id="4936" w:author="Billy Mitchell" w:date="2023-11-10T03:54:00Z"/>
                <w:sz w:val="22"/>
              </w:rPr>
            </w:pPr>
            <w:ins w:id="4937" w:author="Billy Mitchell" w:date="2023-11-10T03:54:00Z">
              <w:r w:rsidRPr="007053D8">
                <w:rPr>
                  <w:sz w:val="22"/>
                </w:rPr>
                <w:t>2.28</w:t>
              </w:r>
            </w:ins>
          </w:p>
        </w:tc>
      </w:tr>
      <w:tr w:rsidR="00B07DD0" w:rsidRPr="007053D8" w14:paraId="3360F056" w14:textId="77777777" w:rsidTr="009527CE">
        <w:trPr>
          <w:trHeight w:val="360"/>
          <w:ins w:id="4938" w:author="Billy Mitchell" w:date="2023-11-10T03:54:00Z"/>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ins w:id="4939" w:author="Billy Mitchell" w:date="2023-11-10T03:54:00Z"/>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ins w:id="4940" w:author="Billy Mitchell" w:date="2023-11-10T03:54:00Z"/>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ins w:id="4941" w:author="Billy Mitchell" w:date="2023-11-10T03:54:00Z"/>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ins w:id="4942" w:author="Billy Mitchell" w:date="2023-11-10T03:54:00Z"/>
                <w:sz w:val="22"/>
              </w:rPr>
            </w:pPr>
            <w:ins w:id="4943" w:author="Billy Mitchell" w:date="2023-11-10T03:54:00Z">
              <w:r w:rsidRPr="007053D8">
                <w:rPr>
                  <w:sz w:val="22"/>
                </w:rPr>
                <w:t>Not Included</w:t>
              </w:r>
            </w:ins>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ins w:id="4944" w:author="Billy Mitchell" w:date="2023-11-10T03:54:00Z"/>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ins w:id="4945" w:author="Billy Mitchell" w:date="2023-11-10T03:54:00Z"/>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ins w:id="4946" w:author="Billy Mitchell" w:date="2023-11-10T03:54:00Z"/>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ins w:id="4947" w:author="Billy Mitchell" w:date="2023-11-10T03:54:00Z"/>
                <w:sz w:val="22"/>
              </w:rPr>
            </w:pPr>
            <w:ins w:id="4948" w:author="Billy Mitchell" w:date="2023-11-10T03:54:00Z">
              <w:r w:rsidRPr="007053D8">
                <w:rPr>
                  <w:sz w:val="22"/>
                </w:rPr>
                <w:t>1.17</w:t>
              </w:r>
            </w:ins>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ins w:id="4949" w:author="Billy Mitchell" w:date="2023-11-10T03:54:00Z"/>
                <w:sz w:val="22"/>
              </w:rPr>
            </w:pPr>
            <w:ins w:id="4950" w:author="Billy Mitchell" w:date="2023-11-10T03:54:00Z">
              <w:r w:rsidRPr="007053D8">
                <w:rPr>
                  <w:sz w:val="22"/>
                </w:rPr>
                <w:t>0.28</w:t>
              </w:r>
            </w:ins>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ins w:id="4951" w:author="Billy Mitchell" w:date="2023-11-10T03:54:00Z"/>
                <w:sz w:val="22"/>
              </w:rPr>
            </w:pPr>
            <w:ins w:id="4952" w:author="Billy Mitchell" w:date="2023-11-10T03:54:00Z">
              <w:r>
                <w:rPr>
                  <w:sz w:val="22"/>
                </w:rPr>
                <w:t>1.00</w:t>
              </w:r>
            </w:ins>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ins w:id="4953" w:author="Billy Mitchell" w:date="2023-11-10T03:54:00Z"/>
                <w:sz w:val="22"/>
              </w:rPr>
            </w:pPr>
            <w:ins w:id="4954" w:author="Billy Mitchell" w:date="2023-11-10T03:54:00Z">
              <w:r w:rsidRPr="007053D8">
                <w:rPr>
                  <w:sz w:val="22"/>
                </w:rPr>
                <w:t>1.30</w:t>
              </w:r>
            </w:ins>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ins w:id="4955" w:author="Billy Mitchell" w:date="2023-11-10T03:54:00Z"/>
                <w:sz w:val="22"/>
              </w:rPr>
            </w:pPr>
            <w:ins w:id="4956" w:author="Billy Mitchell" w:date="2023-11-10T03:54:00Z">
              <w:r w:rsidRPr="007053D8">
                <w:rPr>
                  <w:sz w:val="22"/>
                </w:rPr>
                <w:t>0.81</w:t>
              </w:r>
            </w:ins>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ins w:id="4957" w:author="Billy Mitchell" w:date="2023-11-10T03:54:00Z"/>
                <w:sz w:val="22"/>
              </w:rPr>
            </w:pPr>
            <w:ins w:id="4958" w:author="Billy Mitchell" w:date="2023-11-10T03:54:00Z">
              <w:r w:rsidRPr="007053D8">
                <w:rPr>
                  <w:sz w:val="22"/>
                </w:rPr>
                <w:t>2.09</w:t>
              </w:r>
            </w:ins>
          </w:p>
        </w:tc>
      </w:tr>
      <w:tr w:rsidR="00B07DD0" w:rsidRPr="007053D8" w14:paraId="367C4464" w14:textId="77777777" w:rsidTr="009527CE">
        <w:trPr>
          <w:trHeight w:val="315"/>
          <w:ins w:id="4959" w:author="Billy Mitchell" w:date="2023-11-10T03:54:00Z"/>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ns w:id="4960" w:author="Billy Mitchell" w:date="2023-11-10T03:54:00Z"/>
                <w:i/>
                <w:iCs/>
                <w:sz w:val="18"/>
                <w:szCs w:val="18"/>
              </w:rPr>
            </w:pPr>
            <w:ins w:id="4961" w:author="Billy Mitchell" w:date="2023-11-10T03:54:00Z">
              <w:r w:rsidRPr="007053D8">
                <w:rPr>
                  <w:i/>
                  <w:iCs/>
                  <w:sz w:val="18"/>
                  <w:szCs w:val="18"/>
                </w:rPr>
                <w:t>* = p &lt; 0.05</w:t>
              </w:r>
            </w:ins>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ins w:id="4962" w:author="Billy Mitchell" w:date="2023-11-10T03:54:00Z"/>
                <w:rFonts w:ascii="Calibri" w:hAnsi="Calibri" w:cs="Calibri"/>
                <w:sz w:val="22"/>
              </w:rPr>
            </w:pPr>
            <w:ins w:id="4963" w:author="Billy Mitchell" w:date="2023-11-10T03:54:00Z">
              <w:r w:rsidRPr="007053D8">
                <w:rPr>
                  <w:rFonts w:ascii="Calibri" w:hAnsi="Calibri" w:cs="Calibri"/>
                  <w:sz w:val="22"/>
                </w:rPr>
                <w:t> </w:t>
              </w:r>
            </w:ins>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ins w:id="4964" w:author="Billy Mitchell" w:date="2023-11-10T03:54:00Z"/>
                <w:sz w:val="18"/>
                <w:szCs w:val="18"/>
              </w:rPr>
            </w:pPr>
            <w:ins w:id="4965" w:author="Billy Mitchell" w:date="2023-11-10T03:54:00Z">
              <w:r w:rsidRPr="007053D8">
                <w:rPr>
                  <w:sz w:val="18"/>
                  <w:szCs w:val="18"/>
                </w:rPr>
                <w:t xml:space="preserve">† </w:t>
              </w:r>
              <w:r w:rsidRPr="007053D8">
                <w:rPr>
                  <w:i/>
                  <w:iCs/>
                  <w:sz w:val="18"/>
                  <w:szCs w:val="18"/>
                </w:rPr>
                <w:t>Covariates included Sex, Cognitive Load, and ERQ reappraisal subscale</w:t>
              </w:r>
            </w:ins>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ins w:id="4966" w:author="Billy Mitchell" w:date="2023-11-10T03:54:00Z"/>
                <w:rFonts w:ascii="Calibri" w:hAnsi="Calibri" w:cs="Calibri"/>
                <w:sz w:val="22"/>
              </w:rPr>
            </w:pPr>
            <w:ins w:id="4967" w:author="Billy Mitchell" w:date="2023-11-10T03:54:00Z">
              <w:r w:rsidRPr="007053D8">
                <w:rPr>
                  <w:rFonts w:ascii="Calibri" w:hAnsi="Calibri" w:cs="Calibri"/>
                  <w:sz w:val="22"/>
                </w:rPr>
                <w:t> </w:t>
              </w:r>
            </w:ins>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ns w:id="4968" w:author="Billy Mitchell" w:date="2023-11-10T03:54:00Z"/>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ns w:id="4969" w:author="Billy Mitchell" w:date="2023-11-10T03:54:00Z"/>
                <w:i/>
                <w:iCs/>
                <w:sz w:val="18"/>
                <w:szCs w:val="18"/>
              </w:rPr>
            </w:pPr>
            <w:ins w:id="4970" w:author="Billy Mitchell" w:date="2023-11-10T03:54:00Z">
              <w:r w:rsidRPr="007053D8">
                <w:rPr>
                  <w:i/>
                  <w:iCs/>
                  <w:sz w:val="18"/>
                  <w:szCs w:val="18"/>
                </w:rPr>
                <w:t>^ Bounds represent 95% confidence intervals</w:t>
              </w:r>
            </w:ins>
          </w:p>
        </w:tc>
      </w:tr>
      <w:tr w:rsidR="00B07DD0" w:rsidRPr="007053D8" w14:paraId="673FBF8C" w14:textId="77777777" w:rsidTr="009527CE">
        <w:trPr>
          <w:trHeight w:val="1485"/>
          <w:ins w:id="4971" w:author="Billy Mitchell" w:date="2023-11-10T03:54:00Z"/>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ins w:id="4972" w:author="Billy Mitchell" w:date="2023-11-10T03:54:00Z"/>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ins w:id="4973" w:author="Billy Mitchell" w:date="2023-11-10T03:54:00Z"/>
                <w:rFonts w:ascii="Calibri" w:hAnsi="Calibri" w:cs="Calibri"/>
                <w:b/>
                <w:bCs/>
                <w:sz w:val="22"/>
              </w:rPr>
            </w:pPr>
            <w:ins w:id="4974" w:author="Billy Mitchell" w:date="2023-11-10T03:54:00Z">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ins>
            <w:ins w:id="4975" w:author="Billy Mitchell" w:date="2023-11-13T18:27:00Z">
              <w:r w:rsidR="00EE5298">
                <w:rPr>
                  <w:rFonts w:ascii="Calibri" w:hAnsi="Calibri" w:cs="Calibri"/>
                  <w:sz w:val="22"/>
                </w:rPr>
                <w:t xml:space="preserve"> Model comparisons against the null</w:t>
              </w:r>
            </w:ins>
            <w:ins w:id="4976" w:author="Billy Mitchell" w:date="2023-11-13T18:29:00Z">
              <w:r w:rsidR="00EE5298">
                <w:rPr>
                  <w:rFonts w:ascii="Calibri" w:hAnsi="Calibri" w:cs="Calibri"/>
                  <w:sz w:val="22"/>
                </w:rPr>
                <w:t xml:space="preserve"> for not conducted</w:t>
              </w:r>
            </w:ins>
            <w:ins w:id="4977" w:author="Billy Mitchell" w:date="2023-11-13T18:27:00Z">
              <w:r w:rsidR="00EE5298">
                <w:rPr>
                  <w:rFonts w:ascii="Calibri" w:hAnsi="Calibri" w:cs="Calibri"/>
                  <w:sz w:val="22"/>
                </w:rPr>
                <w:t xml:space="preserve"> for covariate models because </w:t>
              </w:r>
            </w:ins>
            <w:ins w:id="4978" w:author="Billy Mitchell" w:date="2023-11-13T18:28:00Z">
              <w:r w:rsidR="00EE5298">
                <w:rPr>
                  <w:rFonts w:ascii="Calibri" w:hAnsi="Calibri" w:cs="Calibri"/>
                  <w:sz w:val="22"/>
                </w:rPr>
                <w:t xml:space="preserve">comparing </w:t>
              </w:r>
            </w:ins>
            <w:ins w:id="4979" w:author="Billy Mitchell" w:date="2023-11-13T18:30:00Z">
              <w:r w:rsidR="00EE5298">
                <w:rPr>
                  <w:rFonts w:ascii="Calibri" w:hAnsi="Calibri" w:cs="Calibri"/>
                  <w:sz w:val="22"/>
                </w:rPr>
                <w:t xml:space="preserve">models with </w:t>
              </w:r>
            </w:ins>
            <w:ins w:id="4980" w:author="Billy Mitchell" w:date="2023-11-13T18:29:00Z">
              <w:r w:rsidR="00EE5298">
                <w:rPr>
                  <w:rFonts w:ascii="Calibri" w:hAnsi="Calibri" w:cs="Calibri"/>
                  <w:sz w:val="22"/>
                </w:rPr>
                <w:t xml:space="preserve">such </w:t>
              </w:r>
            </w:ins>
            <w:ins w:id="4981" w:author="Billy Mitchell" w:date="2023-11-13T18:30:00Z">
              <w:r w:rsidR="00EE5298">
                <w:rPr>
                  <w:rFonts w:ascii="Calibri" w:hAnsi="Calibri" w:cs="Calibri"/>
                  <w:sz w:val="22"/>
                </w:rPr>
                <w:t xml:space="preserve">a </w:t>
              </w:r>
            </w:ins>
            <w:ins w:id="4982" w:author="Billy Mitchell" w:date="2023-11-13T18:29:00Z">
              <w:r w:rsidR="00EE5298">
                <w:rPr>
                  <w:rFonts w:ascii="Calibri" w:hAnsi="Calibri" w:cs="Calibri"/>
                  <w:sz w:val="22"/>
                </w:rPr>
                <w:t>disproportionate</w:t>
              </w:r>
            </w:ins>
            <w:ins w:id="4983" w:author="Billy Mitchell" w:date="2023-11-13T18:30:00Z">
              <w:r w:rsidR="00EE5298">
                <w:rPr>
                  <w:rFonts w:ascii="Calibri" w:hAnsi="Calibri" w:cs="Calibri"/>
                  <w:sz w:val="22"/>
                </w:rPr>
                <w:t xml:space="preserve"> number</w:t>
              </w:r>
            </w:ins>
            <w:ins w:id="4984" w:author="Billy Mitchell" w:date="2023-11-13T18:29:00Z">
              <w:r w:rsidR="00EE5298">
                <w:rPr>
                  <w:rFonts w:ascii="Calibri" w:hAnsi="Calibri" w:cs="Calibri"/>
                  <w:sz w:val="22"/>
                </w:rPr>
                <w:t xml:space="preserve"> of terms </w:t>
              </w:r>
            </w:ins>
            <w:ins w:id="4985" w:author="Billy Mitchell" w:date="2023-11-13T18:31:00Z">
              <w:r w:rsidR="00EE5298">
                <w:rPr>
                  <w:rFonts w:ascii="Calibri" w:hAnsi="Calibri" w:cs="Calibri"/>
                  <w:sz w:val="22"/>
                </w:rPr>
                <w:t xml:space="preserve">can be misleading and </w:t>
              </w:r>
            </w:ins>
            <w:ins w:id="4986" w:author="Billy Mitchell" w:date="2023-11-13T18:29:00Z">
              <w:r w:rsidR="00EE5298">
                <w:rPr>
                  <w:rFonts w:ascii="Calibri" w:hAnsi="Calibri" w:cs="Calibri"/>
                  <w:sz w:val="22"/>
                </w:rPr>
                <w:t>is not statistically re</w:t>
              </w:r>
            </w:ins>
            <w:ins w:id="4987" w:author="Billy Mitchell" w:date="2023-11-13T18:30:00Z">
              <w:r w:rsidR="00EE5298">
                <w:rPr>
                  <w:rFonts w:ascii="Calibri" w:hAnsi="Calibri" w:cs="Calibri"/>
                  <w:sz w:val="22"/>
                </w:rPr>
                <w:t>commended.</w:t>
              </w:r>
            </w:ins>
            <w:ins w:id="4988" w:author="Billy Mitchell" w:date="2023-11-10T03:54:00Z">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ins>
          </w:p>
        </w:tc>
      </w:tr>
    </w:tbl>
    <w:p w14:paraId="13A44663" w14:textId="77777777" w:rsidR="00B07DD0" w:rsidRDefault="00B07DD0" w:rsidP="00B07DD0">
      <w:pPr>
        <w:spacing w:after="160" w:line="259" w:lineRule="auto"/>
        <w:ind w:left="0" w:firstLine="0"/>
        <w:jc w:val="left"/>
        <w:rPr>
          <w:ins w:id="4989" w:author="Billy Mitchell" w:date="2023-11-10T03:54:00Z"/>
          <w:b/>
          <w:szCs w:val="24"/>
        </w:rPr>
        <w:sectPr w:rsidR="00B07DD0" w:rsidSect="009527CE">
          <w:pgSz w:w="20880" w:h="12240" w:orient="landscape" w:code="1"/>
          <w:pgMar w:top="720" w:right="720" w:bottom="720" w:left="720" w:header="763" w:footer="720" w:gutter="0"/>
          <w:cols w:space="720"/>
          <w:docGrid w:linePitch="326"/>
        </w:sectPr>
      </w:pPr>
    </w:p>
    <w:p w14:paraId="015B006B" w14:textId="4127E5B4" w:rsidR="00B07DD0" w:rsidRPr="00857F3D" w:rsidDel="00B94C07" w:rsidRDefault="00B07DD0">
      <w:pPr>
        <w:spacing w:after="0" w:line="480" w:lineRule="auto"/>
        <w:ind w:left="0" w:firstLine="0"/>
        <w:rPr>
          <w:del w:id="4990" w:author="Billy Mitchell" w:date="2023-11-10T03:56:00Z"/>
          <w:b/>
          <w:bCs/>
          <w:szCs w:val="24"/>
        </w:rPr>
        <w:pPrChange w:id="4991" w:author="Billy Mitchell" w:date="2023-11-10T03:54:00Z">
          <w:pPr>
            <w:spacing w:after="0" w:line="480" w:lineRule="auto"/>
            <w:ind w:left="0" w:firstLine="720"/>
          </w:pPr>
        </w:pPrChange>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32935" w14:textId="77777777" w:rsidR="00A7547E" w:rsidRDefault="00A7547E">
      <w:pPr>
        <w:spacing w:after="0" w:line="240" w:lineRule="auto"/>
      </w:pPr>
      <w:r>
        <w:separator/>
      </w:r>
    </w:p>
  </w:endnote>
  <w:endnote w:type="continuationSeparator" w:id="0">
    <w:p w14:paraId="4490A0DB" w14:textId="77777777" w:rsidR="00A7547E" w:rsidRDefault="00A7547E">
      <w:pPr>
        <w:spacing w:after="0" w:line="240" w:lineRule="auto"/>
      </w:pPr>
      <w:r>
        <w:continuationSeparator/>
      </w:r>
    </w:p>
  </w:endnote>
  <w:endnote w:type="continuationNotice" w:id="1">
    <w:p w14:paraId="3FD3C1EE" w14:textId="77777777" w:rsidR="00A7547E" w:rsidRDefault="00A754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D6F26" w14:textId="77777777" w:rsidR="00A7547E" w:rsidRDefault="00A7547E">
      <w:pPr>
        <w:spacing w:after="0" w:line="240" w:lineRule="auto"/>
      </w:pPr>
      <w:r>
        <w:separator/>
      </w:r>
    </w:p>
  </w:footnote>
  <w:footnote w:type="continuationSeparator" w:id="0">
    <w:p w14:paraId="048554CB" w14:textId="77777777" w:rsidR="00A7547E" w:rsidRDefault="00A7547E">
      <w:pPr>
        <w:spacing w:after="0" w:line="240" w:lineRule="auto"/>
      </w:pPr>
      <w:r>
        <w:continuationSeparator/>
      </w:r>
    </w:p>
  </w:footnote>
  <w:footnote w:type="continuationNotice" w:id="1">
    <w:p w14:paraId="093D45AD" w14:textId="77777777" w:rsidR="00A7547E" w:rsidRDefault="00A7547E">
      <w:pPr>
        <w:spacing w:after="0" w:line="240" w:lineRule="auto"/>
      </w:pPr>
    </w:p>
  </w:footnote>
  <w:footnote w:id="2">
    <w:p w14:paraId="7662EB80" w14:textId="6871C387" w:rsidR="000E636F" w:rsidRDefault="000E636F">
      <w:pPr>
        <w:pStyle w:val="FootnoteText"/>
      </w:pPr>
      <w:ins w:id="2925" w:author="chelsea helion" w:date="2023-11-10T19:05:00Z">
        <w:r>
          <w:rPr>
            <w:rStyle w:val="FootnoteReference"/>
          </w:rPr>
          <w:footnoteRef/>
        </w:r>
        <w:r>
          <w:t xml:space="preserve"> </w:t>
        </w:r>
        <w:bookmarkStart w:id="2926" w:name="_Hlk150804466"/>
        <w:r>
          <w:rPr>
            <w:szCs w:val="24"/>
          </w:rPr>
          <w:t>The haunted house has a limited seasonal run time, and we cannot experimentally manipulate the intensity of the events in the haunted house as it is run by a private company.</w:t>
        </w:r>
      </w:ins>
      <w:bookmarkEnd w:id="2926"/>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06251EB7" w:rsidR="00874B89" w:rsidRDefault="00874B89" w:rsidP="002013C5">
    <w:pPr>
      <w:spacing w:after="0" w:line="259" w:lineRule="auto"/>
      <w:ind w:left="0" w:right="-1" w:firstLine="0"/>
    </w:pPr>
    <w:del w:id="277" w:author="Billy Mitchell" w:date="2023-11-13T14:58:00Z">
      <w:r w:rsidDel="00F76B51">
        <w:delText xml:space="preserve">Emotion </w:delText>
      </w:r>
    </w:del>
    <w:del w:id="278" w:author="Billy Mitchell" w:date="2023-11-13T14:57:00Z">
      <w:r w:rsidDel="00F76B51">
        <w:delText xml:space="preserve">Did Not Predict </w:delText>
      </w:r>
    </w:del>
    <w:ins w:id="279" w:author="Billy Mitchell" w:date="2023-11-13T18:24:00Z">
      <w:r w:rsidR="0030735C" w:rsidRPr="00246C29">
        <w:t>Regulation</w:t>
      </w:r>
      <w:r w:rsidR="0030735C">
        <w:t xml:space="preserve"> Strategy Usage and Forecasting with Dynamic Stimuli                                                     </w:t>
      </w:r>
    </w:ins>
    <w:del w:id="280" w:author="Billy Mitchell" w:date="2023-11-13T18:24:00Z">
      <w:r w:rsidRPr="00246C29" w:rsidDel="0030735C">
        <w:delText>Regulation</w:delText>
      </w:r>
      <w:r w:rsidDel="0030735C">
        <w:delText xml:space="preserve"> </w:delText>
      </w:r>
    </w:del>
    <w:del w:id="281" w:author="Billy Mitchell" w:date="2023-11-13T14:58:00Z">
      <w:r w:rsidDel="00F76B51">
        <w:delText xml:space="preserve">in Intense, </w:delText>
      </w:r>
    </w:del>
    <w:del w:id="282" w:author="Billy Mitchell" w:date="2023-11-13T18:24:00Z">
      <w:r w:rsidDel="0030735C">
        <w:delText>Dynamic</w:delText>
      </w:r>
    </w:del>
    <w:del w:id="283" w:author="Billy Mitchell" w:date="2023-11-13T14:58:00Z">
      <w:r w:rsidDel="00F76B51">
        <w:delText xml:space="preserve"> Setting</w:delText>
      </w:r>
    </w:del>
    <w:del w:id="284" w:author="Billy Mitchell" w:date="2023-11-13T18:24:00Z">
      <w:r w:rsidDel="0030735C">
        <w:delText xml:space="preserve">                                                     </w:delText>
      </w:r>
    </w:del>
    <w:r>
      <w:fldChar w:fldCharType="begin"/>
    </w:r>
    <w:r>
      <w:instrText xml:space="preserve"> PAGE   \* MERGEFORMAT </w:instrText>
    </w:r>
    <w:r>
      <w:fldChar w:fldCharType="separate"/>
    </w:r>
    <w:r w:rsidR="00900CF5" w:rsidRPr="00900CF5">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58E3587B" w:rsidR="00874B89" w:rsidRDefault="00874B89">
    <w:pPr>
      <w:spacing w:after="0" w:line="259" w:lineRule="auto"/>
      <w:ind w:left="0" w:right="-1" w:firstLine="0"/>
      <w:jc w:val="right"/>
    </w:pPr>
    <w:r>
      <w:fldChar w:fldCharType="begin"/>
    </w:r>
    <w:r>
      <w:instrText xml:space="preserve"> PAGE   \* MERGEFORMAT </w:instrText>
    </w:r>
    <w:r>
      <w:fldChar w:fldCharType="separate"/>
    </w:r>
    <w:r w:rsidR="00900CF5" w:rsidRPr="00900CF5">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1A21A681" w:rsidR="00874B89" w:rsidRDefault="0030735C" w:rsidP="000645E9">
    <w:pPr>
      <w:spacing w:after="0" w:line="259" w:lineRule="auto"/>
      <w:ind w:left="0" w:right="1" w:firstLine="0"/>
    </w:pPr>
    <w:ins w:id="1973" w:author="Billy Mitchell" w:date="2023-11-13T18:24:00Z">
      <w:r w:rsidRPr="00246C29">
        <w:t>Regulation</w:t>
      </w:r>
      <w:r>
        <w:t xml:space="preserve"> Strategy Usage and Forecasting with Dynamic Stimuli                                                     </w:t>
      </w:r>
    </w:ins>
    <w:del w:id="1974" w:author="Billy Mitchell" w:date="2023-11-13T18:24:00Z">
      <w:r w:rsidR="00874B89" w:rsidDel="0030735C">
        <w:delText xml:space="preserve">Emotion Did Not Predict </w:delText>
      </w:r>
      <w:r w:rsidR="00874B89" w:rsidRPr="00246C29" w:rsidDel="0030735C">
        <w:delText>Regulation</w:delText>
      </w:r>
      <w:r w:rsidR="00874B89" w:rsidDel="0030735C">
        <w:delText xml:space="preserve"> in Intense, Dynamic Setting                                                     </w:delText>
      </w:r>
    </w:del>
    <w:r w:rsidR="00874B89">
      <w:fldChar w:fldCharType="begin"/>
    </w:r>
    <w:r w:rsidR="00874B89">
      <w:instrText xml:space="preserve"> PAGE   \* MERGEFORMAT </w:instrText>
    </w:r>
    <w:r w:rsidR="00874B89">
      <w:fldChar w:fldCharType="separate"/>
    </w:r>
    <w:r w:rsidR="00FE436A" w:rsidRPr="00FE436A">
      <w:rPr>
        <w:rFonts w:ascii="Calibri" w:eastAsia="Calibri" w:hAnsi="Calibri" w:cs="Calibri"/>
        <w:noProof/>
        <w:sz w:val="22"/>
      </w:rPr>
      <w:t>5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77777777" w:rsidR="00B07DD0" w:rsidRDefault="00B07DD0"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Pr="00FE436A">
      <w:rPr>
        <w:rFonts w:ascii="Calibri" w:eastAsia="Calibri" w:hAnsi="Calibri" w:cs="Calibri"/>
        <w:noProof/>
        <w:sz w:val="22"/>
      </w:rPr>
      <w:t>52</w:t>
    </w:r>
    <w:r>
      <w:rPr>
        <w:rFonts w:ascii="Calibri" w:eastAsia="Calibri" w:hAnsi="Calibri" w:cs="Calibri"/>
        <w:sz w:val="22"/>
      </w:rPr>
      <w:fldChar w:fldCharType="end"/>
    </w:r>
    <w:r>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658072257">
    <w:abstractNumId w:val="0"/>
  </w:num>
  <w:num w:numId="2" w16cid:durableId="1864440173">
    <w:abstractNumId w:val="1"/>
  </w:num>
  <w:num w:numId="3" w16cid:durableId="1621060759">
    <w:abstractNumId w:val="5"/>
  </w:num>
  <w:num w:numId="4" w16cid:durableId="790443677">
    <w:abstractNumId w:val="4"/>
  </w:num>
  <w:num w:numId="5" w16cid:durableId="343558761">
    <w:abstractNumId w:val="3"/>
  </w:num>
  <w:num w:numId="6" w16cid:durableId="8640528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chelsea helion">
    <w15:presenceInfo w15:providerId="None" w15:userId="chelsea helion"/>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52A17"/>
    <w:rsid w:val="00054CD8"/>
    <w:rsid w:val="0005772E"/>
    <w:rsid w:val="00057DC8"/>
    <w:rsid w:val="00061A33"/>
    <w:rsid w:val="000645E9"/>
    <w:rsid w:val="00066452"/>
    <w:rsid w:val="00081E78"/>
    <w:rsid w:val="00083929"/>
    <w:rsid w:val="00083D59"/>
    <w:rsid w:val="0008546F"/>
    <w:rsid w:val="00093192"/>
    <w:rsid w:val="000960FE"/>
    <w:rsid w:val="000967D7"/>
    <w:rsid w:val="00097D65"/>
    <w:rsid w:val="000A4B63"/>
    <w:rsid w:val="000B0F41"/>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15ED"/>
    <w:rsid w:val="00A34DBB"/>
    <w:rsid w:val="00A368B5"/>
    <w:rsid w:val="00A36FC8"/>
    <w:rsid w:val="00A45523"/>
    <w:rsid w:val="00A62570"/>
    <w:rsid w:val="00A632A5"/>
    <w:rsid w:val="00A66903"/>
    <w:rsid w:val="00A70619"/>
    <w:rsid w:val="00A71B20"/>
    <w:rsid w:val="00A726A1"/>
    <w:rsid w:val="00A73457"/>
    <w:rsid w:val="00A7547E"/>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860"/>
    <w:rsid w:val="00CE043F"/>
    <w:rsid w:val="00CE2307"/>
    <w:rsid w:val="00CE7A92"/>
    <w:rsid w:val="00CF68A1"/>
    <w:rsid w:val="00D02068"/>
    <w:rsid w:val="00D03243"/>
    <w:rsid w:val="00D04203"/>
    <w:rsid w:val="00D07F46"/>
    <w:rsid w:val="00D124F4"/>
    <w:rsid w:val="00D12D06"/>
    <w:rsid w:val="00D179A8"/>
    <w:rsid w:val="00D17F92"/>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styleId="UnresolvedMention">
    <w:name w:val="Unresolved Mention"/>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 Type="http://schemas.openxmlformats.org/officeDocument/2006/relationships/image" Target="media/image12.jpeg"/><Relationship Id="rId39" Type="http://schemas.openxmlformats.org/officeDocument/2006/relationships/image" Target="media/image21.png"/><Relationship Id="rId21" Type="http://schemas.openxmlformats.org/officeDocument/2006/relationships/image" Target="media/image7.tiff"/><Relationship Id="rId34" Type="http://schemas.openxmlformats.org/officeDocument/2006/relationships/image" Target="media/image17.png"/><Relationship Id="rId42" Type="http://schemas.openxmlformats.org/officeDocument/2006/relationships/image" Target="media/image24.tiff"/><Relationship Id="rId47" Type="http://schemas.openxmlformats.org/officeDocument/2006/relationships/image" Target="media/image29.png"/><Relationship Id="rId50" Type="http://schemas.openxmlformats.org/officeDocument/2006/relationships/image" Target="media/image32.tiff"/><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6.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aspredicted.org/XXH_W1V" TargetMode="External"/><Relationship Id="rId40" Type="http://schemas.openxmlformats.org/officeDocument/2006/relationships/image" Target="media/image22.tiff"/><Relationship Id="rId45" Type="http://schemas.openxmlformats.org/officeDocument/2006/relationships/image" Target="media/image27.png"/><Relationship Id="rId53" Type="http://schemas.openxmlformats.org/officeDocument/2006/relationships/image" Target="media/image35.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3.tiff"/><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tiff"/><Relationship Id="rId56" Type="http://schemas.openxmlformats.org/officeDocument/2006/relationships/header" Target="header9.xml"/><Relationship Id="rId8" Type="http://schemas.openxmlformats.org/officeDocument/2006/relationships/header" Target="header1.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2.jpeg"/><Relationship Id="rId25" Type="http://schemas.openxmlformats.org/officeDocument/2006/relationships/image" Target="media/image11.jpg"/><Relationship Id="rId33" Type="http://schemas.openxmlformats.org/officeDocument/2006/relationships/image" Target="media/image16.png"/><Relationship Id="rId38" Type="http://schemas.openxmlformats.org/officeDocument/2006/relationships/image" Target="media/image20.tiff"/><Relationship Id="rId46" Type="http://schemas.openxmlformats.org/officeDocument/2006/relationships/image" Target="media/image28.tiff"/><Relationship Id="rId59" Type="http://schemas.openxmlformats.org/officeDocument/2006/relationships/theme" Target="theme/theme1.xml"/><Relationship Id="rId20" Type="http://schemas.openxmlformats.org/officeDocument/2006/relationships/image" Target="media/image60.png"/><Relationship Id="rId41" Type="http://schemas.openxmlformats.org/officeDocument/2006/relationships/image" Target="media/image23.tiff"/><Relationship Id="rId54"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tiff"/><Relationship Id="rId28" Type="http://schemas.openxmlformats.org/officeDocument/2006/relationships/header" Target="header5.xml"/><Relationship Id="rId36" Type="http://schemas.openxmlformats.org/officeDocument/2006/relationships/image" Target="media/image19.jpg"/><Relationship Id="rId49" Type="http://schemas.openxmlformats.org/officeDocument/2006/relationships/image" Target="media/image31.tiff"/><Relationship Id="rId57" Type="http://schemas.openxmlformats.org/officeDocument/2006/relationships/fontTable" Target="fontTable.xml"/><Relationship Id="rId10" Type="http://schemas.openxmlformats.org/officeDocument/2006/relationships/header" Target="header3.xml"/><Relationship Id="rId31" Type="http://schemas.openxmlformats.org/officeDocument/2006/relationships/image" Target="media/image14.tiff"/><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AC90-39D5-4F3D-A447-62C3C98B6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69220</Words>
  <Characters>394556</Characters>
  <Application>Microsoft Office Word</Application>
  <DocSecurity>0</DocSecurity>
  <Lines>3287</Lines>
  <Paragraphs>92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46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3</cp:revision>
  <cp:lastPrinted>2022-11-28T01:28:00Z</cp:lastPrinted>
  <dcterms:created xsi:type="dcterms:W3CDTF">2023-11-14T03:12:00Z</dcterms:created>
  <dcterms:modified xsi:type="dcterms:W3CDTF">2023-11-1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